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8478" w:type="dxa"/>
        <w:tblLayout w:type="fixed"/>
        <w:tblLook w:val="04A0" w:firstRow="1" w:lastRow="0" w:firstColumn="1" w:lastColumn="0" w:noHBand="0" w:noVBand="1"/>
      </w:tblPr>
      <w:tblGrid>
        <w:gridCol w:w="1278"/>
        <w:gridCol w:w="2250"/>
        <w:gridCol w:w="2790"/>
        <w:gridCol w:w="2160"/>
      </w:tblGrid>
      <w:tr w:rsidR="00357E0C" w14:paraId="6420D462" w14:textId="77777777" w:rsidTr="00587810">
        <w:trPr>
          <w:trHeight w:val="620"/>
        </w:trPr>
        <w:tc>
          <w:tcPr>
            <w:tcW w:w="1278" w:type="dxa"/>
          </w:tcPr>
          <w:p w14:paraId="66E647D8" w14:textId="77777777" w:rsidR="00357E0C" w:rsidRPr="00BD251B" w:rsidRDefault="00357E0C" w:rsidP="006B1432">
            <w:pPr>
              <w:jc w:val="center"/>
              <w:rPr>
                <w:rFonts w:ascii="Arial Black" w:hAnsi="Arial Black"/>
              </w:rPr>
            </w:pPr>
            <w:r w:rsidRPr="00BD251B">
              <w:rPr>
                <w:rFonts w:ascii="Arial Black" w:hAnsi="Arial Black"/>
              </w:rPr>
              <w:t>SERIAL NO</w:t>
            </w:r>
          </w:p>
        </w:tc>
        <w:tc>
          <w:tcPr>
            <w:tcW w:w="2250" w:type="dxa"/>
          </w:tcPr>
          <w:p w14:paraId="2B5F0F39" w14:textId="77777777" w:rsidR="00357E0C" w:rsidRPr="00BD251B" w:rsidRDefault="00357E0C" w:rsidP="006B1432">
            <w:pPr>
              <w:jc w:val="center"/>
              <w:rPr>
                <w:rFonts w:ascii="Arial Black" w:hAnsi="Arial Black"/>
              </w:rPr>
            </w:pPr>
            <w:r w:rsidRPr="00BD251B">
              <w:rPr>
                <w:rFonts w:ascii="Arial Black" w:hAnsi="Arial Black"/>
              </w:rPr>
              <w:t>PLANT NAME</w:t>
            </w:r>
          </w:p>
        </w:tc>
        <w:tc>
          <w:tcPr>
            <w:tcW w:w="2790" w:type="dxa"/>
          </w:tcPr>
          <w:p w14:paraId="78D7CACE" w14:textId="18065A2B" w:rsidR="00357E0C" w:rsidRPr="00BD251B" w:rsidRDefault="00357E0C" w:rsidP="006B1432">
            <w:pPr>
              <w:jc w:val="center"/>
              <w:rPr>
                <w:rFonts w:ascii="Arial Black" w:hAnsi="Arial Black"/>
              </w:rPr>
            </w:pPr>
            <w:r w:rsidRPr="00BD251B">
              <w:rPr>
                <w:rFonts w:ascii="Arial Black" w:hAnsi="Arial Black"/>
              </w:rPr>
              <w:t>CHEMICAL NAME</w:t>
            </w:r>
          </w:p>
        </w:tc>
        <w:tc>
          <w:tcPr>
            <w:tcW w:w="2160" w:type="dxa"/>
          </w:tcPr>
          <w:p w14:paraId="098C3D85" w14:textId="77777777" w:rsidR="00357E0C" w:rsidRPr="00BD251B" w:rsidRDefault="00357E0C" w:rsidP="006B1432">
            <w:pPr>
              <w:jc w:val="center"/>
              <w:rPr>
                <w:rFonts w:ascii="Arial Black" w:hAnsi="Arial Black"/>
              </w:rPr>
            </w:pPr>
            <w:r w:rsidRPr="00BD251B">
              <w:rPr>
                <w:rFonts w:ascii="Arial Black" w:hAnsi="Arial Black"/>
              </w:rPr>
              <w:t>PUBCHEM</w:t>
            </w:r>
            <w:r w:rsidR="002F5845" w:rsidRPr="00BD251B">
              <w:rPr>
                <w:rFonts w:ascii="Arial Black" w:hAnsi="Arial Black"/>
              </w:rPr>
              <w:t xml:space="preserve"> C</w:t>
            </w:r>
            <w:r w:rsidRPr="00BD251B">
              <w:rPr>
                <w:rFonts w:ascii="Arial Black" w:hAnsi="Arial Black"/>
              </w:rPr>
              <w:t>ID</w:t>
            </w:r>
          </w:p>
        </w:tc>
      </w:tr>
      <w:tr w:rsidR="00357E0C" w14:paraId="38C03AF7" w14:textId="77777777" w:rsidTr="00587810">
        <w:trPr>
          <w:trHeight w:val="365"/>
        </w:trPr>
        <w:tc>
          <w:tcPr>
            <w:tcW w:w="1278" w:type="dxa"/>
            <w:vMerge w:val="restart"/>
          </w:tcPr>
          <w:p w14:paraId="5A808EDD" w14:textId="77777777" w:rsidR="00357E0C" w:rsidRDefault="00357E0C" w:rsidP="006B1432">
            <w:pPr>
              <w:jc w:val="center"/>
            </w:pPr>
            <w:r>
              <w:t>1.</w:t>
            </w:r>
          </w:p>
        </w:tc>
        <w:tc>
          <w:tcPr>
            <w:tcW w:w="2250" w:type="dxa"/>
            <w:vMerge w:val="restart"/>
          </w:tcPr>
          <w:p w14:paraId="10F59745" w14:textId="09D3D837" w:rsidR="00357E0C" w:rsidRDefault="00357E0C" w:rsidP="006B1432">
            <w:pPr>
              <w:jc w:val="center"/>
            </w:pPr>
            <w:r>
              <w:t xml:space="preserve"> </w:t>
            </w:r>
            <w:r w:rsidRPr="006647FC">
              <w:rPr>
                <w:i/>
              </w:rPr>
              <w:t>Cipadessa baccifera</w:t>
            </w:r>
          </w:p>
        </w:tc>
        <w:tc>
          <w:tcPr>
            <w:tcW w:w="2790" w:type="dxa"/>
          </w:tcPr>
          <w:p w14:paraId="0D98A4FA" w14:textId="77777777" w:rsidR="00357E0C" w:rsidRDefault="00357E0C" w:rsidP="006B1432">
            <w:pPr>
              <w:jc w:val="center"/>
            </w:pPr>
            <w:r w:rsidRPr="0056604D">
              <w:t>Febrifugin</w:t>
            </w:r>
            <w:r>
              <w:fldChar w:fldCharType="begin" w:fldLock="1"/>
            </w:r>
            <w:r>
              <w:instrText>ADDIN CSL_CITATION {"citationItems":[{"id":"ITEM-1","itemData":{"DOI":"10.1016/S0031-9422(00)00247-8","ISBN":"8608713322","ISSN":"00319422","abstract":"Four compounds were isolated from dry seeds of Cipadessa baccifera (Roth) Miq. along with the known 2β,3β,4β-trihydroxypregnan-16-one, febrifugin, and khaysin T. Their structures were elucidated on the basis of spectral analysis to be cipadesin, 17α,20R-dihydroxypregnan-3,16-dione, 1,4-epoxy-16-hydroxyheneicos-1,3,12,14,18-pentaene and 1,4-epoxy-16-hydroxyheneicos-1,3,12,14-tetraene. (C) 2000 Elsevier Science Ltd.","author":[{"dropping-particle":"","family":"Luo","given":"Xiao Dong","non-dropping-particle":"","parse-names":false,"suffix":""},{"dropping-particle":"","family":"Wu","given":"Shao Hua","non-dropping-particle":"","parse-names":false,"suffix":""},{"dropping-particle":"","family":"Ma","given":"Yun Bao","non-dropping-particle":"","parse-names":false,"suffix":""},{"dropping-particle":"","family":"Wu","given":"Da Gang","non-dropping-particle":"","parse-names":false,"suffix":""}],"chapter-number":"55","container-title":"Phytochemistry","id":"ITEM-1","issue":"8","issued":{"date-parts":[["2000"]]},"page":"867-872","publisher":"Gong, Y.H., 1986. 13C NMR Chemical Shift Values for Natural Organic Compounds. Yunnan Science and Technology Publishing House, China, pp. 219±274. Govindachari, T.R., Banumathy, B., Gopalakrishnan, G., Suresh, G., 1999. 6-Desoxyswietenine, a tetranortrite","publisher-place":"China","title":"Components of Cipadessa baccifera","type":"chapter","volume":"55"},"uris":["http://www.mendeley.com/documents/?uuid=eba1c879-1895-4821-9231-840aee3b5e11"]}],"mendeley":{"formattedCitation":"&lt;sup&gt;1&lt;/sup&gt;","plainTextFormattedCitation":"1","previouslyFormattedCitation":"&lt;sup&gt;1&lt;/sup&gt;"},"properties":{"noteIndex":0},"schema":"https://github.com/citation-style-language/schema/raw/master/csl-citation.json"}</w:instrText>
            </w:r>
            <w:r>
              <w:fldChar w:fldCharType="separate"/>
            </w:r>
            <w:r w:rsidRPr="00357E0C">
              <w:rPr>
                <w:noProof/>
                <w:vertAlign w:val="superscript"/>
              </w:rPr>
              <w:t>1</w:t>
            </w:r>
            <w:r>
              <w:fldChar w:fldCharType="end"/>
            </w:r>
          </w:p>
          <w:p w14:paraId="38B8E385" w14:textId="7ED6B2DC" w:rsidR="00C821E1" w:rsidRDefault="00C821E1" w:rsidP="006B1432">
            <w:pPr>
              <w:jc w:val="center"/>
            </w:pPr>
          </w:p>
        </w:tc>
        <w:tc>
          <w:tcPr>
            <w:tcW w:w="2160" w:type="dxa"/>
          </w:tcPr>
          <w:p w14:paraId="27FD3AA9" w14:textId="77777777" w:rsidR="00357E0C" w:rsidRDefault="00357E0C" w:rsidP="006B1432">
            <w:pPr>
              <w:jc w:val="center"/>
            </w:pPr>
            <w:r>
              <w:rPr>
                <w:rFonts w:ascii="Segoe UI" w:hAnsi="Segoe UI" w:cs="Segoe UI"/>
                <w:color w:val="212121"/>
                <w:shd w:val="clear" w:color="auto" w:fill="FFFFFF"/>
              </w:rPr>
              <w:t>102511795</w:t>
            </w:r>
          </w:p>
        </w:tc>
      </w:tr>
      <w:tr w:rsidR="00357E0C" w14:paraId="2DC9A9E3" w14:textId="77777777" w:rsidTr="00587810">
        <w:trPr>
          <w:trHeight w:val="375"/>
        </w:trPr>
        <w:tc>
          <w:tcPr>
            <w:tcW w:w="1278" w:type="dxa"/>
            <w:vMerge/>
          </w:tcPr>
          <w:p w14:paraId="41A2D9D7" w14:textId="77777777" w:rsidR="00357E0C" w:rsidRDefault="00357E0C" w:rsidP="006B1432">
            <w:pPr>
              <w:jc w:val="center"/>
            </w:pPr>
          </w:p>
        </w:tc>
        <w:tc>
          <w:tcPr>
            <w:tcW w:w="2250" w:type="dxa"/>
            <w:vMerge/>
          </w:tcPr>
          <w:p w14:paraId="1F8BEB38" w14:textId="77777777" w:rsidR="00357E0C" w:rsidRPr="006647FC" w:rsidRDefault="00357E0C" w:rsidP="006B1432">
            <w:pPr>
              <w:jc w:val="center"/>
            </w:pPr>
          </w:p>
        </w:tc>
        <w:tc>
          <w:tcPr>
            <w:tcW w:w="2790" w:type="dxa"/>
          </w:tcPr>
          <w:p w14:paraId="26B40FB7" w14:textId="77777777" w:rsidR="00357E0C" w:rsidRDefault="00357E0C" w:rsidP="006B1432">
            <w:pPr>
              <w:jc w:val="center"/>
            </w:pPr>
            <w:r w:rsidRPr="0056604D">
              <w:t>Khaysin</w:t>
            </w:r>
            <w:r>
              <w:fldChar w:fldCharType="begin" w:fldLock="1"/>
            </w:r>
            <w:r>
              <w:instrText>ADDIN CSL_CITATION {"citationItems":[{"id":"ITEM-1","itemData":{"DOI":"10.1016/S0031-9422(00)00247-8","ISBN":"8608713322","ISSN":"00319422","abstract":"Four compounds were isolated from dry seeds of Cipadessa baccifera (Roth) Miq. along with the known 2β,3β,4β-trihydroxypregnan-16-one, febrifugin, and khaysin T. Their structures were elucidated on the basis of spectral analysis to be cipadesin, 17α,20R-dihydroxypregnan-3,16-dione, 1,4-epoxy-16-hydroxyheneicos-1,3,12,14,18-pentaene and 1,4-epoxy-16-hydroxyheneicos-1,3,12,14-tetraene. (C) 2000 Elsevier Science Ltd.","author":[{"dropping-particle":"","family":"Luo","given":"Xiao Dong","non-dropping-particle":"","parse-names":false,"suffix":""},{"dropping-particle":"","family":"Wu","given":"Shao Hua","non-dropping-particle":"","parse-names":false,"suffix":""},{"dropping-particle":"","family":"Ma","given":"Yun Bao","non-dropping-particle":"","parse-names":false,"suffix":""},{"dropping-particle":"","family":"Wu","given":"Da Gang","non-dropping-particle":"","parse-names":false,"suffix":""}],"chapter-number":"55","container-title":"Phytochemistry","id":"ITEM-1","issue":"8","issued":{"date-parts":[["2000"]]},"page":"867-872","publisher":"Gong, Y.H., 1986. 13C NMR Chemical Shift Values for Natural Organic Compounds. Yunnan Science and Technology Publishing House, China, pp. 219±274. Govindachari, T.R., Banumathy, B., Gopalakrishnan, G., Suresh, G., 1999. 6-Desoxyswietenine, a tetranortrite","publisher-place":"China","title":"Components of Cipadessa baccifera","type":"chapter","volume":"55"},"uris":["http://www.mendeley.com/documents/?uuid=eba1c879-1895-4821-9231-840aee3b5e11"]}],"mendeley":{"formattedCitation":"&lt;sup&gt;1&lt;/sup&gt;","plainTextFormattedCitation":"1","previouslyFormattedCitation":"&lt;sup&gt;1&lt;/sup&gt;"},"properties":{"noteIndex":0},"schema":"https://github.com/citation-style-language/schema/raw/master/csl-citation.json"}</w:instrText>
            </w:r>
            <w:r>
              <w:fldChar w:fldCharType="separate"/>
            </w:r>
            <w:r w:rsidRPr="00357E0C">
              <w:rPr>
                <w:noProof/>
                <w:vertAlign w:val="superscript"/>
              </w:rPr>
              <w:t>1</w:t>
            </w:r>
            <w:r>
              <w:fldChar w:fldCharType="end"/>
            </w:r>
          </w:p>
          <w:p w14:paraId="55CB7C37" w14:textId="33FDB275" w:rsidR="00C821E1" w:rsidRPr="0056604D" w:rsidRDefault="00C821E1" w:rsidP="006B1432">
            <w:pPr>
              <w:jc w:val="center"/>
            </w:pPr>
          </w:p>
        </w:tc>
        <w:tc>
          <w:tcPr>
            <w:tcW w:w="2160" w:type="dxa"/>
          </w:tcPr>
          <w:p w14:paraId="7A691EA5" w14:textId="77777777" w:rsidR="00357E0C" w:rsidRDefault="00357E0C" w:rsidP="006B1432">
            <w:pPr>
              <w:jc w:val="center"/>
            </w:pPr>
            <w:r>
              <w:rPr>
                <w:rFonts w:ascii="Segoe UI" w:hAnsi="Segoe UI" w:cs="Segoe UI"/>
                <w:color w:val="212121"/>
                <w:shd w:val="clear" w:color="auto" w:fill="FFFFFF"/>
              </w:rPr>
              <w:t>12304849</w:t>
            </w:r>
          </w:p>
        </w:tc>
      </w:tr>
      <w:tr w:rsidR="00357E0C" w14:paraId="5B553477" w14:textId="77777777" w:rsidTr="00587810">
        <w:trPr>
          <w:trHeight w:val="330"/>
        </w:trPr>
        <w:tc>
          <w:tcPr>
            <w:tcW w:w="1278" w:type="dxa"/>
            <w:vMerge/>
          </w:tcPr>
          <w:p w14:paraId="2C872C61" w14:textId="77777777" w:rsidR="00357E0C" w:rsidRDefault="00357E0C" w:rsidP="006B1432">
            <w:pPr>
              <w:jc w:val="center"/>
            </w:pPr>
          </w:p>
        </w:tc>
        <w:tc>
          <w:tcPr>
            <w:tcW w:w="2250" w:type="dxa"/>
            <w:vMerge/>
          </w:tcPr>
          <w:p w14:paraId="58BE4095" w14:textId="77777777" w:rsidR="00357E0C" w:rsidRPr="006647FC" w:rsidRDefault="00357E0C" w:rsidP="006B1432">
            <w:pPr>
              <w:jc w:val="center"/>
            </w:pPr>
          </w:p>
        </w:tc>
        <w:tc>
          <w:tcPr>
            <w:tcW w:w="2790" w:type="dxa"/>
          </w:tcPr>
          <w:p w14:paraId="7657D30B" w14:textId="77777777" w:rsidR="00357E0C" w:rsidRDefault="00357E0C" w:rsidP="006B1432">
            <w:pPr>
              <w:jc w:val="center"/>
            </w:pPr>
            <w:r w:rsidRPr="00E76EDB">
              <w:t>cipadesin</w:t>
            </w:r>
            <w:r>
              <w:fldChar w:fldCharType="begin" w:fldLock="1"/>
            </w:r>
            <w:r>
              <w:instrText>ADDIN CSL_CITATION {"citationItems":[{"id":"ITEM-1","itemData":{"DOI":"10.1016/S0031-9422(00)00247-8","ISBN":"8608713322","ISSN":"00319422","abstract":"Four compounds were isolated from dry seeds of Cipadessa baccifera (Roth) Miq. along with the known 2β,3β,4β-trihydroxypregnan-16-one, febrifugin, and khaysin T. Their structures were elucidated on the basis of spectral analysis to be cipadesin, 17α,20R-dihydroxypregnan-3,16-dione, 1,4-epoxy-16-hydroxyheneicos-1,3,12,14,18-pentaene and 1,4-epoxy-16-hydroxyheneicos-1,3,12,14-tetraene. (C) 2000 Elsevier Science Ltd.","author":[{"dropping-particle":"","family":"Luo","given":"Xiao Dong","non-dropping-particle":"","parse-names":false,"suffix":""},{"dropping-particle":"","family":"Wu","given":"Shao Hua","non-dropping-particle":"","parse-names":false,"suffix":""},{"dropping-particle":"","family":"Ma","given":"Yun Bao","non-dropping-particle":"","parse-names":false,"suffix":""},{"dropping-particle":"","family":"Wu","given":"Da Gang","non-dropping-particle":"","parse-names":false,"suffix":""}],"chapter-number":"55","container-title":"Phytochemistry","id":"ITEM-1","issue":"8","issued":{"date-parts":[["2000"]]},"page":"867-872","publisher":"Gong, Y.H., 1986. 13C NMR Chemical Shift Values for Natural Organic Compounds. Yunnan Science and Technology Publishing House, China, pp. 219±274. Govindachari, T.R., Banumathy, B., Gopalakrishnan, G., Suresh, G., 1999. 6-Desoxyswietenine, a tetranortrite","publisher-place":"China","title":"Components of Cipadessa baccifera","type":"chapter","volume":"55"},"uris":["http://www.mendeley.com/documents/?uuid=eba1c879-1895-4821-9231-840aee3b5e11"]}],"mendeley":{"formattedCitation":"&lt;sup&gt;1&lt;/sup&gt;","plainTextFormattedCitation":"1","previouslyFormattedCitation":"&lt;sup&gt;1&lt;/sup&gt;"},"properties":{"noteIndex":0},"schema":"https://github.com/citation-style-language/schema/raw/master/csl-citation.json"}</w:instrText>
            </w:r>
            <w:r>
              <w:fldChar w:fldCharType="separate"/>
            </w:r>
            <w:r w:rsidRPr="00357E0C">
              <w:rPr>
                <w:noProof/>
                <w:vertAlign w:val="superscript"/>
              </w:rPr>
              <w:t>1</w:t>
            </w:r>
            <w:r>
              <w:fldChar w:fldCharType="end"/>
            </w:r>
          </w:p>
          <w:p w14:paraId="15C06893" w14:textId="64CBB7D2" w:rsidR="00C821E1" w:rsidRPr="00E76EDB" w:rsidRDefault="00C821E1" w:rsidP="006B1432">
            <w:pPr>
              <w:jc w:val="center"/>
            </w:pPr>
          </w:p>
        </w:tc>
        <w:tc>
          <w:tcPr>
            <w:tcW w:w="2160" w:type="dxa"/>
          </w:tcPr>
          <w:p w14:paraId="11789E15" w14:textId="77777777" w:rsidR="00357E0C" w:rsidRDefault="00357E0C" w:rsidP="006B1432">
            <w:pPr>
              <w:jc w:val="center"/>
            </w:pPr>
            <w:r>
              <w:rPr>
                <w:rFonts w:ascii="Segoe UI" w:hAnsi="Segoe UI" w:cs="Segoe UI"/>
                <w:color w:val="212121"/>
                <w:shd w:val="clear" w:color="auto" w:fill="FFFFFF"/>
              </w:rPr>
              <w:t>101717453</w:t>
            </w:r>
          </w:p>
        </w:tc>
      </w:tr>
      <w:tr w:rsidR="00357E0C" w14:paraId="0A89620D" w14:textId="77777777" w:rsidTr="00587810">
        <w:trPr>
          <w:trHeight w:val="782"/>
        </w:trPr>
        <w:tc>
          <w:tcPr>
            <w:tcW w:w="1278" w:type="dxa"/>
            <w:vMerge/>
          </w:tcPr>
          <w:p w14:paraId="6ECA92D8" w14:textId="77777777" w:rsidR="00357E0C" w:rsidRDefault="00357E0C" w:rsidP="006B1432">
            <w:pPr>
              <w:jc w:val="center"/>
            </w:pPr>
          </w:p>
        </w:tc>
        <w:tc>
          <w:tcPr>
            <w:tcW w:w="2250" w:type="dxa"/>
            <w:vMerge/>
          </w:tcPr>
          <w:p w14:paraId="6C704B99" w14:textId="77777777" w:rsidR="00357E0C" w:rsidRPr="006647FC" w:rsidRDefault="00357E0C" w:rsidP="006B1432">
            <w:pPr>
              <w:jc w:val="center"/>
            </w:pPr>
          </w:p>
        </w:tc>
        <w:tc>
          <w:tcPr>
            <w:tcW w:w="2790" w:type="dxa"/>
          </w:tcPr>
          <w:p w14:paraId="2B111269" w14:textId="77777777" w:rsidR="00357E0C" w:rsidRPr="00E76EDB" w:rsidRDefault="00357E0C" w:rsidP="006B1432">
            <w:pPr>
              <w:jc w:val="center"/>
            </w:pPr>
            <w:r w:rsidRPr="00E76EDB">
              <w:t>1,4-epoxy-16-hydroxyheneicos-1,3,12,14,18-pentaene</w:t>
            </w:r>
            <w:r>
              <w:fldChar w:fldCharType="begin" w:fldLock="1"/>
            </w:r>
            <w:r>
              <w:instrText>ADDIN CSL_CITATION {"citationItems":[{"id":"ITEM-1","itemData":{"DOI":"10.1016/S0031-9422(00)00247-8","ISBN":"8608713322","ISSN":"00319422","abstract":"Four compounds were isolated from dry seeds of Cipadessa baccifera (Roth) Miq. along with the known 2β,3β,4β-trihydroxypregnan-16-one, febrifugin, and khaysin T. Their structures were elucidated on the basis of spectral analysis to be cipadesin, 17α,20R-dihydroxypregnan-3,16-dione, 1,4-epoxy-16-hydroxyheneicos-1,3,12,14,18-pentaene and 1,4-epoxy-16-hydroxyheneicos-1,3,12,14-tetraene. (C) 2000 Elsevier Science Ltd.","author":[{"dropping-particle":"","family":"Luo","given":"Xiao Dong","non-dropping-particle":"","parse-names":false,"suffix":""},{"dropping-particle":"","family":"Wu","given":"Shao Hua","non-dropping-particle":"","parse-names":false,"suffix":""},{"dropping-particle":"","family":"Ma","given":"Yun Bao","non-dropping-particle":"","parse-names":false,"suffix":""},{"dropping-particle":"","family":"Wu","given":"Da Gang","non-dropping-particle":"","parse-names":false,"suffix":""}],"chapter-number":"55","container-title":"Phytochemistry","id":"ITEM-1","issue":"8","issued":{"date-parts":[["2000"]]},"page":"867-872","publisher":"Gong, Y.H., 1986. 13C NMR Chemical Shift Values for Natural Organic Compounds. Yunnan Science and Technology Publishing House, China, pp. 219±274. Govindachari, T.R., Banumathy, B., Gopalakrishnan, G., Suresh, G., 1999. 6-Desoxyswietenine, a tetranortrite","publisher-place":"China","title":"Components of Cipadessa baccifera","type":"chapter","volume":"55"},"uris":["http://www.mendeley.com/documents/?uuid=eba1c879-1895-4821-9231-840aee3b5e11"]}],"mendeley":{"formattedCitation":"&lt;sup&gt;1&lt;/sup&gt;","plainTextFormattedCitation":"1","previouslyFormattedCitation":"&lt;sup&gt;1&lt;/sup&gt;"},"properties":{"noteIndex":0},"schema":"https://github.com/citation-style-language/schema/raw/master/csl-citation.json"}</w:instrText>
            </w:r>
            <w:r>
              <w:fldChar w:fldCharType="separate"/>
            </w:r>
            <w:r w:rsidRPr="00357E0C">
              <w:rPr>
                <w:noProof/>
                <w:vertAlign w:val="superscript"/>
              </w:rPr>
              <w:t>1</w:t>
            </w:r>
            <w:r>
              <w:fldChar w:fldCharType="end"/>
            </w:r>
          </w:p>
        </w:tc>
        <w:tc>
          <w:tcPr>
            <w:tcW w:w="2160" w:type="dxa"/>
          </w:tcPr>
          <w:p w14:paraId="48FC1A4A" w14:textId="77777777" w:rsidR="00357E0C" w:rsidRDefault="00357E0C" w:rsidP="006B1432">
            <w:pPr>
              <w:jc w:val="center"/>
            </w:pPr>
            <w:r>
              <w:rPr>
                <w:rFonts w:ascii="Segoe UI" w:hAnsi="Segoe UI" w:cs="Segoe UI"/>
                <w:color w:val="212121"/>
                <w:shd w:val="clear" w:color="auto" w:fill="FFFFFF"/>
              </w:rPr>
              <w:t>78384888</w:t>
            </w:r>
          </w:p>
        </w:tc>
      </w:tr>
      <w:tr w:rsidR="00357E0C" w14:paraId="0A34BBFE" w14:textId="77777777" w:rsidTr="00587810">
        <w:trPr>
          <w:trHeight w:val="710"/>
        </w:trPr>
        <w:tc>
          <w:tcPr>
            <w:tcW w:w="1278" w:type="dxa"/>
            <w:vMerge/>
          </w:tcPr>
          <w:p w14:paraId="5383460B" w14:textId="77777777" w:rsidR="00357E0C" w:rsidRDefault="00357E0C" w:rsidP="006B1432">
            <w:pPr>
              <w:jc w:val="center"/>
            </w:pPr>
          </w:p>
        </w:tc>
        <w:tc>
          <w:tcPr>
            <w:tcW w:w="2250" w:type="dxa"/>
            <w:vMerge/>
          </w:tcPr>
          <w:p w14:paraId="6E22EC1C" w14:textId="77777777" w:rsidR="00357E0C" w:rsidRPr="006647FC" w:rsidRDefault="00357E0C" w:rsidP="006B1432">
            <w:pPr>
              <w:jc w:val="center"/>
            </w:pPr>
          </w:p>
        </w:tc>
        <w:tc>
          <w:tcPr>
            <w:tcW w:w="2790" w:type="dxa"/>
          </w:tcPr>
          <w:p w14:paraId="4CC8DF63" w14:textId="77777777" w:rsidR="00357E0C" w:rsidRPr="00E76EDB" w:rsidRDefault="00357E0C" w:rsidP="006B1432">
            <w:pPr>
              <w:jc w:val="center"/>
            </w:pPr>
            <w:r w:rsidRPr="00E76EDB">
              <w:t>1,4-epoxy-16-hydroxyheneicos-1,3,12,14-tetraene</w:t>
            </w:r>
            <w:r>
              <w:fldChar w:fldCharType="begin" w:fldLock="1"/>
            </w:r>
            <w:r w:rsidR="00225975">
              <w:instrText>ADDIN CSL_CITATION {"citationItems":[{"id":"ITEM-1","itemData":{"DOI":"10.1016/S0031-9422(00)00247-8","ISBN":"8608713322","ISSN":"00319422","abstract":"Four compounds were isolated from dry seeds of Cipadessa baccifera (Roth) Miq. along with the known 2β,3β,4β-trihydroxypregnan-16-one, febrifugin, and khaysin T. Their structures were elucidated on the basis of spectral analysis to be cipadesin, 17α,20R-dihydroxypregnan-3,16-dione, 1,4-epoxy-16-hydroxyheneicos-1,3,12,14,18-pentaene and 1,4-epoxy-16-hydroxyheneicos-1,3,12,14-tetraene. (C) 2000 Elsevier Science Ltd.","author":[{"dropping-particle":"","family":"Luo","given":"Xiao Dong","non-dropping-particle":"","parse-names":false,"suffix":""},{"dropping-particle":"","family":"Wu","given":"Shao Hua","non-dropping-particle":"","parse-names":false,"suffix":""},{"dropping-particle":"","family":"Ma","given":"Yun Bao","non-dropping-particle":"","parse-names":false,"suffix":""},{"dropping-particle":"","family":"Wu","given":"Da Gang","non-dropping-particle":"","parse-names":false,"suffix":""}],"chapter-number":"55","container-title":"Phytochemistry","id":"ITEM-1","issue":"8","issued":{"date-parts":[["2000"]]},"page":"867-872","publisher":"Gong, Y.H., 1986. 13C NMR Chemical Shift Values for Natural Organic Compounds. Yunnan Science and Technology Publishing House, China, pp. 219±274. Govindachari, T.R., Banumathy, B., Gopalakrishnan, G., Suresh, G., 1999. 6-Desoxyswietenine, a tetranortrite","publisher-place":"China","title":"Components of Cipadessa baccifera","type":"chapter","volume":"55"},"uris":["http://www.mendeley.com/documents/?uuid=eba1c879-1895-4821-9231-840aee3b5e11"]}],"mendeley":{"formattedCitation":"&lt;sup&gt;1&lt;/sup&gt;","plainTextFormattedCitation":"1","previouslyFormattedCitation":"&lt;sup&gt;1&lt;/sup&gt;"},"properties":{"noteIndex":0},"schema":"https://github.com/citation-style-language/schema/raw/master/csl-citation.json"}</w:instrText>
            </w:r>
            <w:r>
              <w:fldChar w:fldCharType="separate"/>
            </w:r>
            <w:r w:rsidRPr="00357E0C">
              <w:rPr>
                <w:noProof/>
                <w:vertAlign w:val="superscript"/>
              </w:rPr>
              <w:t>1</w:t>
            </w:r>
            <w:r>
              <w:fldChar w:fldCharType="end"/>
            </w:r>
          </w:p>
        </w:tc>
        <w:tc>
          <w:tcPr>
            <w:tcW w:w="2160" w:type="dxa"/>
          </w:tcPr>
          <w:p w14:paraId="512EC47C" w14:textId="77777777" w:rsidR="00357E0C" w:rsidRDefault="00357E0C" w:rsidP="006B1432">
            <w:pPr>
              <w:jc w:val="center"/>
            </w:pPr>
            <w:r>
              <w:rPr>
                <w:rFonts w:ascii="Segoe UI" w:hAnsi="Segoe UI" w:cs="Segoe UI"/>
                <w:color w:val="212121"/>
                <w:shd w:val="clear" w:color="auto" w:fill="FFFFFF"/>
              </w:rPr>
              <w:t>56634190</w:t>
            </w:r>
          </w:p>
        </w:tc>
      </w:tr>
      <w:tr w:rsidR="00357E0C" w14:paraId="0ED3E2B0" w14:textId="77777777" w:rsidTr="00587810">
        <w:trPr>
          <w:trHeight w:val="315"/>
        </w:trPr>
        <w:tc>
          <w:tcPr>
            <w:tcW w:w="1278" w:type="dxa"/>
            <w:vMerge/>
          </w:tcPr>
          <w:p w14:paraId="241CA4D1" w14:textId="77777777" w:rsidR="00357E0C" w:rsidRDefault="00357E0C" w:rsidP="006B1432">
            <w:pPr>
              <w:jc w:val="center"/>
            </w:pPr>
          </w:p>
        </w:tc>
        <w:tc>
          <w:tcPr>
            <w:tcW w:w="2250" w:type="dxa"/>
            <w:vMerge/>
          </w:tcPr>
          <w:p w14:paraId="79EB9979" w14:textId="77777777" w:rsidR="00357E0C" w:rsidRPr="006647FC" w:rsidRDefault="00357E0C" w:rsidP="006B1432">
            <w:pPr>
              <w:jc w:val="center"/>
            </w:pPr>
          </w:p>
        </w:tc>
        <w:tc>
          <w:tcPr>
            <w:tcW w:w="2790" w:type="dxa"/>
          </w:tcPr>
          <w:p w14:paraId="4B8FA639" w14:textId="77777777" w:rsidR="00357E0C" w:rsidRDefault="00357E0C" w:rsidP="006B1432">
            <w:pPr>
              <w:jc w:val="center"/>
            </w:pPr>
            <w:r w:rsidRPr="000059F8">
              <w:t>Cipadessalide</w:t>
            </w:r>
            <w:r w:rsidR="00225975">
              <w:fldChar w:fldCharType="begin" w:fldLock="1"/>
            </w:r>
            <w:r w:rsidR="00225975">
              <w:instrText>ADDIN CSL_CITATION {"citationItems":[{"id":"ITEM-1","itemData":{"author":[{"dropping-particle":"","family":"Murugammal","given":"S","non-dropping-particle":"","parse-names":false,"suffix":""}],"id":"ITEM-1","issue":"9","issued":{"date-parts":[["2016"]]},"page":"609-613","title":"Phytochemical standardization of the leaves of a medicinal plant Cipadessa baccifera Roth Miq .","type":"article-journal","volume":"10"},"uris":["http://www.mendeley.com/documents/?uuid=e608fdcd-0e07-4469-b8cf-2b3da17c90f4"]}],"mendeley":{"formattedCitation":"&lt;sup&gt;2&lt;/sup&gt;","plainTextFormattedCitation":"2","previouslyFormattedCitation":"&lt;sup&gt;2&lt;/sup&gt;"},"properties":{"noteIndex":0},"schema":"https://github.com/citation-style-language/schema/raw/master/csl-citation.json"}</w:instrText>
            </w:r>
            <w:r w:rsidR="00225975">
              <w:fldChar w:fldCharType="separate"/>
            </w:r>
            <w:r w:rsidR="00225975" w:rsidRPr="00225975">
              <w:rPr>
                <w:noProof/>
                <w:vertAlign w:val="superscript"/>
              </w:rPr>
              <w:t>2</w:t>
            </w:r>
            <w:r w:rsidR="00225975">
              <w:fldChar w:fldCharType="end"/>
            </w:r>
          </w:p>
          <w:p w14:paraId="5E6BB5F5" w14:textId="22485272" w:rsidR="00C821E1" w:rsidRPr="000059F8" w:rsidRDefault="00C821E1" w:rsidP="006B1432">
            <w:pPr>
              <w:jc w:val="center"/>
            </w:pPr>
          </w:p>
        </w:tc>
        <w:tc>
          <w:tcPr>
            <w:tcW w:w="2160" w:type="dxa"/>
          </w:tcPr>
          <w:p w14:paraId="653073B5" w14:textId="77777777" w:rsidR="00357E0C" w:rsidRDefault="00357E0C" w:rsidP="006B1432">
            <w:pPr>
              <w:jc w:val="center"/>
              <w:rPr>
                <w:rFonts w:ascii="Segoe UI" w:hAnsi="Segoe UI" w:cs="Segoe UI"/>
                <w:color w:val="212121"/>
                <w:shd w:val="clear" w:color="auto" w:fill="FFFFFF"/>
              </w:rPr>
            </w:pPr>
            <w:r>
              <w:rPr>
                <w:rFonts w:ascii="Segoe UI" w:hAnsi="Segoe UI" w:cs="Segoe UI"/>
                <w:color w:val="212121"/>
                <w:shd w:val="clear" w:color="auto" w:fill="FFFFFF"/>
              </w:rPr>
              <w:t>101864674</w:t>
            </w:r>
          </w:p>
        </w:tc>
      </w:tr>
      <w:tr w:rsidR="00357E0C" w14:paraId="45E8AC06" w14:textId="77777777" w:rsidTr="00587810">
        <w:trPr>
          <w:trHeight w:val="390"/>
        </w:trPr>
        <w:tc>
          <w:tcPr>
            <w:tcW w:w="1278" w:type="dxa"/>
            <w:vMerge/>
          </w:tcPr>
          <w:p w14:paraId="71AC3E0B" w14:textId="77777777" w:rsidR="00357E0C" w:rsidRDefault="00357E0C" w:rsidP="006B1432">
            <w:pPr>
              <w:jc w:val="center"/>
            </w:pPr>
          </w:p>
        </w:tc>
        <w:tc>
          <w:tcPr>
            <w:tcW w:w="2250" w:type="dxa"/>
            <w:vMerge/>
          </w:tcPr>
          <w:p w14:paraId="77D53077" w14:textId="77777777" w:rsidR="00357E0C" w:rsidRPr="006647FC" w:rsidRDefault="00357E0C" w:rsidP="006B1432">
            <w:pPr>
              <w:jc w:val="center"/>
            </w:pPr>
          </w:p>
        </w:tc>
        <w:tc>
          <w:tcPr>
            <w:tcW w:w="2790" w:type="dxa"/>
            <w:shd w:val="clear" w:color="auto" w:fill="FFFFFF" w:themeFill="background1"/>
          </w:tcPr>
          <w:p w14:paraId="5813EDAE" w14:textId="77777777" w:rsidR="00357E0C" w:rsidRDefault="00357E0C" w:rsidP="006B1432">
            <w:pPr>
              <w:jc w:val="center"/>
            </w:pPr>
            <w:r w:rsidRPr="000059F8">
              <w:t>rubralin D</w:t>
            </w:r>
            <w:r w:rsidR="00225975">
              <w:fldChar w:fldCharType="begin" w:fldLock="1"/>
            </w:r>
            <w:r w:rsidR="00225975">
              <w:instrText>ADDIN CSL_CITATION {"citationItems":[{"id":"ITEM-1","itemData":{"author":[{"dropping-particle":"","family":"Murugammal","given":"S","non-dropping-particle":"","parse-names":false,"suffix":""}],"id":"ITEM-1","issue":"9","issued":{"date-parts":[["2016"]]},"page":"609-613","title":"Phytochemical standardization of the leaves of a medicinal plant Cipadessa baccifera Roth Miq .","type":"article-journal","volume":"10"},"uris":["http://www.mendeley.com/documents/?uuid=e608fdcd-0e07-4469-b8cf-2b3da17c90f4"]}],"mendeley":{"formattedCitation":"&lt;sup&gt;2&lt;/sup&gt;","plainTextFormattedCitation":"2","previouslyFormattedCitation":"&lt;sup&gt;2&lt;/sup&gt;"},"properties":{"noteIndex":0},"schema":"https://github.com/citation-style-language/schema/raw/master/csl-citation.json"}</w:instrText>
            </w:r>
            <w:r w:rsidR="00225975">
              <w:fldChar w:fldCharType="separate"/>
            </w:r>
            <w:r w:rsidR="00225975" w:rsidRPr="00225975">
              <w:rPr>
                <w:noProof/>
                <w:vertAlign w:val="superscript"/>
              </w:rPr>
              <w:t>2</w:t>
            </w:r>
            <w:r w:rsidR="00225975">
              <w:fldChar w:fldCharType="end"/>
            </w:r>
          </w:p>
          <w:p w14:paraId="48B14AD4" w14:textId="60E8A522" w:rsidR="00C821E1" w:rsidRPr="000059F8" w:rsidRDefault="00C821E1" w:rsidP="006B1432">
            <w:pPr>
              <w:jc w:val="center"/>
            </w:pPr>
          </w:p>
        </w:tc>
        <w:tc>
          <w:tcPr>
            <w:tcW w:w="2160" w:type="dxa"/>
            <w:shd w:val="clear" w:color="auto" w:fill="FFFFFF" w:themeFill="background1"/>
          </w:tcPr>
          <w:p w14:paraId="54907BC2" w14:textId="77777777" w:rsidR="00357E0C" w:rsidRDefault="00357E0C" w:rsidP="006B1432">
            <w:pPr>
              <w:jc w:val="center"/>
              <w:rPr>
                <w:rFonts w:ascii="Segoe UI" w:hAnsi="Segoe UI" w:cs="Segoe UI"/>
                <w:color w:val="212121"/>
                <w:shd w:val="clear" w:color="auto" w:fill="FFFFFF"/>
              </w:rPr>
            </w:pPr>
            <w:r>
              <w:rPr>
                <w:rFonts w:ascii="Segoe UI" w:hAnsi="Segoe UI" w:cs="Segoe UI"/>
                <w:color w:val="212121"/>
                <w:shd w:val="clear" w:color="auto" w:fill="FFFFFF"/>
              </w:rPr>
              <w:t>101864675</w:t>
            </w:r>
          </w:p>
        </w:tc>
      </w:tr>
      <w:tr w:rsidR="00357E0C" w14:paraId="1AE86301" w14:textId="77777777" w:rsidTr="00587810">
        <w:trPr>
          <w:trHeight w:val="420"/>
        </w:trPr>
        <w:tc>
          <w:tcPr>
            <w:tcW w:w="1278" w:type="dxa"/>
            <w:vMerge/>
          </w:tcPr>
          <w:p w14:paraId="0A1C4743" w14:textId="77777777" w:rsidR="00357E0C" w:rsidRDefault="00357E0C" w:rsidP="006B1432">
            <w:pPr>
              <w:jc w:val="center"/>
            </w:pPr>
          </w:p>
        </w:tc>
        <w:tc>
          <w:tcPr>
            <w:tcW w:w="2250" w:type="dxa"/>
            <w:vMerge/>
          </w:tcPr>
          <w:p w14:paraId="79E68A16" w14:textId="77777777" w:rsidR="00357E0C" w:rsidRPr="006647FC" w:rsidRDefault="00357E0C" w:rsidP="006B1432">
            <w:pPr>
              <w:jc w:val="center"/>
            </w:pPr>
          </w:p>
        </w:tc>
        <w:tc>
          <w:tcPr>
            <w:tcW w:w="2790" w:type="dxa"/>
          </w:tcPr>
          <w:p w14:paraId="713E0409" w14:textId="77777777" w:rsidR="00357E0C" w:rsidRDefault="00357E0C" w:rsidP="006B1432">
            <w:pPr>
              <w:jc w:val="center"/>
            </w:pPr>
            <w:r w:rsidRPr="00193DAF">
              <w:t>coumarin</w:t>
            </w:r>
            <w:r w:rsidR="00225975">
              <w:fldChar w:fldCharType="begin" w:fldLock="1"/>
            </w:r>
            <w:r w:rsidR="00225975">
              <w:instrText>ADDIN CSL_CITATION {"citationItems":[{"id":"ITEM-1","itemData":{"author":[{"dropping-particle":"","family":"Murugammal","given":"S","non-dropping-particle":"","parse-names":false,"suffix":""}],"id":"ITEM-1","issue":"9","issued":{"date-parts":[["2016"]]},"page":"609-613","title":"Phytochemical standardization of the leaves of a medicinal plant Cipadessa baccifera Roth Miq .","type":"article-journal","volume":"10"},"uris":["http://www.mendeley.com/documents/?uuid=e608fdcd-0e07-4469-b8cf-2b3da17c90f4"]}],"mendeley":{"formattedCitation":"&lt;sup&gt;2&lt;/sup&gt;","plainTextFormattedCitation":"2","previouslyFormattedCitation":"&lt;sup&gt;2&lt;/sup&gt;"},"properties":{"noteIndex":0},"schema":"https://github.com/citation-style-language/schema/raw/master/csl-citation.json"}</w:instrText>
            </w:r>
            <w:r w:rsidR="00225975">
              <w:fldChar w:fldCharType="separate"/>
            </w:r>
            <w:r w:rsidR="00225975" w:rsidRPr="00225975">
              <w:rPr>
                <w:noProof/>
                <w:vertAlign w:val="superscript"/>
              </w:rPr>
              <w:t>2</w:t>
            </w:r>
            <w:r w:rsidR="00225975">
              <w:fldChar w:fldCharType="end"/>
            </w:r>
          </w:p>
          <w:p w14:paraId="1C4C6967" w14:textId="0F920E5F" w:rsidR="00C821E1" w:rsidRDefault="00C821E1" w:rsidP="006B1432">
            <w:pPr>
              <w:jc w:val="center"/>
            </w:pPr>
          </w:p>
        </w:tc>
        <w:tc>
          <w:tcPr>
            <w:tcW w:w="2160" w:type="dxa"/>
          </w:tcPr>
          <w:p w14:paraId="3A744E30" w14:textId="77777777" w:rsidR="00357E0C" w:rsidRDefault="00357E0C" w:rsidP="006B1432">
            <w:pPr>
              <w:jc w:val="center"/>
              <w:rPr>
                <w:rFonts w:ascii="Segoe UI" w:hAnsi="Segoe UI" w:cs="Segoe UI"/>
                <w:color w:val="212121"/>
                <w:shd w:val="clear" w:color="auto" w:fill="FFFFFF"/>
              </w:rPr>
            </w:pPr>
            <w:r>
              <w:rPr>
                <w:rFonts w:ascii="Segoe UI" w:hAnsi="Segoe UI" w:cs="Segoe UI"/>
                <w:color w:val="212121"/>
                <w:shd w:val="clear" w:color="auto" w:fill="FFFFFF"/>
              </w:rPr>
              <w:t>323</w:t>
            </w:r>
          </w:p>
        </w:tc>
      </w:tr>
      <w:tr w:rsidR="00357E0C" w14:paraId="14602A96" w14:textId="77777777" w:rsidTr="00587810">
        <w:trPr>
          <w:trHeight w:val="395"/>
        </w:trPr>
        <w:tc>
          <w:tcPr>
            <w:tcW w:w="1278" w:type="dxa"/>
            <w:vMerge/>
          </w:tcPr>
          <w:p w14:paraId="602ACF7D" w14:textId="77777777" w:rsidR="00357E0C" w:rsidRDefault="00357E0C" w:rsidP="006B1432">
            <w:pPr>
              <w:jc w:val="center"/>
            </w:pPr>
          </w:p>
        </w:tc>
        <w:tc>
          <w:tcPr>
            <w:tcW w:w="2250" w:type="dxa"/>
            <w:vMerge/>
          </w:tcPr>
          <w:p w14:paraId="6566DC1A" w14:textId="77777777" w:rsidR="00357E0C" w:rsidRPr="006647FC" w:rsidRDefault="00357E0C" w:rsidP="006B1432">
            <w:pPr>
              <w:jc w:val="center"/>
            </w:pPr>
          </w:p>
        </w:tc>
        <w:tc>
          <w:tcPr>
            <w:tcW w:w="2790" w:type="dxa"/>
          </w:tcPr>
          <w:p w14:paraId="3F8F485D" w14:textId="77777777" w:rsidR="00357E0C" w:rsidRDefault="00357E0C" w:rsidP="006B1432">
            <w:pPr>
              <w:jc w:val="center"/>
            </w:pPr>
            <w:r w:rsidRPr="00193DAF">
              <w:t>phenol</w:t>
            </w:r>
            <w:r w:rsidR="00225975">
              <w:fldChar w:fldCharType="begin" w:fldLock="1"/>
            </w:r>
            <w:r w:rsidR="006B2A7E">
              <w:instrText>ADDIN CSL_CITATION {"citationItems":[{"id":"ITEM-1","itemData":{"author":[{"dropping-particle":"","family":"Murugammal","given":"S","non-dropping-particle":"","parse-names":false,"suffix":""}],"id":"ITEM-1","issue":"9","issued":{"date-parts":[["2016"]]},"page":"609-613","title":"Phytochemical standardization of the leaves of a medicinal plant Cipadessa baccifera Roth Miq .","type":"article-journal","volume":"10"},"uris":["http://www.mendeley.com/documents/?uuid=e608fdcd-0e07-4469-b8cf-2b3da17c90f4"]}],"mendeley":{"formattedCitation":"&lt;sup&gt;2&lt;/sup&gt;","plainTextFormattedCitation":"2","previouslyFormattedCitation":"&lt;sup&gt;2&lt;/sup&gt;"},"properties":{"noteIndex":0},"schema":"https://github.com/citation-style-language/schema/raw/master/csl-citation.json"}</w:instrText>
            </w:r>
            <w:r w:rsidR="00225975">
              <w:fldChar w:fldCharType="separate"/>
            </w:r>
            <w:r w:rsidR="00225975" w:rsidRPr="00225975">
              <w:rPr>
                <w:noProof/>
                <w:vertAlign w:val="superscript"/>
              </w:rPr>
              <w:t>2</w:t>
            </w:r>
            <w:r w:rsidR="00225975">
              <w:fldChar w:fldCharType="end"/>
            </w:r>
          </w:p>
          <w:p w14:paraId="3616CEA7" w14:textId="732DCFF1" w:rsidR="00C821E1" w:rsidRPr="00193DAF" w:rsidRDefault="00C821E1" w:rsidP="006B1432">
            <w:pPr>
              <w:jc w:val="center"/>
            </w:pPr>
          </w:p>
        </w:tc>
        <w:tc>
          <w:tcPr>
            <w:tcW w:w="2160" w:type="dxa"/>
          </w:tcPr>
          <w:p w14:paraId="2402A427" w14:textId="77777777" w:rsidR="00357E0C" w:rsidRDefault="00357E0C" w:rsidP="006B1432">
            <w:pPr>
              <w:jc w:val="center"/>
              <w:rPr>
                <w:rFonts w:ascii="Segoe UI" w:hAnsi="Segoe UI" w:cs="Segoe UI"/>
                <w:color w:val="212121"/>
                <w:shd w:val="clear" w:color="auto" w:fill="FFFFFF"/>
              </w:rPr>
            </w:pPr>
            <w:r>
              <w:rPr>
                <w:rFonts w:ascii="Segoe UI" w:hAnsi="Segoe UI" w:cs="Segoe UI"/>
                <w:color w:val="212121"/>
                <w:shd w:val="clear" w:color="auto" w:fill="FFFFFF"/>
              </w:rPr>
              <w:t>996</w:t>
            </w:r>
          </w:p>
        </w:tc>
      </w:tr>
      <w:tr w:rsidR="00357E0C" w14:paraId="030E951A" w14:textId="77777777" w:rsidTr="00587810">
        <w:trPr>
          <w:trHeight w:val="407"/>
        </w:trPr>
        <w:tc>
          <w:tcPr>
            <w:tcW w:w="1278" w:type="dxa"/>
            <w:vMerge w:val="restart"/>
          </w:tcPr>
          <w:p w14:paraId="484E7BBB" w14:textId="77777777" w:rsidR="00357E0C" w:rsidRDefault="00357E0C" w:rsidP="006B1432">
            <w:pPr>
              <w:jc w:val="center"/>
            </w:pPr>
            <w:r>
              <w:t>2.</w:t>
            </w:r>
          </w:p>
        </w:tc>
        <w:tc>
          <w:tcPr>
            <w:tcW w:w="2250" w:type="dxa"/>
            <w:vMerge w:val="restart"/>
          </w:tcPr>
          <w:p w14:paraId="05ED9A77" w14:textId="50525E62" w:rsidR="00357E0C" w:rsidRPr="00980E34" w:rsidRDefault="00357E0C" w:rsidP="006B1432">
            <w:pPr>
              <w:jc w:val="center"/>
              <w:rPr>
                <w:i/>
              </w:rPr>
            </w:pPr>
            <w:r w:rsidRPr="00980E34">
              <w:rPr>
                <w:i/>
              </w:rPr>
              <w:t>Citrus medica var. sarcodactylis</w:t>
            </w:r>
            <w:r w:rsidRPr="00980E34">
              <w:t xml:space="preserve"> (Noot.) Swingle</w:t>
            </w:r>
          </w:p>
        </w:tc>
        <w:tc>
          <w:tcPr>
            <w:tcW w:w="2790" w:type="dxa"/>
          </w:tcPr>
          <w:p w14:paraId="522CFD86" w14:textId="77777777" w:rsidR="00357E0C" w:rsidRDefault="00357E0C" w:rsidP="006B1432">
            <w:pPr>
              <w:jc w:val="center"/>
            </w:pPr>
            <w:r w:rsidRPr="00980E34">
              <w:t>Limonene</w:t>
            </w:r>
            <w:r w:rsidR="006B2A7E">
              <w:fldChar w:fldCharType="begin" w:fldLock="1"/>
            </w:r>
            <w:r w:rsidR="006B2A7E">
              <w:instrText xml:space="preserve">ADDIN CSL_CITATION {"citationItems":[{"id":"ITEM-1","itemData":{"DOI":"10.14456/jhr.2017.38","abstract":"Background: In Thailand, Fingered Citron (Citrus medica L. var. sarcodactylis) is used in folk medicine as a tonic for antispasmodic conditions and as an inhaler. According to published research, there are no comprehensive scientific researches on the chemical composition and physiological effects of fingered citron; thus, the present study was designed. We investigated the chemical composition of fingered citron peel oil by GC-MS and its effect on the autonomic nervous systems (blood pressure, heart rate, skin temperature, and respiratory rate) and mood responses after inhaling. Methods: The hydrodistillation technique was used to extract the essential oil from the fruit of fingered citron. The major chemical composition of the essential oil was limonene (65.11%) and gamma terpinene (34.89%). There were 30 volunteer participants for this experiment. The parameters of assessment were measured before and after using a paired t-test statistical procedure. Results: The results revealed that fingered citron oil caused a significant increase in blood pressure, and the respiratory rate also showed a significant increase upon exposure to the inhaled oil. Furthermore, the oil increased positive emotions including the feelings of well-being, activeness, and freshness. The oil also significantly reduced negative emotions such as drowsiness. Conclusion: This finding provides evidence of the stimulating effects of inhaling fingered citron peel oil.","author":[{"dropping-particle":"","family":"Sayorwan","given":"Winai","non-dropping-particle":"","parse-names":false,"suffix":""},{"dropping-particle":"","family":"Rumruay","given":"Vadee","non-dropping-particle":"","parse-names":false,"suffix":""}],"container-title":"J Health Res </w:instrText>
            </w:r>
            <w:r w:rsidR="006B2A7E">
              <w:instrText>","id":"ITEM-1","issue":"4","issued":{"date-parts":[["2017"]]},"page":"307-313","title":"Chemical Compositions of Fingered Citron Peel (Citrus Medica L. Var. Sarcodactylis) and Its Effect on the Autonomic Nervous System","type":"article-journal","volume":"31"},"uris":["http://www.mendeley.com/documents/?uuid=670772c8-8793-4059-b0d8-b87a23f3f3b5"]}],"mendeley":{"formattedCitation":"&lt;sup&gt;3&lt;/sup&gt;","plainTextFormattedCitation":"3","previouslyFormattedCitation":"&lt;sup&gt;3&lt;/sup&gt;"},"properties":{"noteIndex":0},"schema":"https://github.com/citation-style-language/schema/raw/master/csl-citation.json"}</w:instrText>
            </w:r>
            <w:r w:rsidR="006B2A7E">
              <w:fldChar w:fldCharType="separate"/>
            </w:r>
            <w:r w:rsidR="006B2A7E" w:rsidRPr="006B2A7E">
              <w:rPr>
                <w:noProof/>
                <w:vertAlign w:val="superscript"/>
              </w:rPr>
              <w:t>3</w:t>
            </w:r>
            <w:r w:rsidR="006B2A7E">
              <w:fldChar w:fldCharType="end"/>
            </w:r>
          </w:p>
          <w:p w14:paraId="074B7F6E" w14:textId="76D7DC57" w:rsidR="00C821E1" w:rsidRDefault="00C821E1" w:rsidP="006B1432">
            <w:pPr>
              <w:jc w:val="center"/>
            </w:pPr>
          </w:p>
        </w:tc>
        <w:tc>
          <w:tcPr>
            <w:tcW w:w="2160" w:type="dxa"/>
          </w:tcPr>
          <w:p w14:paraId="76645B46" w14:textId="77777777" w:rsidR="00357E0C" w:rsidRDefault="00357E0C" w:rsidP="006B1432">
            <w:pPr>
              <w:jc w:val="center"/>
            </w:pPr>
            <w:r>
              <w:rPr>
                <w:rFonts w:ascii="Segoe UI" w:hAnsi="Segoe UI" w:cs="Segoe UI"/>
                <w:color w:val="212121"/>
                <w:shd w:val="clear" w:color="auto" w:fill="FFFFFF"/>
              </w:rPr>
              <w:t>22311</w:t>
            </w:r>
          </w:p>
        </w:tc>
      </w:tr>
      <w:tr w:rsidR="00357E0C" w14:paraId="4CCBA3D8" w14:textId="77777777" w:rsidTr="00587810">
        <w:trPr>
          <w:trHeight w:val="315"/>
        </w:trPr>
        <w:tc>
          <w:tcPr>
            <w:tcW w:w="1278" w:type="dxa"/>
            <w:vMerge/>
          </w:tcPr>
          <w:p w14:paraId="617AC5E8" w14:textId="77777777" w:rsidR="00357E0C" w:rsidRDefault="00357E0C" w:rsidP="006B1432">
            <w:pPr>
              <w:jc w:val="center"/>
            </w:pPr>
          </w:p>
        </w:tc>
        <w:tc>
          <w:tcPr>
            <w:tcW w:w="2250" w:type="dxa"/>
            <w:vMerge/>
          </w:tcPr>
          <w:p w14:paraId="3E074FB8" w14:textId="77777777" w:rsidR="00357E0C" w:rsidRPr="00980E34" w:rsidRDefault="00357E0C" w:rsidP="006B1432">
            <w:pPr>
              <w:jc w:val="center"/>
            </w:pPr>
          </w:p>
        </w:tc>
        <w:tc>
          <w:tcPr>
            <w:tcW w:w="2790" w:type="dxa"/>
          </w:tcPr>
          <w:p w14:paraId="5B66B9E1" w14:textId="77777777" w:rsidR="00357E0C" w:rsidRDefault="00357E0C" w:rsidP="006B1432">
            <w:pPr>
              <w:jc w:val="center"/>
            </w:pPr>
            <w:r w:rsidRPr="00980E34">
              <w:t>p-coumaric acid</w:t>
            </w:r>
            <w:r w:rsidR="006B2A7E">
              <w:fldChar w:fldCharType="begin" w:fldLock="1"/>
            </w:r>
            <w:r w:rsidR="006B2A7E">
              <w:instrText xml:space="preserve">ADDIN CSL_CITATION {"citationItems":[{"id":"ITEM-1","itemData":{"DOI":"10.14456/jhr.2017.38","abstract":"Background: In Thailand, Fingered Citron (Citrus medica L. var. sarcodactylis) is used in folk medicine as a tonic for antispasmodic conditions and as an inhaler. According to published research, there are no comprehensive scientific researches on the chemical composition and physiological effects of fingered citron; thus, the present study was designed. We investigated the chemical composition of fingered citron peel oil by GC-MS and its effect on the autonomic nervous systems (blood pressure, heart rate, skin temperature, and respiratory rate) and mood responses after inhaling. Methods: The hydrodistillation technique was used to extract the essential oil from the fruit of fingered citron. The major chemical composition of the essential oil was limonene (65.11%) and gamma terpinene (34.89%). There were 30 volunteer participants for this experiment. The parameters of assessment were measured before and after using a paired t-test statistical procedure. Results: The results revealed that fingered citron oil caused a significant increase in blood pressure, and the respiratory rate also showed a significant increase upon exposure to the inhaled oil. Furthermore, the oil increased positive emotions including the feelings of well-being, activeness, and freshness. The oil also significantly reduced negative emotions such as drowsiness. Conclusion: This finding provides evidence of the stimulating effects of inhaling fingered citron peel oil.","author":[{"dropping-particle":"","family":"Sayorwan","given":"Winai","non-dropping-particle":"","parse-names":false,"suffix":""},{"dropping-particle":"","family":"Rumruay","given":"Vadee","non-dropping-particle":"","parse-names":false,"suffix":""}],"container-title":"J Health Res </w:instrText>
            </w:r>
            <w:r w:rsidR="006B2A7E">
              <w:instrText>","id":"ITEM-1","issue":"4","issued":{"date-parts":[["2017"]]},"page":"307-313","title":"Chemical Compositions of Fingered Citron Peel (Citrus Medica L. Var. Sarcodactylis) and Its Effect on the Autonomic Nervous System","type":"article-journal","volume":"31"},"uris":["http://www.mendeley.com/documents/?uuid=670772c8-8793-4059-b0d8-b87a23f3f3b5"]}],"mendeley":{"formattedCitation":"&lt;sup&gt;3&lt;/sup&gt;","plainTextFormattedCitation":"3","previouslyFormattedCitation":"&lt;sup&gt;3&lt;/sup&gt;"},"properties":{"noteIndex":0},"schema":"https://github.com/citation-style-language/schema/raw/master/csl-citation.json"}</w:instrText>
            </w:r>
            <w:r w:rsidR="006B2A7E">
              <w:fldChar w:fldCharType="separate"/>
            </w:r>
            <w:r w:rsidR="006B2A7E" w:rsidRPr="006B2A7E">
              <w:rPr>
                <w:noProof/>
                <w:vertAlign w:val="superscript"/>
              </w:rPr>
              <w:t>3</w:t>
            </w:r>
            <w:r w:rsidR="006B2A7E">
              <w:fldChar w:fldCharType="end"/>
            </w:r>
          </w:p>
          <w:p w14:paraId="398A08AE" w14:textId="2306EAB4" w:rsidR="00C821E1" w:rsidRPr="00980E34" w:rsidRDefault="00C821E1" w:rsidP="006B1432">
            <w:pPr>
              <w:jc w:val="center"/>
            </w:pPr>
          </w:p>
        </w:tc>
        <w:tc>
          <w:tcPr>
            <w:tcW w:w="2160" w:type="dxa"/>
          </w:tcPr>
          <w:p w14:paraId="7F7BD5F2" w14:textId="77777777" w:rsidR="00357E0C" w:rsidRDefault="00357E0C" w:rsidP="006B1432">
            <w:pPr>
              <w:jc w:val="center"/>
            </w:pPr>
            <w:r>
              <w:rPr>
                <w:rFonts w:ascii="Segoe UI" w:hAnsi="Segoe UI" w:cs="Segoe UI"/>
                <w:color w:val="212121"/>
                <w:shd w:val="clear" w:color="auto" w:fill="FFFFFF"/>
              </w:rPr>
              <w:t>637542</w:t>
            </w:r>
          </w:p>
        </w:tc>
      </w:tr>
      <w:tr w:rsidR="00357E0C" w14:paraId="1A03F6FB" w14:textId="77777777" w:rsidTr="00587810">
        <w:trPr>
          <w:trHeight w:val="405"/>
        </w:trPr>
        <w:tc>
          <w:tcPr>
            <w:tcW w:w="1278" w:type="dxa"/>
            <w:vMerge/>
          </w:tcPr>
          <w:p w14:paraId="3B5963EB" w14:textId="77777777" w:rsidR="00357E0C" w:rsidRDefault="00357E0C" w:rsidP="006B1432">
            <w:pPr>
              <w:jc w:val="center"/>
            </w:pPr>
          </w:p>
        </w:tc>
        <w:tc>
          <w:tcPr>
            <w:tcW w:w="2250" w:type="dxa"/>
            <w:vMerge/>
          </w:tcPr>
          <w:p w14:paraId="6F5B0F07" w14:textId="77777777" w:rsidR="00357E0C" w:rsidRPr="00980E34" w:rsidRDefault="00357E0C" w:rsidP="006B1432">
            <w:pPr>
              <w:jc w:val="center"/>
            </w:pPr>
          </w:p>
        </w:tc>
        <w:tc>
          <w:tcPr>
            <w:tcW w:w="2790" w:type="dxa"/>
          </w:tcPr>
          <w:p w14:paraId="089E8D1C" w14:textId="77777777" w:rsidR="00357E0C" w:rsidRDefault="00357E0C" w:rsidP="006B1432">
            <w:pPr>
              <w:jc w:val="center"/>
            </w:pPr>
            <w:r w:rsidRPr="00980E34">
              <w:t>nomilin</w:t>
            </w:r>
            <w:r w:rsidR="006B2A7E">
              <w:fldChar w:fldCharType="begin" w:fldLock="1"/>
            </w:r>
            <w:r w:rsidR="006B2A7E">
              <w:instrText xml:space="preserve">ADDIN CSL_CITATION {"citationItems":[{"id":"ITEM-1","itemData":{"DOI":"10.14456/jhr.2017.38","abstract":"Background: In Thailand, Fingered Citron (Citrus medica L. var. sarcodactylis) is used in folk medicine as a tonic for antispasmodic conditions and as an inhaler. According to published research, there are no comprehensive scientific researches on the chemical composition and physiological effects of fingered citron; thus, the present study was designed. We investigated the chemical composition of fingered citron peel oil by GC-MS and its effect on the autonomic nervous systems (blood pressure, heart rate, skin temperature, and respiratory rate) and mood responses after inhaling. Methods: The hydrodistillation technique was used to extract the essential oil from the fruit of fingered citron. The major chemical composition of the essential oil was limonene (65.11%) and gamma terpinene (34.89%). There were 30 volunteer participants for this experiment. The parameters of assessment were measured before and after using a paired t-test statistical procedure. Results: The results revealed that fingered citron oil caused a significant increase in blood pressure, and the respiratory rate also showed a significant increase upon exposure to the inhaled oil. Furthermore, the oil increased positive emotions including the feelings of well-being, activeness, and freshness. The oil also significantly reduced negative emotions such as drowsiness. Conclusion: This finding provides evidence of the stimulating effects of inhaling fingered citron peel oil.","author":[{"dropping-particle":"","family":"Sayorwan","given":"Winai","non-dropping-particle":"","parse-names":false,"suffix":""},{"dropping-particle":"","family":"Rumruay","given":"Vadee","non-dropping-particle":"","parse-names":false,"suffix":""}],"container-title":"J Health Res </w:instrText>
            </w:r>
            <w:r w:rsidR="006B2A7E">
              <w:instrText>","id":"ITEM-1","issue":"4","issued":{"date-parts":[["2017"]]},"page":"307-313","title":"Chemical Compositions of Fingered Citron Peel (Citrus Medica L. Var. Sarcodactylis) and Its Effect on the Autonomic Nervous System","type":"article-journal","volume":"31"},"uris":["http://www.mendeley.com/documents/?uuid=670772c8-8793-4059-b0d8-b87a23f3f3b5"]}],"mendeley":{"formattedCitation":"&lt;sup&gt;3&lt;/sup&gt;","plainTextFormattedCitation":"3","previouslyFormattedCitation":"&lt;sup&gt;3&lt;/sup&gt;"},"properties":{"noteIndex":0},"schema":"https://github.com/citation-style-language/schema/raw/master/csl-citation.json"}</w:instrText>
            </w:r>
            <w:r w:rsidR="006B2A7E">
              <w:fldChar w:fldCharType="separate"/>
            </w:r>
            <w:r w:rsidR="006B2A7E" w:rsidRPr="006B2A7E">
              <w:rPr>
                <w:noProof/>
                <w:vertAlign w:val="superscript"/>
              </w:rPr>
              <w:t>3</w:t>
            </w:r>
            <w:r w:rsidR="006B2A7E">
              <w:fldChar w:fldCharType="end"/>
            </w:r>
          </w:p>
          <w:p w14:paraId="135C6586" w14:textId="0EF5D950" w:rsidR="00C821E1" w:rsidRPr="00980E34" w:rsidRDefault="00C821E1" w:rsidP="006B1432">
            <w:pPr>
              <w:jc w:val="center"/>
            </w:pPr>
          </w:p>
        </w:tc>
        <w:tc>
          <w:tcPr>
            <w:tcW w:w="2160" w:type="dxa"/>
          </w:tcPr>
          <w:p w14:paraId="5AAF8165" w14:textId="77777777" w:rsidR="00357E0C" w:rsidRDefault="00357E0C" w:rsidP="006B1432">
            <w:pPr>
              <w:jc w:val="center"/>
            </w:pPr>
            <w:r>
              <w:rPr>
                <w:rFonts w:ascii="Segoe UI" w:hAnsi="Segoe UI" w:cs="Segoe UI"/>
                <w:color w:val="212121"/>
                <w:shd w:val="clear" w:color="auto" w:fill="FFFFFF"/>
              </w:rPr>
              <w:t>72320</w:t>
            </w:r>
          </w:p>
        </w:tc>
      </w:tr>
      <w:tr w:rsidR="00357E0C" w14:paraId="4E18EE24" w14:textId="77777777" w:rsidTr="00587810">
        <w:trPr>
          <w:trHeight w:val="360"/>
        </w:trPr>
        <w:tc>
          <w:tcPr>
            <w:tcW w:w="1278" w:type="dxa"/>
            <w:vMerge/>
          </w:tcPr>
          <w:p w14:paraId="2526B541" w14:textId="77777777" w:rsidR="00357E0C" w:rsidRDefault="00357E0C" w:rsidP="006B1432">
            <w:pPr>
              <w:jc w:val="center"/>
            </w:pPr>
          </w:p>
        </w:tc>
        <w:tc>
          <w:tcPr>
            <w:tcW w:w="2250" w:type="dxa"/>
            <w:vMerge/>
          </w:tcPr>
          <w:p w14:paraId="59044FAF" w14:textId="77777777" w:rsidR="00357E0C" w:rsidRPr="00980E34" w:rsidRDefault="00357E0C" w:rsidP="006B1432">
            <w:pPr>
              <w:jc w:val="center"/>
            </w:pPr>
          </w:p>
        </w:tc>
        <w:tc>
          <w:tcPr>
            <w:tcW w:w="2790" w:type="dxa"/>
          </w:tcPr>
          <w:p w14:paraId="78A00F2E" w14:textId="77777777" w:rsidR="00357E0C" w:rsidRDefault="00357E0C" w:rsidP="006B1432">
            <w:pPr>
              <w:jc w:val="center"/>
            </w:pPr>
            <w:r w:rsidRPr="00980E34">
              <w:t>gamma terpinene</w:t>
            </w:r>
            <w:r w:rsidR="006B2A7E">
              <w:fldChar w:fldCharType="begin" w:fldLock="1"/>
            </w:r>
            <w:r w:rsidR="006B2A7E">
              <w:instrText xml:space="preserve">ADDIN CSL_CITATION {"citationItems":[{"id":"ITEM-1","itemData":{"DOI":"10.14456/jhr.2017.38","abstract":"Background: In Thailand, Fingered Citron (Citrus medica L. var. sarcodactylis) is used in folk medicine as a tonic for antispasmodic conditions and as an inhaler. According to published research, there are no comprehensive scientific researches on the chemical composition and physiological effects of fingered citron; thus, the present study was designed. We investigated the chemical composition of fingered citron peel oil by GC-MS and its effect on the autonomic nervous systems (blood pressure, heart rate, skin temperature, and respiratory rate) and mood responses after inhaling. Methods: The hydrodistillation technique was used to extract the essential oil from the fruit of fingered citron. The major chemical composition of the essential oil was limonene (65.11%) and gamma terpinene (34.89%). There were 30 volunteer participants for this experiment. The parameters of assessment were measured before and after using a paired t-test statistical procedure. Results: The results revealed that fingered citron oil caused a significant increase in blood pressure, and the respiratory rate also showed a significant increase upon exposure to the inhaled oil. Furthermore, the oil increased positive emotions including the feelings of well-being, activeness, and freshness. The oil also significantly reduced negative emotions such as drowsiness. Conclusion: This finding provides evidence of the stimulating effects of inhaling fingered citron peel oil.","author":[{"dropping-particle":"","family":"Sayorwan","given":"Winai","non-dropping-particle":"","parse-names":false,"suffix":""},{"dropping-particle":"","family":"Rumruay","given":"Vadee","non-dropping-particle":"","parse-names":false,"suffix":""}],"container-title":"J Health Res </w:instrText>
            </w:r>
            <w:r w:rsidR="006B2A7E">
              <w:instrText>","id":"ITEM-1","issue":"4","issued":{"date-parts":[["2017"]]},"page":"307-313","title":"Chemical Compositions of Fingered Citron Peel (Citrus Medica L. Var. Sarcodactylis) and Its Effect on the Autonomic Nervous System","type":"article-journal","volume":"31"},"uris":["http://www.mendeley.com/documents/?uuid=670772c8-8793-4059-b0d8-b87a23f3f3b5"]}],"mendeley":{"formattedCitation":"&lt;sup&gt;3&lt;/sup&gt;","plainTextFormattedCitation":"3","previouslyFormattedCitation":"&lt;sup&gt;3&lt;/sup&gt;"},"properties":{"noteIndex":0},"schema":"https://github.com/citation-style-language/schema/raw/master/csl-citation.json"}</w:instrText>
            </w:r>
            <w:r w:rsidR="006B2A7E">
              <w:fldChar w:fldCharType="separate"/>
            </w:r>
            <w:r w:rsidR="006B2A7E" w:rsidRPr="006B2A7E">
              <w:rPr>
                <w:noProof/>
                <w:vertAlign w:val="superscript"/>
              </w:rPr>
              <w:t>3</w:t>
            </w:r>
            <w:r w:rsidR="006B2A7E">
              <w:fldChar w:fldCharType="end"/>
            </w:r>
          </w:p>
          <w:p w14:paraId="1571DAF2" w14:textId="459823BE" w:rsidR="00C821E1" w:rsidRPr="00980E34" w:rsidRDefault="00C821E1" w:rsidP="006B1432">
            <w:pPr>
              <w:jc w:val="center"/>
            </w:pPr>
          </w:p>
        </w:tc>
        <w:tc>
          <w:tcPr>
            <w:tcW w:w="2160" w:type="dxa"/>
          </w:tcPr>
          <w:p w14:paraId="4BE93EBE" w14:textId="77777777" w:rsidR="00357E0C" w:rsidRDefault="00357E0C" w:rsidP="006B1432">
            <w:pPr>
              <w:jc w:val="center"/>
            </w:pPr>
            <w:r>
              <w:rPr>
                <w:rFonts w:ascii="Segoe UI" w:hAnsi="Segoe UI" w:cs="Segoe UI"/>
                <w:color w:val="212121"/>
                <w:shd w:val="clear" w:color="auto" w:fill="FFFFFF"/>
              </w:rPr>
              <w:t>7461</w:t>
            </w:r>
          </w:p>
        </w:tc>
      </w:tr>
      <w:tr w:rsidR="00357E0C" w14:paraId="3E473F08" w14:textId="77777777" w:rsidTr="00587810">
        <w:trPr>
          <w:trHeight w:val="375"/>
        </w:trPr>
        <w:tc>
          <w:tcPr>
            <w:tcW w:w="1278" w:type="dxa"/>
            <w:vMerge/>
          </w:tcPr>
          <w:p w14:paraId="2D74C33B" w14:textId="77777777" w:rsidR="00357E0C" w:rsidRDefault="00357E0C" w:rsidP="006B1432">
            <w:pPr>
              <w:jc w:val="center"/>
            </w:pPr>
          </w:p>
        </w:tc>
        <w:tc>
          <w:tcPr>
            <w:tcW w:w="2250" w:type="dxa"/>
            <w:vMerge/>
          </w:tcPr>
          <w:p w14:paraId="73727457" w14:textId="77777777" w:rsidR="00357E0C" w:rsidRPr="00980E34" w:rsidRDefault="00357E0C" w:rsidP="006B1432">
            <w:pPr>
              <w:jc w:val="center"/>
            </w:pPr>
          </w:p>
        </w:tc>
        <w:tc>
          <w:tcPr>
            <w:tcW w:w="2790" w:type="dxa"/>
          </w:tcPr>
          <w:p w14:paraId="752ED2B4" w14:textId="77777777" w:rsidR="00357E0C" w:rsidRDefault="00357E0C" w:rsidP="006B1432">
            <w:pPr>
              <w:jc w:val="center"/>
            </w:pPr>
            <w:r w:rsidRPr="00980E34">
              <w:t>citral</w:t>
            </w:r>
            <w:r w:rsidR="006B2A7E">
              <w:fldChar w:fldCharType="begin" w:fldLock="1"/>
            </w:r>
            <w:r w:rsidR="00E5670D">
              <w:instrText xml:space="preserve">ADDIN CSL_CITATION {"citationItems":[{"id":"ITEM-1","itemData":{"DOI":"10.14456/jhr.2017.38","abstract":"Background: In Thailand, Fingered Citron (Citrus medica L. var. sarcodactylis) is used in folk medicine as a tonic for antispasmodic conditions and as an inhaler. According to published research, there are no comprehensive scientific researches on the chemical composition and physiological effects of fingered citron; thus, the present study was designed. We investigated the chemical composition of fingered citron peel oil by GC-MS and its effect on the autonomic nervous systems (blood pressure, heart rate, skin temperature, and respiratory rate) and mood responses after inhaling. Methods: The hydrodistillation technique was used to extract the essential oil from the fruit of fingered citron. The major chemical composition of the essential oil was limonene (65.11%) and gamma terpinene (34.89%). There were 30 volunteer participants for this experiment. The parameters of assessment were measured before and after using a paired t-test statistical procedure. Results: The results revealed that fingered citron oil caused a significant increase in blood pressure, and the respiratory rate also showed a significant increase upon exposure to the inhaled oil. Furthermore, the oil increased positive emotions including the feelings of well-being, activeness, and freshness. The oil also significantly reduced negative emotions such as drowsiness. Conclusion: This finding provides evidence of the stimulating effects of inhaling fingered citron peel oil.","author":[{"dropping-particle":"","family":"Sayorwan","given":"Winai","non-dropping-particle":"","parse-names":false,"suffix":""},{"dropping-particle":"","family":"Rumruay","given":"Vadee","non-dropping-particle":"","parse-names":false,"suffix":""}],"container-title":"J Health Res </w:instrText>
            </w:r>
            <w:r w:rsidR="00E5670D">
              <w:instrText>","id":"ITEM-1","issue":"4","issued":{"date-parts":[["2017"]]},"page":"307-313","title":"Chemical Compositions of Fingered Citron Peel (Citrus Medica L. Var. Sarcodactylis) and Its Effect on the Autonomic Nervous System","type":"article-journal","volume":"31"},"uris":["http://www.mendeley.com/documents/?uuid=670772c8-8793-4059-b0d8-b87a23f3f3b5"]}],"mendeley":{"formattedCitation":"&lt;sup&gt;3&lt;/sup&gt;","plainTextFormattedCitation":"3","previouslyFormattedCitation":"&lt;sup&gt;3&lt;/sup&gt;"},"properties":{"noteIndex":0},"schema":"https://github.com/citation-style-language/schema/raw/master/csl-citation.json"}</w:instrText>
            </w:r>
            <w:r w:rsidR="006B2A7E">
              <w:fldChar w:fldCharType="separate"/>
            </w:r>
            <w:r w:rsidR="006B2A7E" w:rsidRPr="006B2A7E">
              <w:rPr>
                <w:noProof/>
                <w:vertAlign w:val="superscript"/>
              </w:rPr>
              <w:t>3</w:t>
            </w:r>
            <w:r w:rsidR="006B2A7E">
              <w:fldChar w:fldCharType="end"/>
            </w:r>
          </w:p>
          <w:p w14:paraId="08E61982" w14:textId="2F734BC7" w:rsidR="00C821E1" w:rsidRPr="00980E34" w:rsidRDefault="00C821E1" w:rsidP="006B1432">
            <w:pPr>
              <w:jc w:val="center"/>
            </w:pPr>
          </w:p>
        </w:tc>
        <w:tc>
          <w:tcPr>
            <w:tcW w:w="2160" w:type="dxa"/>
          </w:tcPr>
          <w:p w14:paraId="7E6D32EA" w14:textId="77777777" w:rsidR="00357E0C" w:rsidRDefault="00357E0C" w:rsidP="006B1432">
            <w:pPr>
              <w:jc w:val="center"/>
            </w:pPr>
            <w:r>
              <w:rPr>
                <w:rFonts w:ascii="Segoe UI" w:hAnsi="Segoe UI" w:cs="Segoe UI"/>
                <w:color w:val="212121"/>
                <w:shd w:val="clear" w:color="auto" w:fill="FFFFFF"/>
              </w:rPr>
              <w:t>638011</w:t>
            </w:r>
          </w:p>
        </w:tc>
      </w:tr>
      <w:tr w:rsidR="00357E0C" w14:paraId="431E70F7" w14:textId="77777777" w:rsidTr="00587810">
        <w:trPr>
          <w:trHeight w:val="300"/>
        </w:trPr>
        <w:tc>
          <w:tcPr>
            <w:tcW w:w="1278" w:type="dxa"/>
            <w:vMerge/>
          </w:tcPr>
          <w:p w14:paraId="4E49F1D8" w14:textId="77777777" w:rsidR="00357E0C" w:rsidRDefault="00357E0C" w:rsidP="006B1432">
            <w:pPr>
              <w:jc w:val="center"/>
            </w:pPr>
          </w:p>
        </w:tc>
        <w:tc>
          <w:tcPr>
            <w:tcW w:w="2250" w:type="dxa"/>
            <w:vMerge/>
          </w:tcPr>
          <w:p w14:paraId="05CFC071" w14:textId="77777777" w:rsidR="00357E0C" w:rsidRPr="00980E34" w:rsidRDefault="00357E0C" w:rsidP="006B1432">
            <w:pPr>
              <w:jc w:val="center"/>
            </w:pPr>
          </w:p>
        </w:tc>
        <w:tc>
          <w:tcPr>
            <w:tcW w:w="2790" w:type="dxa"/>
          </w:tcPr>
          <w:p w14:paraId="25F66C37" w14:textId="77777777" w:rsidR="00357E0C" w:rsidRDefault="00357E0C" w:rsidP="006B1432">
            <w:pPr>
              <w:jc w:val="center"/>
            </w:pPr>
            <w:r w:rsidRPr="00F01FE4">
              <w:t>D-limon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0E1661C8" w14:textId="20563330" w:rsidR="00C821E1" w:rsidRPr="00980E34" w:rsidRDefault="00C821E1" w:rsidP="006B1432">
            <w:pPr>
              <w:jc w:val="center"/>
            </w:pPr>
          </w:p>
        </w:tc>
        <w:tc>
          <w:tcPr>
            <w:tcW w:w="2160" w:type="dxa"/>
          </w:tcPr>
          <w:p w14:paraId="0BB1E803" w14:textId="77777777" w:rsidR="00357E0C" w:rsidRDefault="00357E0C" w:rsidP="006B1432">
            <w:pPr>
              <w:jc w:val="center"/>
            </w:pPr>
            <w:r>
              <w:rPr>
                <w:rFonts w:ascii="Segoe UI" w:hAnsi="Segoe UI" w:cs="Segoe UI"/>
                <w:color w:val="212121"/>
                <w:shd w:val="clear" w:color="auto" w:fill="FFFFFF"/>
              </w:rPr>
              <w:t>440917</w:t>
            </w:r>
          </w:p>
        </w:tc>
      </w:tr>
      <w:tr w:rsidR="00357E0C" w14:paraId="6183A28B" w14:textId="77777777" w:rsidTr="00587810">
        <w:trPr>
          <w:trHeight w:val="300"/>
        </w:trPr>
        <w:tc>
          <w:tcPr>
            <w:tcW w:w="1278" w:type="dxa"/>
            <w:vMerge/>
          </w:tcPr>
          <w:p w14:paraId="01E07E37" w14:textId="77777777" w:rsidR="00357E0C" w:rsidRDefault="00357E0C" w:rsidP="006B1432">
            <w:pPr>
              <w:jc w:val="center"/>
            </w:pPr>
          </w:p>
        </w:tc>
        <w:tc>
          <w:tcPr>
            <w:tcW w:w="2250" w:type="dxa"/>
            <w:vMerge/>
          </w:tcPr>
          <w:p w14:paraId="1C56A63A" w14:textId="77777777" w:rsidR="00357E0C" w:rsidRPr="00980E34" w:rsidRDefault="00357E0C" w:rsidP="006B1432">
            <w:pPr>
              <w:jc w:val="center"/>
            </w:pPr>
          </w:p>
        </w:tc>
        <w:tc>
          <w:tcPr>
            <w:tcW w:w="2790" w:type="dxa"/>
          </w:tcPr>
          <w:p w14:paraId="60AAB129" w14:textId="77777777" w:rsidR="00357E0C" w:rsidRDefault="00357E0C" w:rsidP="006B1432">
            <w:pPr>
              <w:jc w:val="center"/>
            </w:pPr>
            <w:r w:rsidRPr="00F01FE4">
              <w:t>α-pin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4333B2EC" w14:textId="79A24129" w:rsidR="00C821E1" w:rsidRPr="00F01FE4" w:rsidRDefault="00C821E1" w:rsidP="006B1432">
            <w:pPr>
              <w:jc w:val="center"/>
            </w:pPr>
          </w:p>
        </w:tc>
        <w:tc>
          <w:tcPr>
            <w:tcW w:w="2160" w:type="dxa"/>
          </w:tcPr>
          <w:p w14:paraId="3163ECE4" w14:textId="77777777" w:rsidR="00357E0C" w:rsidRDefault="00357E0C" w:rsidP="006B1432">
            <w:pPr>
              <w:jc w:val="center"/>
            </w:pPr>
            <w:r>
              <w:rPr>
                <w:rFonts w:ascii="Segoe UI" w:hAnsi="Segoe UI" w:cs="Segoe UI"/>
                <w:color w:val="212121"/>
                <w:shd w:val="clear" w:color="auto" w:fill="FFFFFF"/>
              </w:rPr>
              <w:t>6654</w:t>
            </w:r>
          </w:p>
        </w:tc>
      </w:tr>
      <w:tr w:rsidR="00357E0C" w14:paraId="1477D6ED" w14:textId="77777777" w:rsidTr="00587810">
        <w:trPr>
          <w:trHeight w:val="375"/>
        </w:trPr>
        <w:tc>
          <w:tcPr>
            <w:tcW w:w="1278" w:type="dxa"/>
            <w:vMerge/>
          </w:tcPr>
          <w:p w14:paraId="11FFA5C9" w14:textId="77777777" w:rsidR="00357E0C" w:rsidRDefault="00357E0C" w:rsidP="006B1432">
            <w:pPr>
              <w:jc w:val="center"/>
            </w:pPr>
          </w:p>
        </w:tc>
        <w:tc>
          <w:tcPr>
            <w:tcW w:w="2250" w:type="dxa"/>
            <w:vMerge/>
          </w:tcPr>
          <w:p w14:paraId="1787CA17" w14:textId="77777777" w:rsidR="00357E0C" w:rsidRPr="00980E34" w:rsidRDefault="00357E0C" w:rsidP="006B1432">
            <w:pPr>
              <w:jc w:val="center"/>
            </w:pPr>
          </w:p>
        </w:tc>
        <w:tc>
          <w:tcPr>
            <w:tcW w:w="2790" w:type="dxa"/>
          </w:tcPr>
          <w:p w14:paraId="40B3CC15" w14:textId="77777777" w:rsidR="00357E0C" w:rsidRDefault="00357E0C" w:rsidP="006B1432">
            <w:pPr>
              <w:jc w:val="center"/>
            </w:pPr>
            <w:r w:rsidRPr="00F01FE4">
              <w:t>β-myrc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4F60A56D" w14:textId="0F5B680F" w:rsidR="00C821E1" w:rsidRPr="00F01FE4" w:rsidRDefault="00C821E1" w:rsidP="006B1432">
            <w:pPr>
              <w:jc w:val="center"/>
            </w:pPr>
          </w:p>
        </w:tc>
        <w:tc>
          <w:tcPr>
            <w:tcW w:w="2160" w:type="dxa"/>
          </w:tcPr>
          <w:p w14:paraId="49B734F7" w14:textId="77777777" w:rsidR="00357E0C" w:rsidRDefault="00357E0C" w:rsidP="006B1432">
            <w:pPr>
              <w:jc w:val="center"/>
            </w:pPr>
            <w:r>
              <w:rPr>
                <w:rFonts w:ascii="Segoe UI" w:hAnsi="Segoe UI" w:cs="Segoe UI"/>
                <w:color w:val="212121"/>
                <w:shd w:val="clear" w:color="auto" w:fill="FFFFFF"/>
              </w:rPr>
              <w:t>31253</w:t>
            </w:r>
          </w:p>
        </w:tc>
      </w:tr>
      <w:tr w:rsidR="00357E0C" w14:paraId="7F75DD80" w14:textId="77777777" w:rsidTr="00587810">
        <w:trPr>
          <w:trHeight w:val="315"/>
        </w:trPr>
        <w:tc>
          <w:tcPr>
            <w:tcW w:w="1278" w:type="dxa"/>
            <w:vMerge/>
          </w:tcPr>
          <w:p w14:paraId="547D0ADA" w14:textId="77777777" w:rsidR="00357E0C" w:rsidRDefault="00357E0C" w:rsidP="006B1432">
            <w:pPr>
              <w:jc w:val="center"/>
            </w:pPr>
          </w:p>
        </w:tc>
        <w:tc>
          <w:tcPr>
            <w:tcW w:w="2250" w:type="dxa"/>
            <w:vMerge/>
          </w:tcPr>
          <w:p w14:paraId="5C163558" w14:textId="77777777" w:rsidR="00357E0C" w:rsidRPr="00980E34" w:rsidRDefault="00357E0C" w:rsidP="006B1432">
            <w:pPr>
              <w:jc w:val="center"/>
            </w:pPr>
          </w:p>
        </w:tc>
        <w:tc>
          <w:tcPr>
            <w:tcW w:w="2790" w:type="dxa"/>
            <w:shd w:val="clear" w:color="auto" w:fill="FFFFFF" w:themeFill="background1"/>
          </w:tcPr>
          <w:p w14:paraId="10C302EC" w14:textId="77777777" w:rsidR="00357E0C" w:rsidRDefault="00357E0C" w:rsidP="006B1432">
            <w:pPr>
              <w:jc w:val="center"/>
            </w:pPr>
            <w:r w:rsidRPr="00F01FE4">
              <w:t>β-ocim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5B095D3D" w14:textId="4CA92A27" w:rsidR="00C821E1" w:rsidRPr="00F01FE4" w:rsidRDefault="00C821E1" w:rsidP="006B1432">
            <w:pPr>
              <w:jc w:val="center"/>
            </w:pPr>
          </w:p>
        </w:tc>
        <w:tc>
          <w:tcPr>
            <w:tcW w:w="2160" w:type="dxa"/>
          </w:tcPr>
          <w:p w14:paraId="114AD90F" w14:textId="77777777" w:rsidR="00357E0C" w:rsidRDefault="00E5670D" w:rsidP="006B1432">
            <w:pPr>
              <w:jc w:val="center"/>
            </w:pPr>
            <w:r>
              <w:rPr>
                <w:rFonts w:ascii="Segoe UI" w:hAnsi="Segoe UI" w:cs="Segoe UI"/>
                <w:color w:val="212121"/>
                <w:shd w:val="clear" w:color="auto" w:fill="FFFFFF"/>
              </w:rPr>
              <w:t>18756</w:t>
            </w:r>
          </w:p>
        </w:tc>
      </w:tr>
      <w:tr w:rsidR="00357E0C" w14:paraId="65F1FCF3" w14:textId="77777777" w:rsidTr="00587810">
        <w:trPr>
          <w:trHeight w:val="308"/>
        </w:trPr>
        <w:tc>
          <w:tcPr>
            <w:tcW w:w="1278" w:type="dxa"/>
            <w:vMerge/>
          </w:tcPr>
          <w:p w14:paraId="67BF7B86" w14:textId="77777777" w:rsidR="00357E0C" w:rsidRDefault="00357E0C" w:rsidP="006B1432">
            <w:pPr>
              <w:jc w:val="center"/>
            </w:pPr>
          </w:p>
        </w:tc>
        <w:tc>
          <w:tcPr>
            <w:tcW w:w="2250" w:type="dxa"/>
            <w:vMerge/>
          </w:tcPr>
          <w:p w14:paraId="37F29F9E" w14:textId="77777777" w:rsidR="00357E0C" w:rsidRPr="00980E34" w:rsidRDefault="00357E0C" w:rsidP="006B1432">
            <w:pPr>
              <w:jc w:val="center"/>
            </w:pPr>
          </w:p>
        </w:tc>
        <w:tc>
          <w:tcPr>
            <w:tcW w:w="2790" w:type="dxa"/>
          </w:tcPr>
          <w:p w14:paraId="3D45ECB0" w14:textId="77777777" w:rsidR="00357E0C" w:rsidRDefault="00357E0C" w:rsidP="006B1432">
            <w:pPr>
              <w:jc w:val="center"/>
            </w:pPr>
            <w:r w:rsidRPr="00F01FE4">
              <w:t>carveol</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71E2455D" w14:textId="2453C8AA" w:rsidR="00C821E1" w:rsidRPr="00F01FE4" w:rsidRDefault="00C821E1" w:rsidP="006B1432">
            <w:pPr>
              <w:jc w:val="center"/>
            </w:pPr>
          </w:p>
        </w:tc>
        <w:tc>
          <w:tcPr>
            <w:tcW w:w="2160" w:type="dxa"/>
          </w:tcPr>
          <w:p w14:paraId="108C003E" w14:textId="77777777" w:rsidR="00357E0C" w:rsidRDefault="00357E0C" w:rsidP="006B1432">
            <w:pPr>
              <w:jc w:val="center"/>
            </w:pPr>
            <w:r>
              <w:rPr>
                <w:rFonts w:ascii="Segoe UI" w:hAnsi="Segoe UI" w:cs="Segoe UI"/>
                <w:color w:val="212121"/>
                <w:shd w:val="clear" w:color="auto" w:fill="FFFFFF"/>
              </w:rPr>
              <w:t>7438</w:t>
            </w:r>
          </w:p>
        </w:tc>
      </w:tr>
      <w:tr w:rsidR="00357E0C" w14:paraId="23547251" w14:textId="77777777" w:rsidTr="00587810">
        <w:trPr>
          <w:trHeight w:val="360"/>
        </w:trPr>
        <w:tc>
          <w:tcPr>
            <w:tcW w:w="1278" w:type="dxa"/>
            <w:vMerge/>
          </w:tcPr>
          <w:p w14:paraId="0F81D97C" w14:textId="77777777" w:rsidR="00357E0C" w:rsidRDefault="00357E0C" w:rsidP="006B1432">
            <w:pPr>
              <w:jc w:val="center"/>
            </w:pPr>
          </w:p>
        </w:tc>
        <w:tc>
          <w:tcPr>
            <w:tcW w:w="2250" w:type="dxa"/>
            <w:vMerge/>
          </w:tcPr>
          <w:p w14:paraId="03813069" w14:textId="77777777" w:rsidR="00357E0C" w:rsidRPr="00980E34" w:rsidRDefault="00357E0C" w:rsidP="006B1432">
            <w:pPr>
              <w:jc w:val="center"/>
            </w:pPr>
          </w:p>
        </w:tc>
        <w:tc>
          <w:tcPr>
            <w:tcW w:w="2790" w:type="dxa"/>
          </w:tcPr>
          <w:p w14:paraId="17F1BCC3" w14:textId="77777777" w:rsidR="00357E0C" w:rsidRDefault="00357E0C" w:rsidP="006B1432">
            <w:pPr>
              <w:jc w:val="center"/>
            </w:pPr>
            <w:r w:rsidRPr="00F01FE4">
              <w:t>camph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0E2ACEC4" w14:textId="3E95E7FD" w:rsidR="00C821E1" w:rsidRPr="00F01FE4" w:rsidRDefault="00C821E1" w:rsidP="006B1432">
            <w:pPr>
              <w:jc w:val="center"/>
            </w:pPr>
          </w:p>
        </w:tc>
        <w:tc>
          <w:tcPr>
            <w:tcW w:w="2160" w:type="dxa"/>
          </w:tcPr>
          <w:p w14:paraId="1B4AE589" w14:textId="77777777" w:rsidR="00357E0C" w:rsidRDefault="00357E0C" w:rsidP="006B1432">
            <w:pPr>
              <w:jc w:val="center"/>
            </w:pPr>
            <w:r>
              <w:rPr>
                <w:rFonts w:ascii="Segoe UI" w:hAnsi="Segoe UI" w:cs="Segoe UI"/>
                <w:color w:val="212121"/>
                <w:shd w:val="clear" w:color="auto" w:fill="FFFFFF"/>
              </w:rPr>
              <w:t>6616</w:t>
            </w:r>
          </w:p>
        </w:tc>
      </w:tr>
      <w:tr w:rsidR="00357E0C" w14:paraId="68BC6E88" w14:textId="77777777" w:rsidTr="00587810">
        <w:trPr>
          <w:trHeight w:val="315"/>
        </w:trPr>
        <w:tc>
          <w:tcPr>
            <w:tcW w:w="1278" w:type="dxa"/>
            <w:vMerge/>
          </w:tcPr>
          <w:p w14:paraId="79B25414" w14:textId="77777777" w:rsidR="00357E0C" w:rsidRDefault="00357E0C" w:rsidP="006B1432">
            <w:pPr>
              <w:jc w:val="center"/>
            </w:pPr>
          </w:p>
        </w:tc>
        <w:tc>
          <w:tcPr>
            <w:tcW w:w="2250" w:type="dxa"/>
            <w:vMerge/>
          </w:tcPr>
          <w:p w14:paraId="49508E7B" w14:textId="77777777" w:rsidR="00357E0C" w:rsidRPr="00980E34" w:rsidRDefault="00357E0C" w:rsidP="006B1432">
            <w:pPr>
              <w:jc w:val="center"/>
            </w:pPr>
          </w:p>
        </w:tc>
        <w:tc>
          <w:tcPr>
            <w:tcW w:w="2790" w:type="dxa"/>
          </w:tcPr>
          <w:p w14:paraId="3F49DB2E" w14:textId="77777777" w:rsidR="00357E0C" w:rsidRDefault="00357E0C" w:rsidP="006B1432">
            <w:pPr>
              <w:jc w:val="center"/>
            </w:pPr>
            <w:r w:rsidRPr="00F01FE4">
              <w:t>α-vetivo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3276F168" w14:textId="2FE3553D" w:rsidR="00C821E1" w:rsidRPr="00F01FE4" w:rsidRDefault="00C821E1" w:rsidP="006B1432">
            <w:pPr>
              <w:jc w:val="center"/>
            </w:pPr>
          </w:p>
        </w:tc>
        <w:tc>
          <w:tcPr>
            <w:tcW w:w="2160" w:type="dxa"/>
          </w:tcPr>
          <w:p w14:paraId="1817EBC4" w14:textId="77777777" w:rsidR="00357E0C" w:rsidRDefault="00357E0C" w:rsidP="006B1432">
            <w:pPr>
              <w:jc w:val="center"/>
            </w:pPr>
            <w:r>
              <w:rPr>
                <w:rFonts w:ascii="Segoe UI" w:hAnsi="Segoe UI" w:cs="Segoe UI"/>
                <w:color w:val="212121"/>
                <w:shd w:val="clear" w:color="auto" w:fill="FFFFFF"/>
              </w:rPr>
              <w:t>442405</w:t>
            </w:r>
          </w:p>
        </w:tc>
      </w:tr>
      <w:tr w:rsidR="00357E0C" w14:paraId="48CA0105" w14:textId="77777777" w:rsidTr="00587810">
        <w:trPr>
          <w:trHeight w:val="285"/>
        </w:trPr>
        <w:tc>
          <w:tcPr>
            <w:tcW w:w="1278" w:type="dxa"/>
            <w:vMerge/>
          </w:tcPr>
          <w:p w14:paraId="1FE93751" w14:textId="77777777" w:rsidR="00357E0C" w:rsidRDefault="00357E0C" w:rsidP="006B1432">
            <w:pPr>
              <w:jc w:val="center"/>
            </w:pPr>
          </w:p>
        </w:tc>
        <w:tc>
          <w:tcPr>
            <w:tcW w:w="2250" w:type="dxa"/>
            <w:vMerge/>
          </w:tcPr>
          <w:p w14:paraId="50FBE515" w14:textId="77777777" w:rsidR="00357E0C" w:rsidRPr="00980E34" w:rsidRDefault="00357E0C" w:rsidP="006B1432">
            <w:pPr>
              <w:jc w:val="center"/>
            </w:pPr>
          </w:p>
        </w:tc>
        <w:tc>
          <w:tcPr>
            <w:tcW w:w="2790" w:type="dxa"/>
          </w:tcPr>
          <w:p w14:paraId="33EF8402" w14:textId="77777777" w:rsidR="00357E0C" w:rsidRDefault="00357E0C" w:rsidP="006B1432">
            <w:pPr>
              <w:jc w:val="center"/>
            </w:pPr>
            <w:r w:rsidRPr="00F01FE4">
              <w:t>β-pin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6A903B7B" w14:textId="4380815C" w:rsidR="008955E1" w:rsidRPr="00F01FE4" w:rsidRDefault="008955E1" w:rsidP="006B1432">
            <w:pPr>
              <w:jc w:val="center"/>
            </w:pPr>
          </w:p>
        </w:tc>
        <w:tc>
          <w:tcPr>
            <w:tcW w:w="2160" w:type="dxa"/>
          </w:tcPr>
          <w:p w14:paraId="3A46CA41" w14:textId="77777777" w:rsidR="00357E0C" w:rsidRDefault="00357E0C" w:rsidP="006B1432">
            <w:pPr>
              <w:jc w:val="center"/>
            </w:pPr>
            <w:r>
              <w:rPr>
                <w:rFonts w:ascii="Segoe UI" w:hAnsi="Segoe UI" w:cs="Segoe UI"/>
                <w:color w:val="212121"/>
                <w:shd w:val="clear" w:color="auto" w:fill="FFFFFF"/>
              </w:rPr>
              <w:t>14896</w:t>
            </w:r>
          </w:p>
        </w:tc>
      </w:tr>
      <w:tr w:rsidR="00357E0C" w14:paraId="24BC5AD2" w14:textId="77777777" w:rsidTr="00587810">
        <w:trPr>
          <w:trHeight w:val="315"/>
        </w:trPr>
        <w:tc>
          <w:tcPr>
            <w:tcW w:w="1278" w:type="dxa"/>
            <w:vMerge/>
          </w:tcPr>
          <w:p w14:paraId="0895FBC1" w14:textId="77777777" w:rsidR="00357E0C" w:rsidRDefault="00357E0C" w:rsidP="006B1432">
            <w:pPr>
              <w:jc w:val="center"/>
            </w:pPr>
          </w:p>
        </w:tc>
        <w:tc>
          <w:tcPr>
            <w:tcW w:w="2250" w:type="dxa"/>
            <w:vMerge/>
          </w:tcPr>
          <w:p w14:paraId="7CE7D3E8" w14:textId="77777777" w:rsidR="00357E0C" w:rsidRPr="00980E34" w:rsidRDefault="00357E0C" w:rsidP="006B1432">
            <w:pPr>
              <w:jc w:val="center"/>
            </w:pPr>
          </w:p>
        </w:tc>
        <w:tc>
          <w:tcPr>
            <w:tcW w:w="2790" w:type="dxa"/>
            <w:shd w:val="clear" w:color="auto" w:fill="FFFFFF" w:themeFill="background1"/>
          </w:tcPr>
          <w:p w14:paraId="794F6702" w14:textId="77777777" w:rsidR="00357E0C" w:rsidRDefault="00357E0C" w:rsidP="006B1432">
            <w:pPr>
              <w:jc w:val="center"/>
            </w:pPr>
            <w:r w:rsidRPr="00F01FE4">
              <w:t>2,4,6</w:t>
            </w:r>
            <w:r>
              <w:t xml:space="preserve"> O</w:t>
            </w:r>
            <w:r w:rsidRPr="00F01FE4">
              <w:t>ctatrien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64B95F58" w14:textId="06A8158D" w:rsidR="008955E1" w:rsidRPr="00F01FE4" w:rsidRDefault="008955E1" w:rsidP="006B1432">
            <w:pPr>
              <w:jc w:val="center"/>
            </w:pPr>
          </w:p>
        </w:tc>
        <w:tc>
          <w:tcPr>
            <w:tcW w:w="2160" w:type="dxa"/>
          </w:tcPr>
          <w:p w14:paraId="368B9ABF" w14:textId="77777777" w:rsidR="00357E0C" w:rsidRDefault="00F133C3" w:rsidP="006B1432">
            <w:pPr>
              <w:jc w:val="center"/>
            </w:pPr>
            <w:r>
              <w:rPr>
                <w:rFonts w:ascii="Segoe UI" w:hAnsi="Segoe UI" w:cs="Segoe UI"/>
                <w:color w:val="212121"/>
                <w:shd w:val="clear" w:color="auto" w:fill="FFFFFF"/>
              </w:rPr>
              <w:t>5368766</w:t>
            </w:r>
          </w:p>
        </w:tc>
      </w:tr>
      <w:tr w:rsidR="00357E0C" w14:paraId="6A7A9530" w14:textId="77777777" w:rsidTr="00587810">
        <w:trPr>
          <w:trHeight w:val="345"/>
        </w:trPr>
        <w:tc>
          <w:tcPr>
            <w:tcW w:w="1278" w:type="dxa"/>
            <w:vMerge/>
          </w:tcPr>
          <w:p w14:paraId="68F4DE10" w14:textId="77777777" w:rsidR="00357E0C" w:rsidRDefault="00357E0C" w:rsidP="006B1432">
            <w:pPr>
              <w:jc w:val="center"/>
            </w:pPr>
          </w:p>
        </w:tc>
        <w:tc>
          <w:tcPr>
            <w:tcW w:w="2250" w:type="dxa"/>
            <w:vMerge/>
          </w:tcPr>
          <w:p w14:paraId="14F7F95C" w14:textId="77777777" w:rsidR="00357E0C" w:rsidRPr="00980E34" w:rsidRDefault="00357E0C" w:rsidP="006B1432">
            <w:pPr>
              <w:jc w:val="center"/>
            </w:pPr>
          </w:p>
        </w:tc>
        <w:tc>
          <w:tcPr>
            <w:tcW w:w="2790" w:type="dxa"/>
          </w:tcPr>
          <w:p w14:paraId="20C10B00" w14:textId="77777777" w:rsidR="00357E0C" w:rsidRDefault="00357E0C" w:rsidP="006B1432">
            <w:pPr>
              <w:jc w:val="center"/>
            </w:pPr>
            <w:r w:rsidRPr="00F01FE4">
              <w:t>limonene oxid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p w14:paraId="08260755" w14:textId="762FBF0B" w:rsidR="008955E1" w:rsidRPr="00F01FE4" w:rsidRDefault="008955E1" w:rsidP="006B1432">
            <w:pPr>
              <w:jc w:val="center"/>
            </w:pPr>
          </w:p>
        </w:tc>
        <w:tc>
          <w:tcPr>
            <w:tcW w:w="2160" w:type="dxa"/>
          </w:tcPr>
          <w:p w14:paraId="35F3F13E" w14:textId="77777777" w:rsidR="00357E0C" w:rsidRDefault="00357E0C" w:rsidP="006B1432">
            <w:pPr>
              <w:jc w:val="center"/>
            </w:pPr>
            <w:r>
              <w:rPr>
                <w:rFonts w:ascii="Segoe UI" w:hAnsi="Segoe UI" w:cs="Segoe UI"/>
                <w:color w:val="212121"/>
                <w:shd w:val="clear" w:color="auto" w:fill="FFFFFF"/>
              </w:rPr>
              <w:t>91496</w:t>
            </w:r>
          </w:p>
        </w:tc>
      </w:tr>
      <w:tr w:rsidR="00357E0C" w14:paraId="4D7C992C" w14:textId="77777777" w:rsidTr="00587810">
        <w:trPr>
          <w:trHeight w:val="540"/>
        </w:trPr>
        <w:tc>
          <w:tcPr>
            <w:tcW w:w="1278" w:type="dxa"/>
            <w:vMerge/>
          </w:tcPr>
          <w:p w14:paraId="7BBA3F15" w14:textId="77777777" w:rsidR="00357E0C" w:rsidRDefault="00357E0C" w:rsidP="006B1432">
            <w:pPr>
              <w:jc w:val="center"/>
            </w:pPr>
          </w:p>
        </w:tc>
        <w:tc>
          <w:tcPr>
            <w:tcW w:w="2250" w:type="dxa"/>
            <w:vMerge/>
          </w:tcPr>
          <w:p w14:paraId="3312F101" w14:textId="77777777" w:rsidR="00357E0C" w:rsidRPr="00980E34" w:rsidRDefault="00357E0C" w:rsidP="006B1432">
            <w:pPr>
              <w:jc w:val="center"/>
            </w:pPr>
          </w:p>
        </w:tc>
        <w:tc>
          <w:tcPr>
            <w:tcW w:w="2790" w:type="dxa"/>
          </w:tcPr>
          <w:p w14:paraId="78B48E40" w14:textId="77777777" w:rsidR="00357E0C" w:rsidRPr="00F01FE4" w:rsidRDefault="00357E0C" w:rsidP="006B1432">
            <w:pPr>
              <w:jc w:val="center"/>
            </w:pPr>
            <w:r w:rsidRPr="00F01FE4">
              <w:t>α-bisabolene epoxid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tc>
        <w:tc>
          <w:tcPr>
            <w:tcW w:w="2160" w:type="dxa"/>
          </w:tcPr>
          <w:p w14:paraId="41C213C1" w14:textId="77777777" w:rsidR="00357E0C" w:rsidRDefault="00357E0C" w:rsidP="006B1432">
            <w:pPr>
              <w:jc w:val="center"/>
            </w:pPr>
            <w:r>
              <w:rPr>
                <w:rFonts w:ascii="Segoe UI" w:hAnsi="Segoe UI" w:cs="Segoe UI"/>
                <w:color w:val="212121"/>
                <w:shd w:val="clear" w:color="auto" w:fill="FFFFFF"/>
              </w:rPr>
              <w:t>91747889</w:t>
            </w:r>
          </w:p>
        </w:tc>
      </w:tr>
      <w:tr w:rsidR="00357E0C" w14:paraId="012E4399" w14:textId="77777777" w:rsidTr="00587810">
        <w:trPr>
          <w:trHeight w:val="692"/>
        </w:trPr>
        <w:tc>
          <w:tcPr>
            <w:tcW w:w="1278" w:type="dxa"/>
            <w:vMerge/>
          </w:tcPr>
          <w:p w14:paraId="400D0074" w14:textId="77777777" w:rsidR="00357E0C" w:rsidRDefault="00357E0C" w:rsidP="006B1432">
            <w:pPr>
              <w:jc w:val="center"/>
            </w:pPr>
          </w:p>
        </w:tc>
        <w:tc>
          <w:tcPr>
            <w:tcW w:w="2250" w:type="dxa"/>
            <w:vMerge/>
          </w:tcPr>
          <w:p w14:paraId="4DD74951" w14:textId="77777777" w:rsidR="00357E0C" w:rsidRPr="00980E34" w:rsidRDefault="00357E0C" w:rsidP="006B1432">
            <w:pPr>
              <w:jc w:val="center"/>
            </w:pPr>
          </w:p>
        </w:tc>
        <w:tc>
          <w:tcPr>
            <w:tcW w:w="2790" w:type="dxa"/>
          </w:tcPr>
          <w:p w14:paraId="572486D6" w14:textId="77777777" w:rsidR="00357E0C" w:rsidRPr="00F01FE4" w:rsidRDefault="00357E0C" w:rsidP="006B1432">
            <w:pPr>
              <w:jc w:val="center"/>
            </w:pPr>
            <w:r w:rsidRPr="00F01FE4">
              <w:t>caryophyllene oxide</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tc>
        <w:tc>
          <w:tcPr>
            <w:tcW w:w="2160" w:type="dxa"/>
          </w:tcPr>
          <w:p w14:paraId="2F55947D" w14:textId="77777777" w:rsidR="00357E0C" w:rsidRDefault="00357E0C" w:rsidP="006B1432">
            <w:pPr>
              <w:jc w:val="center"/>
            </w:pPr>
            <w:r>
              <w:rPr>
                <w:rFonts w:ascii="Segoe UI" w:hAnsi="Segoe UI" w:cs="Segoe UI"/>
                <w:color w:val="212121"/>
                <w:shd w:val="clear" w:color="auto" w:fill="FFFFFF"/>
              </w:rPr>
              <w:t>1742210</w:t>
            </w:r>
          </w:p>
        </w:tc>
      </w:tr>
      <w:tr w:rsidR="00357E0C" w14:paraId="14F35691" w14:textId="77777777" w:rsidTr="00587810">
        <w:trPr>
          <w:trHeight w:val="458"/>
        </w:trPr>
        <w:tc>
          <w:tcPr>
            <w:tcW w:w="1278" w:type="dxa"/>
            <w:vMerge/>
          </w:tcPr>
          <w:p w14:paraId="66E4034C" w14:textId="77777777" w:rsidR="00357E0C" w:rsidRDefault="00357E0C" w:rsidP="006B1432">
            <w:pPr>
              <w:jc w:val="center"/>
            </w:pPr>
          </w:p>
        </w:tc>
        <w:tc>
          <w:tcPr>
            <w:tcW w:w="2250" w:type="dxa"/>
            <w:vMerge/>
          </w:tcPr>
          <w:p w14:paraId="545F55B9" w14:textId="77777777" w:rsidR="00357E0C" w:rsidRPr="00980E34" w:rsidRDefault="00357E0C" w:rsidP="006B1432">
            <w:pPr>
              <w:jc w:val="center"/>
            </w:pPr>
          </w:p>
        </w:tc>
        <w:tc>
          <w:tcPr>
            <w:tcW w:w="2790" w:type="dxa"/>
          </w:tcPr>
          <w:p w14:paraId="68687AB6" w14:textId="77777777" w:rsidR="00357E0C" w:rsidRPr="001709A7" w:rsidRDefault="00357E0C" w:rsidP="006B1432">
            <w:pPr>
              <w:jc w:val="center"/>
            </w:pPr>
            <w:r w:rsidRPr="001709A7">
              <w:t>α-cadinol</w:t>
            </w:r>
            <w:r w:rsidR="00E5670D">
              <w:fldChar w:fldCharType="begin" w:fldLock="1"/>
            </w:r>
            <w:r w:rsidR="00E5670D">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tc>
        <w:tc>
          <w:tcPr>
            <w:tcW w:w="2160" w:type="dxa"/>
          </w:tcPr>
          <w:p w14:paraId="0B389686" w14:textId="77777777" w:rsidR="00357E0C" w:rsidRDefault="00357E0C" w:rsidP="006B1432">
            <w:pPr>
              <w:jc w:val="center"/>
            </w:pPr>
            <w:r>
              <w:rPr>
                <w:rFonts w:ascii="Segoe UI" w:hAnsi="Segoe UI" w:cs="Segoe UI"/>
                <w:color w:val="212121"/>
                <w:shd w:val="clear" w:color="auto" w:fill="FFFFFF"/>
              </w:rPr>
              <w:t>10398656</w:t>
            </w:r>
          </w:p>
        </w:tc>
      </w:tr>
      <w:tr w:rsidR="00357E0C" w14:paraId="30C4848C" w14:textId="77777777" w:rsidTr="00587810">
        <w:trPr>
          <w:trHeight w:val="570"/>
        </w:trPr>
        <w:tc>
          <w:tcPr>
            <w:tcW w:w="1278" w:type="dxa"/>
            <w:vMerge/>
          </w:tcPr>
          <w:p w14:paraId="564CC1E1" w14:textId="77777777" w:rsidR="00357E0C" w:rsidRDefault="00357E0C" w:rsidP="006B1432">
            <w:pPr>
              <w:jc w:val="center"/>
            </w:pPr>
          </w:p>
        </w:tc>
        <w:tc>
          <w:tcPr>
            <w:tcW w:w="2250" w:type="dxa"/>
            <w:vMerge/>
          </w:tcPr>
          <w:p w14:paraId="59B6C056" w14:textId="77777777" w:rsidR="00357E0C" w:rsidRPr="00980E34" w:rsidRDefault="00357E0C" w:rsidP="006B1432">
            <w:pPr>
              <w:jc w:val="center"/>
            </w:pPr>
          </w:p>
        </w:tc>
        <w:tc>
          <w:tcPr>
            <w:tcW w:w="2790" w:type="dxa"/>
          </w:tcPr>
          <w:p w14:paraId="52FD76C9" w14:textId="77777777" w:rsidR="00357E0C" w:rsidRPr="00273643" w:rsidRDefault="00357E0C" w:rsidP="006B1432">
            <w:pPr>
              <w:jc w:val="center"/>
            </w:pPr>
            <w:r w:rsidRPr="00273643">
              <w:t>alloaromadendrene oxide</w:t>
            </w:r>
            <w:r w:rsidR="00E5670D">
              <w:fldChar w:fldCharType="begin" w:fldLock="1"/>
            </w:r>
            <w:r w:rsidR="009C75A9">
              <w:instrText>ADDIN CSL_CITATION {"citationItems":[{"id":"ITEM-1","itemData":{"DOI":"10.1016/j.indcrop.2019.112036","ISSN":"09266690","abstract":"Listeria monocytogenes is an important foodborne pathogen that could cause listeriosis and poses potential threats to human health. Citrus medica L. var. sarcodactylis Swingle, also known as Fingered Citron, is a citrus species widely cultivated in South China. The aim of this work was to investigate the anti-biofilm efficacy of essential oil from Fingered Citron (FCEO) against L. monocytogenes. The crystal violet assay showed that FCEO exhibited strong anti-biofilm activity on both inhibiting biofilm formation and eradicating preformed biofilm. XTT assay indicated that FCEO significantly increased the metabolic active cells in the biofilm. Confocal scanning laser microscopy images and COMSTAT assay revealed that FCEO destroyed the intact architecture of biofilm, reduced biofilm biomass, thickness and substratum coverage. The morphological changes of cells in the biofilm were observed by scanning electron microscopy, which showed that FCEO could cause the wrinkle, collapse, lysis and cytoplasmic content leakage of cells. Our results also indicated that FCEO displayed its anti-biofilm activity through both biofilm dispersal and cell killing. Our findings provide evidence that FCEO exhibits strong anti-biofilm activity and might be used as a potential agent to control L. monocytogenes biofilm.","author":[{"dropping-particle":"","family":"Gao","given":"Zhipeng","non-dropping-particle":"","parse-names":false,"suffix":""},{"dropping-particle":"","family":"Zhong","given":"Weiming","non-dropping-particle":"","parse-names":false,"suffix":""},{"dropping-particle":"","family":"Chen","given":"Kangyong","non-dropping-particle":"","parse-names":false,"suffix":""},{"dropping-particle":"","family":"Tang","given":"Puyu","non-dropping-particle":"","parse-names":false,"suffix":""},{"dropping-particle":"","family":"Guo","given":"Jiajing","non-dropping-particle":"","parse-names":false,"suffix":""}],"container-title":"Industrial Crops and Products","id":"ITEM-1","issue":"August 2019","issued":{"date-parts":[["2020"]]},"page":"112036","publisher":"Elsevier","title":"Chemical composition and anti-biofilm activity of essential oil from Citrus medica L. var. sarcodactylis Swingle against Listeria monocytogenes","type":"article-journal","volume":"144"},"uris":["http://www.mendeley.com/documents/?uuid=b21f7fa0-489f-40bc-bb71-ab8af6f92d23"]}],"mendeley":{"formattedCitation":"&lt;sup&gt;4&lt;/sup&gt;","plainTextFormattedCitation":"4","previouslyFormattedCitation":"&lt;sup&gt;4&lt;/sup&gt;"},"properties":{"noteIndex":0},"schema":"https://github.com/citation-style-language/schema/raw/master/csl-citation.json"}</w:instrText>
            </w:r>
            <w:r w:rsidR="00E5670D">
              <w:fldChar w:fldCharType="separate"/>
            </w:r>
            <w:r w:rsidR="00E5670D" w:rsidRPr="00E5670D">
              <w:rPr>
                <w:noProof/>
                <w:vertAlign w:val="superscript"/>
              </w:rPr>
              <w:t>4</w:t>
            </w:r>
            <w:r w:rsidR="00E5670D">
              <w:fldChar w:fldCharType="end"/>
            </w:r>
          </w:p>
        </w:tc>
        <w:tc>
          <w:tcPr>
            <w:tcW w:w="2160" w:type="dxa"/>
          </w:tcPr>
          <w:p w14:paraId="60C2EB2A" w14:textId="77777777" w:rsidR="00357E0C" w:rsidRDefault="00357E0C" w:rsidP="006B1432">
            <w:pPr>
              <w:jc w:val="center"/>
            </w:pPr>
            <w:r>
              <w:rPr>
                <w:rFonts w:ascii="Segoe UI" w:hAnsi="Segoe UI" w:cs="Segoe UI"/>
                <w:color w:val="212121"/>
                <w:shd w:val="clear" w:color="auto" w:fill="FFFFFF"/>
              </w:rPr>
              <w:t>6430608</w:t>
            </w:r>
          </w:p>
        </w:tc>
      </w:tr>
      <w:tr w:rsidR="004F6FE9" w14:paraId="16F697A2" w14:textId="77777777" w:rsidTr="00587810">
        <w:trPr>
          <w:trHeight w:val="290"/>
        </w:trPr>
        <w:tc>
          <w:tcPr>
            <w:tcW w:w="1278" w:type="dxa"/>
            <w:vMerge w:val="restart"/>
          </w:tcPr>
          <w:p w14:paraId="7E1DC3F9" w14:textId="77777777" w:rsidR="004F6FE9" w:rsidRDefault="004F6FE9" w:rsidP="006B1432">
            <w:pPr>
              <w:jc w:val="center"/>
            </w:pPr>
            <w:r>
              <w:t>3.</w:t>
            </w:r>
          </w:p>
        </w:tc>
        <w:tc>
          <w:tcPr>
            <w:tcW w:w="2250" w:type="dxa"/>
            <w:vMerge w:val="restart"/>
          </w:tcPr>
          <w:p w14:paraId="56F434D8" w14:textId="623E217A" w:rsidR="004F6FE9" w:rsidRDefault="004F6FE9" w:rsidP="006B1432">
            <w:pPr>
              <w:jc w:val="center"/>
            </w:pPr>
            <w:r w:rsidRPr="00E5670D">
              <w:rPr>
                <w:i/>
              </w:rPr>
              <w:t xml:space="preserve">Citrus reticulata </w:t>
            </w:r>
            <w:r w:rsidRPr="00E5670D">
              <w:t>Blanco</w:t>
            </w:r>
          </w:p>
        </w:tc>
        <w:tc>
          <w:tcPr>
            <w:tcW w:w="2790" w:type="dxa"/>
          </w:tcPr>
          <w:p w14:paraId="129CCFA5" w14:textId="77777777" w:rsidR="004F6FE9" w:rsidRDefault="004F6FE9" w:rsidP="006B1432">
            <w:pPr>
              <w:jc w:val="center"/>
            </w:pPr>
            <w:r>
              <w:t xml:space="preserve">alpha-Pinene </w:t>
            </w:r>
            <w:r w:rsidR="009C75A9">
              <w:fldChar w:fldCharType="begin" w:fldLock="1"/>
            </w:r>
            <w:r w:rsidR="009C75A9">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9C75A9">
              <w:fldChar w:fldCharType="separate"/>
            </w:r>
            <w:r w:rsidR="009C75A9" w:rsidRPr="009C75A9">
              <w:rPr>
                <w:noProof/>
                <w:vertAlign w:val="superscript"/>
              </w:rPr>
              <w:t>5</w:t>
            </w:r>
            <w:r w:rsidR="009C75A9">
              <w:fldChar w:fldCharType="end"/>
            </w:r>
          </w:p>
          <w:p w14:paraId="719C3961" w14:textId="4EE71852" w:rsidR="000A32A2" w:rsidRDefault="000A32A2" w:rsidP="006B1432">
            <w:pPr>
              <w:jc w:val="center"/>
            </w:pPr>
          </w:p>
        </w:tc>
        <w:tc>
          <w:tcPr>
            <w:tcW w:w="2160" w:type="dxa"/>
          </w:tcPr>
          <w:p w14:paraId="11522232" w14:textId="77777777" w:rsidR="004F6FE9" w:rsidRDefault="00890EC3" w:rsidP="006B1432">
            <w:pPr>
              <w:jc w:val="center"/>
            </w:pPr>
            <w:r>
              <w:rPr>
                <w:rFonts w:ascii="Segoe UI" w:hAnsi="Segoe UI" w:cs="Segoe UI"/>
                <w:color w:val="212121"/>
                <w:shd w:val="clear" w:color="auto" w:fill="FFFFFF"/>
              </w:rPr>
              <w:t>6654</w:t>
            </w:r>
          </w:p>
        </w:tc>
      </w:tr>
      <w:tr w:rsidR="004F6FE9" w14:paraId="7B897CDC" w14:textId="77777777" w:rsidTr="00587810">
        <w:trPr>
          <w:trHeight w:val="240"/>
        </w:trPr>
        <w:tc>
          <w:tcPr>
            <w:tcW w:w="1278" w:type="dxa"/>
            <w:vMerge/>
          </w:tcPr>
          <w:p w14:paraId="0D23CF90" w14:textId="77777777" w:rsidR="004F6FE9" w:rsidRDefault="004F6FE9" w:rsidP="006B1432">
            <w:pPr>
              <w:jc w:val="center"/>
            </w:pPr>
          </w:p>
        </w:tc>
        <w:tc>
          <w:tcPr>
            <w:tcW w:w="2250" w:type="dxa"/>
            <w:vMerge/>
          </w:tcPr>
          <w:p w14:paraId="31DE7326" w14:textId="77777777" w:rsidR="004F6FE9" w:rsidRPr="00E5670D" w:rsidRDefault="004F6FE9" w:rsidP="006B1432">
            <w:pPr>
              <w:jc w:val="center"/>
            </w:pPr>
          </w:p>
        </w:tc>
        <w:tc>
          <w:tcPr>
            <w:tcW w:w="2790" w:type="dxa"/>
          </w:tcPr>
          <w:p w14:paraId="573FACC7" w14:textId="77777777" w:rsidR="004F6FE9" w:rsidRDefault="004F6FE9" w:rsidP="006B1432">
            <w:pPr>
              <w:jc w:val="center"/>
            </w:pPr>
            <w:r w:rsidRPr="00E5670D">
              <w:t>6</w:t>
            </w:r>
            <w:r>
              <w:t xml:space="preserve">-Methyl-5 hepten-2 one </w:t>
            </w:r>
            <w:r w:rsidR="009C75A9">
              <w:fldChar w:fldCharType="begin" w:fldLock="1"/>
            </w:r>
            <w:r w:rsidR="009C75A9">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9C75A9">
              <w:fldChar w:fldCharType="separate"/>
            </w:r>
            <w:r w:rsidR="009C75A9" w:rsidRPr="009C75A9">
              <w:rPr>
                <w:noProof/>
                <w:vertAlign w:val="superscript"/>
              </w:rPr>
              <w:t>5</w:t>
            </w:r>
            <w:r w:rsidR="009C75A9">
              <w:fldChar w:fldCharType="end"/>
            </w:r>
          </w:p>
          <w:p w14:paraId="3DF4363F" w14:textId="24D695DB" w:rsidR="000A32A2" w:rsidRDefault="000A32A2" w:rsidP="006B1432">
            <w:pPr>
              <w:jc w:val="center"/>
            </w:pPr>
          </w:p>
        </w:tc>
        <w:tc>
          <w:tcPr>
            <w:tcW w:w="2160" w:type="dxa"/>
          </w:tcPr>
          <w:p w14:paraId="5CD1E6A0" w14:textId="77777777" w:rsidR="004F6FE9" w:rsidRDefault="00AA1298" w:rsidP="006B1432">
            <w:pPr>
              <w:jc w:val="center"/>
            </w:pPr>
            <w:r>
              <w:rPr>
                <w:rFonts w:ascii="Segoe UI" w:hAnsi="Segoe UI" w:cs="Segoe UI"/>
                <w:color w:val="212121"/>
                <w:shd w:val="clear" w:color="auto" w:fill="FFFFFF"/>
              </w:rPr>
              <w:t>9862</w:t>
            </w:r>
          </w:p>
        </w:tc>
      </w:tr>
      <w:tr w:rsidR="004F6FE9" w14:paraId="77132E49" w14:textId="77777777" w:rsidTr="00587810">
        <w:trPr>
          <w:trHeight w:val="300"/>
        </w:trPr>
        <w:tc>
          <w:tcPr>
            <w:tcW w:w="1278" w:type="dxa"/>
            <w:vMerge/>
          </w:tcPr>
          <w:p w14:paraId="648803F9" w14:textId="77777777" w:rsidR="004F6FE9" w:rsidRDefault="004F6FE9" w:rsidP="006B1432">
            <w:pPr>
              <w:jc w:val="center"/>
            </w:pPr>
          </w:p>
        </w:tc>
        <w:tc>
          <w:tcPr>
            <w:tcW w:w="2250" w:type="dxa"/>
            <w:vMerge/>
          </w:tcPr>
          <w:p w14:paraId="510D51A1" w14:textId="77777777" w:rsidR="004F6FE9" w:rsidRPr="00E5670D" w:rsidRDefault="004F6FE9" w:rsidP="006B1432">
            <w:pPr>
              <w:jc w:val="center"/>
            </w:pPr>
          </w:p>
        </w:tc>
        <w:tc>
          <w:tcPr>
            <w:tcW w:w="2790" w:type="dxa"/>
          </w:tcPr>
          <w:p w14:paraId="26DAC91A" w14:textId="77777777" w:rsidR="004F6FE9" w:rsidRDefault="004F6FE9" w:rsidP="006B1432">
            <w:pPr>
              <w:jc w:val="center"/>
            </w:pPr>
            <w:r>
              <w:t>Sabinene</w:t>
            </w:r>
            <w:r w:rsidR="009C75A9">
              <w:fldChar w:fldCharType="begin" w:fldLock="1"/>
            </w:r>
            <w:r w:rsidR="009C75A9">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9C75A9">
              <w:fldChar w:fldCharType="separate"/>
            </w:r>
            <w:r w:rsidR="009C75A9" w:rsidRPr="009C75A9">
              <w:rPr>
                <w:noProof/>
                <w:vertAlign w:val="superscript"/>
              </w:rPr>
              <w:t>5</w:t>
            </w:r>
            <w:r w:rsidR="009C75A9">
              <w:fldChar w:fldCharType="end"/>
            </w:r>
          </w:p>
          <w:p w14:paraId="07017618" w14:textId="40D42D4D" w:rsidR="000A32A2" w:rsidRPr="00E5670D" w:rsidRDefault="000A32A2" w:rsidP="006B1432">
            <w:pPr>
              <w:jc w:val="center"/>
            </w:pPr>
          </w:p>
        </w:tc>
        <w:tc>
          <w:tcPr>
            <w:tcW w:w="2160" w:type="dxa"/>
          </w:tcPr>
          <w:p w14:paraId="5E1C19B5" w14:textId="77777777" w:rsidR="004F6FE9" w:rsidRDefault="00A35E15" w:rsidP="006B1432">
            <w:pPr>
              <w:jc w:val="center"/>
            </w:pPr>
            <w:r>
              <w:rPr>
                <w:rFonts w:ascii="Segoe UI" w:hAnsi="Segoe UI" w:cs="Segoe UI"/>
                <w:color w:val="212121"/>
                <w:shd w:val="clear" w:color="auto" w:fill="FFFFFF"/>
              </w:rPr>
              <w:t>18818</w:t>
            </w:r>
          </w:p>
        </w:tc>
      </w:tr>
      <w:tr w:rsidR="004F6FE9" w14:paraId="404CF55A" w14:textId="77777777" w:rsidTr="00587810">
        <w:trPr>
          <w:trHeight w:val="285"/>
        </w:trPr>
        <w:tc>
          <w:tcPr>
            <w:tcW w:w="1278" w:type="dxa"/>
            <w:vMerge/>
          </w:tcPr>
          <w:p w14:paraId="35E39830" w14:textId="77777777" w:rsidR="004F6FE9" w:rsidRDefault="004F6FE9" w:rsidP="006B1432">
            <w:pPr>
              <w:jc w:val="center"/>
            </w:pPr>
          </w:p>
        </w:tc>
        <w:tc>
          <w:tcPr>
            <w:tcW w:w="2250" w:type="dxa"/>
            <w:vMerge/>
          </w:tcPr>
          <w:p w14:paraId="7752320A" w14:textId="77777777" w:rsidR="004F6FE9" w:rsidRPr="00E5670D" w:rsidRDefault="004F6FE9" w:rsidP="006B1432">
            <w:pPr>
              <w:jc w:val="center"/>
            </w:pPr>
          </w:p>
        </w:tc>
        <w:tc>
          <w:tcPr>
            <w:tcW w:w="2790" w:type="dxa"/>
          </w:tcPr>
          <w:p w14:paraId="11D7AFFA" w14:textId="77777777" w:rsidR="004F6FE9" w:rsidRDefault="004F6FE9" w:rsidP="006B1432">
            <w:pPr>
              <w:jc w:val="center"/>
            </w:pPr>
            <w:r>
              <w:t>Myrcene</w:t>
            </w:r>
            <w:r w:rsidR="009C75A9">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9C75A9">
              <w:fldChar w:fldCharType="separate"/>
            </w:r>
            <w:r w:rsidR="009C75A9" w:rsidRPr="009C75A9">
              <w:rPr>
                <w:noProof/>
                <w:vertAlign w:val="superscript"/>
              </w:rPr>
              <w:t>5</w:t>
            </w:r>
            <w:r w:rsidR="009C75A9">
              <w:fldChar w:fldCharType="end"/>
            </w:r>
          </w:p>
          <w:p w14:paraId="2756AA36" w14:textId="184B0A52" w:rsidR="00BD251B" w:rsidRDefault="00BD251B" w:rsidP="006B1432">
            <w:pPr>
              <w:jc w:val="center"/>
            </w:pPr>
          </w:p>
        </w:tc>
        <w:tc>
          <w:tcPr>
            <w:tcW w:w="2160" w:type="dxa"/>
          </w:tcPr>
          <w:p w14:paraId="42CCA7C4" w14:textId="77777777" w:rsidR="004F6FE9" w:rsidRDefault="000E0C0F" w:rsidP="006B1432">
            <w:pPr>
              <w:jc w:val="center"/>
            </w:pPr>
            <w:r>
              <w:rPr>
                <w:rFonts w:ascii="Segoe UI" w:hAnsi="Segoe UI" w:cs="Segoe UI"/>
                <w:color w:val="212121"/>
                <w:shd w:val="clear" w:color="auto" w:fill="FFFFFF"/>
              </w:rPr>
              <w:t>31253</w:t>
            </w:r>
          </w:p>
        </w:tc>
      </w:tr>
      <w:tr w:rsidR="004F6FE9" w14:paraId="7AC66672" w14:textId="77777777" w:rsidTr="00587810">
        <w:trPr>
          <w:trHeight w:val="300"/>
        </w:trPr>
        <w:tc>
          <w:tcPr>
            <w:tcW w:w="1278" w:type="dxa"/>
            <w:vMerge/>
          </w:tcPr>
          <w:p w14:paraId="636D4DCB" w14:textId="77777777" w:rsidR="004F6FE9" w:rsidRDefault="004F6FE9" w:rsidP="006B1432">
            <w:pPr>
              <w:jc w:val="center"/>
            </w:pPr>
          </w:p>
        </w:tc>
        <w:tc>
          <w:tcPr>
            <w:tcW w:w="2250" w:type="dxa"/>
            <w:vMerge/>
          </w:tcPr>
          <w:p w14:paraId="734E4540" w14:textId="77777777" w:rsidR="004F6FE9" w:rsidRPr="00E5670D" w:rsidRDefault="004F6FE9" w:rsidP="006B1432">
            <w:pPr>
              <w:jc w:val="center"/>
            </w:pPr>
          </w:p>
        </w:tc>
        <w:tc>
          <w:tcPr>
            <w:tcW w:w="2790" w:type="dxa"/>
          </w:tcPr>
          <w:p w14:paraId="3FC80AE2" w14:textId="77777777" w:rsidR="004F6FE9" w:rsidRDefault="004F6FE9" w:rsidP="006B1432">
            <w:pPr>
              <w:jc w:val="center"/>
            </w:pPr>
            <w:r>
              <w:t>1,8-Cineol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1CC3A6A8" w14:textId="1A86C88A" w:rsidR="00BD251B" w:rsidRDefault="00BD251B" w:rsidP="006B1432">
            <w:pPr>
              <w:jc w:val="center"/>
            </w:pPr>
          </w:p>
        </w:tc>
        <w:tc>
          <w:tcPr>
            <w:tcW w:w="2160" w:type="dxa"/>
          </w:tcPr>
          <w:p w14:paraId="18DD3EFE" w14:textId="77777777" w:rsidR="004F6FE9" w:rsidRDefault="00042D9C" w:rsidP="006B1432">
            <w:pPr>
              <w:jc w:val="center"/>
            </w:pPr>
            <w:r>
              <w:rPr>
                <w:rFonts w:ascii="Segoe UI" w:hAnsi="Segoe UI" w:cs="Segoe UI"/>
                <w:color w:val="212121"/>
                <w:shd w:val="clear" w:color="auto" w:fill="FFFFFF"/>
              </w:rPr>
              <w:t>2758</w:t>
            </w:r>
          </w:p>
        </w:tc>
      </w:tr>
      <w:tr w:rsidR="004F6FE9" w14:paraId="59E1A51F" w14:textId="77777777" w:rsidTr="00587810">
        <w:trPr>
          <w:trHeight w:val="225"/>
        </w:trPr>
        <w:tc>
          <w:tcPr>
            <w:tcW w:w="1278" w:type="dxa"/>
            <w:vMerge/>
          </w:tcPr>
          <w:p w14:paraId="28550AE4" w14:textId="77777777" w:rsidR="004F6FE9" w:rsidRDefault="004F6FE9" w:rsidP="006B1432">
            <w:pPr>
              <w:jc w:val="center"/>
            </w:pPr>
          </w:p>
        </w:tc>
        <w:tc>
          <w:tcPr>
            <w:tcW w:w="2250" w:type="dxa"/>
            <w:vMerge/>
          </w:tcPr>
          <w:p w14:paraId="618FA0D2" w14:textId="77777777" w:rsidR="004F6FE9" w:rsidRPr="00E5670D" w:rsidRDefault="004F6FE9" w:rsidP="006B1432">
            <w:pPr>
              <w:jc w:val="center"/>
            </w:pPr>
          </w:p>
        </w:tc>
        <w:tc>
          <w:tcPr>
            <w:tcW w:w="2790" w:type="dxa"/>
          </w:tcPr>
          <w:p w14:paraId="230D4C80" w14:textId="77777777" w:rsidR="004F6FE9" w:rsidRDefault="004F6FE9" w:rsidP="006B1432">
            <w:pPr>
              <w:jc w:val="center"/>
            </w:pPr>
            <w:r>
              <w:t>(Z)-b</w:t>
            </w:r>
            <w:r w:rsidR="00556D61">
              <w:t>eta</w:t>
            </w:r>
            <w:r>
              <w:t>-ocim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5E1989E1" w14:textId="78565524" w:rsidR="00BD251B" w:rsidRDefault="00BD251B" w:rsidP="006B1432">
            <w:pPr>
              <w:jc w:val="center"/>
            </w:pPr>
          </w:p>
        </w:tc>
        <w:tc>
          <w:tcPr>
            <w:tcW w:w="2160" w:type="dxa"/>
          </w:tcPr>
          <w:p w14:paraId="14CB64AB" w14:textId="77777777" w:rsidR="004F6FE9" w:rsidRDefault="00556D61" w:rsidP="006B1432">
            <w:pPr>
              <w:jc w:val="center"/>
            </w:pPr>
            <w:r>
              <w:rPr>
                <w:rFonts w:ascii="Segoe UI" w:hAnsi="Segoe UI" w:cs="Segoe UI"/>
                <w:color w:val="212121"/>
                <w:shd w:val="clear" w:color="auto" w:fill="FFFFFF"/>
              </w:rPr>
              <w:t>5320250</w:t>
            </w:r>
          </w:p>
        </w:tc>
      </w:tr>
      <w:tr w:rsidR="004F6FE9" w14:paraId="3827D9BD" w14:textId="77777777" w:rsidTr="00587810">
        <w:trPr>
          <w:trHeight w:val="285"/>
        </w:trPr>
        <w:tc>
          <w:tcPr>
            <w:tcW w:w="1278" w:type="dxa"/>
            <w:vMerge/>
          </w:tcPr>
          <w:p w14:paraId="40888E86" w14:textId="77777777" w:rsidR="004F6FE9" w:rsidRDefault="004F6FE9" w:rsidP="006B1432">
            <w:pPr>
              <w:jc w:val="center"/>
            </w:pPr>
          </w:p>
        </w:tc>
        <w:tc>
          <w:tcPr>
            <w:tcW w:w="2250" w:type="dxa"/>
            <w:vMerge/>
          </w:tcPr>
          <w:p w14:paraId="51D0729C" w14:textId="77777777" w:rsidR="004F6FE9" w:rsidRPr="00E5670D" w:rsidRDefault="004F6FE9" w:rsidP="006B1432">
            <w:pPr>
              <w:jc w:val="center"/>
            </w:pPr>
          </w:p>
        </w:tc>
        <w:tc>
          <w:tcPr>
            <w:tcW w:w="2790" w:type="dxa"/>
          </w:tcPr>
          <w:p w14:paraId="40B5F812" w14:textId="77777777" w:rsidR="004F6FE9" w:rsidRDefault="004F6FE9" w:rsidP="006B1432">
            <w:pPr>
              <w:jc w:val="center"/>
            </w:pPr>
            <w:r>
              <w:t>(E)-b</w:t>
            </w:r>
            <w:r w:rsidR="000637B8">
              <w:t>eta</w:t>
            </w:r>
            <w:r>
              <w:t>-ocim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44C9B2E6" w14:textId="503C9F3E" w:rsidR="00BD251B" w:rsidRDefault="00BD251B" w:rsidP="006B1432">
            <w:pPr>
              <w:jc w:val="center"/>
            </w:pPr>
          </w:p>
        </w:tc>
        <w:tc>
          <w:tcPr>
            <w:tcW w:w="2160" w:type="dxa"/>
          </w:tcPr>
          <w:p w14:paraId="08E0EE6F" w14:textId="77777777" w:rsidR="004F6FE9" w:rsidRDefault="000637B8" w:rsidP="006B1432">
            <w:pPr>
              <w:jc w:val="center"/>
            </w:pPr>
            <w:r>
              <w:rPr>
                <w:rFonts w:ascii="Segoe UI" w:hAnsi="Segoe UI" w:cs="Segoe UI"/>
                <w:color w:val="212121"/>
                <w:shd w:val="clear" w:color="auto" w:fill="FFFFFF"/>
              </w:rPr>
              <w:t>5281553</w:t>
            </w:r>
          </w:p>
        </w:tc>
      </w:tr>
      <w:tr w:rsidR="004F6FE9" w14:paraId="2ECA1427" w14:textId="77777777" w:rsidTr="00587810">
        <w:trPr>
          <w:trHeight w:val="330"/>
        </w:trPr>
        <w:tc>
          <w:tcPr>
            <w:tcW w:w="1278" w:type="dxa"/>
            <w:vMerge/>
          </w:tcPr>
          <w:p w14:paraId="6BD8F116" w14:textId="77777777" w:rsidR="004F6FE9" w:rsidRDefault="004F6FE9" w:rsidP="006B1432">
            <w:pPr>
              <w:jc w:val="center"/>
            </w:pPr>
          </w:p>
        </w:tc>
        <w:tc>
          <w:tcPr>
            <w:tcW w:w="2250" w:type="dxa"/>
            <w:vMerge/>
          </w:tcPr>
          <w:p w14:paraId="7CA5D97E" w14:textId="77777777" w:rsidR="004F6FE9" w:rsidRPr="00E5670D" w:rsidRDefault="004F6FE9" w:rsidP="006B1432">
            <w:pPr>
              <w:jc w:val="center"/>
            </w:pPr>
          </w:p>
        </w:tc>
        <w:tc>
          <w:tcPr>
            <w:tcW w:w="2790" w:type="dxa"/>
          </w:tcPr>
          <w:p w14:paraId="3E3CFCAA" w14:textId="77777777" w:rsidR="004F6FE9" w:rsidRDefault="004F6FE9" w:rsidP="006B1432">
            <w:pPr>
              <w:jc w:val="center"/>
            </w:pPr>
            <w:r>
              <w:t xml:space="preserve">Nonanal </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r w:rsidR="00BD251B">
              <w:t xml:space="preserve">    </w:t>
            </w:r>
          </w:p>
          <w:p w14:paraId="0195A466" w14:textId="4AF89A1C" w:rsidR="00BD251B" w:rsidRDefault="00BD251B" w:rsidP="006B1432">
            <w:pPr>
              <w:jc w:val="center"/>
            </w:pPr>
          </w:p>
        </w:tc>
        <w:tc>
          <w:tcPr>
            <w:tcW w:w="2160" w:type="dxa"/>
          </w:tcPr>
          <w:p w14:paraId="64D086A3" w14:textId="77777777" w:rsidR="004F6FE9" w:rsidRDefault="004C070C" w:rsidP="006B1432">
            <w:pPr>
              <w:jc w:val="center"/>
            </w:pPr>
            <w:r>
              <w:rPr>
                <w:rFonts w:ascii="Segoe UI" w:hAnsi="Segoe UI" w:cs="Segoe UI"/>
                <w:color w:val="212121"/>
                <w:shd w:val="clear" w:color="auto" w:fill="FFFFFF"/>
              </w:rPr>
              <w:t>31289</w:t>
            </w:r>
          </w:p>
        </w:tc>
      </w:tr>
      <w:tr w:rsidR="004F6FE9" w14:paraId="6FB548AB" w14:textId="77777777" w:rsidTr="00587810">
        <w:trPr>
          <w:trHeight w:val="270"/>
        </w:trPr>
        <w:tc>
          <w:tcPr>
            <w:tcW w:w="1278" w:type="dxa"/>
            <w:vMerge/>
          </w:tcPr>
          <w:p w14:paraId="1973E18E" w14:textId="77777777" w:rsidR="004F6FE9" w:rsidRDefault="004F6FE9" w:rsidP="006B1432">
            <w:pPr>
              <w:jc w:val="center"/>
            </w:pPr>
          </w:p>
        </w:tc>
        <w:tc>
          <w:tcPr>
            <w:tcW w:w="2250" w:type="dxa"/>
            <w:vMerge/>
          </w:tcPr>
          <w:p w14:paraId="0DA0BFB5" w14:textId="77777777" w:rsidR="004F6FE9" w:rsidRPr="00E5670D" w:rsidRDefault="004F6FE9" w:rsidP="006B1432">
            <w:pPr>
              <w:jc w:val="center"/>
            </w:pPr>
          </w:p>
        </w:tc>
        <w:tc>
          <w:tcPr>
            <w:tcW w:w="2790" w:type="dxa"/>
          </w:tcPr>
          <w:p w14:paraId="0D89C233" w14:textId="77777777" w:rsidR="004F6FE9" w:rsidRDefault="004F6FE9" w:rsidP="006B1432">
            <w:pPr>
              <w:jc w:val="center"/>
            </w:pPr>
            <w:r>
              <w:t>Linaloo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6AE7424A" w14:textId="44B5CD17" w:rsidR="00BD251B" w:rsidRDefault="00BD251B" w:rsidP="006B1432">
            <w:pPr>
              <w:jc w:val="center"/>
            </w:pPr>
          </w:p>
        </w:tc>
        <w:tc>
          <w:tcPr>
            <w:tcW w:w="2160" w:type="dxa"/>
          </w:tcPr>
          <w:p w14:paraId="44E71249" w14:textId="77777777" w:rsidR="004F6FE9" w:rsidRDefault="004C070C" w:rsidP="006B1432">
            <w:pPr>
              <w:jc w:val="center"/>
            </w:pPr>
            <w:r>
              <w:rPr>
                <w:rFonts w:ascii="Segoe UI" w:hAnsi="Segoe UI" w:cs="Segoe UI"/>
                <w:color w:val="212121"/>
                <w:shd w:val="clear" w:color="auto" w:fill="FFFFFF"/>
              </w:rPr>
              <w:t>6549</w:t>
            </w:r>
          </w:p>
        </w:tc>
      </w:tr>
      <w:tr w:rsidR="004F6FE9" w14:paraId="0D0438EC" w14:textId="77777777" w:rsidTr="00587810">
        <w:trPr>
          <w:trHeight w:val="270"/>
        </w:trPr>
        <w:tc>
          <w:tcPr>
            <w:tcW w:w="1278" w:type="dxa"/>
            <w:vMerge/>
          </w:tcPr>
          <w:p w14:paraId="18B1B345" w14:textId="77777777" w:rsidR="004F6FE9" w:rsidRDefault="004F6FE9" w:rsidP="006B1432">
            <w:pPr>
              <w:jc w:val="center"/>
            </w:pPr>
          </w:p>
        </w:tc>
        <w:tc>
          <w:tcPr>
            <w:tcW w:w="2250" w:type="dxa"/>
            <w:vMerge/>
          </w:tcPr>
          <w:p w14:paraId="74372E50" w14:textId="77777777" w:rsidR="004F6FE9" w:rsidRPr="00E5670D" w:rsidRDefault="004F6FE9" w:rsidP="006B1432">
            <w:pPr>
              <w:jc w:val="center"/>
            </w:pPr>
          </w:p>
        </w:tc>
        <w:tc>
          <w:tcPr>
            <w:tcW w:w="2790" w:type="dxa"/>
            <w:shd w:val="clear" w:color="auto" w:fill="auto"/>
          </w:tcPr>
          <w:p w14:paraId="0CE3BF82" w14:textId="77777777" w:rsidR="004F6FE9" w:rsidRDefault="004F6FE9" w:rsidP="006B1432">
            <w:pPr>
              <w:jc w:val="center"/>
            </w:pPr>
            <w:r>
              <w:t>Cis-limonene oxid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03F8A183" w14:textId="78EBE601" w:rsidR="00BD251B" w:rsidRDefault="00BD251B" w:rsidP="006B1432">
            <w:pPr>
              <w:jc w:val="center"/>
            </w:pPr>
          </w:p>
        </w:tc>
        <w:tc>
          <w:tcPr>
            <w:tcW w:w="2160" w:type="dxa"/>
          </w:tcPr>
          <w:p w14:paraId="7458C82C" w14:textId="77777777" w:rsidR="004F6FE9" w:rsidRDefault="00955A34" w:rsidP="006B1432">
            <w:pPr>
              <w:jc w:val="center"/>
            </w:pPr>
            <w:r>
              <w:rPr>
                <w:rFonts w:ascii="Segoe UI" w:hAnsi="Segoe UI" w:cs="Segoe UI"/>
                <w:color w:val="212121"/>
                <w:shd w:val="clear" w:color="auto" w:fill="FFFFFF"/>
              </w:rPr>
              <w:t>6452061</w:t>
            </w:r>
          </w:p>
        </w:tc>
      </w:tr>
      <w:tr w:rsidR="004F6FE9" w14:paraId="551DCA09" w14:textId="77777777" w:rsidTr="00587810">
        <w:trPr>
          <w:trHeight w:val="330"/>
        </w:trPr>
        <w:tc>
          <w:tcPr>
            <w:tcW w:w="1278" w:type="dxa"/>
            <w:vMerge/>
          </w:tcPr>
          <w:p w14:paraId="76086FCD" w14:textId="77777777" w:rsidR="004F6FE9" w:rsidRDefault="004F6FE9" w:rsidP="006B1432">
            <w:pPr>
              <w:jc w:val="center"/>
            </w:pPr>
          </w:p>
        </w:tc>
        <w:tc>
          <w:tcPr>
            <w:tcW w:w="2250" w:type="dxa"/>
            <w:vMerge/>
          </w:tcPr>
          <w:p w14:paraId="3CB602E9" w14:textId="77777777" w:rsidR="004F6FE9" w:rsidRPr="00E5670D" w:rsidRDefault="004F6FE9" w:rsidP="006B1432">
            <w:pPr>
              <w:jc w:val="center"/>
            </w:pPr>
          </w:p>
        </w:tc>
        <w:tc>
          <w:tcPr>
            <w:tcW w:w="2790" w:type="dxa"/>
          </w:tcPr>
          <w:p w14:paraId="0246A3A2" w14:textId="77777777" w:rsidR="004F6FE9" w:rsidRDefault="004F6FE9" w:rsidP="006B1432">
            <w:pPr>
              <w:jc w:val="center"/>
            </w:pPr>
            <w:r w:rsidRPr="00E5670D">
              <w:t>Trans</w:t>
            </w:r>
            <w:r>
              <w:t xml:space="preserve">-limonene oxide </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2D9A6CCD" w14:textId="18369D8B" w:rsidR="00BD251B" w:rsidRDefault="00BD251B" w:rsidP="006B1432">
            <w:pPr>
              <w:jc w:val="center"/>
            </w:pPr>
          </w:p>
        </w:tc>
        <w:tc>
          <w:tcPr>
            <w:tcW w:w="2160" w:type="dxa"/>
          </w:tcPr>
          <w:p w14:paraId="184CCB3E" w14:textId="77777777" w:rsidR="004F6FE9" w:rsidRDefault="00955A34" w:rsidP="006B1432">
            <w:pPr>
              <w:jc w:val="center"/>
            </w:pPr>
            <w:r>
              <w:rPr>
                <w:rFonts w:ascii="Segoe UI" w:hAnsi="Segoe UI" w:cs="Segoe UI"/>
                <w:color w:val="212121"/>
                <w:shd w:val="clear" w:color="auto" w:fill="FFFFFF"/>
              </w:rPr>
              <w:t>449290</w:t>
            </w:r>
          </w:p>
        </w:tc>
      </w:tr>
      <w:tr w:rsidR="004F6FE9" w14:paraId="1A77D19E" w14:textId="77777777" w:rsidTr="00587810">
        <w:trPr>
          <w:trHeight w:val="240"/>
        </w:trPr>
        <w:tc>
          <w:tcPr>
            <w:tcW w:w="1278" w:type="dxa"/>
            <w:vMerge/>
          </w:tcPr>
          <w:p w14:paraId="72DCA42B" w14:textId="77777777" w:rsidR="004F6FE9" w:rsidRDefault="004F6FE9" w:rsidP="006B1432">
            <w:pPr>
              <w:jc w:val="center"/>
            </w:pPr>
          </w:p>
        </w:tc>
        <w:tc>
          <w:tcPr>
            <w:tcW w:w="2250" w:type="dxa"/>
            <w:vMerge/>
          </w:tcPr>
          <w:p w14:paraId="1592EADA" w14:textId="77777777" w:rsidR="004F6FE9" w:rsidRPr="00E5670D" w:rsidRDefault="004F6FE9" w:rsidP="006B1432">
            <w:pPr>
              <w:jc w:val="center"/>
            </w:pPr>
          </w:p>
        </w:tc>
        <w:tc>
          <w:tcPr>
            <w:tcW w:w="2790" w:type="dxa"/>
          </w:tcPr>
          <w:p w14:paraId="01883429" w14:textId="77777777" w:rsidR="004F6FE9" w:rsidRDefault="004F6FE9" w:rsidP="006B1432">
            <w:pPr>
              <w:jc w:val="center"/>
            </w:pPr>
            <w:r>
              <w:t xml:space="preserve">Citronellal </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40486FF5" w14:textId="6B0031ED" w:rsidR="00BD251B" w:rsidRPr="00E5670D" w:rsidRDefault="00BD251B" w:rsidP="006B1432">
            <w:pPr>
              <w:jc w:val="center"/>
            </w:pPr>
          </w:p>
        </w:tc>
        <w:tc>
          <w:tcPr>
            <w:tcW w:w="2160" w:type="dxa"/>
          </w:tcPr>
          <w:p w14:paraId="35FBDDC6" w14:textId="77777777" w:rsidR="004F6FE9" w:rsidRDefault="005F2D1E" w:rsidP="006B1432">
            <w:pPr>
              <w:jc w:val="center"/>
            </w:pPr>
            <w:r>
              <w:rPr>
                <w:rFonts w:ascii="Segoe UI" w:hAnsi="Segoe UI" w:cs="Segoe UI"/>
                <w:color w:val="212121"/>
                <w:shd w:val="clear" w:color="auto" w:fill="FFFFFF"/>
              </w:rPr>
              <w:t>7794</w:t>
            </w:r>
          </w:p>
        </w:tc>
      </w:tr>
      <w:tr w:rsidR="004F6FE9" w14:paraId="2BA57420" w14:textId="77777777" w:rsidTr="00587810">
        <w:trPr>
          <w:trHeight w:val="315"/>
        </w:trPr>
        <w:tc>
          <w:tcPr>
            <w:tcW w:w="1278" w:type="dxa"/>
            <w:vMerge/>
          </w:tcPr>
          <w:p w14:paraId="01B16854" w14:textId="77777777" w:rsidR="004F6FE9" w:rsidRDefault="004F6FE9" w:rsidP="006B1432">
            <w:pPr>
              <w:jc w:val="center"/>
            </w:pPr>
          </w:p>
        </w:tc>
        <w:tc>
          <w:tcPr>
            <w:tcW w:w="2250" w:type="dxa"/>
            <w:vMerge/>
          </w:tcPr>
          <w:p w14:paraId="0DFC0E66" w14:textId="77777777" w:rsidR="004F6FE9" w:rsidRPr="00E5670D" w:rsidRDefault="004F6FE9" w:rsidP="006B1432">
            <w:pPr>
              <w:jc w:val="center"/>
            </w:pPr>
          </w:p>
        </w:tc>
        <w:tc>
          <w:tcPr>
            <w:tcW w:w="2790" w:type="dxa"/>
          </w:tcPr>
          <w:p w14:paraId="49CBAC08" w14:textId="77777777" w:rsidR="004F6FE9" w:rsidRDefault="004F6FE9" w:rsidP="006B1432">
            <w:pPr>
              <w:jc w:val="center"/>
            </w:pPr>
            <w:r w:rsidRPr="00E5670D">
              <w:t>Ro</w:t>
            </w:r>
            <w:r>
              <w:t>se furan epoxid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19C11528" w14:textId="6145B207" w:rsidR="00BD251B" w:rsidRDefault="00BD251B" w:rsidP="006B1432">
            <w:pPr>
              <w:jc w:val="center"/>
            </w:pPr>
          </w:p>
        </w:tc>
        <w:tc>
          <w:tcPr>
            <w:tcW w:w="2160" w:type="dxa"/>
          </w:tcPr>
          <w:p w14:paraId="1F556F8F" w14:textId="77777777" w:rsidR="004F6FE9" w:rsidRDefault="00E86A0B" w:rsidP="006B1432">
            <w:pPr>
              <w:jc w:val="center"/>
            </w:pPr>
            <w:r>
              <w:rPr>
                <w:rFonts w:ascii="Segoe UI" w:hAnsi="Segoe UI" w:cs="Segoe UI"/>
                <w:color w:val="212121"/>
                <w:shd w:val="clear" w:color="auto" w:fill="FFFFFF"/>
              </w:rPr>
              <w:t>6428926</w:t>
            </w:r>
          </w:p>
        </w:tc>
      </w:tr>
      <w:tr w:rsidR="004F6FE9" w14:paraId="7485BE5C" w14:textId="77777777" w:rsidTr="00587810">
        <w:trPr>
          <w:trHeight w:val="300"/>
        </w:trPr>
        <w:tc>
          <w:tcPr>
            <w:tcW w:w="1278" w:type="dxa"/>
            <w:vMerge/>
          </w:tcPr>
          <w:p w14:paraId="0564CBCA" w14:textId="77777777" w:rsidR="004F6FE9" w:rsidRDefault="004F6FE9" w:rsidP="006B1432">
            <w:pPr>
              <w:jc w:val="center"/>
            </w:pPr>
          </w:p>
        </w:tc>
        <w:tc>
          <w:tcPr>
            <w:tcW w:w="2250" w:type="dxa"/>
            <w:vMerge/>
          </w:tcPr>
          <w:p w14:paraId="06EAC7E6" w14:textId="77777777" w:rsidR="004F6FE9" w:rsidRPr="00E5670D" w:rsidRDefault="004F6FE9" w:rsidP="006B1432">
            <w:pPr>
              <w:jc w:val="center"/>
            </w:pPr>
          </w:p>
        </w:tc>
        <w:tc>
          <w:tcPr>
            <w:tcW w:w="2790" w:type="dxa"/>
          </w:tcPr>
          <w:p w14:paraId="2895B1B0" w14:textId="77777777" w:rsidR="004F6FE9" w:rsidRDefault="004F6FE9" w:rsidP="006B1432">
            <w:pPr>
              <w:jc w:val="center"/>
            </w:pPr>
            <w:r>
              <w:t>a</w:t>
            </w:r>
            <w:r w:rsidR="005020E1">
              <w:t>lpha</w:t>
            </w:r>
            <w:r>
              <w:t xml:space="preserve">-Terpineol </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780368EA" w14:textId="25938D05" w:rsidR="00BD251B" w:rsidRPr="00E5670D" w:rsidRDefault="00BD251B" w:rsidP="006B1432">
            <w:pPr>
              <w:jc w:val="center"/>
            </w:pPr>
          </w:p>
        </w:tc>
        <w:tc>
          <w:tcPr>
            <w:tcW w:w="2160" w:type="dxa"/>
          </w:tcPr>
          <w:p w14:paraId="35DCD936" w14:textId="77777777" w:rsidR="004F6FE9" w:rsidRDefault="005020E1" w:rsidP="006B1432">
            <w:pPr>
              <w:jc w:val="center"/>
            </w:pPr>
            <w:r>
              <w:rPr>
                <w:rFonts w:ascii="Segoe UI" w:hAnsi="Segoe UI" w:cs="Segoe UI"/>
                <w:color w:val="212121"/>
                <w:shd w:val="clear" w:color="auto" w:fill="FFFFFF"/>
              </w:rPr>
              <w:t>17100</w:t>
            </w:r>
          </w:p>
        </w:tc>
      </w:tr>
      <w:tr w:rsidR="004F6FE9" w14:paraId="0EF2C193" w14:textId="77777777" w:rsidTr="00587810">
        <w:trPr>
          <w:trHeight w:val="315"/>
        </w:trPr>
        <w:tc>
          <w:tcPr>
            <w:tcW w:w="1278" w:type="dxa"/>
            <w:vMerge/>
          </w:tcPr>
          <w:p w14:paraId="49E4D625" w14:textId="77777777" w:rsidR="004F6FE9" w:rsidRDefault="004F6FE9" w:rsidP="006B1432">
            <w:pPr>
              <w:jc w:val="center"/>
            </w:pPr>
          </w:p>
        </w:tc>
        <w:tc>
          <w:tcPr>
            <w:tcW w:w="2250" w:type="dxa"/>
            <w:vMerge/>
          </w:tcPr>
          <w:p w14:paraId="6AF813B1" w14:textId="77777777" w:rsidR="004F6FE9" w:rsidRPr="00E5670D" w:rsidRDefault="004F6FE9" w:rsidP="006B1432">
            <w:pPr>
              <w:jc w:val="center"/>
            </w:pPr>
          </w:p>
        </w:tc>
        <w:tc>
          <w:tcPr>
            <w:tcW w:w="2790" w:type="dxa"/>
          </w:tcPr>
          <w:p w14:paraId="3A4EFAE4" w14:textId="77777777" w:rsidR="004F6FE9" w:rsidRDefault="005020E1" w:rsidP="006B1432">
            <w:pPr>
              <w:jc w:val="center"/>
            </w:pPr>
            <w:r>
              <w:t>Decano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4A186DBA" w14:textId="11CE819C" w:rsidR="00BD251B" w:rsidRDefault="00BD251B" w:rsidP="006B1432">
            <w:pPr>
              <w:jc w:val="center"/>
            </w:pPr>
          </w:p>
        </w:tc>
        <w:tc>
          <w:tcPr>
            <w:tcW w:w="2160" w:type="dxa"/>
          </w:tcPr>
          <w:p w14:paraId="26365F4D" w14:textId="77777777" w:rsidR="004F6FE9" w:rsidRDefault="005020E1" w:rsidP="006B1432">
            <w:pPr>
              <w:jc w:val="center"/>
            </w:pPr>
            <w:r>
              <w:rPr>
                <w:rFonts w:ascii="Segoe UI" w:hAnsi="Segoe UI" w:cs="Segoe UI"/>
                <w:color w:val="212121"/>
                <w:shd w:val="clear" w:color="auto" w:fill="FFFFFF"/>
              </w:rPr>
              <w:t>8174</w:t>
            </w:r>
          </w:p>
        </w:tc>
      </w:tr>
      <w:tr w:rsidR="004F6FE9" w14:paraId="38947F37" w14:textId="77777777" w:rsidTr="00587810">
        <w:trPr>
          <w:trHeight w:val="270"/>
        </w:trPr>
        <w:tc>
          <w:tcPr>
            <w:tcW w:w="1278" w:type="dxa"/>
            <w:vMerge/>
          </w:tcPr>
          <w:p w14:paraId="11F8EB83" w14:textId="77777777" w:rsidR="004F6FE9" w:rsidRDefault="004F6FE9" w:rsidP="006B1432">
            <w:pPr>
              <w:jc w:val="center"/>
            </w:pPr>
          </w:p>
        </w:tc>
        <w:tc>
          <w:tcPr>
            <w:tcW w:w="2250" w:type="dxa"/>
            <w:vMerge/>
          </w:tcPr>
          <w:p w14:paraId="156FC288" w14:textId="77777777" w:rsidR="004F6FE9" w:rsidRPr="00E5670D" w:rsidRDefault="004F6FE9" w:rsidP="006B1432">
            <w:pPr>
              <w:jc w:val="center"/>
            </w:pPr>
          </w:p>
        </w:tc>
        <w:tc>
          <w:tcPr>
            <w:tcW w:w="2790" w:type="dxa"/>
          </w:tcPr>
          <w:p w14:paraId="0EF4B780" w14:textId="77777777" w:rsidR="004F6FE9" w:rsidRDefault="004F6FE9" w:rsidP="006B1432">
            <w:pPr>
              <w:jc w:val="center"/>
            </w:pPr>
            <w:r>
              <w:t>Nero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7B8688E2" w14:textId="02FBBFAB" w:rsidR="00BD251B" w:rsidRDefault="00BD251B" w:rsidP="006B1432">
            <w:pPr>
              <w:jc w:val="center"/>
            </w:pPr>
          </w:p>
        </w:tc>
        <w:tc>
          <w:tcPr>
            <w:tcW w:w="2160" w:type="dxa"/>
          </w:tcPr>
          <w:p w14:paraId="733E501E" w14:textId="77777777" w:rsidR="004F6FE9" w:rsidRDefault="00974AF3" w:rsidP="006B1432">
            <w:pPr>
              <w:jc w:val="center"/>
            </w:pPr>
            <w:r>
              <w:rPr>
                <w:rFonts w:ascii="Segoe UI" w:hAnsi="Segoe UI" w:cs="Segoe UI"/>
                <w:color w:val="212121"/>
                <w:shd w:val="clear" w:color="auto" w:fill="FFFFFF"/>
              </w:rPr>
              <w:t>643820</w:t>
            </w:r>
          </w:p>
        </w:tc>
      </w:tr>
      <w:tr w:rsidR="004F6FE9" w14:paraId="4798F747" w14:textId="77777777" w:rsidTr="00587810">
        <w:trPr>
          <w:trHeight w:val="315"/>
        </w:trPr>
        <w:tc>
          <w:tcPr>
            <w:tcW w:w="1278" w:type="dxa"/>
            <w:vMerge/>
          </w:tcPr>
          <w:p w14:paraId="33E1459C" w14:textId="77777777" w:rsidR="004F6FE9" w:rsidRDefault="004F6FE9" w:rsidP="006B1432">
            <w:pPr>
              <w:jc w:val="center"/>
            </w:pPr>
          </w:p>
        </w:tc>
        <w:tc>
          <w:tcPr>
            <w:tcW w:w="2250" w:type="dxa"/>
            <w:vMerge/>
          </w:tcPr>
          <w:p w14:paraId="64384956" w14:textId="77777777" w:rsidR="004F6FE9" w:rsidRPr="00E5670D" w:rsidRDefault="004F6FE9" w:rsidP="006B1432">
            <w:pPr>
              <w:jc w:val="center"/>
            </w:pPr>
          </w:p>
        </w:tc>
        <w:tc>
          <w:tcPr>
            <w:tcW w:w="2790" w:type="dxa"/>
          </w:tcPr>
          <w:p w14:paraId="233AEDB2" w14:textId="77777777" w:rsidR="004F6FE9" w:rsidRDefault="004F6FE9" w:rsidP="006B1432">
            <w:pPr>
              <w:jc w:val="center"/>
            </w:pPr>
            <w:r>
              <w:t>Carvo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5E625603" w14:textId="5D305BB4" w:rsidR="00BD251B" w:rsidRDefault="00BD251B" w:rsidP="006B1432">
            <w:pPr>
              <w:jc w:val="center"/>
            </w:pPr>
          </w:p>
        </w:tc>
        <w:tc>
          <w:tcPr>
            <w:tcW w:w="2160" w:type="dxa"/>
          </w:tcPr>
          <w:p w14:paraId="7D8A8EE6" w14:textId="77777777" w:rsidR="004F6FE9" w:rsidRDefault="00974AF3" w:rsidP="006B1432">
            <w:pPr>
              <w:jc w:val="center"/>
            </w:pPr>
            <w:r>
              <w:rPr>
                <w:rFonts w:ascii="Segoe UI" w:hAnsi="Segoe UI" w:cs="Segoe UI"/>
                <w:color w:val="212121"/>
                <w:shd w:val="clear" w:color="auto" w:fill="FFFFFF"/>
              </w:rPr>
              <w:t>7439</w:t>
            </w:r>
          </w:p>
        </w:tc>
      </w:tr>
      <w:tr w:rsidR="004F6FE9" w14:paraId="56CE990B" w14:textId="77777777" w:rsidTr="00587810">
        <w:trPr>
          <w:trHeight w:val="210"/>
        </w:trPr>
        <w:tc>
          <w:tcPr>
            <w:tcW w:w="1278" w:type="dxa"/>
            <w:vMerge/>
          </w:tcPr>
          <w:p w14:paraId="52534405" w14:textId="77777777" w:rsidR="004F6FE9" w:rsidRDefault="004F6FE9" w:rsidP="006B1432">
            <w:pPr>
              <w:jc w:val="center"/>
            </w:pPr>
          </w:p>
        </w:tc>
        <w:tc>
          <w:tcPr>
            <w:tcW w:w="2250" w:type="dxa"/>
            <w:vMerge/>
          </w:tcPr>
          <w:p w14:paraId="5F655CDD" w14:textId="77777777" w:rsidR="004F6FE9" w:rsidRPr="00E5670D" w:rsidRDefault="004F6FE9" w:rsidP="006B1432">
            <w:pPr>
              <w:jc w:val="center"/>
            </w:pPr>
          </w:p>
        </w:tc>
        <w:tc>
          <w:tcPr>
            <w:tcW w:w="2790" w:type="dxa"/>
          </w:tcPr>
          <w:p w14:paraId="51300578" w14:textId="77777777" w:rsidR="004F6FE9" w:rsidRDefault="004F6FE9" w:rsidP="006B1432">
            <w:pPr>
              <w:jc w:val="center"/>
            </w:pPr>
            <w:r>
              <w:t>Nera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4EA87D73" w14:textId="26BD8F52" w:rsidR="00BD251B" w:rsidRDefault="00BD251B" w:rsidP="006B1432">
            <w:pPr>
              <w:jc w:val="center"/>
            </w:pPr>
          </w:p>
        </w:tc>
        <w:tc>
          <w:tcPr>
            <w:tcW w:w="2160" w:type="dxa"/>
          </w:tcPr>
          <w:p w14:paraId="30E18596" w14:textId="77777777" w:rsidR="004F6FE9" w:rsidRDefault="008E4D90" w:rsidP="006B1432">
            <w:pPr>
              <w:jc w:val="center"/>
            </w:pPr>
            <w:r>
              <w:rPr>
                <w:rFonts w:ascii="Segoe UI" w:hAnsi="Segoe UI" w:cs="Segoe UI"/>
                <w:color w:val="212121"/>
                <w:shd w:val="clear" w:color="auto" w:fill="FFFFFF"/>
              </w:rPr>
              <w:t>643779</w:t>
            </w:r>
          </w:p>
        </w:tc>
      </w:tr>
      <w:tr w:rsidR="004F6FE9" w14:paraId="0F58940B" w14:textId="77777777" w:rsidTr="00587810">
        <w:trPr>
          <w:trHeight w:val="285"/>
        </w:trPr>
        <w:tc>
          <w:tcPr>
            <w:tcW w:w="1278" w:type="dxa"/>
            <w:vMerge/>
          </w:tcPr>
          <w:p w14:paraId="4ED214C2" w14:textId="77777777" w:rsidR="004F6FE9" w:rsidRDefault="004F6FE9" w:rsidP="006B1432">
            <w:pPr>
              <w:jc w:val="center"/>
            </w:pPr>
          </w:p>
        </w:tc>
        <w:tc>
          <w:tcPr>
            <w:tcW w:w="2250" w:type="dxa"/>
            <w:vMerge/>
          </w:tcPr>
          <w:p w14:paraId="6C73478A" w14:textId="77777777" w:rsidR="004F6FE9" w:rsidRPr="00E5670D" w:rsidRDefault="004F6FE9" w:rsidP="006B1432">
            <w:pPr>
              <w:jc w:val="center"/>
            </w:pPr>
          </w:p>
        </w:tc>
        <w:tc>
          <w:tcPr>
            <w:tcW w:w="2790" w:type="dxa"/>
          </w:tcPr>
          <w:p w14:paraId="776D7552" w14:textId="77777777" w:rsidR="004F6FE9" w:rsidRDefault="004F6FE9" w:rsidP="006B1432">
            <w:pPr>
              <w:jc w:val="center"/>
            </w:pPr>
            <w:r>
              <w:t>Geranio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1D8C7D02" w14:textId="3A4EADC7" w:rsidR="00BD251B" w:rsidRDefault="00BD251B" w:rsidP="006B1432">
            <w:pPr>
              <w:jc w:val="center"/>
            </w:pPr>
          </w:p>
        </w:tc>
        <w:tc>
          <w:tcPr>
            <w:tcW w:w="2160" w:type="dxa"/>
          </w:tcPr>
          <w:p w14:paraId="31A48394" w14:textId="77777777" w:rsidR="004F6FE9" w:rsidRDefault="002767E8" w:rsidP="006B1432">
            <w:pPr>
              <w:jc w:val="center"/>
            </w:pPr>
            <w:r>
              <w:rPr>
                <w:rFonts w:ascii="Segoe UI" w:hAnsi="Segoe UI" w:cs="Segoe UI"/>
                <w:color w:val="212121"/>
                <w:shd w:val="clear" w:color="auto" w:fill="FFFFFF"/>
              </w:rPr>
              <w:t>637566</w:t>
            </w:r>
          </w:p>
        </w:tc>
      </w:tr>
      <w:tr w:rsidR="004F6FE9" w14:paraId="6EEAA490" w14:textId="77777777" w:rsidTr="00587810">
        <w:trPr>
          <w:trHeight w:val="270"/>
        </w:trPr>
        <w:tc>
          <w:tcPr>
            <w:tcW w:w="1278" w:type="dxa"/>
            <w:vMerge/>
          </w:tcPr>
          <w:p w14:paraId="54342437" w14:textId="77777777" w:rsidR="004F6FE9" w:rsidRDefault="004F6FE9" w:rsidP="006B1432">
            <w:pPr>
              <w:jc w:val="center"/>
            </w:pPr>
          </w:p>
        </w:tc>
        <w:tc>
          <w:tcPr>
            <w:tcW w:w="2250" w:type="dxa"/>
            <w:vMerge/>
          </w:tcPr>
          <w:p w14:paraId="6F5E30FD" w14:textId="77777777" w:rsidR="004F6FE9" w:rsidRPr="00E5670D" w:rsidRDefault="004F6FE9" w:rsidP="006B1432">
            <w:pPr>
              <w:jc w:val="center"/>
            </w:pPr>
          </w:p>
        </w:tc>
        <w:tc>
          <w:tcPr>
            <w:tcW w:w="2790" w:type="dxa"/>
            <w:shd w:val="clear" w:color="auto" w:fill="auto"/>
          </w:tcPr>
          <w:p w14:paraId="1070E7B8" w14:textId="77777777" w:rsidR="004F6FE9" w:rsidRDefault="004F6FE9" w:rsidP="006B1432">
            <w:pPr>
              <w:jc w:val="center"/>
            </w:pPr>
            <w:r>
              <w:t>Gerania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0B8A400A" w14:textId="3D3AB650" w:rsidR="00BD251B" w:rsidRDefault="00BD251B" w:rsidP="006B1432">
            <w:pPr>
              <w:jc w:val="center"/>
            </w:pPr>
          </w:p>
        </w:tc>
        <w:tc>
          <w:tcPr>
            <w:tcW w:w="2160" w:type="dxa"/>
          </w:tcPr>
          <w:p w14:paraId="51C78949" w14:textId="77777777" w:rsidR="004F6FE9" w:rsidRDefault="00AF7DFF" w:rsidP="006B1432">
            <w:pPr>
              <w:jc w:val="center"/>
            </w:pPr>
            <w:r>
              <w:rPr>
                <w:rFonts w:ascii="Segoe UI" w:hAnsi="Segoe UI" w:cs="Segoe UI"/>
                <w:color w:val="212121"/>
                <w:shd w:val="clear" w:color="auto" w:fill="FFFFFF"/>
              </w:rPr>
              <w:t>638011</w:t>
            </w:r>
          </w:p>
        </w:tc>
      </w:tr>
      <w:tr w:rsidR="004F6FE9" w14:paraId="26AA83E7" w14:textId="77777777" w:rsidTr="00587810">
        <w:trPr>
          <w:trHeight w:val="285"/>
        </w:trPr>
        <w:tc>
          <w:tcPr>
            <w:tcW w:w="1278" w:type="dxa"/>
            <w:vMerge/>
          </w:tcPr>
          <w:p w14:paraId="3AB8097F" w14:textId="77777777" w:rsidR="004F6FE9" w:rsidRDefault="004F6FE9" w:rsidP="006B1432">
            <w:pPr>
              <w:jc w:val="center"/>
            </w:pPr>
          </w:p>
        </w:tc>
        <w:tc>
          <w:tcPr>
            <w:tcW w:w="2250" w:type="dxa"/>
            <w:vMerge/>
          </w:tcPr>
          <w:p w14:paraId="4151173E" w14:textId="77777777" w:rsidR="004F6FE9" w:rsidRPr="00E5670D" w:rsidRDefault="004F6FE9" w:rsidP="006B1432">
            <w:pPr>
              <w:jc w:val="center"/>
            </w:pPr>
          </w:p>
        </w:tc>
        <w:tc>
          <w:tcPr>
            <w:tcW w:w="2790" w:type="dxa"/>
          </w:tcPr>
          <w:p w14:paraId="3F95879F" w14:textId="77777777" w:rsidR="004F6FE9" w:rsidRDefault="004F6FE9" w:rsidP="006B1432">
            <w:pPr>
              <w:jc w:val="center"/>
            </w:pPr>
            <w:r w:rsidRPr="00E5670D">
              <w:t>Ne</w:t>
            </w:r>
            <w:r>
              <w:t>ryl format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5EF571A6" w14:textId="5F7C5353" w:rsidR="00A328E0" w:rsidRDefault="00A328E0" w:rsidP="006B1432">
            <w:pPr>
              <w:jc w:val="center"/>
            </w:pPr>
          </w:p>
        </w:tc>
        <w:tc>
          <w:tcPr>
            <w:tcW w:w="2160" w:type="dxa"/>
          </w:tcPr>
          <w:p w14:paraId="0915DC21" w14:textId="77777777" w:rsidR="004F6FE9" w:rsidRDefault="00637F2D" w:rsidP="006B1432">
            <w:pPr>
              <w:jc w:val="center"/>
            </w:pPr>
            <w:r>
              <w:rPr>
                <w:rFonts w:ascii="Segoe UI" w:hAnsi="Segoe UI" w:cs="Segoe UI"/>
                <w:color w:val="212121"/>
                <w:shd w:val="clear" w:color="auto" w:fill="FFFFFF"/>
              </w:rPr>
              <w:t>5354882</w:t>
            </w:r>
          </w:p>
        </w:tc>
      </w:tr>
      <w:tr w:rsidR="004F6FE9" w14:paraId="51ACCD2F" w14:textId="77777777" w:rsidTr="00587810">
        <w:trPr>
          <w:trHeight w:val="345"/>
        </w:trPr>
        <w:tc>
          <w:tcPr>
            <w:tcW w:w="1278" w:type="dxa"/>
            <w:vMerge/>
          </w:tcPr>
          <w:p w14:paraId="76930B4F" w14:textId="77777777" w:rsidR="004F6FE9" w:rsidRDefault="004F6FE9" w:rsidP="006B1432">
            <w:pPr>
              <w:jc w:val="center"/>
            </w:pPr>
          </w:p>
        </w:tc>
        <w:tc>
          <w:tcPr>
            <w:tcW w:w="2250" w:type="dxa"/>
            <w:vMerge/>
          </w:tcPr>
          <w:p w14:paraId="0225C01A" w14:textId="77777777" w:rsidR="004F6FE9" w:rsidRPr="00E5670D" w:rsidRDefault="004F6FE9" w:rsidP="006B1432">
            <w:pPr>
              <w:jc w:val="center"/>
            </w:pPr>
          </w:p>
        </w:tc>
        <w:tc>
          <w:tcPr>
            <w:tcW w:w="2790" w:type="dxa"/>
          </w:tcPr>
          <w:p w14:paraId="7128B548" w14:textId="77777777" w:rsidR="004F6FE9" w:rsidRDefault="004F6FE9" w:rsidP="006B1432">
            <w:pPr>
              <w:jc w:val="center"/>
            </w:pPr>
            <w:r>
              <w:t>Geranyl format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7D475638" w14:textId="6680AAE3" w:rsidR="00A328E0" w:rsidRPr="00E5670D" w:rsidRDefault="00A328E0" w:rsidP="006B1432">
            <w:pPr>
              <w:jc w:val="center"/>
            </w:pPr>
          </w:p>
        </w:tc>
        <w:tc>
          <w:tcPr>
            <w:tcW w:w="2160" w:type="dxa"/>
          </w:tcPr>
          <w:p w14:paraId="34C3AC11" w14:textId="77777777" w:rsidR="004F6FE9" w:rsidRDefault="00CE16B7" w:rsidP="006B1432">
            <w:pPr>
              <w:jc w:val="center"/>
            </w:pPr>
            <w:r>
              <w:rPr>
                <w:rFonts w:ascii="Segoe UI" w:hAnsi="Segoe UI" w:cs="Segoe UI"/>
                <w:color w:val="212121"/>
                <w:shd w:val="clear" w:color="auto" w:fill="FFFFFF"/>
              </w:rPr>
              <w:t>5282109</w:t>
            </w:r>
          </w:p>
        </w:tc>
      </w:tr>
      <w:tr w:rsidR="004F6FE9" w14:paraId="6255E49B" w14:textId="77777777" w:rsidTr="00587810">
        <w:trPr>
          <w:trHeight w:val="300"/>
        </w:trPr>
        <w:tc>
          <w:tcPr>
            <w:tcW w:w="1278" w:type="dxa"/>
            <w:vMerge/>
          </w:tcPr>
          <w:p w14:paraId="6D486913" w14:textId="77777777" w:rsidR="004F6FE9" w:rsidRDefault="004F6FE9" w:rsidP="006B1432">
            <w:pPr>
              <w:jc w:val="center"/>
            </w:pPr>
          </w:p>
        </w:tc>
        <w:tc>
          <w:tcPr>
            <w:tcW w:w="2250" w:type="dxa"/>
            <w:vMerge/>
          </w:tcPr>
          <w:p w14:paraId="0DF3F86A" w14:textId="77777777" w:rsidR="004F6FE9" w:rsidRPr="00E5670D" w:rsidRDefault="004F6FE9" w:rsidP="006B1432">
            <w:pPr>
              <w:jc w:val="center"/>
            </w:pPr>
          </w:p>
        </w:tc>
        <w:tc>
          <w:tcPr>
            <w:tcW w:w="2790" w:type="dxa"/>
          </w:tcPr>
          <w:p w14:paraId="6A49D1A6" w14:textId="77777777" w:rsidR="004F6FE9" w:rsidRDefault="004F6FE9" w:rsidP="006B1432">
            <w:pPr>
              <w:jc w:val="center"/>
            </w:pPr>
            <w:r>
              <w:t>Undecana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638DAD62" w14:textId="41BF7DCC" w:rsidR="00A328E0" w:rsidRDefault="00A328E0" w:rsidP="006B1432">
            <w:pPr>
              <w:jc w:val="center"/>
            </w:pPr>
          </w:p>
        </w:tc>
        <w:tc>
          <w:tcPr>
            <w:tcW w:w="2160" w:type="dxa"/>
          </w:tcPr>
          <w:p w14:paraId="4D416F41" w14:textId="77777777" w:rsidR="004F6FE9" w:rsidRDefault="00AB6ED0" w:rsidP="006B1432">
            <w:pPr>
              <w:jc w:val="center"/>
            </w:pPr>
            <w:r>
              <w:rPr>
                <w:rFonts w:ascii="Segoe UI" w:hAnsi="Segoe UI" w:cs="Segoe UI"/>
                <w:color w:val="212121"/>
                <w:shd w:val="clear" w:color="auto" w:fill="FFFFFF"/>
              </w:rPr>
              <w:t>8186</w:t>
            </w:r>
          </w:p>
        </w:tc>
      </w:tr>
      <w:tr w:rsidR="004F6FE9" w14:paraId="3EC2CFB1" w14:textId="77777777" w:rsidTr="00587810">
        <w:trPr>
          <w:trHeight w:val="326"/>
        </w:trPr>
        <w:tc>
          <w:tcPr>
            <w:tcW w:w="1278" w:type="dxa"/>
            <w:vMerge/>
          </w:tcPr>
          <w:p w14:paraId="142FFFE7" w14:textId="77777777" w:rsidR="004F6FE9" w:rsidRDefault="004F6FE9" w:rsidP="006B1432">
            <w:pPr>
              <w:jc w:val="center"/>
            </w:pPr>
          </w:p>
        </w:tc>
        <w:tc>
          <w:tcPr>
            <w:tcW w:w="2250" w:type="dxa"/>
            <w:vMerge/>
          </w:tcPr>
          <w:p w14:paraId="1079027C" w14:textId="77777777" w:rsidR="004F6FE9" w:rsidRPr="00E5670D" w:rsidRDefault="004F6FE9" w:rsidP="006B1432">
            <w:pPr>
              <w:jc w:val="center"/>
            </w:pPr>
          </w:p>
        </w:tc>
        <w:tc>
          <w:tcPr>
            <w:tcW w:w="2790" w:type="dxa"/>
          </w:tcPr>
          <w:p w14:paraId="0A28EE78" w14:textId="77777777" w:rsidR="004F6FE9" w:rsidRDefault="00EB181B" w:rsidP="006B1432">
            <w:pPr>
              <w:jc w:val="center"/>
            </w:pPr>
            <w:r>
              <w:t>gamma</w:t>
            </w:r>
            <w:r w:rsidR="004F6FE9">
              <w:t>-Elem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0D61000E" w14:textId="19B9DB90" w:rsidR="009832E0" w:rsidRDefault="009832E0" w:rsidP="006B1432">
            <w:pPr>
              <w:jc w:val="center"/>
            </w:pPr>
          </w:p>
        </w:tc>
        <w:tc>
          <w:tcPr>
            <w:tcW w:w="2160" w:type="dxa"/>
          </w:tcPr>
          <w:p w14:paraId="5D4BC49E" w14:textId="77777777" w:rsidR="004F6FE9" w:rsidRDefault="00EB181B" w:rsidP="006B1432">
            <w:pPr>
              <w:jc w:val="center"/>
            </w:pPr>
            <w:r>
              <w:rPr>
                <w:rFonts w:ascii="Segoe UI" w:hAnsi="Segoe UI" w:cs="Segoe UI"/>
                <w:color w:val="212121"/>
                <w:shd w:val="clear" w:color="auto" w:fill="FFFFFF"/>
              </w:rPr>
              <w:t>6432312</w:t>
            </w:r>
          </w:p>
        </w:tc>
      </w:tr>
      <w:tr w:rsidR="004F6FE9" w14:paraId="6EA771EF" w14:textId="77777777" w:rsidTr="00587810">
        <w:trPr>
          <w:trHeight w:val="240"/>
        </w:trPr>
        <w:tc>
          <w:tcPr>
            <w:tcW w:w="1278" w:type="dxa"/>
            <w:vMerge/>
          </w:tcPr>
          <w:p w14:paraId="52A6A186" w14:textId="77777777" w:rsidR="004F6FE9" w:rsidRDefault="004F6FE9" w:rsidP="006B1432">
            <w:pPr>
              <w:jc w:val="center"/>
            </w:pPr>
          </w:p>
        </w:tc>
        <w:tc>
          <w:tcPr>
            <w:tcW w:w="2250" w:type="dxa"/>
            <w:vMerge/>
          </w:tcPr>
          <w:p w14:paraId="5D8F84EB" w14:textId="77777777" w:rsidR="004F6FE9" w:rsidRPr="00E5670D" w:rsidRDefault="004F6FE9" w:rsidP="006B1432">
            <w:pPr>
              <w:jc w:val="center"/>
            </w:pPr>
          </w:p>
        </w:tc>
        <w:tc>
          <w:tcPr>
            <w:tcW w:w="2790" w:type="dxa"/>
          </w:tcPr>
          <w:p w14:paraId="46CA53C3" w14:textId="77777777" w:rsidR="004F6FE9" w:rsidRDefault="004F6FE9" w:rsidP="006B1432">
            <w:pPr>
              <w:jc w:val="center"/>
            </w:pPr>
            <w:r w:rsidRPr="00E5670D">
              <w:t>Cit</w:t>
            </w:r>
            <w:r>
              <w:t>ronellyl acetat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65EB1325" w14:textId="28BF1D0D" w:rsidR="00A328E0" w:rsidRDefault="00A328E0" w:rsidP="006B1432">
            <w:pPr>
              <w:jc w:val="center"/>
            </w:pPr>
          </w:p>
        </w:tc>
        <w:tc>
          <w:tcPr>
            <w:tcW w:w="2160" w:type="dxa"/>
          </w:tcPr>
          <w:p w14:paraId="064A623D" w14:textId="77777777" w:rsidR="004F6FE9" w:rsidRDefault="00EB181B" w:rsidP="006B1432">
            <w:pPr>
              <w:jc w:val="center"/>
            </w:pPr>
            <w:r>
              <w:rPr>
                <w:rFonts w:ascii="Segoe UI" w:hAnsi="Segoe UI" w:cs="Segoe UI"/>
                <w:color w:val="212121"/>
                <w:shd w:val="clear" w:color="auto" w:fill="FFFFFF"/>
              </w:rPr>
              <w:t>9017</w:t>
            </w:r>
          </w:p>
        </w:tc>
      </w:tr>
      <w:tr w:rsidR="004F6FE9" w14:paraId="0DCF88F1" w14:textId="77777777" w:rsidTr="00587810">
        <w:trPr>
          <w:trHeight w:val="315"/>
        </w:trPr>
        <w:tc>
          <w:tcPr>
            <w:tcW w:w="1278" w:type="dxa"/>
            <w:vMerge/>
          </w:tcPr>
          <w:p w14:paraId="28CACB5F" w14:textId="77777777" w:rsidR="004F6FE9" w:rsidRDefault="004F6FE9" w:rsidP="006B1432">
            <w:pPr>
              <w:jc w:val="center"/>
            </w:pPr>
          </w:p>
        </w:tc>
        <w:tc>
          <w:tcPr>
            <w:tcW w:w="2250" w:type="dxa"/>
            <w:vMerge/>
          </w:tcPr>
          <w:p w14:paraId="06E8C492" w14:textId="77777777" w:rsidR="004F6FE9" w:rsidRPr="00E5670D" w:rsidRDefault="004F6FE9" w:rsidP="006B1432">
            <w:pPr>
              <w:jc w:val="center"/>
            </w:pPr>
          </w:p>
        </w:tc>
        <w:tc>
          <w:tcPr>
            <w:tcW w:w="2790" w:type="dxa"/>
          </w:tcPr>
          <w:p w14:paraId="1BB31D90" w14:textId="77777777" w:rsidR="004F6FE9" w:rsidRDefault="004F6FE9" w:rsidP="006B1432">
            <w:pPr>
              <w:jc w:val="center"/>
            </w:pPr>
            <w:r>
              <w:t>Neryl acetat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2AC9CC56" w14:textId="5AFC4A16" w:rsidR="00A328E0" w:rsidRPr="00E5670D" w:rsidRDefault="00A328E0" w:rsidP="006B1432">
            <w:pPr>
              <w:jc w:val="center"/>
            </w:pPr>
          </w:p>
        </w:tc>
        <w:tc>
          <w:tcPr>
            <w:tcW w:w="2160" w:type="dxa"/>
          </w:tcPr>
          <w:p w14:paraId="1AB0DB08" w14:textId="77777777" w:rsidR="004F6FE9" w:rsidRDefault="00EB181B" w:rsidP="006B1432">
            <w:pPr>
              <w:jc w:val="center"/>
            </w:pPr>
            <w:r>
              <w:rPr>
                <w:rFonts w:ascii="Segoe UI" w:hAnsi="Segoe UI" w:cs="Segoe UI"/>
                <w:color w:val="212121"/>
                <w:shd w:val="clear" w:color="auto" w:fill="FFFFFF"/>
              </w:rPr>
              <w:t>1549025</w:t>
            </w:r>
          </w:p>
        </w:tc>
      </w:tr>
      <w:tr w:rsidR="004F6FE9" w14:paraId="580AA318" w14:textId="77777777" w:rsidTr="00587810">
        <w:trPr>
          <w:trHeight w:val="301"/>
        </w:trPr>
        <w:tc>
          <w:tcPr>
            <w:tcW w:w="1278" w:type="dxa"/>
            <w:vMerge/>
          </w:tcPr>
          <w:p w14:paraId="6DC54084" w14:textId="77777777" w:rsidR="004F6FE9" w:rsidRDefault="004F6FE9" w:rsidP="006B1432">
            <w:pPr>
              <w:jc w:val="center"/>
            </w:pPr>
          </w:p>
        </w:tc>
        <w:tc>
          <w:tcPr>
            <w:tcW w:w="2250" w:type="dxa"/>
            <w:vMerge/>
          </w:tcPr>
          <w:p w14:paraId="43490648" w14:textId="77777777" w:rsidR="004F6FE9" w:rsidRPr="00E5670D" w:rsidRDefault="004F6FE9" w:rsidP="006B1432">
            <w:pPr>
              <w:jc w:val="center"/>
            </w:pPr>
          </w:p>
        </w:tc>
        <w:tc>
          <w:tcPr>
            <w:tcW w:w="2790" w:type="dxa"/>
          </w:tcPr>
          <w:p w14:paraId="2EDCE868" w14:textId="77777777" w:rsidR="004F6FE9" w:rsidRDefault="004F6FE9" w:rsidP="006B1432">
            <w:pPr>
              <w:jc w:val="center"/>
            </w:pPr>
            <w:r>
              <w:t>Geranyl acetat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6382DB96" w14:textId="4181E28C" w:rsidR="00A328E0" w:rsidRDefault="00A328E0" w:rsidP="006B1432">
            <w:pPr>
              <w:jc w:val="center"/>
            </w:pPr>
          </w:p>
        </w:tc>
        <w:tc>
          <w:tcPr>
            <w:tcW w:w="2160" w:type="dxa"/>
          </w:tcPr>
          <w:p w14:paraId="2E2EE4C2" w14:textId="77777777" w:rsidR="004F6FE9" w:rsidRDefault="00EB181B" w:rsidP="006B1432">
            <w:pPr>
              <w:jc w:val="center"/>
            </w:pPr>
            <w:r>
              <w:rPr>
                <w:rFonts w:ascii="Segoe UI" w:hAnsi="Segoe UI" w:cs="Segoe UI"/>
                <w:color w:val="212121"/>
                <w:shd w:val="clear" w:color="auto" w:fill="FFFFFF"/>
              </w:rPr>
              <w:t>1549026</w:t>
            </w:r>
          </w:p>
        </w:tc>
      </w:tr>
      <w:tr w:rsidR="004F6FE9" w14:paraId="40D54E39" w14:textId="77777777" w:rsidTr="00587810">
        <w:trPr>
          <w:trHeight w:val="285"/>
        </w:trPr>
        <w:tc>
          <w:tcPr>
            <w:tcW w:w="1278" w:type="dxa"/>
            <w:vMerge/>
          </w:tcPr>
          <w:p w14:paraId="2B1FA789" w14:textId="77777777" w:rsidR="004F6FE9" w:rsidRDefault="004F6FE9" w:rsidP="006B1432">
            <w:pPr>
              <w:jc w:val="center"/>
            </w:pPr>
          </w:p>
        </w:tc>
        <w:tc>
          <w:tcPr>
            <w:tcW w:w="2250" w:type="dxa"/>
            <w:vMerge/>
          </w:tcPr>
          <w:p w14:paraId="786B081C" w14:textId="77777777" w:rsidR="004F6FE9" w:rsidRPr="00E5670D" w:rsidRDefault="004F6FE9" w:rsidP="006B1432">
            <w:pPr>
              <w:jc w:val="center"/>
            </w:pPr>
          </w:p>
        </w:tc>
        <w:tc>
          <w:tcPr>
            <w:tcW w:w="2790" w:type="dxa"/>
          </w:tcPr>
          <w:p w14:paraId="24F85F9A" w14:textId="77777777" w:rsidR="004F6FE9" w:rsidRDefault="004F6FE9" w:rsidP="006B1432">
            <w:pPr>
              <w:jc w:val="center"/>
            </w:pPr>
            <w:r>
              <w:t>Dodecana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3D23161B" w14:textId="6BCCA58F" w:rsidR="00A328E0" w:rsidRDefault="00A328E0" w:rsidP="006B1432">
            <w:pPr>
              <w:jc w:val="center"/>
            </w:pPr>
          </w:p>
        </w:tc>
        <w:tc>
          <w:tcPr>
            <w:tcW w:w="2160" w:type="dxa"/>
          </w:tcPr>
          <w:p w14:paraId="0613CE12" w14:textId="77777777" w:rsidR="004F6FE9" w:rsidRDefault="00EB181B" w:rsidP="006B1432">
            <w:pPr>
              <w:jc w:val="center"/>
            </w:pPr>
            <w:r>
              <w:rPr>
                <w:rFonts w:ascii="Segoe UI" w:hAnsi="Segoe UI" w:cs="Segoe UI"/>
                <w:color w:val="212121"/>
                <w:shd w:val="clear" w:color="auto" w:fill="FFFFFF"/>
              </w:rPr>
              <w:t>8194</w:t>
            </w:r>
          </w:p>
        </w:tc>
      </w:tr>
      <w:tr w:rsidR="004F6FE9" w14:paraId="02A0F720" w14:textId="77777777" w:rsidTr="00587810">
        <w:trPr>
          <w:trHeight w:val="240"/>
        </w:trPr>
        <w:tc>
          <w:tcPr>
            <w:tcW w:w="1278" w:type="dxa"/>
            <w:vMerge/>
          </w:tcPr>
          <w:p w14:paraId="5226B7B3" w14:textId="77777777" w:rsidR="004F6FE9" w:rsidRDefault="004F6FE9" w:rsidP="006B1432">
            <w:pPr>
              <w:jc w:val="center"/>
            </w:pPr>
          </w:p>
        </w:tc>
        <w:tc>
          <w:tcPr>
            <w:tcW w:w="2250" w:type="dxa"/>
            <w:vMerge/>
          </w:tcPr>
          <w:p w14:paraId="32622372" w14:textId="77777777" w:rsidR="004F6FE9" w:rsidRPr="00E5670D" w:rsidRDefault="004F6FE9" w:rsidP="006B1432">
            <w:pPr>
              <w:jc w:val="center"/>
            </w:pPr>
          </w:p>
        </w:tc>
        <w:tc>
          <w:tcPr>
            <w:tcW w:w="2790" w:type="dxa"/>
          </w:tcPr>
          <w:p w14:paraId="11D968B6" w14:textId="77777777" w:rsidR="004F6FE9" w:rsidRDefault="004F6FE9" w:rsidP="006B1432">
            <w:pPr>
              <w:jc w:val="center"/>
            </w:pPr>
            <w:r>
              <w:t>b-Caryophyll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79F6A8F3" w14:textId="67786C23" w:rsidR="00A328E0" w:rsidRDefault="00A328E0" w:rsidP="006B1432">
            <w:pPr>
              <w:jc w:val="center"/>
            </w:pPr>
          </w:p>
        </w:tc>
        <w:tc>
          <w:tcPr>
            <w:tcW w:w="2160" w:type="dxa"/>
          </w:tcPr>
          <w:p w14:paraId="06BC58A2" w14:textId="77777777" w:rsidR="004F6FE9" w:rsidRDefault="00EB181B" w:rsidP="006B1432">
            <w:pPr>
              <w:jc w:val="center"/>
            </w:pPr>
            <w:r>
              <w:rPr>
                <w:rFonts w:ascii="Segoe UI" w:hAnsi="Segoe UI" w:cs="Segoe UI"/>
                <w:color w:val="212121"/>
                <w:shd w:val="clear" w:color="auto" w:fill="FFFFFF"/>
              </w:rPr>
              <w:t>5281515</w:t>
            </w:r>
          </w:p>
        </w:tc>
      </w:tr>
      <w:tr w:rsidR="004F6FE9" w14:paraId="5F6BB337" w14:textId="77777777" w:rsidTr="00587810">
        <w:trPr>
          <w:trHeight w:val="330"/>
        </w:trPr>
        <w:tc>
          <w:tcPr>
            <w:tcW w:w="1278" w:type="dxa"/>
            <w:vMerge/>
          </w:tcPr>
          <w:p w14:paraId="743549E8" w14:textId="77777777" w:rsidR="004F6FE9" w:rsidRDefault="004F6FE9" w:rsidP="006B1432">
            <w:pPr>
              <w:jc w:val="center"/>
            </w:pPr>
          </w:p>
        </w:tc>
        <w:tc>
          <w:tcPr>
            <w:tcW w:w="2250" w:type="dxa"/>
            <w:vMerge/>
          </w:tcPr>
          <w:p w14:paraId="3B614DD5" w14:textId="77777777" w:rsidR="004F6FE9" w:rsidRPr="00E5670D" w:rsidRDefault="004F6FE9" w:rsidP="006B1432">
            <w:pPr>
              <w:jc w:val="center"/>
            </w:pPr>
          </w:p>
        </w:tc>
        <w:tc>
          <w:tcPr>
            <w:tcW w:w="2790" w:type="dxa"/>
          </w:tcPr>
          <w:p w14:paraId="08D40AF5" w14:textId="77777777" w:rsidR="004F6FE9" w:rsidRDefault="004F6FE9" w:rsidP="006B1432">
            <w:pPr>
              <w:jc w:val="center"/>
            </w:pPr>
            <w:r w:rsidRPr="00E5670D">
              <w:t>Tra</w:t>
            </w:r>
            <w:r>
              <w:t>ns-a</w:t>
            </w:r>
            <w:r w:rsidR="008B3609">
              <w:t>lpha</w:t>
            </w:r>
            <w:r>
              <w:t>-bergamot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1EF3BB39" w14:textId="5C92DA78" w:rsidR="00A328E0" w:rsidRDefault="00A328E0" w:rsidP="006B1432">
            <w:pPr>
              <w:jc w:val="center"/>
            </w:pPr>
          </w:p>
        </w:tc>
        <w:tc>
          <w:tcPr>
            <w:tcW w:w="2160" w:type="dxa"/>
          </w:tcPr>
          <w:p w14:paraId="07624131" w14:textId="77777777" w:rsidR="004F6FE9" w:rsidRDefault="008B3609" w:rsidP="006B1432">
            <w:pPr>
              <w:jc w:val="center"/>
            </w:pPr>
            <w:r>
              <w:rPr>
                <w:rFonts w:ascii="Segoe UI" w:hAnsi="Segoe UI" w:cs="Segoe UI"/>
                <w:color w:val="212121"/>
                <w:shd w:val="clear" w:color="auto" w:fill="FFFFFF"/>
              </w:rPr>
              <w:t>6429302</w:t>
            </w:r>
          </w:p>
        </w:tc>
      </w:tr>
      <w:tr w:rsidR="004F6FE9" w14:paraId="752F0B13" w14:textId="77777777" w:rsidTr="00587810">
        <w:trPr>
          <w:trHeight w:val="255"/>
        </w:trPr>
        <w:tc>
          <w:tcPr>
            <w:tcW w:w="1278" w:type="dxa"/>
            <w:vMerge/>
          </w:tcPr>
          <w:p w14:paraId="41C72A95" w14:textId="77777777" w:rsidR="004F6FE9" w:rsidRDefault="004F6FE9" w:rsidP="006B1432">
            <w:pPr>
              <w:jc w:val="center"/>
            </w:pPr>
          </w:p>
        </w:tc>
        <w:tc>
          <w:tcPr>
            <w:tcW w:w="2250" w:type="dxa"/>
            <w:vMerge/>
          </w:tcPr>
          <w:p w14:paraId="10B97BA9" w14:textId="77777777" w:rsidR="004F6FE9" w:rsidRPr="00E5670D" w:rsidRDefault="004F6FE9" w:rsidP="006B1432">
            <w:pPr>
              <w:jc w:val="center"/>
            </w:pPr>
          </w:p>
        </w:tc>
        <w:tc>
          <w:tcPr>
            <w:tcW w:w="2790" w:type="dxa"/>
          </w:tcPr>
          <w:p w14:paraId="4389C6E3" w14:textId="77777777" w:rsidR="004F6FE9" w:rsidRDefault="004F6FE9" w:rsidP="006B1432">
            <w:pPr>
              <w:jc w:val="center"/>
            </w:pPr>
            <w:r>
              <w:t>a</w:t>
            </w:r>
            <w:r w:rsidR="008B3609">
              <w:t>lpha</w:t>
            </w:r>
            <w:r>
              <w:t>-Humul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36C9BA97" w14:textId="49B518EB" w:rsidR="00A328E0" w:rsidRPr="00E5670D" w:rsidRDefault="00A328E0" w:rsidP="006B1432">
            <w:pPr>
              <w:jc w:val="center"/>
            </w:pPr>
          </w:p>
        </w:tc>
        <w:tc>
          <w:tcPr>
            <w:tcW w:w="2160" w:type="dxa"/>
          </w:tcPr>
          <w:p w14:paraId="74081588" w14:textId="77777777" w:rsidR="004F6FE9" w:rsidRDefault="008B3609" w:rsidP="006B1432">
            <w:pPr>
              <w:jc w:val="center"/>
            </w:pPr>
            <w:r>
              <w:rPr>
                <w:rFonts w:ascii="Segoe UI" w:hAnsi="Segoe UI" w:cs="Segoe UI"/>
                <w:color w:val="212121"/>
                <w:shd w:val="clear" w:color="auto" w:fill="FFFFFF"/>
              </w:rPr>
              <w:t>5281520</w:t>
            </w:r>
          </w:p>
        </w:tc>
      </w:tr>
      <w:tr w:rsidR="004F6FE9" w14:paraId="3A43C80F" w14:textId="77777777" w:rsidTr="00587810">
        <w:trPr>
          <w:trHeight w:val="315"/>
        </w:trPr>
        <w:tc>
          <w:tcPr>
            <w:tcW w:w="1278" w:type="dxa"/>
            <w:vMerge/>
          </w:tcPr>
          <w:p w14:paraId="28C8BDBB" w14:textId="77777777" w:rsidR="004F6FE9" w:rsidRDefault="004F6FE9" w:rsidP="006B1432">
            <w:pPr>
              <w:jc w:val="center"/>
            </w:pPr>
          </w:p>
        </w:tc>
        <w:tc>
          <w:tcPr>
            <w:tcW w:w="2250" w:type="dxa"/>
            <w:vMerge/>
          </w:tcPr>
          <w:p w14:paraId="38238314" w14:textId="77777777" w:rsidR="004F6FE9" w:rsidRPr="00E5670D" w:rsidRDefault="004F6FE9" w:rsidP="006B1432">
            <w:pPr>
              <w:jc w:val="center"/>
            </w:pPr>
          </w:p>
        </w:tc>
        <w:tc>
          <w:tcPr>
            <w:tcW w:w="2790" w:type="dxa"/>
          </w:tcPr>
          <w:p w14:paraId="695393A9" w14:textId="77777777" w:rsidR="004F6FE9" w:rsidRDefault="004F6FE9" w:rsidP="006B1432">
            <w:pPr>
              <w:jc w:val="center"/>
            </w:pPr>
            <w:r>
              <w:t>b</w:t>
            </w:r>
            <w:r w:rsidR="008B3609">
              <w:t>eta</w:t>
            </w:r>
            <w:r>
              <w:t>-Bisabolen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45686F6E" w14:textId="179FD24D" w:rsidR="00A328E0" w:rsidRDefault="00A328E0" w:rsidP="006B1432">
            <w:pPr>
              <w:jc w:val="center"/>
            </w:pPr>
          </w:p>
        </w:tc>
        <w:tc>
          <w:tcPr>
            <w:tcW w:w="2160" w:type="dxa"/>
          </w:tcPr>
          <w:p w14:paraId="5287AEA5" w14:textId="77777777" w:rsidR="004F6FE9" w:rsidRDefault="008B3609" w:rsidP="006B1432">
            <w:pPr>
              <w:jc w:val="center"/>
            </w:pPr>
            <w:r>
              <w:rPr>
                <w:rFonts w:ascii="Segoe UI" w:hAnsi="Segoe UI" w:cs="Segoe UI"/>
                <w:color w:val="212121"/>
                <w:shd w:val="clear" w:color="auto" w:fill="FFFFFF"/>
              </w:rPr>
              <w:t>10104370</w:t>
            </w:r>
          </w:p>
        </w:tc>
      </w:tr>
      <w:tr w:rsidR="004F6FE9" w14:paraId="030CA051" w14:textId="77777777" w:rsidTr="00587810">
        <w:trPr>
          <w:trHeight w:val="240"/>
        </w:trPr>
        <w:tc>
          <w:tcPr>
            <w:tcW w:w="1278" w:type="dxa"/>
            <w:vMerge/>
          </w:tcPr>
          <w:p w14:paraId="555EB24D" w14:textId="77777777" w:rsidR="004F6FE9" w:rsidRDefault="004F6FE9" w:rsidP="006B1432">
            <w:pPr>
              <w:jc w:val="center"/>
            </w:pPr>
          </w:p>
        </w:tc>
        <w:tc>
          <w:tcPr>
            <w:tcW w:w="2250" w:type="dxa"/>
            <w:vMerge/>
          </w:tcPr>
          <w:p w14:paraId="2CEB1F6C" w14:textId="77777777" w:rsidR="004F6FE9" w:rsidRPr="00E5670D" w:rsidRDefault="004F6FE9" w:rsidP="006B1432">
            <w:pPr>
              <w:jc w:val="center"/>
            </w:pPr>
          </w:p>
        </w:tc>
        <w:tc>
          <w:tcPr>
            <w:tcW w:w="2790" w:type="dxa"/>
          </w:tcPr>
          <w:p w14:paraId="380C3958" w14:textId="77777777" w:rsidR="004F6FE9" w:rsidRDefault="004F6FE9" w:rsidP="006B1432">
            <w:pPr>
              <w:jc w:val="center"/>
            </w:pPr>
            <w:r>
              <w:t>Germacrene B</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532137D8" w14:textId="4654A35E" w:rsidR="00A328E0" w:rsidRDefault="00A328E0" w:rsidP="006B1432">
            <w:pPr>
              <w:jc w:val="center"/>
            </w:pPr>
          </w:p>
        </w:tc>
        <w:tc>
          <w:tcPr>
            <w:tcW w:w="2160" w:type="dxa"/>
          </w:tcPr>
          <w:p w14:paraId="3C68297E" w14:textId="77777777" w:rsidR="004F6FE9" w:rsidRDefault="008B3609" w:rsidP="006B1432">
            <w:pPr>
              <w:jc w:val="center"/>
            </w:pPr>
            <w:r>
              <w:rPr>
                <w:rFonts w:ascii="Segoe UI" w:hAnsi="Segoe UI" w:cs="Segoe UI"/>
                <w:color w:val="212121"/>
                <w:shd w:val="clear" w:color="auto" w:fill="FFFFFF"/>
              </w:rPr>
              <w:t>5281519</w:t>
            </w:r>
          </w:p>
        </w:tc>
      </w:tr>
      <w:tr w:rsidR="004F6FE9" w14:paraId="1A8DE350" w14:textId="77777777" w:rsidTr="00587810">
        <w:trPr>
          <w:trHeight w:val="285"/>
        </w:trPr>
        <w:tc>
          <w:tcPr>
            <w:tcW w:w="1278" w:type="dxa"/>
            <w:vMerge/>
          </w:tcPr>
          <w:p w14:paraId="166EF93A" w14:textId="77777777" w:rsidR="004F6FE9" w:rsidRDefault="004F6FE9" w:rsidP="006B1432">
            <w:pPr>
              <w:jc w:val="center"/>
            </w:pPr>
          </w:p>
        </w:tc>
        <w:tc>
          <w:tcPr>
            <w:tcW w:w="2250" w:type="dxa"/>
            <w:vMerge/>
          </w:tcPr>
          <w:p w14:paraId="3A5BE995" w14:textId="77777777" w:rsidR="004F6FE9" w:rsidRPr="00E5670D" w:rsidRDefault="004F6FE9" w:rsidP="006B1432">
            <w:pPr>
              <w:jc w:val="center"/>
            </w:pPr>
          </w:p>
        </w:tc>
        <w:tc>
          <w:tcPr>
            <w:tcW w:w="2790" w:type="dxa"/>
          </w:tcPr>
          <w:p w14:paraId="614E49BB" w14:textId="77777777" w:rsidR="004F6FE9" w:rsidRDefault="004F6FE9" w:rsidP="006B1432">
            <w:pPr>
              <w:jc w:val="center"/>
            </w:pPr>
            <w:r>
              <w:t>(E)-nerolido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731CDCDB" w14:textId="4800C9E6" w:rsidR="00A328E0" w:rsidRDefault="00A328E0" w:rsidP="006B1432">
            <w:pPr>
              <w:jc w:val="center"/>
            </w:pPr>
          </w:p>
        </w:tc>
        <w:tc>
          <w:tcPr>
            <w:tcW w:w="2160" w:type="dxa"/>
          </w:tcPr>
          <w:p w14:paraId="3551B4B2" w14:textId="77777777" w:rsidR="004F6FE9" w:rsidRDefault="008B3609" w:rsidP="006B1432">
            <w:pPr>
              <w:jc w:val="center"/>
            </w:pPr>
            <w:r>
              <w:rPr>
                <w:rFonts w:ascii="Segoe UI" w:hAnsi="Segoe UI" w:cs="Segoe UI"/>
                <w:color w:val="212121"/>
                <w:shd w:val="clear" w:color="auto" w:fill="FFFFFF"/>
              </w:rPr>
              <w:t>5284507</w:t>
            </w:r>
          </w:p>
        </w:tc>
      </w:tr>
      <w:tr w:rsidR="004F6FE9" w14:paraId="2949B36A" w14:textId="77777777" w:rsidTr="00587810">
        <w:trPr>
          <w:trHeight w:val="345"/>
        </w:trPr>
        <w:tc>
          <w:tcPr>
            <w:tcW w:w="1278" w:type="dxa"/>
            <w:vMerge/>
          </w:tcPr>
          <w:p w14:paraId="505634F3" w14:textId="77777777" w:rsidR="004F6FE9" w:rsidRDefault="004F6FE9" w:rsidP="006B1432">
            <w:pPr>
              <w:jc w:val="center"/>
            </w:pPr>
          </w:p>
        </w:tc>
        <w:tc>
          <w:tcPr>
            <w:tcW w:w="2250" w:type="dxa"/>
            <w:vMerge/>
          </w:tcPr>
          <w:p w14:paraId="163A33A8" w14:textId="77777777" w:rsidR="004F6FE9" w:rsidRPr="00E5670D" w:rsidRDefault="004F6FE9" w:rsidP="006B1432">
            <w:pPr>
              <w:jc w:val="center"/>
            </w:pPr>
          </w:p>
        </w:tc>
        <w:tc>
          <w:tcPr>
            <w:tcW w:w="2790" w:type="dxa"/>
          </w:tcPr>
          <w:p w14:paraId="33FE0BA7" w14:textId="77777777" w:rsidR="004F6FE9" w:rsidRDefault="004F6FE9" w:rsidP="006B1432">
            <w:pPr>
              <w:jc w:val="center"/>
            </w:pPr>
            <w:r>
              <w:t>Caryophyllene oxide</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51DC84A7" w14:textId="136F6839" w:rsidR="00A328E0" w:rsidRDefault="00A328E0" w:rsidP="006B1432">
            <w:pPr>
              <w:jc w:val="center"/>
            </w:pPr>
          </w:p>
        </w:tc>
        <w:tc>
          <w:tcPr>
            <w:tcW w:w="2160" w:type="dxa"/>
          </w:tcPr>
          <w:p w14:paraId="13D9E598" w14:textId="77777777" w:rsidR="004F6FE9" w:rsidRDefault="008B3609" w:rsidP="006B1432">
            <w:pPr>
              <w:jc w:val="center"/>
            </w:pPr>
            <w:r>
              <w:rPr>
                <w:rFonts w:ascii="Segoe UI" w:hAnsi="Segoe UI" w:cs="Segoe UI"/>
                <w:color w:val="212121"/>
                <w:shd w:val="clear" w:color="auto" w:fill="FFFFFF"/>
              </w:rPr>
              <w:t>1742210</w:t>
            </w:r>
          </w:p>
        </w:tc>
      </w:tr>
      <w:tr w:rsidR="004F6FE9" w14:paraId="36C78C28" w14:textId="77777777" w:rsidTr="00587810">
        <w:trPr>
          <w:trHeight w:val="242"/>
        </w:trPr>
        <w:tc>
          <w:tcPr>
            <w:tcW w:w="1278" w:type="dxa"/>
            <w:vMerge/>
          </w:tcPr>
          <w:p w14:paraId="0B74B005" w14:textId="77777777" w:rsidR="004F6FE9" w:rsidRDefault="004F6FE9" w:rsidP="006B1432">
            <w:pPr>
              <w:jc w:val="center"/>
            </w:pPr>
          </w:p>
        </w:tc>
        <w:tc>
          <w:tcPr>
            <w:tcW w:w="2250" w:type="dxa"/>
            <w:vMerge/>
          </w:tcPr>
          <w:p w14:paraId="1691605F" w14:textId="77777777" w:rsidR="004F6FE9" w:rsidRPr="00E5670D" w:rsidRDefault="004F6FE9" w:rsidP="006B1432">
            <w:pPr>
              <w:jc w:val="center"/>
            </w:pPr>
          </w:p>
        </w:tc>
        <w:tc>
          <w:tcPr>
            <w:tcW w:w="2790" w:type="dxa"/>
          </w:tcPr>
          <w:p w14:paraId="2CFD4CCC" w14:textId="77777777" w:rsidR="004F6FE9" w:rsidRDefault="004F6FE9" w:rsidP="006B1432">
            <w:pPr>
              <w:jc w:val="center"/>
            </w:pPr>
            <w:r w:rsidRPr="00E5670D">
              <w:t>Trans-phytol</w:t>
            </w:r>
            <w:r w:rsidR="00256AC7">
              <w:fldChar w:fldCharType="begin" w:fldLock="1"/>
            </w:r>
            <w:r w:rsidR="00256AC7">
              <w:instrText>ADDIN CSL_CITATION {"citationItems":[{"id":"ITEM-1","itemData":{"DOI":"10.1016/j.lwt.2008.09.015","ISSN":"00236438","abstract":"The essential oil (EO) isolated by hydro-distillation from the peel of fully matured ripen fruits of Citrus reticulata Blanco were analyzed by GC and GC-MS. Thirty seven different components were identified constituting approximately ≥99% of the oil. The major components were limonene (46.7%), geranial (19.0%), neral (14.5%), geranyl acetate (3.9%), geraniol (3.5%), β-caryophyllene (2.6%), nerol (2.3%), neryl acetate (1.1%) etc. The antifungal activity of the oil was tested by poisoned food (PF) technique and the volatile activity (VA) assay against five plant pathogenic fungi viz Alternaria alternata (Aa), Rhizoctonia solani (Rs), Curvularia lunata (Cl), Fusarium oxysporum (Fo) and Helminthosporium oryzae (Ho). The oil showed better activity in VA assay. The Minimum inhibitory concentration (MIC) for Aa, Rs and Cl was 0.2 ml/100 ml whereas &gt;0.2 ml/100 ml for Fo and Ho in PF technique. Fungal sporulation was also completely inhibited at 2 ml/100 ml of the oil except for Cl and Ho, which was only 0.5% (±0.5) and 0.25% (±0.25) respectively as compared to control. © 2008 Swiss Society of Food Science and Technology.","author":[{"dropping-particle":"","family":"Chutia","given":"M.","non-dropping-particle":"","parse-names":false,"suffix":""},{"dropping-particle":"","family":"Deka Bhuyan","given":"P.","non-dropping-particle":"","parse-names":false,"suffix":""},{"dropping-particle":"","family":"Pathak","given":"M. G.","non-dropping-particle":"","parse-names":false,"suffix":""},{"dropping-particle":"","family":"Sarma","given":"T. C.","non-dropping-particle":"","parse-names":false,"suffix":""},{"dropping-particle":"","family":"Boruah","given":"P.","non-dropping-particle":"","parse-names":false,"suffix":""}],"container-title":"LWT - Food Science and Technology","id":"ITEM-1","issue":"3","issued":{"date-parts":[["2009"]]},"page":"777-780","publisher":"Swiss Society of Food Science and Technology","title":"Antifungal activity and chemical composition of Citrus reticulata Blanco essential oil against phytopathogens from North East India","type":"article-journal","volume":"42"},"uris":["http://www.mendeley.com/documents/?uuid=4bfb1c95-5369-4c8a-be4b-60565ab76875"]}],"mendeley":{"formattedCitation":"&lt;sup&gt;5&lt;/sup&gt;","plainTextFormattedCitation":"5","previouslyFormattedCitation":"&lt;sup&gt;5&lt;/sup&gt;"},"properties":{"noteIndex":0},"schema":"https://github.com/citation-style-language/schema/raw/master/csl-citation.json"}</w:instrText>
            </w:r>
            <w:r w:rsidR="00256AC7">
              <w:fldChar w:fldCharType="separate"/>
            </w:r>
            <w:r w:rsidR="00256AC7" w:rsidRPr="00256AC7">
              <w:rPr>
                <w:noProof/>
                <w:vertAlign w:val="superscript"/>
              </w:rPr>
              <w:t>5</w:t>
            </w:r>
            <w:r w:rsidR="00256AC7">
              <w:fldChar w:fldCharType="end"/>
            </w:r>
          </w:p>
          <w:p w14:paraId="622AEAF6" w14:textId="3411E14E" w:rsidR="00A328E0" w:rsidRDefault="00A328E0" w:rsidP="006B1432">
            <w:pPr>
              <w:jc w:val="center"/>
            </w:pPr>
          </w:p>
        </w:tc>
        <w:tc>
          <w:tcPr>
            <w:tcW w:w="2160" w:type="dxa"/>
          </w:tcPr>
          <w:p w14:paraId="2384C007" w14:textId="77777777" w:rsidR="004F6FE9" w:rsidRDefault="008B3609" w:rsidP="006B1432">
            <w:pPr>
              <w:jc w:val="center"/>
            </w:pPr>
            <w:r>
              <w:rPr>
                <w:rFonts w:ascii="Segoe UI" w:hAnsi="Segoe UI" w:cs="Segoe UI"/>
                <w:color w:val="212121"/>
                <w:shd w:val="clear" w:color="auto" w:fill="FFFFFF"/>
              </w:rPr>
              <w:t>5280435</w:t>
            </w:r>
          </w:p>
        </w:tc>
      </w:tr>
      <w:tr w:rsidR="004F6FE9" w14:paraId="2F2D7C7A" w14:textId="77777777" w:rsidTr="00587810">
        <w:trPr>
          <w:trHeight w:val="330"/>
        </w:trPr>
        <w:tc>
          <w:tcPr>
            <w:tcW w:w="1278" w:type="dxa"/>
            <w:vMerge/>
          </w:tcPr>
          <w:p w14:paraId="2058BC8A" w14:textId="77777777" w:rsidR="004F6FE9" w:rsidRDefault="004F6FE9" w:rsidP="006B1432">
            <w:pPr>
              <w:jc w:val="center"/>
            </w:pPr>
          </w:p>
        </w:tc>
        <w:tc>
          <w:tcPr>
            <w:tcW w:w="2250" w:type="dxa"/>
            <w:vMerge/>
          </w:tcPr>
          <w:p w14:paraId="0745C417" w14:textId="77777777" w:rsidR="004F6FE9" w:rsidRPr="00E5670D" w:rsidRDefault="004F6FE9" w:rsidP="006B1432">
            <w:pPr>
              <w:jc w:val="center"/>
            </w:pPr>
          </w:p>
        </w:tc>
        <w:tc>
          <w:tcPr>
            <w:tcW w:w="2790" w:type="dxa"/>
          </w:tcPr>
          <w:p w14:paraId="7071AE01" w14:textId="77777777" w:rsidR="004F6FE9" w:rsidRDefault="004F6FE9" w:rsidP="006B1432">
            <w:pPr>
              <w:jc w:val="center"/>
            </w:pPr>
            <w:r w:rsidRPr="004F6FE9">
              <w:t>Germacrene D</w:t>
            </w:r>
            <w:r w:rsidR="00256AC7">
              <w:fldChar w:fldCharType="begin" w:fldLock="1"/>
            </w:r>
            <w:r w:rsidR="004F4BE2">
              <w:instrText>ADDIN CSL_CITATION {"citationItems":[{"id":"ITEM-1","itemData":{"DOI":"10.1271/bbb.68.1690","ISSN":"09168451","PMID":"15322352","abstract":"Citrus reticulata Blanco (ponkan) cold-pressed oil and its oxygenated fraction were studied by analytical (GC and GC/MS) and sensory analyses. The monoterpene group was predominant, accounting for more than 89.6% (w/w), of which limonene was the most abundant (80.3%). Among the oxygenated compounds, octanal and decanal were the major ones among 12 aldehydes accounting for &gt;1.5%; six alcohols were identified with a total concentration of &gt;0.7%, while oxides, ketones and esters did not quantitatively or qualitatively contribute to the oil. Sniffing the ponkan cold-pressed oil and its oxygenated fraction demonstrated that octanal and decanal were the characteristic odor components of ponkan. Reconstruction of the ponkan aroma model and its sensory evaluation by a hedonic test were performed, showing that, in addition to octanal and decanal which played important roles, (R)-(+)-limonene contributed to the aroma model as a background component, making the aroma model very similar to that of the original.","author":[{"dropping-particle":"","family":"Sawamura","given":"Masayoshi","non-dropping-particle":"","parse-names":false,"suffix":""},{"dropping-particle":"","family":"Thi Minh Tu","given":"Nguyen","non-dropping-particle":"","parse-names":false,"suffix":""},{"dropping-particle":"","family":"Onishi","given":"Yuji","non-dropping-particle":"","parse-names":false,"suffix":""},{"dropping-particle":"","family":"Ogawa","given":"Eriko","non-dropping-particle":"","parse-names":false,"suffix":""},{"dropping-particle":"","family":"Choi","given":"Hyang Sook","non-dropping-particle":"","parse-names":false,"suffix":""}],"container-title":"Bioscience, Biotechnology and Biochemistry","id":"ITEM-1","issue":"8","issued":{"date-parts":[["2004"]]},"page":"1690-1697","title":"Characteristic odor components of Citrus reticulata Blanco (ponkan) cold-pressed oil","type":"article-journal","volume":"68"},"uris":["http://www.mendeley.com/documents/?uuid=6dc872ca-5703-464b-bae6-8e2031586190"]}],"mendeley":{"formattedCitation":"&lt;sup&gt;6&lt;/sup&gt;","plainTextFormattedCitation":"6","previouslyFormattedCitation":"&lt;sup&gt;6&lt;/sup&gt;"},"properties":{"noteIndex":0},"schema":"https://github.com/citation-style-language/schema/raw/master/csl-citation.json"}</w:instrText>
            </w:r>
            <w:r w:rsidR="00256AC7">
              <w:fldChar w:fldCharType="separate"/>
            </w:r>
            <w:r w:rsidR="00256AC7" w:rsidRPr="00256AC7">
              <w:rPr>
                <w:noProof/>
                <w:vertAlign w:val="superscript"/>
              </w:rPr>
              <w:t>6</w:t>
            </w:r>
            <w:r w:rsidR="00256AC7">
              <w:fldChar w:fldCharType="end"/>
            </w:r>
          </w:p>
          <w:p w14:paraId="1A80648C" w14:textId="0C77F153" w:rsidR="00A328E0" w:rsidRPr="00E5670D" w:rsidRDefault="00A328E0" w:rsidP="006B1432">
            <w:pPr>
              <w:jc w:val="center"/>
            </w:pPr>
          </w:p>
        </w:tc>
        <w:tc>
          <w:tcPr>
            <w:tcW w:w="2160" w:type="dxa"/>
          </w:tcPr>
          <w:p w14:paraId="4A9E1F8F" w14:textId="77777777" w:rsidR="004F6FE9" w:rsidRDefault="008B3609" w:rsidP="006B1432">
            <w:pPr>
              <w:jc w:val="center"/>
            </w:pPr>
            <w:r>
              <w:rPr>
                <w:rFonts w:ascii="Segoe UI" w:hAnsi="Segoe UI" w:cs="Segoe UI"/>
                <w:color w:val="212121"/>
                <w:shd w:val="clear" w:color="auto" w:fill="FFFFFF"/>
              </w:rPr>
              <w:t>5317570</w:t>
            </w:r>
          </w:p>
        </w:tc>
      </w:tr>
      <w:tr w:rsidR="007176CB" w14:paraId="73FEB2A9" w14:textId="77777777" w:rsidTr="00587810">
        <w:trPr>
          <w:trHeight w:val="560"/>
        </w:trPr>
        <w:tc>
          <w:tcPr>
            <w:tcW w:w="1278" w:type="dxa"/>
            <w:vMerge w:val="restart"/>
          </w:tcPr>
          <w:p w14:paraId="7F0D31C1" w14:textId="77777777" w:rsidR="007176CB" w:rsidRDefault="007176CB" w:rsidP="006B1432">
            <w:pPr>
              <w:jc w:val="center"/>
            </w:pPr>
            <w:r>
              <w:t>4.</w:t>
            </w:r>
          </w:p>
        </w:tc>
        <w:tc>
          <w:tcPr>
            <w:tcW w:w="2250" w:type="dxa"/>
            <w:vMerge w:val="restart"/>
          </w:tcPr>
          <w:p w14:paraId="383AA65C" w14:textId="133BD706" w:rsidR="007176CB" w:rsidRDefault="007176CB" w:rsidP="00693FF3">
            <w:pPr>
              <w:jc w:val="center"/>
            </w:pPr>
            <w:r w:rsidRPr="00BD3EDD">
              <w:rPr>
                <w:i/>
              </w:rPr>
              <w:t>Clematis armandii</w:t>
            </w:r>
            <w:r w:rsidRPr="00BD3EDD">
              <w:t xml:space="preserve"> Franch.</w:t>
            </w:r>
          </w:p>
        </w:tc>
        <w:tc>
          <w:tcPr>
            <w:tcW w:w="2790" w:type="dxa"/>
          </w:tcPr>
          <w:p w14:paraId="67FD9E2F" w14:textId="77777777" w:rsidR="007176CB" w:rsidRDefault="00521599" w:rsidP="006B1432">
            <w:pPr>
              <w:jc w:val="center"/>
            </w:pPr>
            <w:r w:rsidRPr="00C8255F">
              <w:t>threo-guaiacylglycerol-β-coniferyl ether</w:t>
            </w:r>
            <w:r w:rsidR="004F4BE2">
              <w:fldChar w:fldCharType="begin" w:fldLock="1"/>
            </w:r>
            <w:r w:rsidR="004F4BE2">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p w14:paraId="3D0CEAF8" w14:textId="542D46B0" w:rsidR="00A328E0" w:rsidRDefault="00A328E0" w:rsidP="006B1432">
            <w:pPr>
              <w:jc w:val="center"/>
            </w:pPr>
          </w:p>
        </w:tc>
        <w:tc>
          <w:tcPr>
            <w:tcW w:w="2160" w:type="dxa"/>
          </w:tcPr>
          <w:p w14:paraId="339EF3E0" w14:textId="77777777" w:rsidR="007176CB" w:rsidRDefault="00521599" w:rsidP="006B1432">
            <w:pPr>
              <w:jc w:val="center"/>
            </w:pPr>
            <w:r>
              <w:rPr>
                <w:rFonts w:ascii="Segoe UI" w:hAnsi="Segoe UI" w:cs="Segoe UI"/>
                <w:color w:val="212121"/>
                <w:shd w:val="clear" w:color="auto" w:fill="FFFFFF"/>
              </w:rPr>
              <w:t>14274761</w:t>
            </w:r>
          </w:p>
        </w:tc>
      </w:tr>
      <w:tr w:rsidR="007176CB" w14:paraId="15CEE75D" w14:textId="77777777" w:rsidTr="00587810">
        <w:trPr>
          <w:trHeight w:val="285"/>
        </w:trPr>
        <w:tc>
          <w:tcPr>
            <w:tcW w:w="1278" w:type="dxa"/>
            <w:vMerge/>
          </w:tcPr>
          <w:p w14:paraId="0D18F8E1" w14:textId="77777777" w:rsidR="007176CB" w:rsidRDefault="007176CB" w:rsidP="006B1432">
            <w:pPr>
              <w:jc w:val="center"/>
            </w:pPr>
          </w:p>
        </w:tc>
        <w:tc>
          <w:tcPr>
            <w:tcW w:w="2250" w:type="dxa"/>
            <w:vMerge/>
          </w:tcPr>
          <w:p w14:paraId="12109068" w14:textId="77777777" w:rsidR="007176CB" w:rsidRPr="00BD3EDD" w:rsidRDefault="007176CB" w:rsidP="006B1432">
            <w:pPr>
              <w:jc w:val="center"/>
            </w:pPr>
          </w:p>
        </w:tc>
        <w:tc>
          <w:tcPr>
            <w:tcW w:w="2790" w:type="dxa"/>
            <w:shd w:val="clear" w:color="auto" w:fill="auto"/>
          </w:tcPr>
          <w:p w14:paraId="2E1F411E" w14:textId="77777777" w:rsidR="007176CB" w:rsidRDefault="007176CB" w:rsidP="006B1432">
            <w:pPr>
              <w:jc w:val="center"/>
            </w:pPr>
            <w:r w:rsidRPr="00C8255F">
              <w:t>(2R,3R)-secoisolariciresinol</w:t>
            </w:r>
            <w:r w:rsidR="004F4BE2">
              <w:fldChar w:fldCharType="begin" w:fldLock="1"/>
            </w:r>
            <w:r w:rsidR="004F4BE2">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p w14:paraId="20808FE5" w14:textId="07AA5F86" w:rsidR="00A328E0" w:rsidRPr="00C8255F" w:rsidRDefault="00A328E0" w:rsidP="006B1432">
            <w:pPr>
              <w:jc w:val="center"/>
            </w:pPr>
          </w:p>
        </w:tc>
        <w:tc>
          <w:tcPr>
            <w:tcW w:w="2160" w:type="dxa"/>
          </w:tcPr>
          <w:p w14:paraId="7F1CFAD0" w14:textId="77777777" w:rsidR="007176CB" w:rsidRDefault="00FB1E88" w:rsidP="006B1432">
            <w:pPr>
              <w:jc w:val="center"/>
            </w:pPr>
            <w:r>
              <w:rPr>
                <w:rFonts w:ascii="Segoe UI" w:hAnsi="Segoe UI" w:cs="Segoe UI"/>
                <w:color w:val="212121"/>
                <w:shd w:val="clear" w:color="auto" w:fill="FFFFFF"/>
              </w:rPr>
              <w:t>44566585</w:t>
            </w:r>
          </w:p>
        </w:tc>
      </w:tr>
      <w:tr w:rsidR="007176CB" w14:paraId="4020AE6F" w14:textId="77777777" w:rsidTr="00587810">
        <w:trPr>
          <w:trHeight w:val="330"/>
        </w:trPr>
        <w:tc>
          <w:tcPr>
            <w:tcW w:w="1278" w:type="dxa"/>
            <w:vMerge/>
          </w:tcPr>
          <w:p w14:paraId="3D8EA08B" w14:textId="77777777" w:rsidR="007176CB" w:rsidRDefault="007176CB" w:rsidP="006B1432">
            <w:pPr>
              <w:jc w:val="center"/>
            </w:pPr>
          </w:p>
        </w:tc>
        <w:tc>
          <w:tcPr>
            <w:tcW w:w="2250" w:type="dxa"/>
            <w:vMerge/>
          </w:tcPr>
          <w:p w14:paraId="23B1D275" w14:textId="77777777" w:rsidR="007176CB" w:rsidRPr="00BD3EDD" w:rsidRDefault="007176CB" w:rsidP="006B1432">
            <w:pPr>
              <w:jc w:val="center"/>
            </w:pPr>
          </w:p>
        </w:tc>
        <w:tc>
          <w:tcPr>
            <w:tcW w:w="2790" w:type="dxa"/>
          </w:tcPr>
          <w:p w14:paraId="48DFA9EE" w14:textId="77777777" w:rsidR="007176CB" w:rsidRDefault="007176CB" w:rsidP="006B1432">
            <w:pPr>
              <w:jc w:val="center"/>
            </w:pPr>
            <w:r w:rsidRPr="00C8255F">
              <w:t>(þ)-pinoresinol</w:t>
            </w:r>
            <w:r w:rsidR="004F4BE2">
              <w:fldChar w:fldCharType="begin" w:fldLock="1"/>
            </w:r>
            <w:r w:rsidR="004F4BE2">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p w14:paraId="77E3A3CC" w14:textId="0011E089" w:rsidR="00A328E0" w:rsidRPr="00C8255F" w:rsidRDefault="00A328E0" w:rsidP="006B1432">
            <w:pPr>
              <w:jc w:val="center"/>
            </w:pPr>
          </w:p>
        </w:tc>
        <w:tc>
          <w:tcPr>
            <w:tcW w:w="2160" w:type="dxa"/>
          </w:tcPr>
          <w:p w14:paraId="730FCC62" w14:textId="77777777" w:rsidR="007176CB" w:rsidRDefault="00FB1E88" w:rsidP="006B1432">
            <w:pPr>
              <w:jc w:val="center"/>
            </w:pPr>
            <w:r>
              <w:rPr>
                <w:rFonts w:ascii="Segoe UI" w:hAnsi="Segoe UI" w:cs="Segoe UI"/>
                <w:color w:val="212121"/>
                <w:shd w:val="clear" w:color="auto" w:fill="FFFFFF"/>
              </w:rPr>
              <w:t>73399</w:t>
            </w:r>
          </w:p>
        </w:tc>
      </w:tr>
      <w:tr w:rsidR="007176CB" w14:paraId="4F724EC2" w14:textId="77777777" w:rsidTr="00587810">
        <w:trPr>
          <w:trHeight w:val="330"/>
        </w:trPr>
        <w:tc>
          <w:tcPr>
            <w:tcW w:w="1278" w:type="dxa"/>
            <w:vMerge/>
          </w:tcPr>
          <w:p w14:paraId="40D0A247" w14:textId="77777777" w:rsidR="007176CB" w:rsidRDefault="007176CB" w:rsidP="006B1432">
            <w:pPr>
              <w:jc w:val="center"/>
            </w:pPr>
          </w:p>
        </w:tc>
        <w:tc>
          <w:tcPr>
            <w:tcW w:w="2250" w:type="dxa"/>
            <w:vMerge/>
          </w:tcPr>
          <w:p w14:paraId="1EEE6259" w14:textId="77777777" w:rsidR="007176CB" w:rsidRPr="00BD3EDD" w:rsidRDefault="007176CB" w:rsidP="006B1432">
            <w:pPr>
              <w:jc w:val="center"/>
            </w:pPr>
          </w:p>
        </w:tc>
        <w:tc>
          <w:tcPr>
            <w:tcW w:w="2790" w:type="dxa"/>
          </w:tcPr>
          <w:p w14:paraId="1FED148C" w14:textId="77777777" w:rsidR="007176CB" w:rsidRDefault="007176CB" w:rsidP="006B1432">
            <w:pPr>
              <w:jc w:val="center"/>
            </w:pPr>
            <w:r w:rsidRPr="007176CB">
              <w:t>syringaresinol</w:t>
            </w:r>
            <w:r w:rsidR="004F4BE2">
              <w:fldChar w:fldCharType="begin" w:fldLock="1"/>
            </w:r>
            <w:r w:rsidR="004F4BE2">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p w14:paraId="3A3FC108" w14:textId="4786F836" w:rsidR="00A328E0" w:rsidRPr="00C8255F" w:rsidRDefault="00A328E0" w:rsidP="006B1432">
            <w:pPr>
              <w:jc w:val="center"/>
            </w:pPr>
          </w:p>
        </w:tc>
        <w:tc>
          <w:tcPr>
            <w:tcW w:w="2160" w:type="dxa"/>
          </w:tcPr>
          <w:p w14:paraId="3ADD1B6F" w14:textId="77777777" w:rsidR="007176CB" w:rsidRDefault="009D7AA0" w:rsidP="006B1432">
            <w:pPr>
              <w:jc w:val="center"/>
            </w:pPr>
            <w:r>
              <w:rPr>
                <w:rFonts w:ascii="Segoe UI" w:hAnsi="Segoe UI" w:cs="Segoe UI"/>
                <w:color w:val="212121"/>
                <w:shd w:val="clear" w:color="auto" w:fill="FFFFFF"/>
              </w:rPr>
              <w:t>100067</w:t>
            </w:r>
          </w:p>
        </w:tc>
      </w:tr>
      <w:tr w:rsidR="007176CB" w14:paraId="1B5D584A" w14:textId="77777777" w:rsidTr="00587810">
        <w:trPr>
          <w:trHeight w:val="345"/>
        </w:trPr>
        <w:tc>
          <w:tcPr>
            <w:tcW w:w="1278" w:type="dxa"/>
            <w:vMerge/>
          </w:tcPr>
          <w:p w14:paraId="6F4455B8" w14:textId="77777777" w:rsidR="007176CB" w:rsidRDefault="007176CB" w:rsidP="006B1432">
            <w:pPr>
              <w:jc w:val="center"/>
            </w:pPr>
          </w:p>
        </w:tc>
        <w:tc>
          <w:tcPr>
            <w:tcW w:w="2250" w:type="dxa"/>
            <w:vMerge/>
          </w:tcPr>
          <w:p w14:paraId="2B996D9B" w14:textId="77777777" w:rsidR="007176CB" w:rsidRPr="00BD3EDD" w:rsidRDefault="007176CB" w:rsidP="006B1432">
            <w:pPr>
              <w:jc w:val="center"/>
            </w:pPr>
          </w:p>
        </w:tc>
        <w:tc>
          <w:tcPr>
            <w:tcW w:w="2790" w:type="dxa"/>
          </w:tcPr>
          <w:p w14:paraId="7EEC928D" w14:textId="77777777" w:rsidR="007176CB" w:rsidRDefault="007176CB" w:rsidP="006B1432">
            <w:pPr>
              <w:jc w:val="center"/>
            </w:pPr>
            <w:r w:rsidRPr="007176CB">
              <w:t>(þ)-epipinoresinol</w:t>
            </w:r>
            <w:r w:rsidR="004F4BE2">
              <w:fldChar w:fldCharType="begin" w:fldLock="1"/>
            </w:r>
            <w:r w:rsidR="004F4BE2">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p w14:paraId="380E8D3B" w14:textId="653A0C09" w:rsidR="00A328E0" w:rsidRPr="007176CB" w:rsidRDefault="00A328E0" w:rsidP="006B1432">
            <w:pPr>
              <w:jc w:val="center"/>
            </w:pPr>
          </w:p>
        </w:tc>
        <w:tc>
          <w:tcPr>
            <w:tcW w:w="2160" w:type="dxa"/>
          </w:tcPr>
          <w:p w14:paraId="214CD392" w14:textId="77777777" w:rsidR="007176CB" w:rsidRDefault="009D7AA0" w:rsidP="006B1432">
            <w:pPr>
              <w:jc w:val="center"/>
            </w:pPr>
            <w:r>
              <w:rPr>
                <w:rFonts w:ascii="Segoe UI" w:hAnsi="Segoe UI" w:cs="Segoe UI"/>
                <w:color w:val="212121"/>
                <w:shd w:val="clear" w:color="auto" w:fill="FFFFFF"/>
              </w:rPr>
              <w:t>637584</w:t>
            </w:r>
          </w:p>
        </w:tc>
      </w:tr>
      <w:tr w:rsidR="007176CB" w14:paraId="3B7D5A48" w14:textId="77777777" w:rsidTr="00587810">
        <w:trPr>
          <w:trHeight w:val="825"/>
        </w:trPr>
        <w:tc>
          <w:tcPr>
            <w:tcW w:w="1278" w:type="dxa"/>
            <w:vMerge/>
          </w:tcPr>
          <w:p w14:paraId="6710D6F6" w14:textId="77777777" w:rsidR="007176CB" w:rsidRDefault="007176CB" w:rsidP="006B1432">
            <w:pPr>
              <w:jc w:val="center"/>
            </w:pPr>
          </w:p>
        </w:tc>
        <w:tc>
          <w:tcPr>
            <w:tcW w:w="2250" w:type="dxa"/>
            <w:vMerge/>
          </w:tcPr>
          <w:p w14:paraId="0C139188" w14:textId="77777777" w:rsidR="007176CB" w:rsidRPr="00BD3EDD" w:rsidRDefault="007176CB" w:rsidP="006B1432">
            <w:pPr>
              <w:jc w:val="center"/>
            </w:pPr>
          </w:p>
        </w:tc>
        <w:tc>
          <w:tcPr>
            <w:tcW w:w="2790" w:type="dxa"/>
          </w:tcPr>
          <w:p w14:paraId="65C2D30A" w14:textId="77777777" w:rsidR="007176CB" w:rsidRPr="007176CB" w:rsidRDefault="007176CB" w:rsidP="006B1432">
            <w:pPr>
              <w:jc w:val="center"/>
            </w:pPr>
            <w:r w:rsidRPr="007176CB">
              <w:t>threo-2,3-bis(4-hydroxy-3-methoxyphenyl)-3-methoxypropanol</w:t>
            </w:r>
            <w:r w:rsidR="004F4BE2">
              <w:fldChar w:fldCharType="begin" w:fldLock="1"/>
            </w:r>
            <w:r w:rsidR="004F4BE2">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tc>
        <w:tc>
          <w:tcPr>
            <w:tcW w:w="2160" w:type="dxa"/>
          </w:tcPr>
          <w:p w14:paraId="7E270F28" w14:textId="77777777" w:rsidR="007176CB" w:rsidRDefault="00521599" w:rsidP="006B1432">
            <w:pPr>
              <w:jc w:val="center"/>
            </w:pPr>
            <w:r>
              <w:rPr>
                <w:rFonts w:ascii="Segoe UI" w:hAnsi="Segoe UI" w:cs="Segoe UI"/>
                <w:color w:val="212121"/>
                <w:shd w:val="clear" w:color="auto" w:fill="FFFFFF"/>
              </w:rPr>
              <w:t>101998965</w:t>
            </w:r>
          </w:p>
        </w:tc>
      </w:tr>
      <w:tr w:rsidR="007176CB" w14:paraId="22063113" w14:textId="77777777" w:rsidTr="00587810">
        <w:trPr>
          <w:trHeight w:val="360"/>
        </w:trPr>
        <w:tc>
          <w:tcPr>
            <w:tcW w:w="1278" w:type="dxa"/>
            <w:vMerge/>
          </w:tcPr>
          <w:p w14:paraId="52FD5399" w14:textId="77777777" w:rsidR="007176CB" w:rsidRDefault="007176CB" w:rsidP="006B1432">
            <w:pPr>
              <w:jc w:val="center"/>
            </w:pPr>
          </w:p>
        </w:tc>
        <w:tc>
          <w:tcPr>
            <w:tcW w:w="2250" w:type="dxa"/>
            <w:vMerge/>
          </w:tcPr>
          <w:p w14:paraId="5B7CED72" w14:textId="77777777" w:rsidR="007176CB" w:rsidRPr="00BD3EDD" w:rsidRDefault="007176CB" w:rsidP="006B1432">
            <w:pPr>
              <w:jc w:val="center"/>
            </w:pPr>
          </w:p>
        </w:tc>
        <w:tc>
          <w:tcPr>
            <w:tcW w:w="2790" w:type="dxa"/>
          </w:tcPr>
          <w:p w14:paraId="45C39CD4" w14:textId="77777777" w:rsidR="007176CB" w:rsidRDefault="007176CB" w:rsidP="006B1432">
            <w:pPr>
              <w:jc w:val="center"/>
            </w:pPr>
            <w:r w:rsidRPr="007176CB">
              <w:t>boehmenan</w:t>
            </w:r>
            <w:r w:rsidR="004F4BE2">
              <w:fldChar w:fldCharType="begin" w:fldLock="1"/>
            </w:r>
            <w:r w:rsidR="004B6495">
              <w:instrText>ADDIN CSL_CITATION {"citationItems":[{"id":"ITEM-1","itemData":{"DOI":"10.1016/j.jep.2014.03.036","ISSN":"0378-8741","author":[{"dropping-particle":"","family":"Xiong","given":"Juan","non-dropping-particle":"","parse-names":false,"suffix":""},{"dropping-particle":"","family":"Bui","given":"Van-binh","non-dropping-particle":"","parse-names":false,"suffix":""},{"dropping-particle":"","family":"Liu","given":"Xin-hua","non-dropping-particle":"","parse-names":false,"suffix":""},{"dropping-particle":"","family":"Hong","given":"Zhi-lai","non-dropping-particle":"","parse-names":false,"suffix":""}],"container-title":"Journal of Ethnopharmacology","id":"ITEM-1","issue":"3","issued":{"date-parts":[["2014"]]},"page":"737-743","publisher":"Elsevier","title":"Lignans from the stems of Clematis armandii ( “ Chuan-Mu-Tong ” ) and their anti-neuroin fl ammatory activities","type":"article-journal","volume":"153"},"uris":["http://www.mendeley.com/documents/?uuid=de3d4d55-2419-4a5a-8753-50289163676f"]}],"mendeley":{"formattedCitation":"&lt;sup&gt;7&lt;/sup&gt;","plainTextFormattedCitation":"7","previouslyFormattedCitation":"&lt;sup&gt;7&lt;/sup&gt;"},"properties":{"noteIndex":0},"schema":"https://github.com/citation-style-language/schema/raw/master/csl-citation.json"}</w:instrText>
            </w:r>
            <w:r w:rsidR="004F4BE2">
              <w:fldChar w:fldCharType="separate"/>
            </w:r>
            <w:r w:rsidR="004F4BE2" w:rsidRPr="004F4BE2">
              <w:rPr>
                <w:noProof/>
                <w:vertAlign w:val="superscript"/>
              </w:rPr>
              <w:t>7</w:t>
            </w:r>
            <w:r w:rsidR="004F4BE2">
              <w:fldChar w:fldCharType="end"/>
            </w:r>
          </w:p>
          <w:p w14:paraId="62AE1896" w14:textId="54BF30E5" w:rsidR="00A328E0" w:rsidRPr="007176CB" w:rsidRDefault="00A328E0" w:rsidP="006B1432">
            <w:pPr>
              <w:jc w:val="center"/>
            </w:pPr>
          </w:p>
        </w:tc>
        <w:tc>
          <w:tcPr>
            <w:tcW w:w="2160" w:type="dxa"/>
          </w:tcPr>
          <w:p w14:paraId="4BF21B17" w14:textId="77777777" w:rsidR="007176CB" w:rsidRDefault="00D52193" w:rsidP="006B1432">
            <w:pPr>
              <w:jc w:val="center"/>
            </w:pPr>
            <w:r>
              <w:rPr>
                <w:rFonts w:ascii="Segoe UI" w:hAnsi="Segoe UI" w:cs="Segoe UI"/>
                <w:color w:val="212121"/>
                <w:shd w:val="clear" w:color="auto" w:fill="FFFFFF"/>
              </w:rPr>
              <w:t>5274624</w:t>
            </w:r>
          </w:p>
        </w:tc>
      </w:tr>
      <w:tr w:rsidR="007176CB" w14:paraId="1B9C2AFA" w14:textId="77777777" w:rsidTr="00587810">
        <w:trPr>
          <w:trHeight w:val="332"/>
        </w:trPr>
        <w:tc>
          <w:tcPr>
            <w:tcW w:w="1278" w:type="dxa"/>
            <w:vMerge/>
          </w:tcPr>
          <w:p w14:paraId="62957912" w14:textId="77777777" w:rsidR="007176CB" w:rsidRDefault="007176CB" w:rsidP="006B1432">
            <w:pPr>
              <w:jc w:val="center"/>
            </w:pPr>
          </w:p>
        </w:tc>
        <w:tc>
          <w:tcPr>
            <w:tcW w:w="2250" w:type="dxa"/>
            <w:vMerge/>
          </w:tcPr>
          <w:p w14:paraId="1B529935" w14:textId="77777777" w:rsidR="007176CB" w:rsidRPr="00BD3EDD" w:rsidRDefault="007176CB" w:rsidP="006B1432">
            <w:pPr>
              <w:jc w:val="center"/>
            </w:pPr>
          </w:p>
        </w:tc>
        <w:tc>
          <w:tcPr>
            <w:tcW w:w="2790" w:type="dxa"/>
          </w:tcPr>
          <w:p w14:paraId="2F701B88" w14:textId="77777777" w:rsidR="007176CB" w:rsidRDefault="004B6495" w:rsidP="006B1432">
            <w:pPr>
              <w:jc w:val="center"/>
            </w:pPr>
            <w:r w:rsidRPr="004B6495">
              <w:t>beta-sitosterol</w:t>
            </w:r>
            <w:r>
              <w:fldChar w:fldCharType="begin" w:fldLock="1"/>
            </w:r>
            <w:r w:rsidR="00F8243F">
              <w:instrText>ADDIN CSL_CITATION {"citationItems":[{"id":"ITEM-1","itemData":{"author":[{"dropping-particle":"","family":"Wu","given":"Weijie","non-dropping-particle":"","parse-names":false,"suffix":""},{"dropping-particle":"","family":"Wan","given":"Mengmeng","non-dropping-particle":"","parse-names":false,"suffix":""},{"dropping-particle":"","family":"Cao","given":"Yuhong","non-dropping-particle":"","parse-names":false,"suffix":""},{"dropping-particle":"","family":"Tan","given":"Rui","non-dropping-particle":"","parse-names":false,"suffix":""},{"dropping-particle":"","family":"Song","given":"Liangke","non-dropping-particle":"","parse-names":false,"suffix":""},{"dropping-particle":"","family":"Cai","given":"Shaoqing","non-dropping-particle":"","parse-names":false,"suffix":""}],"id":"ITEM-1","issued":{"date-parts":[["2015"]]},"page":"542-547","title":"Pharmacognostic study of Clematidis armandii the determination of index components","type":"article-journal"},"uris":["http://www.mendeley.com/documents/?uuid=238f5257-d9bc-4994-8663-b2765dac387c"]}],"mendeley":{"formattedCitation":"&lt;sup&gt;8&lt;/sup&gt;","plainTextFormattedCitation":"8","previouslyFormattedCitation":"&lt;sup&gt;8&lt;/sup&gt;"},"properties":{"noteIndex":0},"schema":"https://github.com/citation-style-language/schema/raw/master/csl-citation.json"}</w:instrText>
            </w:r>
            <w:r>
              <w:fldChar w:fldCharType="separate"/>
            </w:r>
            <w:r w:rsidRPr="004B6495">
              <w:rPr>
                <w:noProof/>
                <w:vertAlign w:val="superscript"/>
              </w:rPr>
              <w:t>8</w:t>
            </w:r>
            <w:r>
              <w:fldChar w:fldCharType="end"/>
            </w:r>
          </w:p>
          <w:p w14:paraId="4ACC4EC9" w14:textId="7C645079" w:rsidR="00A328E0" w:rsidRPr="007176CB" w:rsidRDefault="00A328E0" w:rsidP="006B1432">
            <w:pPr>
              <w:jc w:val="center"/>
            </w:pPr>
          </w:p>
        </w:tc>
        <w:tc>
          <w:tcPr>
            <w:tcW w:w="2160" w:type="dxa"/>
          </w:tcPr>
          <w:p w14:paraId="1AF74844" w14:textId="77777777" w:rsidR="007176CB" w:rsidRDefault="004B6495" w:rsidP="006B1432">
            <w:pPr>
              <w:jc w:val="center"/>
            </w:pPr>
            <w:r>
              <w:rPr>
                <w:rFonts w:ascii="Segoe UI" w:hAnsi="Segoe UI" w:cs="Segoe UI"/>
                <w:color w:val="212121"/>
                <w:shd w:val="clear" w:color="auto" w:fill="FFFFFF"/>
              </w:rPr>
              <w:t>222284</w:t>
            </w:r>
          </w:p>
        </w:tc>
      </w:tr>
      <w:tr w:rsidR="00E57193" w14:paraId="37366E23" w14:textId="77777777" w:rsidTr="00587810">
        <w:trPr>
          <w:trHeight w:val="458"/>
        </w:trPr>
        <w:tc>
          <w:tcPr>
            <w:tcW w:w="1278" w:type="dxa"/>
            <w:vMerge w:val="restart"/>
          </w:tcPr>
          <w:p w14:paraId="51297D3B" w14:textId="77777777" w:rsidR="00E57193" w:rsidRDefault="00F8243F" w:rsidP="006B1432">
            <w:pPr>
              <w:jc w:val="center"/>
            </w:pPr>
            <w:r>
              <w:t>5</w:t>
            </w:r>
            <w:r w:rsidR="00E57193">
              <w:t>.</w:t>
            </w:r>
          </w:p>
        </w:tc>
        <w:tc>
          <w:tcPr>
            <w:tcW w:w="2250" w:type="dxa"/>
            <w:vMerge w:val="restart"/>
          </w:tcPr>
          <w:p w14:paraId="3FB6140E" w14:textId="6BF8E7DD" w:rsidR="00E57193" w:rsidRDefault="00E57193" w:rsidP="006B1432">
            <w:pPr>
              <w:jc w:val="center"/>
            </w:pPr>
            <w:r w:rsidRPr="009C429D">
              <w:rPr>
                <w:i/>
              </w:rPr>
              <w:t xml:space="preserve">Clerodendrum serratum </w:t>
            </w:r>
            <w:r w:rsidRPr="009C429D">
              <w:t>var.</w:t>
            </w:r>
            <w:r w:rsidRPr="009C429D">
              <w:rPr>
                <w:i/>
              </w:rPr>
              <w:t xml:space="preserve"> amplexifolium</w:t>
            </w:r>
            <w:r w:rsidRPr="009C429D">
              <w:t xml:space="preserve"> Moldenke</w:t>
            </w:r>
          </w:p>
        </w:tc>
        <w:tc>
          <w:tcPr>
            <w:tcW w:w="2790" w:type="dxa"/>
          </w:tcPr>
          <w:p w14:paraId="0C7D28F6" w14:textId="77777777" w:rsidR="00E57193" w:rsidRDefault="00E57193" w:rsidP="006B1432">
            <w:pPr>
              <w:jc w:val="center"/>
            </w:pPr>
            <w:r w:rsidRPr="00F6064C">
              <w:t>D-mannitol</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472C2BD6" w14:textId="7ADD07B2" w:rsidR="00A328E0" w:rsidRDefault="00A328E0" w:rsidP="006B1432">
            <w:pPr>
              <w:jc w:val="center"/>
            </w:pPr>
          </w:p>
        </w:tc>
        <w:tc>
          <w:tcPr>
            <w:tcW w:w="2160" w:type="dxa"/>
          </w:tcPr>
          <w:p w14:paraId="049A86EA" w14:textId="77777777" w:rsidR="00E57193" w:rsidRDefault="00C04CA5" w:rsidP="006B1432">
            <w:pPr>
              <w:jc w:val="center"/>
            </w:pPr>
            <w:r>
              <w:rPr>
                <w:rFonts w:ascii="Segoe UI" w:hAnsi="Segoe UI" w:cs="Segoe UI"/>
                <w:color w:val="212121"/>
                <w:shd w:val="clear" w:color="auto" w:fill="FFFFFF"/>
              </w:rPr>
              <w:t>6251</w:t>
            </w:r>
          </w:p>
        </w:tc>
      </w:tr>
      <w:tr w:rsidR="00E57193" w14:paraId="5BF3D93A" w14:textId="77777777" w:rsidTr="00587810">
        <w:trPr>
          <w:trHeight w:val="293"/>
        </w:trPr>
        <w:tc>
          <w:tcPr>
            <w:tcW w:w="1278" w:type="dxa"/>
            <w:vMerge/>
          </w:tcPr>
          <w:p w14:paraId="3E2C1838" w14:textId="77777777" w:rsidR="00E57193" w:rsidRDefault="00E57193" w:rsidP="006B1432">
            <w:pPr>
              <w:jc w:val="center"/>
            </w:pPr>
          </w:p>
        </w:tc>
        <w:tc>
          <w:tcPr>
            <w:tcW w:w="2250" w:type="dxa"/>
            <w:vMerge/>
          </w:tcPr>
          <w:p w14:paraId="3CA9FE93" w14:textId="77777777" w:rsidR="00E57193" w:rsidRPr="009C429D" w:rsidRDefault="00E57193" w:rsidP="006B1432">
            <w:pPr>
              <w:jc w:val="center"/>
            </w:pPr>
          </w:p>
        </w:tc>
        <w:tc>
          <w:tcPr>
            <w:tcW w:w="2790" w:type="dxa"/>
          </w:tcPr>
          <w:p w14:paraId="4FC4A827" w14:textId="77777777" w:rsidR="00E57193" w:rsidRDefault="00E57193" w:rsidP="006B1432">
            <w:pPr>
              <w:jc w:val="center"/>
            </w:pPr>
            <w:r>
              <w:t>Hispidulin</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60982C43" w14:textId="40B736F8" w:rsidR="007836E0" w:rsidRPr="00F6064C" w:rsidRDefault="007836E0" w:rsidP="006B1432">
            <w:pPr>
              <w:jc w:val="center"/>
            </w:pPr>
          </w:p>
        </w:tc>
        <w:tc>
          <w:tcPr>
            <w:tcW w:w="2160" w:type="dxa"/>
          </w:tcPr>
          <w:p w14:paraId="48E6DE88" w14:textId="77777777" w:rsidR="00E57193" w:rsidRDefault="00D54D9D" w:rsidP="006B1432">
            <w:pPr>
              <w:jc w:val="center"/>
            </w:pPr>
            <w:r>
              <w:rPr>
                <w:rFonts w:ascii="Segoe UI" w:hAnsi="Segoe UI" w:cs="Segoe UI"/>
                <w:color w:val="212121"/>
                <w:shd w:val="clear" w:color="auto" w:fill="FFFFFF"/>
              </w:rPr>
              <w:t>5281628</w:t>
            </w:r>
          </w:p>
        </w:tc>
      </w:tr>
      <w:tr w:rsidR="00E57193" w14:paraId="6CA1C956" w14:textId="77777777" w:rsidTr="00587810">
        <w:trPr>
          <w:trHeight w:val="266"/>
        </w:trPr>
        <w:tc>
          <w:tcPr>
            <w:tcW w:w="1278" w:type="dxa"/>
            <w:vMerge/>
          </w:tcPr>
          <w:p w14:paraId="34E16D66" w14:textId="77777777" w:rsidR="00E57193" w:rsidRDefault="00E57193" w:rsidP="006B1432">
            <w:pPr>
              <w:jc w:val="center"/>
            </w:pPr>
          </w:p>
        </w:tc>
        <w:tc>
          <w:tcPr>
            <w:tcW w:w="2250" w:type="dxa"/>
            <w:vMerge/>
          </w:tcPr>
          <w:p w14:paraId="472EA80A" w14:textId="77777777" w:rsidR="00E57193" w:rsidRPr="009C429D" w:rsidRDefault="00E57193" w:rsidP="006B1432">
            <w:pPr>
              <w:jc w:val="center"/>
            </w:pPr>
          </w:p>
        </w:tc>
        <w:tc>
          <w:tcPr>
            <w:tcW w:w="2790" w:type="dxa"/>
          </w:tcPr>
          <w:p w14:paraId="163E78D6" w14:textId="77777777" w:rsidR="00E57193" w:rsidRDefault="00E57193" w:rsidP="006B1432">
            <w:pPr>
              <w:jc w:val="center"/>
            </w:pPr>
            <w:r>
              <w:t>Apigenin</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63F15422" w14:textId="15F940FA" w:rsidR="00A328E0" w:rsidRDefault="00A328E0" w:rsidP="006B1432">
            <w:pPr>
              <w:jc w:val="center"/>
            </w:pPr>
          </w:p>
        </w:tc>
        <w:tc>
          <w:tcPr>
            <w:tcW w:w="2160" w:type="dxa"/>
          </w:tcPr>
          <w:p w14:paraId="3C3587A6" w14:textId="77777777" w:rsidR="00E57193" w:rsidRDefault="00D4236C" w:rsidP="006B1432">
            <w:pPr>
              <w:jc w:val="center"/>
            </w:pPr>
            <w:r>
              <w:rPr>
                <w:rFonts w:ascii="Segoe UI" w:hAnsi="Segoe UI" w:cs="Segoe UI"/>
                <w:color w:val="212121"/>
                <w:shd w:val="clear" w:color="auto" w:fill="FFFFFF"/>
              </w:rPr>
              <w:t>5280443</w:t>
            </w:r>
          </w:p>
        </w:tc>
      </w:tr>
      <w:tr w:rsidR="00E57193" w14:paraId="7D09A72A" w14:textId="77777777" w:rsidTr="00587810">
        <w:trPr>
          <w:trHeight w:val="298"/>
        </w:trPr>
        <w:tc>
          <w:tcPr>
            <w:tcW w:w="1278" w:type="dxa"/>
            <w:vMerge/>
          </w:tcPr>
          <w:p w14:paraId="15B5E6E0" w14:textId="77777777" w:rsidR="00E57193" w:rsidRDefault="00E57193" w:rsidP="006B1432">
            <w:pPr>
              <w:jc w:val="center"/>
            </w:pPr>
          </w:p>
        </w:tc>
        <w:tc>
          <w:tcPr>
            <w:tcW w:w="2250" w:type="dxa"/>
            <w:vMerge/>
          </w:tcPr>
          <w:p w14:paraId="7E66D1F3" w14:textId="77777777" w:rsidR="00E57193" w:rsidRPr="009C429D" w:rsidRDefault="00E57193" w:rsidP="006B1432">
            <w:pPr>
              <w:jc w:val="center"/>
            </w:pPr>
          </w:p>
        </w:tc>
        <w:tc>
          <w:tcPr>
            <w:tcW w:w="2790" w:type="dxa"/>
          </w:tcPr>
          <w:p w14:paraId="40D2D5A2" w14:textId="77777777" w:rsidR="00E57193" w:rsidRDefault="00E57193" w:rsidP="006B1432">
            <w:pPr>
              <w:jc w:val="center"/>
            </w:pPr>
            <w:r>
              <w:t>Scutellarein</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4991486B" w14:textId="75AE7531" w:rsidR="00A328E0" w:rsidRDefault="00A328E0" w:rsidP="006B1432">
            <w:pPr>
              <w:jc w:val="center"/>
            </w:pPr>
          </w:p>
        </w:tc>
        <w:tc>
          <w:tcPr>
            <w:tcW w:w="2160" w:type="dxa"/>
          </w:tcPr>
          <w:p w14:paraId="6594157F" w14:textId="77777777" w:rsidR="00E57193" w:rsidRDefault="00FC04C0" w:rsidP="006B1432">
            <w:pPr>
              <w:jc w:val="center"/>
            </w:pPr>
            <w:r>
              <w:rPr>
                <w:rFonts w:ascii="Segoe UI" w:hAnsi="Segoe UI" w:cs="Segoe UI"/>
                <w:color w:val="212121"/>
                <w:shd w:val="clear" w:color="auto" w:fill="FFFFFF"/>
              </w:rPr>
              <w:t>5281697</w:t>
            </w:r>
          </w:p>
        </w:tc>
      </w:tr>
      <w:tr w:rsidR="00E57193" w14:paraId="25C8C45B" w14:textId="77777777" w:rsidTr="00587810">
        <w:trPr>
          <w:trHeight w:val="315"/>
        </w:trPr>
        <w:tc>
          <w:tcPr>
            <w:tcW w:w="1278" w:type="dxa"/>
            <w:vMerge/>
          </w:tcPr>
          <w:p w14:paraId="765EE406" w14:textId="77777777" w:rsidR="00E57193" w:rsidRDefault="00E57193" w:rsidP="006B1432">
            <w:pPr>
              <w:jc w:val="center"/>
            </w:pPr>
          </w:p>
        </w:tc>
        <w:tc>
          <w:tcPr>
            <w:tcW w:w="2250" w:type="dxa"/>
            <w:vMerge/>
          </w:tcPr>
          <w:p w14:paraId="315EBE6E" w14:textId="77777777" w:rsidR="00E57193" w:rsidRPr="009C429D" w:rsidRDefault="00E57193" w:rsidP="006B1432">
            <w:pPr>
              <w:jc w:val="center"/>
            </w:pPr>
          </w:p>
        </w:tc>
        <w:tc>
          <w:tcPr>
            <w:tcW w:w="2790" w:type="dxa"/>
          </w:tcPr>
          <w:p w14:paraId="6FFACE51" w14:textId="77777777" w:rsidR="00E57193" w:rsidRDefault="00E57193" w:rsidP="006B1432">
            <w:pPr>
              <w:jc w:val="center"/>
            </w:pPr>
            <w:r>
              <w:t>serratagenic acid</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1ABC4C5E" w14:textId="735A7300" w:rsidR="00A328E0" w:rsidRDefault="00A328E0" w:rsidP="006B1432">
            <w:pPr>
              <w:jc w:val="center"/>
            </w:pPr>
          </w:p>
        </w:tc>
        <w:tc>
          <w:tcPr>
            <w:tcW w:w="2160" w:type="dxa"/>
          </w:tcPr>
          <w:p w14:paraId="44CA73C9" w14:textId="77777777" w:rsidR="00E57193" w:rsidRDefault="00FC04C0" w:rsidP="006B1432">
            <w:pPr>
              <w:jc w:val="center"/>
            </w:pPr>
            <w:r>
              <w:rPr>
                <w:rFonts w:ascii="Segoe UI" w:hAnsi="Segoe UI" w:cs="Segoe UI"/>
                <w:color w:val="212121"/>
                <w:shd w:val="clear" w:color="auto" w:fill="FFFFFF"/>
              </w:rPr>
              <w:t>21594175</w:t>
            </w:r>
          </w:p>
        </w:tc>
      </w:tr>
      <w:tr w:rsidR="00E57193" w14:paraId="009AD211" w14:textId="77777777" w:rsidTr="00587810">
        <w:trPr>
          <w:trHeight w:val="346"/>
        </w:trPr>
        <w:tc>
          <w:tcPr>
            <w:tcW w:w="1278" w:type="dxa"/>
            <w:vMerge/>
          </w:tcPr>
          <w:p w14:paraId="2221A4D6" w14:textId="77777777" w:rsidR="00E57193" w:rsidRDefault="00E57193" w:rsidP="006B1432">
            <w:pPr>
              <w:jc w:val="center"/>
            </w:pPr>
          </w:p>
        </w:tc>
        <w:tc>
          <w:tcPr>
            <w:tcW w:w="2250" w:type="dxa"/>
            <w:vMerge/>
          </w:tcPr>
          <w:p w14:paraId="7FBD6E0B" w14:textId="77777777" w:rsidR="00E57193" w:rsidRPr="009C429D" w:rsidRDefault="00E57193" w:rsidP="006B1432">
            <w:pPr>
              <w:jc w:val="center"/>
            </w:pPr>
          </w:p>
        </w:tc>
        <w:tc>
          <w:tcPr>
            <w:tcW w:w="2790" w:type="dxa"/>
          </w:tcPr>
          <w:p w14:paraId="76BF6421" w14:textId="77777777" w:rsidR="00E57193" w:rsidRDefault="00E57193" w:rsidP="006B1432">
            <w:pPr>
              <w:jc w:val="center"/>
            </w:pPr>
            <w:r>
              <w:t>acteoside</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2133A711" w14:textId="03C9FB6E" w:rsidR="00A328E0" w:rsidRDefault="00A328E0" w:rsidP="006B1432">
            <w:pPr>
              <w:jc w:val="center"/>
            </w:pPr>
          </w:p>
        </w:tc>
        <w:tc>
          <w:tcPr>
            <w:tcW w:w="2160" w:type="dxa"/>
          </w:tcPr>
          <w:p w14:paraId="559CEF72" w14:textId="77777777" w:rsidR="00E57193" w:rsidRDefault="00FC04C0" w:rsidP="006B1432">
            <w:pPr>
              <w:jc w:val="center"/>
            </w:pPr>
            <w:r>
              <w:rPr>
                <w:rFonts w:ascii="Segoe UI" w:hAnsi="Segoe UI" w:cs="Segoe UI"/>
                <w:color w:val="212121"/>
                <w:shd w:val="clear" w:color="auto" w:fill="FFFFFF"/>
              </w:rPr>
              <w:t>5281800</w:t>
            </w:r>
          </w:p>
        </w:tc>
      </w:tr>
      <w:tr w:rsidR="00E57193" w14:paraId="30D5F5B6" w14:textId="77777777" w:rsidTr="00587810">
        <w:trPr>
          <w:trHeight w:val="318"/>
        </w:trPr>
        <w:tc>
          <w:tcPr>
            <w:tcW w:w="1278" w:type="dxa"/>
            <w:vMerge/>
          </w:tcPr>
          <w:p w14:paraId="4E798DFF" w14:textId="77777777" w:rsidR="00E57193" w:rsidRDefault="00E57193" w:rsidP="006B1432">
            <w:pPr>
              <w:jc w:val="center"/>
            </w:pPr>
          </w:p>
        </w:tc>
        <w:tc>
          <w:tcPr>
            <w:tcW w:w="2250" w:type="dxa"/>
            <w:vMerge/>
          </w:tcPr>
          <w:p w14:paraId="284955D8" w14:textId="77777777" w:rsidR="00E57193" w:rsidRPr="009C429D" w:rsidRDefault="00E57193" w:rsidP="006B1432">
            <w:pPr>
              <w:jc w:val="center"/>
            </w:pPr>
          </w:p>
        </w:tc>
        <w:tc>
          <w:tcPr>
            <w:tcW w:w="2790" w:type="dxa"/>
          </w:tcPr>
          <w:p w14:paraId="3D45D2A7" w14:textId="77777777" w:rsidR="00E57193" w:rsidRDefault="00E57193" w:rsidP="006B1432">
            <w:pPr>
              <w:jc w:val="center"/>
            </w:pPr>
            <w:r>
              <w:t>oleanolic acid</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206EF51F" w14:textId="27713688" w:rsidR="00A328E0" w:rsidRDefault="00A328E0" w:rsidP="006B1432">
            <w:pPr>
              <w:jc w:val="center"/>
            </w:pPr>
          </w:p>
        </w:tc>
        <w:tc>
          <w:tcPr>
            <w:tcW w:w="2160" w:type="dxa"/>
          </w:tcPr>
          <w:p w14:paraId="5BBE5BD6" w14:textId="77777777" w:rsidR="00E57193" w:rsidRDefault="003A01D2" w:rsidP="006B1432">
            <w:pPr>
              <w:jc w:val="center"/>
            </w:pPr>
            <w:r>
              <w:rPr>
                <w:rFonts w:ascii="Segoe UI" w:hAnsi="Segoe UI" w:cs="Segoe UI"/>
                <w:color w:val="212121"/>
                <w:shd w:val="clear" w:color="auto" w:fill="FFFFFF"/>
              </w:rPr>
              <w:t>10494</w:t>
            </w:r>
          </w:p>
        </w:tc>
      </w:tr>
      <w:tr w:rsidR="00E57193" w14:paraId="7BC96006" w14:textId="77777777" w:rsidTr="00587810">
        <w:trPr>
          <w:trHeight w:val="350"/>
        </w:trPr>
        <w:tc>
          <w:tcPr>
            <w:tcW w:w="1278" w:type="dxa"/>
            <w:vMerge/>
          </w:tcPr>
          <w:p w14:paraId="1B402036" w14:textId="77777777" w:rsidR="00E57193" w:rsidRDefault="00E57193" w:rsidP="006B1432">
            <w:pPr>
              <w:jc w:val="center"/>
            </w:pPr>
          </w:p>
        </w:tc>
        <w:tc>
          <w:tcPr>
            <w:tcW w:w="2250" w:type="dxa"/>
            <w:vMerge/>
          </w:tcPr>
          <w:p w14:paraId="062069F9" w14:textId="77777777" w:rsidR="00E57193" w:rsidRPr="009C429D" w:rsidRDefault="00E57193" w:rsidP="006B1432">
            <w:pPr>
              <w:jc w:val="center"/>
            </w:pPr>
          </w:p>
        </w:tc>
        <w:tc>
          <w:tcPr>
            <w:tcW w:w="2790" w:type="dxa"/>
          </w:tcPr>
          <w:p w14:paraId="7B1AC5C1" w14:textId="77777777" w:rsidR="00E57193" w:rsidRDefault="00E57193" w:rsidP="006B1432">
            <w:pPr>
              <w:jc w:val="center"/>
            </w:pPr>
            <w:r>
              <w:t>clerodermic acid</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248E2B55" w14:textId="251D9646" w:rsidR="00F428D8" w:rsidRDefault="00F428D8" w:rsidP="006B1432">
            <w:pPr>
              <w:jc w:val="center"/>
            </w:pPr>
          </w:p>
        </w:tc>
        <w:tc>
          <w:tcPr>
            <w:tcW w:w="2160" w:type="dxa"/>
          </w:tcPr>
          <w:p w14:paraId="7D21265B" w14:textId="77777777" w:rsidR="00E57193" w:rsidRDefault="003A01D2" w:rsidP="006B1432">
            <w:pPr>
              <w:jc w:val="center"/>
            </w:pPr>
            <w:r>
              <w:rPr>
                <w:rFonts w:ascii="Segoe UI" w:hAnsi="Segoe UI" w:cs="Segoe UI"/>
                <w:color w:val="212121"/>
                <w:shd w:val="clear" w:color="auto" w:fill="FFFFFF"/>
              </w:rPr>
              <w:t>16745295</w:t>
            </w:r>
          </w:p>
        </w:tc>
      </w:tr>
      <w:tr w:rsidR="00E57193" w14:paraId="50E758E2" w14:textId="77777777" w:rsidTr="00587810">
        <w:trPr>
          <w:trHeight w:val="321"/>
        </w:trPr>
        <w:tc>
          <w:tcPr>
            <w:tcW w:w="1278" w:type="dxa"/>
            <w:vMerge/>
          </w:tcPr>
          <w:p w14:paraId="7775C6D4" w14:textId="77777777" w:rsidR="00E57193" w:rsidRDefault="00E57193" w:rsidP="006B1432">
            <w:pPr>
              <w:jc w:val="center"/>
            </w:pPr>
          </w:p>
        </w:tc>
        <w:tc>
          <w:tcPr>
            <w:tcW w:w="2250" w:type="dxa"/>
            <w:vMerge/>
          </w:tcPr>
          <w:p w14:paraId="7C59AE92" w14:textId="77777777" w:rsidR="00E57193" w:rsidRPr="009C429D" w:rsidRDefault="00E57193" w:rsidP="006B1432">
            <w:pPr>
              <w:jc w:val="center"/>
            </w:pPr>
          </w:p>
        </w:tc>
        <w:tc>
          <w:tcPr>
            <w:tcW w:w="2790" w:type="dxa"/>
          </w:tcPr>
          <w:p w14:paraId="19E551C3" w14:textId="77777777" w:rsidR="00E57193" w:rsidRDefault="00E57193" w:rsidP="006B1432">
            <w:pPr>
              <w:jc w:val="center"/>
            </w:pPr>
            <w:r>
              <w:t>γ-sitosterol</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178B051D" w14:textId="4D218482" w:rsidR="00F428D8" w:rsidRDefault="00F428D8" w:rsidP="006B1432">
            <w:pPr>
              <w:jc w:val="center"/>
            </w:pPr>
          </w:p>
        </w:tc>
        <w:tc>
          <w:tcPr>
            <w:tcW w:w="2160" w:type="dxa"/>
          </w:tcPr>
          <w:p w14:paraId="4B4FD691" w14:textId="77777777" w:rsidR="00E57193" w:rsidRDefault="003A01D2" w:rsidP="006B1432">
            <w:pPr>
              <w:jc w:val="center"/>
            </w:pPr>
            <w:r>
              <w:rPr>
                <w:rFonts w:ascii="Segoe UI" w:hAnsi="Segoe UI" w:cs="Segoe UI"/>
                <w:color w:val="212121"/>
                <w:shd w:val="clear" w:color="auto" w:fill="FFFFFF"/>
              </w:rPr>
              <w:t>457801</w:t>
            </w:r>
          </w:p>
        </w:tc>
      </w:tr>
      <w:tr w:rsidR="00E57193" w14:paraId="47C88041" w14:textId="77777777" w:rsidTr="00587810">
        <w:trPr>
          <w:trHeight w:val="309"/>
        </w:trPr>
        <w:tc>
          <w:tcPr>
            <w:tcW w:w="1278" w:type="dxa"/>
            <w:vMerge/>
          </w:tcPr>
          <w:p w14:paraId="5649B8A2" w14:textId="77777777" w:rsidR="00E57193" w:rsidRDefault="00E57193" w:rsidP="006B1432">
            <w:pPr>
              <w:jc w:val="center"/>
            </w:pPr>
          </w:p>
        </w:tc>
        <w:tc>
          <w:tcPr>
            <w:tcW w:w="2250" w:type="dxa"/>
            <w:vMerge/>
          </w:tcPr>
          <w:p w14:paraId="653CF338" w14:textId="77777777" w:rsidR="00E57193" w:rsidRPr="009C429D" w:rsidRDefault="00E57193" w:rsidP="006B1432">
            <w:pPr>
              <w:jc w:val="center"/>
            </w:pPr>
          </w:p>
        </w:tc>
        <w:tc>
          <w:tcPr>
            <w:tcW w:w="2790" w:type="dxa"/>
          </w:tcPr>
          <w:p w14:paraId="4263738A" w14:textId="77777777" w:rsidR="00E57193" w:rsidRDefault="00E57193" w:rsidP="006B1432">
            <w:pPr>
              <w:jc w:val="center"/>
            </w:pPr>
            <w:r>
              <w:t>cholestanol</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6E4B9969" w14:textId="0D7E53D9" w:rsidR="00F428D8" w:rsidRDefault="00F428D8" w:rsidP="006B1432">
            <w:pPr>
              <w:jc w:val="center"/>
            </w:pPr>
          </w:p>
        </w:tc>
        <w:tc>
          <w:tcPr>
            <w:tcW w:w="2160" w:type="dxa"/>
          </w:tcPr>
          <w:p w14:paraId="65494AD3" w14:textId="77777777" w:rsidR="00E57193" w:rsidRDefault="003A01D2" w:rsidP="006B1432">
            <w:pPr>
              <w:jc w:val="center"/>
            </w:pPr>
            <w:r>
              <w:rPr>
                <w:rFonts w:ascii="Segoe UI" w:hAnsi="Segoe UI" w:cs="Segoe UI"/>
                <w:color w:val="212121"/>
                <w:shd w:val="clear" w:color="auto" w:fill="FFFFFF"/>
              </w:rPr>
              <w:t>7157118</w:t>
            </w:r>
          </w:p>
        </w:tc>
      </w:tr>
      <w:tr w:rsidR="00E57193" w14:paraId="6B8A6663" w14:textId="77777777" w:rsidTr="00587810">
        <w:trPr>
          <w:trHeight w:val="326"/>
        </w:trPr>
        <w:tc>
          <w:tcPr>
            <w:tcW w:w="1278" w:type="dxa"/>
            <w:vMerge/>
          </w:tcPr>
          <w:p w14:paraId="71ED2443" w14:textId="77777777" w:rsidR="00E57193" w:rsidRDefault="00E57193" w:rsidP="006B1432">
            <w:pPr>
              <w:jc w:val="center"/>
            </w:pPr>
          </w:p>
        </w:tc>
        <w:tc>
          <w:tcPr>
            <w:tcW w:w="2250" w:type="dxa"/>
            <w:vMerge/>
          </w:tcPr>
          <w:p w14:paraId="319518B3" w14:textId="77777777" w:rsidR="00E57193" w:rsidRPr="009C429D" w:rsidRDefault="00E57193" w:rsidP="006B1432">
            <w:pPr>
              <w:jc w:val="center"/>
            </w:pPr>
          </w:p>
        </w:tc>
        <w:tc>
          <w:tcPr>
            <w:tcW w:w="2790" w:type="dxa"/>
          </w:tcPr>
          <w:p w14:paraId="486C6361" w14:textId="77777777" w:rsidR="00E57193" w:rsidRDefault="00E57193" w:rsidP="006B1432">
            <w:pPr>
              <w:jc w:val="center"/>
            </w:pPr>
            <w:r>
              <w:t>clerosterol</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3FE15655" w14:textId="7C544873" w:rsidR="00F428D8" w:rsidRDefault="00F428D8" w:rsidP="006B1432">
            <w:pPr>
              <w:jc w:val="center"/>
            </w:pPr>
          </w:p>
        </w:tc>
        <w:tc>
          <w:tcPr>
            <w:tcW w:w="2160" w:type="dxa"/>
          </w:tcPr>
          <w:p w14:paraId="42B9C369" w14:textId="77777777" w:rsidR="00E57193" w:rsidRDefault="003A01D2" w:rsidP="006B1432">
            <w:pPr>
              <w:jc w:val="center"/>
            </w:pPr>
            <w:r>
              <w:rPr>
                <w:rFonts w:ascii="Segoe UI" w:hAnsi="Segoe UI" w:cs="Segoe UI"/>
                <w:color w:val="212121"/>
                <w:shd w:val="clear" w:color="auto" w:fill="FFFFFF"/>
              </w:rPr>
              <w:t>5283638</w:t>
            </w:r>
          </w:p>
        </w:tc>
      </w:tr>
      <w:tr w:rsidR="00E57193" w14:paraId="47458AF1" w14:textId="77777777" w:rsidTr="00587810">
        <w:trPr>
          <w:trHeight w:val="270"/>
        </w:trPr>
        <w:tc>
          <w:tcPr>
            <w:tcW w:w="1278" w:type="dxa"/>
            <w:vMerge/>
          </w:tcPr>
          <w:p w14:paraId="3786DC9A" w14:textId="77777777" w:rsidR="00E57193" w:rsidRDefault="00E57193" w:rsidP="006B1432">
            <w:pPr>
              <w:jc w:val="center"/>
            </w:pPr>
          </w:p>
        </w:tc>
        <w:tc>
          <w:tcPr>
            <w:tcW w:w="2250" w:type="dxa"/>
            <w:vMerge/>
          </w:tcPr>
          <w:p w14:paraId="4BC9C481" w14:textId="77777777" w:rsidR="00E57193" w:rsidRPr="009C429D" w:rsidRDefault="00E57193" w:rsidP="006B1432">
            <w:pPr>
              <w:jc w:val="center"/>
            </w:pPr>
          </w:p>
        </w:tc>
        <w:tc>
          <w:tcPr>
            <w:tcW w:w="2790" w:type="dxa"/>
          </w:tcPr>
          <w:p w14:paraId="45D3ECB2" w14:textId="77777777" w:rsidR="00E57193" w:rsidRDefault="00E57193" w:rsidP="006B1432">
            <w:pPr>
              <w:jc w:val="center"/>
            </w:pPr>
            <w:r>
              <w:t>campesterol</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16846A6C" w14:textId="012D66F8" w:rsidR="00F428D8" w:rsidRDefault="00F428D8" w:rsidP="006B1432">
            <w:pPr>
              <w:jc w:val="center"/>
            </w:pPr>
          </w:p>
        </w:tc>
        <w:tc>
          <w:tcPr>
            <w:tcW w:w="2160" w:type="dxa"/>
          </w:tcPr>
          <w:p w14:paraId="70F377BD" w14:textId="77777777" w:rsidR="00E57193" w:rsidRDefault="003A01D2" w:rsidP="006B1432">
            <w:pPr>
              <w:jc w:val="center"/>
            </w:pPr>
            <w:r>
              <w:rPr>
                <w:rFonts w:ascii="Segoe UI" w:hAnsi="Segoe UI" w:cs="Segoe UI"/>
                <w:color w:val="212121"/>
                <w:shd w:val="clear" w:color="auto" w:fill="FFFFFF"/>
              </w:rPr>
              <w:t>173183</w:t>
            </w:r>
          </w:p>
        </w:tc>
      </w:tr>
      <w:tr w:rsidR="00E57193" w14:paraId="6E9070B6" w14:textId="77777777" w:rsidTr="00587810">
        <w:trPr>
          <w:trHeight w:val="317"/>
        </w:trPr>
        <w:tc>
          <w:tcPr>
            <w:tcW w:w="1278" w:type="dxa"/>
            <w:vMerge/>
          </w:tcPr>
          <w:p w14:paraId="51F00E00" w14:textId="77777777" w:rsidR="00E57193" w:rsidRDefault="00E57193" w:rsidP="006B1432">
            <w:pPr>
              <w:jc w:val="center"/>
            </w:pPr>
          </w:p>
        </w:tc>
        <w:tc>
          <w:tcPr>
            <w:tcW w:w="2250" w:type="dxa"/>
            <w:vMerge/>
          </w:tcPr>
          <w:p w14:paraId="0155F6A9" w14:textId="77777777" w:rsidR="00E57193" w:rsidRPr="009C429D" w:rsidRDefault="00E57193" w:rsidP="006B1432">
            <w:pPr>
              <w:jc w:val="center"/>
            </w:pPr>
          </w:p>
        </w:tc>
        <w:tc>
          <w:tcPr>
            <w:tcW w:w="2790" w:type="dxa"/>
            <w:shd w:val="clear" w:color="auto" w:fill="FFFFFF" w:themeFill="background1"/>
          </w:tcPr>
          <w:p w14:paraId="30318C55" w14:textId="77777777" w:rsidR="00E57193" w:rsidRDefault="00E57193" w:rsidP="006B1432">
            <w:pPr>
              <w:jc w:val="center"/>
            </w:pPr>
            <w:r w:rsidRPr="00F6064C">
              <w:t>24-ethyl cholesterol</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59E47102" w14:textId="6E2C2FC5" w:rsidR="00F428D8" w:rsidRDefault="00F428D8" w:rsidP="006B1432">
            <w:pPr>
              <w:jc w:val="center"/>
            </w:pPr>
          </w:p>
        </w:tc>
        <w:tc>
          <w:tcPr>
            <w:tcW w:w="2160" w:type="dxa"/>
          </w:tcPr>
          <w:p w14:paraId="2BD03BBC" w14:textId="77777777" w:rsidR="00E57193" w:rsidRDefault="002708BA" w:rsidP="006B1432">
            <w:pPr>
              <w:jc w:val="center"/>
            </w:pPr>
            <w:r>
              <w:rPr>
                <w:rFonts w:ascii="Segoe UI" w:hAnsi="Segoe UI" w:cs="Segoe UI"/>
                <w:color w:val="212121"/>
                <w:shd w:val="clear" w:color="auto" w:fill="FFFFFF"/>
              </w:rPr>
              <w:t>20847471</w:t>
            </w:r>
          </w:p>
        </w:tc>
      </w:tr>
      <w:tr w:rsidR="00E57193" w14:paraId="23A8BEE0" w14:textId="77777777" w:rsidTr="00587810">
        <w:trPr>
          <w:trHeight w:val="300"/>
        </w:trPr>
        <w:tc>
          <w:tcPr>
            <w:tcW w:w="1278" w:type="dxa"/>
            <w:vMerge/>
          </w:tcPr>
          <w:p w14:paraId="3640F905" w14:textId="77777777" w:rsidR="00E57193" w:rsidRDefault="00E57193" w:rsidP="006B1432">
            <w:pPr>
              <w:jc w:val="center"/>
            </w:pPr>
          </w:p>
        </w:tc>
        <w:tc>
          <w:tcPr>
            <w:tcW w:w="2250" w:type="dxa"/>
            <w:vMerge/>
          </w:tcPr>
          <w:p w14:paraId="759DF4E1" w14:textId="77777777" w:rsidR="00E57193" w:rsidRPr="009C429D" w:rsidRDefault="00E57193" w:rsidP="006B1432">
            <w:pPr>
              <w:jc w:val="center"/>
            </w:pPr>
          </w:p>
        </w:tc>
        <w:tc>
          <w:tcPr>
            <w:tcW w:w="2790" w:type="dxa"/>
          </w:tcPr>
          <w:p w14:paraId="1CE42693" w14:textId="77777777" w:rsidR="00E57193" w:rsidRDefault="00E57193" w:rsidP="006B1432">
            <w:pPr>
              <w:jc w:val="center"/>
            </w:pPr>
            <w:r>
              <w:t>Anthocyanidins</w:t>
            </w:r>
            <w:r w:rsidR="00F8243F">
              <w:fldChar w:fldCharType="begin" w:fldLock="1"/>
            </w:r>
            <w:r w:rsidR="00F8243F">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47C84131" w14:textId="77E164C7" w:rsidR="00F428D8" w:rsidRDefault="00F428D8" w:rsidP="006B1432">
            <w:pPr>
              <w:jc w:val="center"/>
            </w:pPr>
          </w:p>
        </w:tc>
        <w:tc>
          <w:tcPr>
            <w:tcW w:w="2160" w:type="dxa"/>
          </w:tcPr>
          <w:p w14:paraId="6879CC8A" w14:textId="77777777" w:rsidR="00E57193" w:rsidRDefault="005C5F16" w:rsidP="006B1432">
            <w:pPr>
              <w:jc w:val="center"/>
            </w:pPr>
            <w:r>
              <w:rPr>
                <w:rFonts w:ascii="Segoe UI" w:hAnsi="Segoe UI" w:cs="Segoe UI"/>
                <w:color w:val="212121"/>
                <w:shd w:val="clear" w:color="auto" w:fill="FFFFFF"/>
              </w:rPr>
              <w:t>145858</w:t>
            </w:r>
          </w:p>
        </w:tc>
      </w:tr>
      <w:tr w:rsidR="00E57193" w14:paraId="6C8C71EF" w14:textId="77777777" w:rsidTr="00587810">
        <w:trPr>
          <w:trHeight w:val="240"/>
        </w:trPr>
        <w:tc>
          <w:tcPr>
            <w:tcW w:w="1278" w:type="dxa"/>
            <w:vMerge/>
          </w:tcPr>
          <w:p w14:paraId="1BAF4AB4" w14:textId="77777777" w:rsidR="00E57193" w:rsidRDefault="00E57193" w:rsidP="006B1432">
            <w:pPr>
              <w:jc w:val="center"/>
            </w:pPr>
          </w:p>
        </w:tc>
        <w:tc>
          <w:tcPr>
            <w:tcW w:w="2250" w:type="dxa"/>
            <w:vMerge/>
          </w:tcPr>
          <w:p w14:paraId="2ED19F21" w14:textId="77777777" w:rsidR="00E57193" w:rsidRPr="009C429D" w:rsidRDefault="00E57193" w:rsidP="006B1432">
            <w:pPr>
              <w:jc w:val="center"/>
            </w:pPr>
          </w:p>
        </w:tc>
        <w:tc>
          <w:tcPr>
            <w:tcW w:w="2790" w:type="dxa"/>
          </w:tcPr>
          <w:p w14:paraId="1769F37B" w14:textId="77777777" w:rsidR="00E57193" w:rsidRDefault="00E57193" w:rsidP="006B1432">
            <w:pPr>
              <w:jc w:val="center"/>
            </w:pPr>
            <w:r w:rsidRPr="00284511">
              <w:t>isoflavones</w:t>
            </w:r>
            <w:r w:rsidR="00F8243F">
              <w:fldChar w:fldCharType="begin" w:fldLock="1"/>
            </w:r>
            <w:r w:rsidR="00D35879">
              <w:instrText>ADDIN CSL_CITATION {"citationItems":[{"id":"ITEM-1","itemData":{"ISSN":"22313354","abstract":"Clerodendrum serratum Linn. (Family: Verbenaceae) is very widely distributed in tropical and subtropical regions of the world. Ethno-medicinal importance of the plant has been reported in various indigenous systems of medicines like Ayurveda, Siddha and Unani for the treatment of various life-threatening diseases such as syphilis, typhoid, cancer, jaundice and hypertension. Some of the chief constituents found in the plant are D-mannitol, hispidulin, cleroflavone, apigenin, scutellarein, serratagenic acid, acteoside, verbascoside, oleanolic acid, clerodermic acid, γ-sitosterol, β-sitosterol, cholestanol, clerosterol, campesterol and 24-ethyl cholesterol. Traditionally, it has been also used as anti-rheumatic, anti-asthmatic, febrifuge, in cephalagia and ophthalmia. The roots of C. serratum are also used as anti-oxidant, anti-bacterial, and anti-fungal. Besides these the antimicrobial value of this herbal plant have also been reported in its stems and leaves. These reports are very encouraging and indicate that herb should be studied more expensively for its therapeutic benefits.","author":[{"dropping-particle":"","family":"Singh","given":"Mukesh K.","non-dropping-particle":"","parse-names":false,"suffix":""},{"dropping-particle":"","family":"Khare","given":"Gaurav","non-dropping-particle":"","parse-names":false,"suffix":""},{"dropping-particle":"","family":"Iyer","given":"Shiv K.","non-dropping-particle":"","parse-names":false,"suffix":""},{"dropping-particle":"","family":"Sharwan","given":"Gotmi","non-dropping-particle":"","parse-names":false,"suffix":""},{"dropping-particle":"","family":"Tripathi","given":"D. K.","non-dropping-particle":"","parse-names":false,"suffix":""}],"container-title":"Journal of Applied Pharmaceutical Science","id":"ITEM-1","issue":"2","issued":{"date-parts":[["2012"]]},"page":"11-15","title":"Clerodendrum serratum: A clinical approach","type":"article-journal","volume":"2"},"uris":["http://www.mendeley.com/documents/?uuid=e999e5fb-47fd-4c16-b684-635879dde2e1"]}],"mendeley":{"formattedCitation":"&lt;sup&gt;9&lt;/sup&gt;","plainTextFormattedCitation":"9","previouslyFormattedCitation":"&lt;sup&gt;9&lt;/sup&gt;"},"properties":{"noteIndex":0},"schema":"https://github.com/citation-style-language/schema/raw/master/csl-citation.json"}</w:instrText>
            </w:r>
            <w:r w:rsidR="00F8243F">
              <w:fldChar w:fldCharType="separate"/>
            </w:r>
            <w:r w:rsidR="00F8243F" w:rsidRPr="00F8243F">
              <w:rPr>
                <w:noProof/>
                <w:vertAlign w:val="superscript"/>
              </w:rPr>
              <w:t>9</w:t>
            </w:r>
            <w:r w:rsidR="00F8243F">
              <w:fldChar w:fldCharType="end"/>
            </w:r>
          </w:p>
          <w:p w14:paraId="3AD27042" w14:textId="77A887AD" w:rsidR="00F428D8" w:rsidRDefault="00F428D8" w:rsidP="006B1432">
            <w:pPr>
              <w:jc w:val="center"/>
            </w:pPr>
          </w:p>
        </w:tc>
        <w:tc>
          <w:tcPr>
            <w:tcW w:w="2160" w:type="dxa"/>
          </w:tcPr>
          <w:p w14:paraId="36296174" w14:textId="77777777" w:rsidR="00E57193" w:rsidRDefault="005C5F16" w:rsidP="006B1432">
            <w:pPr>
              <w:jc w:val="center"/>
            </w:pPr>
            <w:r>
              <w:rPr>
                <w:rFonts w:ascii="Segoe UI" w:hAnsi="Segoe UI" w:cs="Segoe UI"/>
                <w:color w:val="212121"/>
                <w:shd w:val="clear" w:color="auto" w:fill="FFFFFF"/>
              </w:rPr>
              <w:t>70267806</w:t>
            </w:r>
          </w:p>
        </w:tc>
      </w:tr>
      <w:tr w:rsidR="000F4D8D" w14:paraId="645377FC" w14:textId="77777777" w:rsidTr="00587810">
        <w:trPr>
          <w:trHeight w:val="255"/>
        </w:trPr>
        <w:tc>
          <w:tcPr>
            <w:tcW w:w="1278" w:type="dxa"/>
            <w:vMerge w:val="restart"/>
          </w:tcPr>
          <w:p w14:paraId="62FBD303" w14:textId="77777777" w:rsidR="000F4D8D" w:rsidRDefault="000F4D8D" w:rsidP="006B1432">
            <w:pPr>
              <w:jc w:val="center"/>
            </w:pPr>
            <w:r>
              <w:t>6.</w:t>
            </w:r>
          </w:p>
        </w:tc>
        <w:tc>
          <w:tcPr>
            <w:tcW w:w="2250" w:type="dxa"/>
            <w:vMerge w:val="restart"/>
          </w:tcPr>
          <w:p w14:paraId="71DAF739" w14:textId="46059020" w:rsidR="000F4D8D" w:rsidRDefault="000F4D8D" w:rsidP="006B1432">
            <w:pPr>
              <w:jc w:val="center"/>
            </w:pPr>
            <w:r w:rsidRPr="0061323F">
              <w:rPr>
                <w:i/>
              </w:rPr>
              <w:t>Coptis chinensis</w:t>
            </w:r>
            <w:r w:rsidRPr="0061323F">
              <w:t xml:space="preserve"> Franch</w:t>
            </w:r>
          </w:p>
        </w:tc>
        <w:tc>
          <w:tcPr>
            <w:tcW w:w="2790" w:type="dxa"/>
          </w:tcPr>
          <w:p w14:paraId="001B6C7F" w14:textId="77777777" w:rsidR="000F4D8D" w:rsidRDefault="000F4D8D" w:rsidP="006B1432">
            <w:pPr>
              <w:jc w:val="center"/>
            </w:pPr>
            <w:r>
              <w:t>Berber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784B3D70" w14:textId="56AE846F" w:rsidR="00F428D8" w:rsidRDefault="00F428D8" w:rsidP="006B1432">
            <w:pPr>
              <w:jc w:val="center"/>
            </w:pPr>
          </w:p>
        </w:tc>
        <w:tc>
          <w:tcPr>
            <w:tcW w:w="2160" w:type="dxa"/>
          </w:tcPr>
          <w:p w14:paraId="7980FC14" w14:textId="77777777" w:rsidR="000F4D8D" w:rsidRDefault="00861966" w:rsidP="006B1432">
            <w:pPr>
              <w:jc w:val="center"/>
            </w:pPr>
            <w:r>
              <w:rPr>
                <w:rFonts w:ascii="Segoe UI" w:hAnsi="Segoe UI" w:cs="Segoe UI"/>
                <w:color w:val="212121"/>
                <w:shd w:val="clear" w:color="auto" w:fill="FFFFFF"/>
              </w:rPr>
              <w:t>2353</w:t>
            </w:r>
          </w:p>
        </w:tc>
      </w:tr>
      <w:tr w:rsidR="000F4D8D" w14:paraId="3801EA93" w14:textId="77777777" w:rsidTr="00587810">
        <w:trPr>
          <w:trHeight w:val="270"/>
        </w:trPr>
        <w:tc>
          <w:tcPr>
            <w:tcW w:w="1278" w:type="dxa"/>
            <w:vMerge/>
          </w:tcPr>
          <w:p w14:paraId="712EEDF6" w14:textId="77777777" w:rsidR="000F4D8D" w:rsidRDefault="000F4D8D" w:rsidP="006B1432">
            <w:pPr>
              <w:jc w:val="center"/>
            </w:pPr>
          </w:p>
        </w:tc>
        <w:tc>
          <w:tcPr>
            <w:tcW w:w="2250" w:type="dxa"/>
            <w:vMerge/>
          </w:tcPr>
          <w:p w14:paraId="306BFA64" w14:textId="77777777" w:rsidR="000F4D8D" w:rsidRPr="0061323F" w:rsidRDefault="000F4D8D" w:rsidP="006B1432">
            <w:pPr>
              <w:jc w:val="center"/>
            </w:pPr>
          </w:p>
        </w:tc>
        <w:tc>
          <w:tcPr>
            <w:tcW w:w="2790" w:type="dxa"/>
          </w:tcPr>
          <w:p w14:paraId="130A5B36" w14:textId="77777777" w:rsidR="000F4D8D" w:rsidRDefault="000F4D8D" w:rsidP="006B1432">
            <w:pPr>
              <w:jc w:val="center"/>
            </w:pPr>
            <w:r>
              <w:t>Jatrorrhizin</w:t>
            </w:r>
            <w:r w:rsidR="00FB5CB3">
              <w:t>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3971AA44" w14:textId="371DF344" w:rsidR="00F428D8" w:rsidRDefault="00F428D8" w:rsidP="006B1432">
            <w:pPr>
              <w:jc w:val="center"/>
            </w:pPr>
          </w:p>
        </w:tc>
        <w:tc>
          <w:tcPr>
            <w:tcW w:w="2160" w:type="dxa"/>
          </w:tcPr>
          <w:p w14:paraId="589DC7AC" w14:textId="77777777" w:rsidR="000F4D8D" w:rsidRDefault="00FB5CB3" w:rsidP="006B1432">
            <w:pPr>
              <w:jc w:val="center"/>
            </w:pPr>
            <w:r>
              <w:rPr>
                <w:rFonts w:ascii="Segoe UI" w:hAnsi="Segoe UI" w:cs="Segoe UI"/>
                <w:color w:val="212121"/>
                <w:shd w:val="clear" w:color="auto" w:fill="FFFFFF"/>
              </w:rPr>
              <w:t>72323</w:t>
            </w:r>
          </w:p>
        </w:tc>
      </w:tr>
      <w:tr w:rsidR="000F4D8D" w14:paraId="515F27C8" w14:textId="77777777" w:rsidTr="00587810">
        <w:trPr>
          <w:trHeight w:val="296"/>
        </w:trPr>
        <w:tc>
          <w:tcPr>
            <w:tcW w:w="1278" w:type="dxa"/>
            <w:vMerge/>
          </w:tcPr>
          <w:p w14:paraId="3C90E21E" w14:textId="77777777" w:rsidR="000F4D8D" w:rsidRDefault="000F4D8D" w:rsidP="006B1432">
            <w:pPr>
              <w:jc w:val="center"/>
            </w:pPr>
          </w:p>
        </w:tc>
        <w:tc>
          <w:tcPr>
            <w:tcW w:w="2250" w:type="dxa"/>
            <w:vMerge/>
          </w:tcPr>
          <w:p w14:paraId="1D3F7523" w14:textId="77777777" w:rsidR="000F4D8D" w:rsidRPr="0061323F" w:rsidRDefault="000F4D8D" w:rsidP="006B1432">
            <w:pPr>
              <w:jc w:val="center"/>
            </w:pPr>
          </w:p>
        </w:tc>
        <w:tc>
          <w:tcPr>
            <w:tcW w:w="2790" w:type="dxa"/>
          </w:tcPr>
          <w:p w14:paraId="087A7514" w14:textId="77777777" w:rsidR="000F4D8D" w:rsidRDefault="000F4D8D" w:rsidP="006B1432">
            <w:pPr>
              <w:jc w:val="center"/>
            </w:pPr>
            <w:r>
              <w:t>Coptis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267D8A32" w14:textId="0F59F0E0" w:rsidR="00F428D8" w:rsidRDefault="00F428D8" w:rsidP="006B1432">
            <w:pPr>
              <w:jc w:val="center"/>
            </w:pPr>
          </w:p>
        </w:tc>
        <w:tc>
          <w:tcPr>
            <w:tcW w:w="2160" w:type="dxa"/>
          </w:tcPr>
          <w:p w14:paraId="392B68C5" w14:textId="77777777" w:rsidR="000F4D8D" w:rsidRDefault="00FB5CB3" w:rsidP="006B1432">
            <w:pPr>
              <w:jc w:val="center"/>
            </w:pPr>
            <w:r>
              <w:rPr>
                <w:rFonts w:ascii="Segoe UI" w:hAnsi="Segoe UI" w:cs="Segoe UI"/>
                <w:color w:val="212121"/>
                <w:shd w:val="clear" w:color="auto" w:fill="FFFFFF"/>
              </w:rPr>
              <w:t>72322</w:t>
            </w:r>
          </w:p>
        </w:tc>
      </w:tr>
      <w:tr w:rsidR="000F4D8D" w14:paraId="2E131ED2" w14:textId="77777777" w:rsidTr="00587810">
        <w:trPr>
          <w:trHeight w:val="315"/>
        </w:trPr>
        <w:tc>
          <w:tcPr>
            <w:tcW w:w="1278" w:type="dxa"/>
            <w:vMerge/>
          </w:tcPr>
          <w:p w14:paraId="4A85F1CE" w14:textId="77777777" w:rsidR="000F4D8D" w:rsidRDefault="000F4D8D" w:rsidP="006B1432">
            <w:pPr>
              <w:jc w:val="center"/>
            </w:pPr>
          </w:p>
        </w:tc>
        <w:tc>
          <w:tcPr>
            <w:tcW w:w="2250" w:type="dxa"/>
            <w:vMerge/>
          </w:tcPr>
          <w:p w14:paraId="0F9A56FD" w14:textId="77777777" w:rsidR="000F4D8D" w:rsidRPr="0061323F" w:rsidRDefault="000F4D8D" w:rsidP="006B1432">
            <w:pPr>
              <w:jc w:val="center"/>
            </w:pPr>
          </w:p>
        </w:tc>
        <w:tc>
          <w:tcPr>
            <w:tcW w:w="2790" w:type="dxa"/>
          </w:tcPr>
          <w:p w14:paraId="21B87BB6" w14:textId="77777777" w:rsidR="000F4D8D" w:rsidRDefault="000F4D8D" w:rsidP="006B1432">
            <w:pPr>
              <w:jc w:val="center"/>
            </w:pPr>
            <w:r w:rsidRPr="0061323F">
              <w:t>Palmat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2F07D1A6" w14:textId="5CEA407A" w:rsidR="00F428D8" w:rsidRDefault="00F428D8" w:rsidP="006B1432">
            <w:pPr>
              <w:jc w:val="center"/>
            </w:pPr>
          </w:p>
        </w:tc>
        <w:tc>
          <w:tcPr>
            <w:tcW w:w="2160" w:type="dxa"/>
          </w:tcPr>
          <w:p w14:paraId="5A028773" w14:textId="77777777" w:rsidR="000F4D8D" w:rsidRDefault="00FB5CB3" w:rsidP="006B1432">
            <w:pPr>
              <w:jc w:val="center"/>
            </w:pPr>
            <w:r>
              <w:rPr>
                <w:rFonts w:ascii="Segoe UI" w:hAnsi="Segoe UI" w:cs="Segoe UI"/>
                <w:color w:val="212121"/>
                <w:shd w:val="clear" w:color="auto" w:fill="FFFFFF"/>
              </w:rPr>
              <w:t>19009</w:t>
            </w:r>
          </w:p>
        </w:tc>
      </w:tr>
      <w:tr w:rsidR="000F4D8D" w14:paraId="10D2E987" w14:textId="77777777" w:rsidTr="00587810">
        <w:trPr>
          <w:trHeight w:val="299"/>
        </w:trPr>
        <w:tc>
          <w:tcPr>
            <w:tcW w:w="1278" w:type="dxa"/>
            <w:vMerge/>
          </w:tcPr>
          <w:p w14:paraId="2E92222D" w14:textId="77777777" w:rsidR="000F4D8D" w:rsidRDefault="000F4D8D" w:rsidP="006B1432">
            <w:pPr>
              <w:jc w:val="center"/>
            </w:pPr>
          </w:p>
        </w:tc>
        <w:tc>
          <w:tcPr>
            <w:tcW w:w="2250" w:type="dxa"/>
            <w:vMerge/>
          </w:tcPr>
          <w:p w14:paraId="3735E18E" w14:textId="77777777" w:rsidR="000F4D8D" w:rsidRPr="0061323F" w:rsidRDefault="000F4D8D" w:rsidP="006B1432">
            <w:pPr>
              <w:jc w:val="center"/>
            </w:pPr>
          </w:p>
        </w:tc>
        <w:tc>
          <w:tcPr>
            <w:tcW w:w="2790" w:type="dxa"/>
          </w:tcPr>
          <w:p w14:paraId="5D73F0C8" w14:textId="77777777" w:rsidR="000F4D8D" w:rsidRDefault="000F4D8D" w:rsidP="006B1432">
            <w:pPr>
              <w:jc w:val="center"/>
            </w:pPr>
            <w:r w:rsidRPr="002D0DCD">
              <w:t>Epiberber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291AC9D2" w14:textId="3D6EC477" w:rsidR="00F428D8" w:rsidRPr="0061323F" w:rsidRDefault="00F428D8" w:rsidP="006B1432">
            <w:pPr>
              <w:jc w:val="center"/>
            </w:pPr>
          </w:p>
        </w:tc>
        <w:tc>
          <w:tcPr>
            <w:tcW w:w="2160" w:type="dxa"/>
          </w:tcPr>
          <w:p w14:paraId="03BD50D7" w14:textId="77777777" w:rsidR="000F4D8D" w:rsidRDefault="00FB5CB3" w:rsidP="006B1432">
            <w:pPr>
              <w:jc w:val="center"/>
            </w:pPr>
            <w:r>
              <w:rPr>
                <w:rFonts w:ascii="Segoe UI" w:hAnsi="Segoe UI" w:cs="Segoe UI"/>
                <w:color w:val="212121"/>
                <w:shd w:val="clear" w:color="auto" w:fill="FFFFFF"/>
              </w:rPr>
              <w:t>160876</w:t>
            </w:r>
          </w:p>
        </w:tc>
      </w:tr>
      <w:tr w:rsidR="000F4D8D" w14:paraId="0D714D7F" w14:textId="77777777" w:rsidTr="00587810">
        <w:trPr>
          <w:trHeight w:val="331"/>
        </w:trPr>
        <w:tc>
          <w:tcPr>
            <w:tcW w:w="1278" w:type="dxa"/>
            <w:vMerge/>
          </w:tcPr>
          <w:p w14:paraId="065593F9" w14:textId="77777777" w:rsidR="000F4D8D" w:rsidRDefault="000F4D8D" w:rsidP="006B1432">
            <w:pPr>
              <w:jc w:val="center"/>
            </w:pPr>
          </w:p>
        </w:tc>
        <w:tc>
          <w:tcPr>
            <w:tcW w:w="2250" w:type="dxa"/>
            <w:vMerge/>
          </w:tcPr>
          <w:p w14:paraId="1C1A6637" w14:textId="77777777" w:rsidR="000F4D8D" w:rsidRPr="0061323F" w:rsidRDefault="000F4D8D" w:rsidP="006B1432">
            <w:pPr>
              <w:jc w:val="center"/>
            </w:pPr>
          </w:p>
        </w:tc>
        <w:tc>
          <w:tcPr>
            <w:tcW w:w="2790" w:type="dxa"/>
          </w:tcPr>
          <w:p w14:paraId="5D39D1FF" w14:textId="77777777" w:rsidR="000F4D8D" w:rsidRDefault="000F4D8D" w:rsidP="006B1432">
            <w:pPr>
              <w:jc w:val="center"/>
            </w:pPr>
            <w:r w:rsidRPr="002D0DCD">
              <w:t>Columbam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3BD00CA5" w14:textId="43E9038B" w:rsidR="00F428D8" w:rsidRPr="002D0DCD" w:rsidRDefault="00F428D8" w:rsidP="006B1432">
            <w:pPr>
              <w:jc w:val="center"/>
            </w:pPr>
          </w:p>
        </w:tc>
        <w:tc>
          <w:tcPr>
            <w:tcW w:w="2160" w:type="dxa"/>
          </w:tcPr>
          <w:p w14:paraId="3781E66A" w14:textId="77777777" w:rsidR="000F4D8D" w:rsidRDefault="00FB5CB3" w:rsidP="006B1432">
            <w:pPr>
              <w:jc w:val="center"/>
            </w:pPr>
            <w:r>
              <w:rPr>
                <w:rFonts w:ascii="Segoe UI" w:hAnsi="Segoe UI" w:cs="Segoe UI"/>
                <w:color w:val="212121"/>
                <w:shd w:val="clear" w:color="auto" w:fill="FFFFFF"/>
              </w:rPr>
              <w:t>72310</w:t>
            </w:r>
          </w:p>
        </w:tc>
      </w:tr>
      <w:tr w:rsidR="000F4D8D" w14:paraId="041C1F79" w14:textId="77777777" w:rsidTr="00587810">
        <w:trPr>
          <w:trHeight w:val="300"/>
        </w:trPr>
        <w:tc>
          <w:tcPr>
            <w:tcW w:w="1278" w:type="dxa"/>
            <w:vMerge/>
          </w:tcPr>
          <w:p w14:paraId="4EB6C492" w14:textId="77777777" w:rsidR="000F4D8D" w:rsidRDefault="000F4D8D" w:rsidP="006B1432">
            <w:pPr>
              <w:jc w:val="center"/>
            </w:pPr>
          </w:p>
        </w:tc>
        <w:tc>
          <w:tcPr>
            <w:tcW w:w="2250" w:type="dxa"/>
            <w:vMerge/>
          </w:tcPr>
          <w:p w14:paraId="54A00129" w14:textId="77777777" w:rsidR="000F4D8D" w:rsidRPr="0061323F" w:rsidRDefault="000F4D8D" w:rsidP="006B1432">
            <w:pPr>
              <w:jc w:val="center"/>
            </w:pPr>
          </w:p>
        </w:tc>
        <w:tc>
          <w:tcPr>
            <w:tcW w:w="2790" w:type="dxa"/>
          </w:tcPr>
          <w:p w14:paraId="6486E2EB" w14:textId="77777777" w:rsidR="000F4D8D" w:rsidRDefault="000F4D8D" w:rsidP="006B1432">
            <w:pPr>
              <w:jc w:val="center"/>
            </w:pPr>
            <w:r>
              <w:t>magnoﬂor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19595FDB" w14:textId="0E3A1010" w:rsidR="00F428D8" w:rsidRPr="002D0DCD" w:rsidRDefault="00F428D8" w:rsidP="006B1432">
            <w:pPr>
              <w:jc w:val="center"/>
            </w:pPr>
          </w:p>
        </w:tc>
        <w:tc>
          <w:tcPr>
            <w:tcW w:w="2160" w:type="dxa"/>
          </w:tcPr>
          <w:p w14:paraId="14BF25DC" w14:textId="77777777" w:rsidR="000F4D8D" w:rsidRDefault="00FB5CB3" w:rsidP="006B1432">
            <w:pPr>
              <w:jc w:val="center"/>
            </w:pPr>
            <w:r>
              <w:rPr>
                <w:rFonts w:ascii="Segoe UI" w:hAnsi="Segoe UI" w:cs="Segoe UI"/>
                <w:color w:val="212121"/>
                <w:shd w:val="clear" w:color="auto" w:fill="FFFFFF"/>
              </w:rPr>
              <w:t>73337</w:t>
            </w:r>
          </w:p>
        </w:tc>
      </w:tr>
      <w:tr w:rsidR="000F4D8D" w14:paraId="1BF1DE9A" w14:textId="77777777" w:rsidTr="00587810">
        <w:trPr>
          <w:trHeight w:val="270"/>
        </w:trPr>
        <w:tc>
          <w:tcPr>
            <w:tcW w:w="1278" w:type="dxa"/>
            <w:vMerge/>
          </w:tcPr>
          <w:p w14:paraId="45F0216D" w14:textId="77777777" w:rsidR="000F4D8D" w:rsidRDefault="000F4D8D" w:rsidP="006B1432">
            <w:pPr>
              <w:jc w:val="center"/>
            </w:pPr>
          </w:p>
        </w:tc>
        <w:tc>
          <w:tcPr>
            <w:tcW w:w="2250" w:type="dxa"/>
            <w:vMerge/>
          </w:tcPr>
          <w:p w14:paraId="283F1C7B" w14:textId="77777777" w:rsidR="000F4D8D" w:rsidRPr="0061323F" w:rsidRDefault="000F4D8D" w:rsidP="006B1432">
            <w:pPr>
              <w:jc w:val="center"/>
            </w:pPr>
          </w:p>
        </w:tc>
        <w:tc>
          <w:tcPr>
            <w:tcW w:w="2790" w:type="dxa"/>
          </w:tcPr>
          <w:p w14:paraId="40D23145" w14:textId="77777777" w:rsidR="000F4D8D" w:rsidRDefault="000F4D8D" w:rsidP="006B1432">
            <w:pPr>
              <w:jc w:val="center"/>
            </w:pPr>
            <w:r>
              <w:t>lycoranine B</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183451E9" w14:textId="25BC388D" w:rsidR="00F428D8" w:rsidRDefault="00F428D8" w:rsidP="006B1432">
            <w:pPr>
              <w:jc w:val="center"/>
            </w:pPr>
          </w:p>
        </w:tc>
        <w:tc>
          <w:tcPr>
            <w:tcW w:w="2160" w:type="dxa"/>
          </w:tcPr>
          <w:p w14:paraId="2A37061A" w14:textId="77777777" w:rsidR="000F4D8D" w:rsidRDefault="00440CAC" w:rsidP="006B1432">
            <w:pPr>
              <w:jc w:val="center"/>
            </w:pPr>
            <w:r>
              <w:rPr>
                <w:rFonts w:ascii="Segoe UI" w:hAnsi="Segoe UI" w:cs="Segoe UI"/>
                <w:color w:val="212121"/>
                <w:shd w:val="clear" w:color="auto" w:fill="FFFFFF"/>
              </w:rPr>
              <w:t>44130138</w:t>
            </w:r>
          </w:p>
        </w:tc>
      </w:tr>
      <w:tr w:rsidR="000F4D8D" w14:paraId="48E903ED" w14:textId="77777777" w:rsidTr="00587810">
        <w:trPr>
          <w:trHeight w:val="315"/>
        </w:trPr>
        <w:tc>
          <w:tcPr>
            <w:tcW w:w="1278" w:type="dxa"/>
            <w:vMerge/>
          </w:tcPr>
          <w:p w14:paraId="28F5748A" w14:textId="77777777" w:rsidR="000F4D8D" w:rsidRDefault="000F4D8D" w:rsidP="006B1432">
            <w:pPr>
              <w:jc w:val="center"/>
            </w:pPr>
          </w:p>
        </w:tc>
        <w:tc>
          <w:tcPr>
            <w:tcW w:w="2250" w:type="dxa"/>
            <w:vMerge/>
          </w:tcPr>
          <w:p w14:paraId="6B84AD9E" w14:textId="77777777" w:rsidR="000F4D8D" w:rsidRPr="0061323F" w:rsidRDefault="000F4D8D" w:rsidP="006B1432">
            <w:pPr>
              <w:jc w:val="center"/>
            </w:pPr>
          </w:p>
        </w:tc>
        <w:tc>
          <w:tcPr>
            <w:tcW w:w="2790" w:type="dxa"/>
          </w:tcPr>
          <w:p w14:paraId="052E07C0" w14:textId="77777777" w:rsidR="000F4D8D" w:rsidRDefault="000F4D8D" w:rsidP="006B1432">
            <w:pPr>
              <w:jc w:val="center"/>
            </w:pPr>
            <w:r>
              <w:t>dihydrochelerythr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5C057E48" w14:textId="5AB8F8CF" w:rsidR="00F428D8" w:rsidRDefault="00F428D8" w:rsidP="006B1432">
            <w:pPr>
              <w:jc w:val="center"/>
            </w:pPr>
          </w:p>
        </w:tc>
        <w:tc>
          <w:tcPr>
            <w:tcW w:w="2160" w:type="dxa"/>
          </w:tcPr>
          <w:p w14:paraId="59CA81F9" w14:textId="77777777" w:rsidR="000F4D8D" w:rsidRDefault="00440CAC" w:rsidP="006B1432">
            <w:pPr>
              <w:jc w:val="center"/>
            </w:pPr>
            <w:r>
              <w:rPr>
                <w:rFonts w:ascii="Segoe UI" w:hAnsi="Segoe UI" w:cs="Segoe UI"/>
                <w:color w:val="212121"/>
                <w:shd w:val="clear" w:color="auto" w:fill="FFFFFF"/>
              </w:rPr>
              <w:t>485077</w:t>
            </w:r>
          </w:p>
        </w:tc>
      </w:tr>
      <w:tr w:rsidR="000F4D8D" w14:paraId="0621C394" w14:textId="77777777" w:rsidTr="00587810">
        <w:trPr>
          <w:trHeight w:val="300"/>
        </w:trPr>
        <w:tc>
          <w:tcPr>
            <w:tcW w:w="1278" w:type="dxa"/>
            <w:vMerge/>
          </w:tcPr>
          <w:p w14:paraId="2E48661A" w14:textId="77777777" w:rsidR="000F4D8D" w:rsidRDefault="000F4D8D" w:rsidP="006B1432">
            <w:pPr>
              <w:jc w:val="center"/>
            </w:pPr>
          </w:p>
        </w:tc>
        <w:tc>
          <w:tcPr>
            <w:tcW w:w="2250" w:type="dxa"/>
            <w:vMerge/>
          </w:tcPr>
          <w:p w14:paraId="2A81C678" w14:textId="77777777" w:rsidR="000F4D8D" w:rsidRPr="0061323F" w:rsidRDefault="000F4D8D" w:rsidP="006B1432">
            <w:pPr>
              <w:jc w:val="center"/>
            </w:pPr>
          </w:p>
        </w:tc>
        <w:tc>
          <w:tcPr>
            <w:tcW w:w="2790" w:type="dxa"/>
          </w:tcPr>
          <w:p w14:paraId="681A2357" w14:textId="77777777" w:rsidR="000F4D8D" w:rsidRDefault="000F4D8D" w:rsidP="006B1432">
            <w:pPr>
              <w:jc w:val="center"/>
            </w:pPr>
            <w:r w:rsidRPr="005A3A89">
              <w:t>Groenlandic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4FA7A6F6" w14:textId="51EC0F77" w:rsidR="00F428D8" w:rsidRDefault="00F428D8" w:rsidP="006B1432">
            <w:pPr>
              <w:jc w:val="center"/>
            </w:pPr>
          </w:p>
        </w:tc>
        <w:tc>
          <w:tcPr>
            <w:tcW w:w="2160" w:type="dxa"/>
          </w:tcPr>
          <w:p w14:paraId="6DBCFC23" w14:textId="77777777" w:rsidR="000F4D8D" w:rsidRDefault="00440CAC" w:rsidP="006B1432">
            <w:pPr>
              <w:jc w:val="center"/>
            </w:pPr>
            <w:r>
              <w:rPr>
                <w:rFonts w:ascii="Segoe UI" w:hAnsi="Segoe UI" w:cs="Segoe UI"/>
                <w:color w:val="212121"/>
                <w:shd w:val="clear" w:color="auto" w:fill="FFFFFF"/>
              </w:rPr>
              <w:t>3084708</w:t>
            </w:r>
          </w:p>
        </w:tc>
      </w:tr>
      <w:tr w:rsidR="000F4D8D" w14:paraId="41DE9F1A" w14:textId="77777777" w:rsidTr="00587810">
        <w:trPr>
          <w:trHeight w:val="222"/>
        </w:trPr>
        <w:tc>
          <w:tcPr>
            <w:tcW w:w="1278" w:type="dxa"/>
            <w:vMerge/>
          </w:tcPr>
          <w:p w14:paraId="5858B7CA" w14:textId="77777777" w:rsidR="000F4D8D" w:rsidRDefault="000F4D8D" w:rsidP="006B1432">
            <w:pPr>
              <w:jc w:val="center"/>
            </w:pPr>
          </w:p>
        </w:tc>
        <w:tc>
          <w:tcPr>
            <w:tcW w:w="2250" w:type="dxa"/>
            <w:vMerge/>
          </w:tcPr>
          <w:p w14:paraId="5E8FB4F8" w14:textId="77777777" w:rsidR="000F4D8D" w:rsidRPr="0061323F" w:rsidRDefault="000F4D8D" w:rsidP="006B1432">
            <w:pPr>
              <w:jc w:val="center"/>
            </w:pPr>
          </w:p>
        </w:tc>
        <w:tc>
          <w:tcPr>
            <w:tcW w:w="2790" w:type="dxa"/>
          </w:tcPr>
          <w:p w14:paraId="367E5568" w14:textId="77777777" w:rsidR="000F4D8D" w:rsidRDefault="000F4D8D" w:rsidP="006B1432">
            <w:pPr>
              <w:jc w:val="center"/>
            </w:pPr>
            <w:r w:rsidRPr="0017788A">
              <w:t>Berberast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4A1E8036" w14:textId="55EB1480" w:rsidR="007836E0" w:rsidRPr="005A3A89" w:rsidRDefault="007836E0" w:rsidP="006B1432">
            <w:pPr>
              <w:jc w:val="center"/>
            </w:pPr>
          </w:p>
        </w:tc>
        <w:tc>
          <w:tcPr>
            <w:tcW w:w="2160" w:type="dxa"/>
          </w:tcPr>
          <w:p w14:paraId="0F296399" w14:textId="77777777" w:rsidR="000F4D8D" w:rsidRDefault="0073235F" w:rsidP="006B1432">
            <w:pPr>
              <w:jc w:val="center"/>
            </w:pPr>
            <w:r>
              <w:rPr>
                <w:rFonts w:ascii="Segoe UI" w:hAnsi="Segoe UI" w:cs="Segoe UI"/>
                <w:color w:val="212121"/>
                <w:shd w:val="clear" w:color="auto" w:fill="FFFFFF"/>
              </w:rPr>
              <w:t>442180</w:t>
            </w:r>
          </w:p>
        </w:tc>
      </w:tr>
      <w:tr w:rsidR="000F4D8D" w14:paraId="0ED8501A" w14:textId="77777777" w:rsidTr="00587810">
        <w:trPr>
          <w:trHeight w:val="341"/>
        </w:trPr>
        <w:tc>
          <w:tcPr>
            <w:tcW w:w="1278" w:type="dxa"/>
            <w:vMerge/>
          </w:tcPr>
          <w:p w14:paraId="148A7CF8" w14:textId="77777777" w:rsidR="000F4D8D" w:rsidRDefault="000F4D8D" w:rsidP="006B1432">
            <w:pPr>
              <w:jc w:val="center"/>
            </w:pPr>
          </w:p>
        </w:tc>
        <w:tc>
          <w:tcPr>
            <w:tcW w:w="2250" w:type="dxa"/>
            <w:vMerge/>
          </w:tcPr>
          <w:p w14:paraId="1FE8E560" w14:textId="77777777" w:rsidR="000F4D8D" w:rsidRPr="0061323F" w:rsidRDefault="000F4D8D" w:rsidP="006B1432">
            <w:pPr>
              <w:jc w:val="center"/>
            </w:pPr>
          </w:p>
        </w:tc>
        <w:tc>
          <w:tcPr>
            <w:tcW w:w="2790" w:type="dxa"/>
            <w:shd w:val="clear" w:color="auto" w:fill="auto"/>
          </w:tcPr>
          <w:p w14:paraId="759B9F25" w14:textId="77777777" w:rsidR="000F4D8D" w:rsidRDefault="000F4D8D" w:rsidP="006B1432">
            <w:pPr>
              <w:jc w:val="center"/>
            </w:pPr>
            <w:r w:rsidRPr="007A1CCE">
              <w:t>Demethyleneberberine</w:t>
            </w:r>
            <w:r w:rsidR="00D35879">
              <w:fldChar w:fldCharType="begin" w:fldLock="1"/>
            </w:r>
            <w:r w:rsidR="00D35879">
              <w:instrText>ADDIN CSL_CITATION {"citationItems":[{"id":"ITEM-1","itemData":{"DOI":"10.1155/2012/942384","author":[{"dropping-particle":"","family":"Jiang","given":"Xue","non-dropping-particle":"","parse-names":false,"suffix":""},{"dropping-particle":"","family":"Huang","given":"Lin-fang","non-dropping-particle":"","parse-names":false,"suffix":""},{"dropping-particle":"","family":"Wu","given":"La-bin","non-dropping-particle":"","parse-names":false,"suffix":""},{"dropping-particle":"","family":"Wang","given":"Zeng-hui","non-dropping-particle":"","parse-names":false,"suffix":""},{"dropping-particle":"","family":"Chen","given":"Shi-lin","non-dropping-particle":"","parse-names":false,"suffix":""}],"id":"ITEM-1","issued":{"date-parts":[["2012"]]},"title":"UPLC-QTOF / MS Analysis of Alkaloids in Traditional Processed Coptis chinensis Franch .","type":"article-journal","volume":"2012"},"uris":["http://www.mendeley.com/documents/?uuid=6f6161d9-2948-4a09-ae37-3eaa5a5256d2"]}],"mendeley":{"formattedCitation":"&lt;sup&gt;10&lt;/sup&gt;","plainTextFormattedCitation":"10","previouslyFormattedCitation":"&lt;sup&gt;10&lt;/sup&gt;"},"properties":{"noteIndex":0},"schema":"https://github.com/citation-style-language/schema/raw/master/csl-citation.json"}</w:instrText>
            </w:r>
            <w:r w:rsidR="00D35879">
              <w:fldChar w:fldCharType="separate"/>
            </w:r>
            <w:r w:rsidR="00D35879" w:rsidRPr="00D35879">
              <w:rPr>
                <w:noProof/>
                <w:vertAlign w:val="superscript"/>
              </w:rPr>
              <w:t>10</w:t>
            </w:r>
            <w:r w:rsidR="00D35879">
              <w:fldChar w:fldCharType="end"/>
            </w:r>
          </w:p>
          <w:p w14:paraId="44B45EF4" w14:textId="4DCABC03" w:rsidR="00F428D8" w:rsidRPr="005A3A89" w:rsidRDefault="00F428D8" w:rsidP="006B1432">
            <w:pPr>
              <w:jc w:val="center"/>
            </w:pPr>
          </w:p>
        </w:tc>
        <w:tc>
          <w:tcPr>
            <w:tcW w:w="2160" w:type="dxa"/>
          </w:tcPr>
          <w:p w14:paraId="56AB90A1" w14:textId="77777777" w:rsidR="000F4D8D" w:rsidRDefault="003A3E1D" w:rsidP="006B1432">
            <w:pPr>
              <w:jc w:val="center"/>
            </w:pPr>
            <w:r>
              <w:rPr>
                <w:rFonts w:ascii="Segoe UI" w:hAnsi="Segoe UI" w:cs="Segoe UI"/>
                <w:color w:val="212121"/>
                <w:shd w:val="clear" w:color="auto" w:fill="FFFFFF"/>
              </w:rPr>
              <w:t>363209</w:t>
            </w:r>
          </w:p>
        </w:tc>
      </w:tr>
      <w:tr w:rsidR="000F4D8D" w14:paraId="120B7471" w14:textId="77777777" w:rsidTr="00587810">
        <w:trPr>
          <w:trHeight w:val="240"/>
        </w:trPr>
        <w:tc>
          <w:tcPr>
            <w:tcW w:w="1278" w:type="dxa"/>
            <w:vMerge/>
          </w:tcPr>
          <w:p w14:paraId="1B85A03B" w14:textId="77777777" w:rsidR="000F4D8D" w:rsidRDefault="000F4D8D" w:rsidP="006B1432">
            <w:pPr>
              <w:jc w:val="center"/>
            </w:pPr>
          </w:p>
        </w:tc>
        <w:tc>
          <w:tcPr>
            <w:tcW w:w="2250" w:type="dxa"/>
            <w:vMerge/>
          </w:tcPr>
          <w:p w14:paraId="7060C668" w14:textId="77777777" w:rsidR="000F4D8D" w:rsidRPr="0061323F" w:rsidRDefault="000F4D8D" w:rsidP="006B1432">
            <w:pPr>
              <w:jc w:val="center"/>
            </w:pPr>
          </w:p>
        </w:tc>
        <w:tc>
          <w:tcPr>
            <w:tcW w:w="2790" w:type="dxa"/>
          </w:tcPr>
          <w:p w14:paraId="0D4DAABF" w14:textId="77777777" w:rsidR="000F4D8D" w:rsidRDefault="000F4D8D" w:rsidP="006B1432">
            <w:pPr>
              <w:jc w:val="center"/>
            </w:pPr>
            <w:r w:rsidRPr="007A1CCE">
              <w:t>Thalifendine</w:t>
            </w:r>
            <w:r w:rsidR="00D35879">
              <w:fldChar w:fldCharType="begin" w:fldLock="1"/>
            </w:r>
            <w:r w:rsidR="00CE654D">
              <w:instrText>ADDIN CSL_CITATION {"citationItems":[{"id":"ITEM-1","itemData":{"DOI":"10.1093/chromsci/bmx009","author":[{"dropping-particle":"","family":"Yang","given":"Yanfang","non-dropping-particle":"","parse-names":false,"suffix":""},{"dropping-particle":"","family":"Peng","given":"Jingling","non-dropping-particle":"","parse-names":false,"suffix":""},{"dropping-particle":"","family":"Li","given":"Fangping","non-dropping-particle":"","parse-names":false,"suffix":""},{"dropping-particle":"","family":"Liu","given":"Xin","non-dropping-particle":"","parse-names":false,"suffix":""},{"dropping-particle":"","family":"Deng","given":"Meng","non-dropping-particle":"","parse-names":false,"suffix":""},{"dropping-particle":"","family":"Wu","given":"Hezhen","non-dropping-particle":"","parse-names":false,"suffix":""}],"id":"ITEM-1","issue":"5","issued":{"date-parts":[["2017"]]},"page":"556-563","title":"Determination of Alkaloid Contents in Various Tissues of Coptis Chinensis Franch . by Reversed Phase-High Performance Liquid Chromatography and Ultraviolet Spectrophotometry","type":"article-journal","volume":"55"},"uris":["http://www.mendeley.com/documents/?uuid=287572b5-2d70-45cd-9b8f-3a96396397f2"]}],"mendeley":{"formattedCitation":"&lt;sup&gt;11&lt;/sup&gt;","plainTextFormattedCitation":"11","previouslyFormattedCitation":"&lt;sup&gt;11&lt;/sup&gt;"},"properties":{"noteIndex":0},"schema":"https://github.com/citation-style-language/schema/raw/master/csl-citation.json"}</w:instrText>
            </w:r>
            <w:r w:rsidR="00D35879">
              <w:fldChar w:fldCharType="separate"/>
            </w:r>
            <w:r w:rsidR="00D35879" w:rsidRPr="00D35879">
              <w:rPr>
                <w:noProof/>
                <w:vertAlign w:val="superscript"/>
              </w:rPr>
              <w:t>11</w:t>
            </w:r>
            <w:r w:rsidR="00D35879">
              <w:fldChar w:fldCharType="end"/>
            </w:r>
          </w:p>
          <w:p w14:paraId="4BA86EDA" w14:textId="6E354965" w:rsidR="00F428D8" w:rsidRPr="007A1CCE" w:rsidRDefault="00F428D8" w:rsidP="006B1432">
            <w:pPr>
              <w:jc w:val="center"/>
            </w:pPr>
          </w:p>
        </w:tc>
        <w:tc>
          <w:tcPr>
            <w:tcW w:w="2160" w:type="dxa"/>
          </w:tcPr>
          <w:p w14:paraId="17B190C4" w14:textId="77777777" w:rsidR="000F4D8D" w:rsidRDefault="005536FA" w:rsidP="006B1432">
            <w:pPr>
              <w:jc w:val="center"/>
            </w:pPr>
            <w:r>
              <w:rPr>
                <w:rFonts w:ascii="Segoe UI" w:hAnsi="Segoe UI" w:cs="Segoe UI"/>
                <w:color w:val="212121"/>
                <w:shd w:val="clear" w:color="auto" w:fill="FFFFFF"/>
              </w:rPr>
              <w:t>3084288</w:t>
            </w:r>
          </w:p>
        </w:tc>
      </w:tr>
      <w:tr w:rsidR="00EE4C14" w14:paraId="354E08EB" w14:textId="77777777" w:rsidTr="00587810">
        <w:trPr>
          <w:trHeight w:val="285"/>
        </w:trPr>
        <w:tc>
          <w:tcPr>
            <w:tcW w:w="1278" w:type="dxa"/>
            <w:vMerge w:val="restart"/>
          </w:tcPr>
          <w:p w14:paraId="5C7EC03B" w14:textId="77777777" w:rsidR="00EE4C14" w:rsidRDefault="00EE4C14" w:rsidP="006B1432">
            <w:pPr>
              <w:jc w:val="center"/>
            </w:pPr>
            <w:r>
              <w:t>7.</w:t>
            </w:r>
          </w:p>
        </w:tc>
        <w:tc>
          <w:tcPr>
            <w:tcW w:w="2250" w:type="dxa"/>
            <w:vMerge w:val="restart"/>
          </w:tcPr>
          <w:p w14:paraId="05A18595" w14:textId="28701496" w:rsidR="00EE4C14" w:rsidRDefault="00EE4C14" w:rsidP="006B1432">
            <w:pPr>
              <w:jc w:val="center"/>
            </w:pPr>
            <w:r w:rsidRPr="0007163E">
              <w:rPr>
                <w:i/>
              </w:rPr>
              <w:t xml:space="preserve">Coptis teeta </w:t>
            </w:r>
            <w:r>
              <w:t>Wall</w:t>
            </w:r>
          </w:p>
        </w:tc>
        <w:tc>
          <w:tcPr>
            <w:tcW w:w="2790" w:type="dxa"/>
          </w:tcPr>
          <w:p w14:paraId="54464662" w14:textId="77777777" w:rsidR="00EE4C14" w:rsidRDefault="00EE4C14" w:rsidP="006B1432">
            <w:pPr>
              <w:jc w:val="center"/>
            </w:pPr>
            <w:r>
              <w:t>Quin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208E590E" w14:textId="3E0155D3" w:rsidR="00352193" w:rsidRDefault="00352193" w:rsidP="006B1432">
            <w:pPr>
              <w:jc w:val="center"/>
            </w:pPr>
          </w:p>
        </w:tc>
        <w:tc>
          <w:tcPr>
            <w:tcW w:w="2160" w:type="dxa"/>
          </w:tcPr>
          <w:p w14:paraId="0FFB4335" w14:textId="77777777" w:rsidR="00EE4C14" w:rsidRDefault="00002E4B" w:rsidP="006B1432">
            <w:pPr>
              <w:jc w:val="center"/>
            </w:pPr>
            <w:r>
              <w:rPr>
                <w:rFonts w:ascii="Segoe UI" w:hAnsi="Segoe UI" w:cs="Segoe UI"/>
                <w:color w:val="212121"/>
                <w:shd w:val="clear" w:color="auto" w:fill="FFFFFF"/>
              </w:rPr>
              <w:t>6508</w:t>
            </w:r>
          </w:p>
        </w:tc>
      </w:tr>
      <w:tr w:rsidR="00EE4C14" w14:paraId="55D354A9" w14:textId="77777777" w:rsidTr="00587810">
        <w:trPr>
          <w:trHeight w:val="270"/>
        </w:trPr>
        <w:tc>
          <w:tcPr>
            <w:tcW w:w="1278" w:type="dxa"/>
            <w:vMerge/>
          </w:tcPr>
          <w:p w14:paraId="0DB8EFD9" w14:textId="77777777" w:rsidR="00EE4C14" w:rsidRDefault="00EE4C14" w:rsidP="006B1432">
            <w:pPr>
              <w:jc w:val="center"/>
            </w:pPr>
          </w:p>
        </w:tc>
        <w:tc>
          <w:tcPr>
            <w:tcW w:w="2250" w:type="dxa"/>
            <w:vMerge/>
          </w:tcPr>
          <w:p w14:paraId="0AD60E75" w14:textId="77777777" w:rsidR="00EE4C14" w:rsidRPr="00A25BBF" w:rsidRDefault="00EE4C14" w:rsidP="006B1432">
            <w:pPr>
              <w:jc w:val="center"/>
            </w:pPr>
          </w:p>
        </w:tc>
        <w:tc>
          <w:tcPr>
            <w:tcW w:w="2790" w:type="dxa"/>
          </w:tcPr>
          <w:p w14:paraId="54015CAF" w14:textId="77777777" w:rsidR="00EE4C14" w:rsidRDefault="00EE4C14" w:rsidP="006B1432">
            <w:pPr>
              <w:jc w:val="center"/>
            </w:pPr>
            <w:r>
              <w:t>Acet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50F561F0" w14:textId="2707096D" w:rsidR="00352193" w:rsidRDefault="00352193" w:rsidP="006B1432">
            <w:pPr>
              <w:jc w:val="center"/>
            </w:pPr>
          </w:p>
        </w:tc>
        <w:tc>
          <w:tcPr>
            <w:tcW w:w="2160" w:type="dxa"/>
          </w:tcPr>
          <w:p w14:paraId="70BB204E" w14:textId="77777777" w:rsidR="00EE4C14" w:rsidRDefault="00002E4B" w:rsidP="006B1432">
            <w:pPr>
              <w:jc w:val="center"/>
            </w:pPr>
            <w:r>
              <w:rPr>
                <w:rFonts w:ascii="Segoe UI" w:hAnsi="Segoe UI" w:cs="Segoe UI"/>
                <w:color w:val="212121"/>
                <w:shd w:val="clear" w:color="auto" w:fill="FFFFFF"/>
              </w:rPr>
              <w:t>176</w:t>
            </w:r>
          </w:p>
        </w:tc>
      </w:tr>
      <w:tr w:rsidR="00EE4C14" w14:paraId="6428EB5A" w14:textId="77777777" w:rsidTr="00587810">
        <w:trPr>
          <w:trHeight w:val="225"/>
        </w:trPr>
        <w:tc>
          <w:tcPr>
            <w:tcW w:w="1278" w:type="dxa"/>
            <w:vMerge/>
          </w:tcPr>
          <w:p w14:paraId="2763A8D8" w14:textId="77777777" w:rsidR="00EE4C14" w:rsidRDefault="00EE4C14" w:rsidP="006B1432">
            <w:pPr>
              <w:jc w:val="center"/>
            </w:pPr>
          </w:p>
        </w:tc>
        <w:tc>
          <w:tcPr>
            <w:tcW w:w="2250" w:type="dxa"/>
            <w:vMerge/>
          </w:tcPr>
          <w:p w14:paraId="35512AF4" w14:textId="77777777" w:rsidR="00EE4C14" w:rsidRPr="00A25BBF" w:rsidRDefault="00EE4C14" w:rsidP="006B1432">
            <w:pPr>
              <w:jc w:val="center"/>
            </w:pPr>
          </w:p>
        </w:tc>
        <w:tc>
          <w:tcPr>
            <w:tcW w:w="2790" w:type="dxa"/>
          </w:tcPr>
          <w:p w14:paraId="604E8978" w14:textId="77777777" w:rsidR="00EE4C14" w:rsidRDefault="00EE4C14" w:rsidP="006B1432">
            <w:pPr>
              <w:jc w:val="center"/>
            </w:pPr>
            <w:r>
              <w:t>Mal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05E9AD3C" w14:textId="534D875B" w:rsidR="00352193" w:rsidRDefault="00352193" w:rsidP="006B1432">
            <w:pPr>
              <w:jc w:val="center"/>
            </w:pPr>
          </w:p>
        </w:tc>
        <w:tc>
          <w:tcPr>
            <w:tcW w:w="2160" w:type="dxa"/>
          </w:tcPr>
          <w:p w14:paraId="70A77B0F" w14:textId="77777777" w:rsidR="00EE4C14" w:rsidRDefault="00002E4B" w:rsidP="006B1432">
            <w:pPr>
              <w:jc w:val="center"/>
            </w:pPr>
            <w:r>
              <w:rPr>
                <w:rFonts w:ascii="Segoe UI" w:hAnsi="Segoe UI" w:cs="Segoe UI"/>
                <w:color w:val="212121"/>
                <w:shd w:val="clear" w:color="auto" w:fill="FFFFFF"/>
              </w:rPr>
              <w:t>525</w:t>
            </w:r>
          </w:p>
        </w:tc>
      </w:tr>
      <w:tr w:rsidR="00EE4C14" w14:paraId="5812E118" w14:textId="77777777" w:rsidTr="00587810">
        <w:trPr>
          <w:trHeight w:val="240"/>
        </w:trPr>
        <w:tc>
          <w:tcPr>
            <w:tcW w:w="1278" w:type="dxa"/>
            <w:vMerge/>
          </w:tcPr>
          <w:p w14:paraId="10D9D41C" w14:textId="77777777" w:rsidR="00EE4C14" w:rsidRDefault="00EE4C14" w:rsidP="006B1432">
            <w:pPr>
              <w:jc w:val="center"/>
            </w:pPr>
          </w:p>
        </w:tc>
        <w:tc>
          <w:tcPr>
            <w:tcW w:w="2250" w:type="dxa"/>
            <w:vMerge/>
          </w:tcPr>
          <w:p w14:paraId="0FAAE5AE" w14:textId="77777777" w:rsidR="00EE4C14" w:rsidRPr="00A25BBF" w:rsidRDefault="00EE4C14" w:rsidP="006B1432">
            <w:pPr>
              <w:jc w:val="center"/>
            </w:pPr>
          </w:p>
        </w:tc>
        <w:tc>
          <w:tcPr>
            <w:tcW w:w="2790" w:type="dxa"/>
          </w:tcPr>
          <w:p w14:paraId="5C32BE2A" w14:textId="77777777" w:rsidR="00EE4C14" w:rsidRDefault="00EE4C14" w:rsidP="006B1432">
            <w:pPr>
              <w:jc w:val="center"/>
            </w:pPr>
            <w:r>
              <w:t>Tartar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2A39FDD5" w14:textId="3FFCB183" w:rsidR="00352193" w:rsidRDefault="00352193" w:rsidP="006B1432">
            <w:pPr>
              <w:jc w:val="center"/>
            </w:pPr>
          </w:p>
        </w:tc>
        <w:tc>
          <w:tcPr>
            <w:tcW w:w="2160" w:type="dxa"/>
          </w:tcPr>
          <w:p w14:paraId="0DCBA202" w14:textId="77777777" w:rsidR="00EE4C14" w:rsidRDefault="00002E4B" w:rsidP="006B1432">
            <w:pPr>
              <w:jc w:val="center"/>
            </w:pPr>
            <w:r>
              <w:rPr>
                <w:rFonts w:ascii="Segoe UI" w:hAnsi="Segoe UI" w:cs="Segoe UI"/>
                <w:color w:val="212121"/>
                <w:shd w:val="clear" w:color="auto" w:fill="FFFFFF"/>
              </w:rPr>
              <w:t>875</w:t>
            </w:r>
          </w:p>
        </w:tc>
      </w:tr>
      <w:tr w:rsidR="00EE4C14" w14:paraId="4726328A" w14:textId="77777777" w:rsidTr="00587810">
        <w:trPr>
          <w:trHeight w:val="270"/>
        </w:trPr>
        <w:tc>
          <w:tcPr>
            <w:tcW w:w="1278" w:type="dxa"/>
            <w:vMerge/>
          </w:tcPr>
          <w:p w14:paraId="675242AA" w14:textId="77777777" w:rsidR="00EE4C14" w:rsidRDefault="00EE4C14" w:rsidP="006B1432">
            <w:pPr>
              <w:jc w:val="center"/>
            </w:pPr>
          </w:p>
        </w:tc>
        <w:tc>
          <w:tcPr>
            <w:tcW w:w="2250" w:type="dxa"/>
            <w:vMerge/>
          </w:tcPr>
          <w:p w14:paraId="59D451A4" w14:textId="77777777" w:rsidR="00EE4C14" w:rsidRPr="00A25BBF" w:rsidRDefault="00EE4C14" w:rsidP="006B1432">
            <w:pPr>
              <w:jc w:val="center"/>
            </w:pPr>
          </w:p>
        </w:tc>
        <w:tc>
          <w:tcPr>
            <w:tcW w:w="2790" w:type="dxa"/>
          </w:tcPr>
          <w:p w14:paraId="64107638" w14:textId="77777777" w:rsidR="00EE4C14" w:rsidRDefault="00EE4C14" w:rsidP="006B1432">
            <w:pPr>
              <w:jc w:val="center"/>
            </w:pPr>
            <w:r>
              <w:t>Oxal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414CF145" w14:textId="21B6275A" w:rsidR="00352193" w:rsidRDefault="00352193" w:rsidP="006B1432">
            <w:pPr>
              <w:jc w:val="center"/>
            </w:pPr>
          </w:p>
        </w:tc>
        <w:tc>
          <w:tcPr>
            <w:tcW w:w="2160" w:type="dxa"/>
          </w:tcPr>
          <w:p w14:paraId="3FD0C519" w14:textId="77777777" w:rsidR="00EE4C14" w:rsidRDefault="00002E4B" w:rsidP="006B1432">
            <w:pPr>
              <w:jc w:val="center"/>
            </w:pPr>
            <w:r>
              <w:rPr>
                <w:rFonts w:ascii="Segoe UI" w:hAnsi="Segoe UI" w:cs="Segoe UI"/>
                <w:color w:val="212121"/>
                <w:shd w:val="clear" w:color="auto" w:fill="FFFFFF"/>
              </w:rPr>
              <w:t>971</w:t>
            </w:r>
          </w:p>
        </w:tc>
      </w:tr>
      <w:tr w:rsidR="00EE4C14" w14:paraId="32D222BB" w14:textId="77777777" w:rsidTr="00587810">
        <w:trPr>
          <w:trHeight w:val="237"/>
        </w:trPr>
        <w:tc>
          <w:tcPr>
            <w:tcW w:w="1278" w:type="dxa"/>
            <w:vMerge/>
          </w:tcPr>
          <w:p w14:paraId="1F6DA589" w14:textId="77777777" w:rsidR="00EE4C14" w:rsidRDefault="00EE4C14" w:rsidP="006B1432">
            <w:pPr>
              <w:jc w:val="center"/>
            </w:pPr>
          </w:p>
        </w:tc>
        <w:tc>
          <w:tcPr>
            <w:tcW w:w="2250" w:type="dxa"/>
            <w:vMerge/>
          </w:tcPr>
          <w:p w14:paraId="4C744499" w14:textId="77777777" w:rsidR="00EE4C14" w:rsidRPr="00A25BBF" w:rsidRDefault="00EE4C14" w:rsidP="006B1432">
            <w:pPr>
              <w:jc w:val="center"/>
            </w:pPr>
          </w:p>
        </w:tc>
        <w:tc>
          <w:tcPr>
            <w:tcW w:w="2790" w:type="dxa"/>
          </w:tcPr>
          <w:p w14:paraId="5D1AF0F3" w14:textId="77777777" w:rsidR="00EE4C14" w:rsidRDefault="00EE4C14" w:rsidP="006B1432">
            <w:pPr>
              <w:jc w:val="center"/>
            </w:pPr>
            <w:r w:rsidRPr="00435911">
              <w:t>Citr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23787488" w14:textId="669429F8" w:rsidR="00352193" w:rsidRDefault="00352193" w:rsidP="006B1432">
            <w:pPr>
              <w:jc w:val="center"/>
            </w:pPr>
          </w:p>
        </w:tc>
        <w:tc>
          <w:tcPr>
            <w:tcW w:w="2160" w:type="dxa"/>
          </w:tcPr>
          <w:p w14:paraId="5F1B3BCD" w14:textId="77777777" w:rsidR="00EE4C14" w:rsidRDefault="00002E4B" w:rsidP="006B1432">
            <w:pPr>
              <w:jc w:val="center"/>
            </w:pPr>
            <w:r>
              <w:rPr>
                <w:rFonts w:ascii="Segoe UI" w:hAnsi="Segoe UI" w:cs="Segoe UI"/>
                <w:color w:val="212121"/>
                <w:shd w:val="clear" w:color="auto" w:fill="FFFFFF"/>
              </w:rPr>
              <w:t>311</w:t>
            </w:r>
          </w:p>
        </w:tc>
      </w:tr>
      <w:tr w:rsidR="00BD252C" w14:paraId="794C3C27" w14:textId="77777777" w:rsidTr="00587810">
        <w:trPr>
          <w:trHeight w:val="285"/>
        </w:trPr>
        <w:tc>
          <w:tcPr>
            <w:tcW w:w="1278" w:type="dxa"/>
            <w:vMerge/>
          </w:tcPr>
          <w:p w14:paraId="428B320E" w14:textId="77777777" w:rsidR="00BD252C" w:rsidRDefault="00BD252C" w:rsidP="006B1432">
            <w:pPr>
              <w:jc w:val="center"/>
            </w:pPr>
          </w:p>
        </w:tc>
        <w:tc>
          <w:tcPr>
            <w:tcW w:w="2250" w:type="dxa"/>
            <w:vMerge/>
          </w:tcPr>
          <w:p w14:paraId="710C1FEB" w14:textId="77777777" w:rsidR="00BD252C" w:rsidRPr="00A25BBF" w:rsidRDefault="00BD252C" w:rsidP="006B1432">
            <w:pPr>
              <w:jc w:val="center"/>
            </w:pPr>
          </w:p>
        </w:tc>
        <w:tc>
          <w:tcPr>
            <w:tcW w:w="2790" w:type="dxa"/>
          </w:tcPr>
          <w:p w14:paraId="5AAD25D3" w14:textId="77777777" w:rsidR="00BD252C" w:rsidRDefault="00BD252C" w:rsidP="006B1432">
            <w:pPr>
              <w:jc w:val="center"/>
            </w:pPr>
            <w:r w:rsidRPr="00944840">
              <w:t>3,4</w:t>
            </w:r>
            <w:r w:rsidRPr="00944840">
              <w:rPr>
                <w:rFonts w:ascii="Cambria Math" w:hAnsi="Cambria Math" w:cs="Cambria Math"/>
              </w:rPr>
              <w:t>‑</w:t>
            </w:r>
            <w:r>
              <w:t xml:space="preserve">Dihydroxyphenethyl alcohol </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79317C98" w14:textId="6D9A7CA8" w:rsidR="00352193" w:rsidRPr="00435911" w:rsidRDefault="00352193" w:rsidP="006B1432">
            <w:pPr>
              <w:jc w:val="center"/>
            </w:pPr>
          </w:p>
        </w:tc>
        <w:tc>
          <w:tcPr>
            <w:tcW w:w="2160" w:type="dxa"/>
          </w:tcPr>
          <w:p w14:paraId="7A85C7BB" w14:textId="77777777" w:rsidR="00BD252C" w:rsidRDefault="00C14377" w:rsidP="006B1432">
            <w:pPr>
              <w:jc w:val="center"/>
              <w:rPr>
                <w:rFonts w:ascii="Segoe UI" w:hAnsi="Segoe UI" w:cs="Segoe UI"/>
                <w:color w:val="212121"/>
                <w:shd w:val="clear" w:color="auto" w:fill="FFFFFF"/>
              </w:rPr>
            </w:pPr>
            <w:r>
              <w:rPr>
                <w:rFonts w:ascii="Segoe UI" w:hAnsi="Segoe UI" w:cs="Segoe UI"/>
                <w:color w:val="212121"/>
                <w:shd w:val="clear" w:color="auto" w:fill="FFFFFF"/>
              </w:rPr>
              <w:t>82755</w:t>
            </w:r>
          </w:p>
        </w:tc>
      </w:tr>
      <w:tr w:rsidR="00EE4C14" w14:paraId="05BD2A12" w14:textId="77777777" w:rsidTr="00587810">
        <w:trPr>
          <w:trHeight w:val="281"/>
        </w:trPr>
        <w:tc>
          <w:tcPr>
            <w:tcW w:w="1278" w:type="dxa"/>
            <w:vMerge/>
          </w:tcPr>
          <w:p w14:paraId="7CACA1AB" w14:textId="77777777" w:rsidR="00EE4C14" w:rsidRDefault="00EE4C14" w:rsidP="006B1432">
            <w:pPr>
              <w:jc w:val="center"/>
            </w:pPr>
          </w:p>
        </w:tc>
        <w:tc>
          <w:tcPr>
            <w:tcW w:w="2250" w:type="dxa"/>
            <w:vMerge/>
          </w:tcPr>
          <w:p w14:paraId="05C326EB" w14:textId="77777777" w:rsidR="00EE4C14" w:rsidRPr="00A25BBF" w:rsidRDefault="00EE4C14" w:rsidP="006B1432">
            <w:pPr>
              <w:jc w:val="center"/>
            </w:pPr>
          </w:p>
        </w:tc>
        <w:tc>
          <w:tcPr>
            <w:tcW w:w="2790" w:type="dxa"/>
            <w:shd w:val="clear" w:color="auto" w:fill="auto"/>
          </w:tcPr>
          <w:p w14:paraId="399EA74D" w14:textId="77777777" w:rsidR="00EE4C14" w:rsidRDefault="00EE4C14" w:rsidP="006B1432">
            <w:pPr>
              <w:jc w:val="center"/>
            </w:pPr>
            <w:r w:rsidRPr="00944840">
              <w:t>Protocatechuic acid</w:t>
            </w:r>
            <w:r w:rsidR="00CE654D">
              <w:fldChar w:fldCharType="begin" w:fldLock="1"/>
            </w:r>
            <w:r w:rsidR="00CE654D">
              <w:instrText>ADDIN CSL_CITATION {"citationItems":[{"id":"ITEM-1","itemData":{"ISSN":"2349-8234","abstract":"Coptis teeta, is a non-timber forest product (NTFP) that grows in northwest Yunnan (China), Bhutan and northeast India, specially in temperate regions of Arunachal Pradesh. Rhizome of this plant is very famous in traditional medication in North East India and China, for prevention and treatment of a number of human diseases. Destructive commercial harvesting for centuries and deforestation, this species has entered into the Chinese Red Data Book, due to its high market demand, commercial harvesting pressure on wild populations that were already dwindling as a result of deforestation and population reach at risk of extinction. On the basis of the various reports and studies Coptis teeta contains many alkaloids such as berberine, palmatine, jatrorrhizine, coptisine, columbamine, and epiberberine and various secondary metabolites, lignans, phenylpropanoids, flavonoids, phenolic acids, saccharides and steroids are also present in Coptis teeta. Thus, the qualitative and quantitative analysis of several high-content constituents in Coptis extracts will help us for better evaluation and regulation of drug quality. Due to its versatile nature and many pharmacological benefits the cultivation and propagation of Coptis teeta should be done with proper care and patience.","author":[{"dropping-particle":"","family":"Bajpay","given":"A","non-dropping-particle":"","parse-names":false,"suffix":""},{"dropping-particle":"","family":"Singh","given":"D","non-dropping-particle":"","parse-names":false,"suffix":""},{"dropping-particle":"","family":"Nainwal","given":"R C","non-dropping-particle":"","parse-names":false,"suffix":""}],"container-title":"~ 245 ~ Journal of Pharmacognosy and Phytochemistry","id":"ITEM-1","issue":"4","issued":{"date-parts":[["2019"]]},"page":"245-248","title":"Coptis teeta: A potential endemic and endangered medicinal plant of Eastern Himalayas","type":"article-journal","volume":"8"},"uris":["http://www.mendeley.com/documents/?uuid=90e6cff6-2e29-4680-ba94-84d3e5c9fc35"]}],"mendeley":{"formattedCitation":"&lt;sup&gt;12&lt;/sup&gt;","plainTextFormattedCitation":"12","previouslyFormattedCitation":"&lt;sup&gt;12&lt;/sup&gt;"},"properties":{"noteIndex":0},"schema":"https://github.com/citation-style-language/schema/raw/master/csl-citation.json"}</w:instrText>
            </w:r>
            <w:r w:rsidR="00CE654D">
              <w:fldChar w:fldCharType="separate"/>
            </w:r>
            <w:r w:rsidR="00CE654D" w:rsidRPr="00CE654D">
              <w:rPr>
                <w:noProof/>
                <w:vertAlign w:val="superscript"/>
              </w:rPr>
              <w:t>12</w:t>
            </w:r>
            <w:r w:rsidR="00CE654D">
              <w:fldChar w:fldCharType="end"/>
            </w:r>
          </w:p>
          <w:p w14:paraId="2AB8BA59" w14:textId="3F9105F7" w:rsidR="00352193" w:rsidRPr="00944840" w:rsidRDefault="00352193" w:rsidP="006B1432">
            <w:pPr>
              <w:jc w:val="center"/>
            </w:pPr>
          </w:p>
        </w:tc>
        <w:tc>
          <w:tcPr>
            <w:tcW w:w="2160" w:type="dxa"/>
          </w:tcPr>
          <w:p w14:paraId="0BD1ABEC" w14:textId="77777777" w:rsidR="00EE4C14" w:rsidRDefault="00C14377" w:rsidP="006B1432">
            <w:pPr>
              <w:jc w:val="center"/>
            </w:pPr>
            <w:r>
              <w:rPr>
                <w:rFonts w:ascii="Segoe UI" w:hAnsi="Segoe UI" w:cs="Segoe UI"/>
                <w:color w:val="212121"/>
                <w:shd w:val="clear" w:color="auto" w:fill="FFFFFF"/>
              </w:rPr>
              <w:t>72</w:t>
            </w:r>
          </w:p>
        </w:tc>
      </w:tr>
      <w:tr w:rsidR="00D42E32" w14:paraId="66DBD0BE" w14:textId="77777777" w:rsidTr="00587810">
        <w:trPr>
          <w:trHeight w:val="325"/>
        </w:trPr>
        <w:tc>
          <w:tcPr>
            <w:tcW w:w="1278" w:type="dxa"/>
            <w:vMerge/>
          </w:tcPr>
          <w:p w14:paraId="4503A3E5" w14:textId="77777777" w:rsidR="00D42E32" w:rsidRDefault="00D42E32" w:rsidP="006B1432">
            <w:pPr>
              <w:jc w:val="center"/>
            </w:pPr>
          </w:p>
        </w:tc>
        <w:tc>
          <w:tcPr>
            <w:tcW w:w="2250" w:type="dxa"/>
            <w:vMerge/>
          </w:tcPr>
          <w:p w14:paraId="37B35A3D" w14:textId="77777777" w:rsidR="00D42E32" w:rsidRPr="00A25BBF" w:rsidRDefault="00D42E32" w:rsidP="006B1432">
            <w:pPr>
              <w:jc w:val="center"/>
            </w:pPr>
          </w:p>
        </w:tc>
        <w:tc>
          <w:tcPr>
            <w:tcW w:w="2790" w:type="dxa"/>
          </w:tcPr>
          <w:p w14:paraId="0A8D481E" w14:textId="77777777" w:rsidR="00D42E32" w:rsidRDefault="00D42E32" w:rsidP="006B1432">
            <w:pPr>
              <w:jc w:val="center"/>
            </w:pPr>
            <w:r>
              <w:t>Indeno[1,2-b] quinoxalin-11-one</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7699AC06" w14:textId="16851542" w:rsidR="00352193" w:rsidRDefault="00352193" w:rsidP="006B1432">
            <w:pPr>
              <w:jc w:val="center"/>
            </w:pPr>
          </w:p>
        </w:tc>
        <w:tc>
          <w:tcPr>
            <w:tcW w:w="2160" w:type="dxa"/>
          </w:tcPr>
          <w:p w14:paraId="00696888" w14:textId="77777777" w:rsidR="00D42E32" w:rsidRDefault="00C14377" w:rsidP="006B1432">
            <w:pPr>
              <w:jc w:val="center"/>
            </w:pPr>
            <w:r>
              <w:rPr>
                <w:rFonts w:ascii="Segoe UI" w:hAnsi="Segoe UI" w:cs="Segoe UI"/>
                <w:color w:val="212121"/>
                <w:shd w:val="clear" w:color="auto" w:fill="FFFFFF"/>
              </w:rPr>
              <w:t>23386</w:t>
            </w:r>
          </w:p>
        </w:tc>
      </w:tr>
      <w:tr w:rsidR="00D42E32" w14:paraId="393F3A52" w14:textId="77777777" w:rsidTr="00587810">
        <w:trPr>
          <w:trHeight w:val="300"/>
        </w:trPr>
        <w:tc>
          <w:tcPr>
            <w:tcW w:w="1278" w:type="dxa"/>
            <w:vMerge/>
          </w:tcPr>
          <w:p w14:paraId="19E3F0BA" w14:textId="77777777" w:rsidR="00D42E32" w:rsidRDefault="00D42E32" w:rsidP="006B1432">
            <w:pPr>
              <w:jc w:val="center"/>
            </w:pPr>
          </w:p>
        </w:tc>
        <w:tc>
          <w:tcPr>
            <w:tcW w:w="2250" w:type="dxa"/>
            <w:vMerge/>
          </w:tcPr>
          <w:p w14:paraId="5896E06B" w14:textId="77777777" w:rsidR="00D42E32" w:rsidRPr="00A25BBF" w:rsidRDefault="00D42E32" w:rsidP="006B1432">
            <w:pPr>
              <w:jc w:val="center"/>
            </w:pPr>
          </w:p>
        </w:tc>
        <w:tc>
          <w:tcPr>
            <w:tcW w:w="2790" w:type="dxa"/>
          </w:tcPr>
          <w:p w14:paraId="4B6BF71A" w14:textId="77777777" w:rsidR="00D42E32" w:rsidRDefault="00D42E32" w:rsidP="006B1432">
            <w:pPr>
              <w:jc w:val="center"/>
            </w:pPr>
            <w:r>
              <w:t>Hexadecanoic Acid</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2F2C4256" w14:textId="691450C8" w:rsidR="00352193" w:rsidRDefault="00352193" w:rsidP="006B1432">
            <w:pPr>
              <w:jc w:val="center"/>
            </w:pPr>
          </w:p>
        </w:tc>
        <w:tc>
          <w:tcPr>
            <w:tcW w:w="2160" w:type="dxa"/>
          </w:tcPr>
          <w:p w14:paraId="4FF9B26F" w14:textId="77777777" w:rsidR="00D42E32" w:rsidRDefault="00C14377" w:rsidP="006B1432">
            <w:pPr>
              <w:jc w:val="center"/>
            </w:pPr>
            <w:r>
              <w:rPr>
                <w:rFonts w:ascii="Segoe UI" w:hAnsi="Segoe UI" w:cs="Segoe UI"/>
                <w:color w:val="212121"/>
                <w:shd w:val="clear" w:color="auto" w:fill="FFFFFF"/>
              </w:rPr>
              <w:t>985</w:t>
            </w:r>
          </w:p>
        </w:tc>
      </w:tr>
      <w:tr w:rsidR="00D42E32" w14:paraId="6AD96FB8" w14:textId="77777777" w:rsidTr="00587810">
        <w:trPr>
          <w:trHeight w:val="255"/>
        </w:trPr>
        <w:tc>
          <w:tcPr>
            <w:tcW w:w="1278" w:type="dxa"/>
            <w:vMerge/>
          </w:tcPr>
          <w:p w14:paraId="49AD2824" w14:textId="77777777" w:rsidR="00D42E32" w:rsidRDefault="00D42E32" w:rsidP="006B1432">
            <w:pPr>
              <w:jc w:val="center"/>
            </w:pPr>
          </w:p>
        </w:tc>
        <w:tc>
          <w:tcPr>
            <w:tcW w:w="2250" w:type="dxa"/>
            <w:vMerge/>
          </w:tcPr>
          <w:p w14:paraId="12E9CA71" w14:textId="77777777" w:rsidR="00D42E32" w:rsidRPr="00A25BBF" w:rsidRDefault="00D42E32" w:rsidP="006B1432">
            <w:pPr>
              <w:jc w:val="center"/>
            </w:pPr>
          </w:p>
        </w:tc>
        <w:tc>
          <w:tcPr>
            <w:tcW w:w="2790" w:type="dxa"/>
          </w:tcPr>
          <w:p w14:paraId="2125E586" w14:textId="77777777" w:rsidR="00D42E32" w:rsidRDefault="00D42E32" w:rsidP="006B1432">
            <w:pPr>
              <w:jc w:val="center"/>
            </w:pPr>
            <w:r>
              <w:t>1,1’-Biphenyl</w:t>
            </w:r>
            <w:r w:rsidR="00741246">
              <w:t>, 3,3’,4,4’,5,5’-hexamethoxy</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2E0810F7" w14:textId="07F3703F" w:rsidR="00352193" w:rsidRDefault="00352193" w:rsidP="006B1432">
            <w:pPr>
              <w:jc w:val="center"/>
            </w:pPr>
          </w:p>
        </w:tc>
        <w:tc>
          <w:tcPr>
            <w:tcW w:w="2160" w:type="dxa"/>
          </w:tcPr>
          <w:p w14:paraId="067FAB40" w14:textId="77777777" w:rsidR="00D42E32" w:rsidRDefault="00741246" w:rsidP="006B1432">
            <w:pPr>
              <w:jc w:val="center"/>
            </w:pPr>
            <w:r>
              <w:rPr>
                <w:rFonts w:ascii="Segoe UI" w:hAnsi="Segoe UI" w:cs="Segoe UI"/>
                <w:color w:val="212121"/>
                <w:shd w:val="clear" w:color="auto" w:fill="FFFFFF"/>
              </w:rPr>
              <w:t>630576</w:t>
            </w:r>
          </w:p>
        </w:tc>
      </w:tr>
      <w:tr w:rsidR="00D42E32" w14:paraId="2F40F71F" w14:textId="77777777" w:rsidTr="00587810">
        <w:trPr>
          <w:trHeight w:val="285"/>
        </w:trPr>
        <w:tc>
          <w:tcPr>
            <w:tcW w:w="1278" w:type="dxa"/>
            <w:vMerge/>
          </w:tcPr>
          <w:p w14:paraId="329FCBE6" w14:textId="77777777" w:rsidR="00D42E32" w:rsidRDefault="00D42E32" w:rsidP="006B1432">
            <w:pPr>
              <w:jc w:val="center"/>
            </w:pPr>
          </w:p>
        </w:tc>
        <w:tc>
          <w:tcPr>
            <w:tcW w:w="2250" w:type="dxa"/>
            <w:vMerge/>
          </w:tcPr>
          <w:p w14:paraId="375DF951" w14:textId="77777777" w:rsidR="00D42E32" w:rsidRPr="00A25BBF" w:rsidRDefault="00D42E32" w:rsidP="006B1432">
            <w:pPr>
              <w:jc w:val="center"/>
            </w:pPr>
          </w:p>
        </w:tc>
        <w:tc>
          <w:tcPr>
            <w:tcW w:w="2790" w:type="dxa"/>
          </w:tcPr>
          <w:p w14:paraId="31B0ABDB" w14:textId="77777777" w:rsidR="00D42E32" w:rsidRDefault="00D42E32" w:rsidP="006B1432">
            <w:pPr>
              <w:jc w:val="center"/>
            </w:pPr>
            <w:r>
              <w:t>9,12-Octadecadienoic acid (Z,Z)-</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2B326C32" w14:textId="45E307D7" w:rsidR="00352193" w:rsidRDefault="00352193" w:rsidP="006B1432">
            <w:pPr>
              <w:jc w:val="center"/>
            </w:pPr>
          </w:p>
        </w:tc>
        <w:tc>
          <w:tcPr>
            <w:tcW w:w="2160" w:type="dxa"/>
          </w:tcPr>
          <w:p w14:paraId="486D96DA" w14:textId="77777777" w:rsidR="00D42E32" w:rsidRDefault="00741246" w:rsidP="006B1432">
            <w:pPr>
              <w:jc w:val="center"/>
            </w:pPr>
            <w:r>
              <w:rPr>
                <w:rFonts w:ascii="Segoe UI" w:hAnsi="Segoe UI" w:cs="Segoe UI"/>
                <w:color w:val="212121"/>
                <w:shd w:val="clear" w:color="auto" w:fill="FFFFFF"/>
              </w:rPr>
              <w:t>6439696</w:t>
            </w:r>
          </w:p>
        </w:tc>
      </w:tr>
      <w:tr w:rsidR="00D42E32" w14:paraId="3C60D237" w14:textId="77777777" w:rsidTr="00587810">
        <w:trPr>
          <w:trHeight w:val="240"/>
        </w:trPr>
        <w:tc>
          <w:tcPr>
            <w:tcW w:w="1278" w:type="dxa"/>
            <w:vMerge/>
          </w:tcPr>
          <w:p w14:paraId="6A553680" w14:textId="77777777" w:rsidR="00D42E32" w:rsidRDefault="00D42E32" w:rsidP="006B1432">
            <w:pPr>
              <w:jc w:val="center"/>
            </w:pPr>
          </w:p>
        </w:tc>
        <w:tc>
          <w:tcPr>
            <w:tcW w:w="2250" w:type="dxa"/>
            <w:vMerge/>
          </w:tcPr>
          <w:p w14:paraId="6218CF53" w14:textId="77777777" w:rsidR="00D42E32" w:rsidRPr="00A25BBF" w:rsidRDefault="00D42E32" w:rsidP="006B1432">
            <w:pPr>
              <w:jc w:val="center"/>
            </w:pPr>
          </w:p>
        </w:tc>
        <w:tc>
          <w:tcPr>
            <w:tcW w:w="2790" w:type="dxa"/>
          </w:tcPr>
          <w:p w14:paraId="48A8C120" w14:textId="77777777" w:rsidR="00D42E32" w:rsidRDefault="00D42E32" w:rsidP="006B1432">
            <w:pPr>
              <w:jc w:val="center"/>
            </w:pPr>
            <w:r>
              <w:t>Stigmast-5-EN-3-OL</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6CD68289" w14:textId="61BDC7D9" w:rsidR="00352193" w:rsidRDefault="00352193" w:rsidP="006B1432">
            <w:pPr>
              <w:jc w:val="center"/>
            </w:pPr>
          </w:p>
        </w:tc>
        <w:tc>
          <w:tcPr>
            <w:tcW w:w="2160" w:type="dxa"/>
          </w:tcPr>
          <w:p w14:paraId="7C5AA45F" w14:textId="77777777" w:rsidR="00D42E32" w:rsidRDefault="00741246" w:rsidP="006B1432">
            <w:pPr>
              <w:jc w:val="center"/>
            </w:pPr>
            <w:r>
              <w:rPr>
                <w:rFonts w:ascii="Segoe UI" w:hAnsi="Segoe UI" w:cs="Segoe UI"/>
                <w:color w:val="212121"/>
                <w:shd w:val="clear" w:color="auto" w:fill="FFFFFF"/>
              </w:rPr>
              <w:t>22012</w:t>
            </w:r>
          </w:p>
        </w:tc>
      </w:tr>
      <w:tr w:rsidR="00D42E32" w14:paraId="5E43A3EB" w14:textId="77777777" w:rsidTr="00587810">
        <w:trPr>
          <w:trHeight w:val="285"/>
        </w:trPr>
        <w:tc>
          <w:tcPr>
            <w:tcW w:w="1278" w:type="dxa"/>
            <w:vMerge/>
          </w:tcPr>
          <w:p w14:paraId="696D4BA3" w14:textId="77777777" w:rsidR="00D42E32" w:rsidRDefault="00D42E32" w:rsidP="006B1432">
            <w:pPr>
              <w:jc w:val="center"/>
            </w:pPr>
          </w:p>
        </w:tc>
        <w:tc>
          <w:tcPr>
            <w:tcW w:w="2250" w:type="dxa"/>
            <w:vMerge/>
          </w:tcPr>
          <w:p w14:paraId="20FBAD3E" w14:textId="77777777" w:rsidR="00D42E32" w:rsidRPr="00A25BBF" w:rsidRDefault="00D42E32" w:rsidP="006B1432">
            <w:pPr>
              <w:jc w:val="center"/>
            </w:pPr>
          </w:p>
        </w:tc>
        <w:tc>
          <w:tcPr>
            <w:tcW w:w="2790" w:type="dxa"/>
          </w:tcPr>
          <w:p w14:paraId="2EF138B3" w14:textId="77777777" w:rsidR="00D42E32" w:rsidRDefault="00D42E32" w:rsidP="006B1432">
            <w:pPr>
              <w:jc w:val="center"/>
            </w:pPr>
            <w:r>
              <w:t>Pentadecanoic Acid</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7231F51E" w14:textId="0D05B4AE" w:rsidR="00352193" w:rsidRDefault="00352193" w:rsidP="006B1432">
            <w:pPr>
              <w:jc w:val="center"/>
            </w:pPr>
          </w:p>
        </w:tc>
        <w:tc>
          <w:tcPr>
            <w:tcW w:w="2160" w:type="dxa"/>
          </w:tcPr>
          <w:p w14:paraId="019578B0" w14:textId="77777777" w:rsidR="00D42E32" w:rsidRDefault="00741246" w:rsidP="006B1432">
            <w:pPr>
              <w:jc w:val="center"/>
            </w:pPr>
            <w:r>
              <w:rPr>
                <w:rFonts w:ascii="Segoe UI" w:hAnsi="Segoe UI" w:cs="Segoe UI"/>
                <w:color w:val="212121"/>
                <w:shd w:val="clear" w:color="auto" w:fill="FFFFFF"/>
              </w:rPr>
              <w:t>13849</w:t>
            </w:r>
          </w:p>
        </w:tc>
      </w:tr>
      <w:tr w:rsidR="00D42E32" w14:paraId="70994A84" w14:textId="77777777" w:rsidTr="00587810">
        <w:trPr>
          <w:trHeight w:val="255"/>
        </w:trPr>
        <w:tc>
          <w:tcPr>
            <w:tcW w:w="1278" w:type="dxa"/>
            <w:vMerge/>
          </w:tcPr>
          <w:p w14:paraId="63F4601D" w14:textId="77777777" w:rsidR="00D42E32" w:rsidRDefault="00D42E32" w:rsidP="006B1432">
            <w:pPr>
              <w:jc w:val="center"/>
            </w:pPr>
          </w:p>
        </w:tc>
        <w:tc>
          <w:tcPr>
            <w:tcW w:w="2250" w:type="dxa"/>
            <w:vMerge/>
          </w:tcPr>
          <w:p w14:paraId="31181380" w14:textId="77777777" w:rsidR="00D42E32" w:rsidRPr="00A25BBF" w:rsidRDefault="00D42E32" w:rsidP="006B1432">
            <w:pPr>
              <w:jc w:val="center"/>
            </w:pPr>
          </w:p>
        </w:tc>
        <w:tc>
          <w:tcPr>
            <w:tcW w:w="2790" w:type="dxa"/>
          </w:tcPr>
          <w:p w14:paraId="14725A9E" w14:textId="77777777" w:rsidR="00D42E32" w:rsidRDefault="00D42E32" w:rsidP="006B1432">
            <w:pPr>
              <w:jc w:val="center"/>
            </w:pPr>
            <w:r>
              <w:t>9,12,15-Octadecatrienoic acid</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03B0DC9C" w14:textId="7718FB6C" w:rsidR="00352193" w:rsidRDefault="00352193" w:rsidP="006B1432">
            <w:pPr>
              <w:jc w:val="center"/>
            </w:pPr>
          </w:p>
        </w:tc>
        <w:tc>
          <w:tcPr>
            <w:tcW w:w="2160" w:type="dxa"/>
          </w:tcPr>
          <w:p w14:paraId="330C0E9C" w14:textId="77777777" w:rsidR="00D42E32" w:rsidRDefault="00741246" w:rsidP="006B1432">
            <w:pPr>
              <w:jc w:val="center"/>
            </w:pPr>
            <w:r>
              <w:rPr>
                <w:rFonts w:ascii="Segoe UI" w:hAnsi="Segoe UI" w:cs="Segoe UI"/>
                <w:color w:val="212121"/>
                <w:shd w:val="clear" w:color="auto" w:fill="FFFFFF"/>
              </w:rPr>
              <w:t>860</w:t>
            </w:r>
          </w:p>
        </w:tc>
      </w:tr>
      <w:tr w:rsidR="00D42E32" w14:paraId="15196A2D" w14:textId="77777777" w:rsidTr="00587810">
        <w:trPr>
          <w:trHeight w:val="255"/>
        </w:trPr>
        <w:tc>
          <w:tcPr>
            <w:tcW w:w="1278" w:type="dxa"/>
            <w:vMerge/>
          </w:tcPr>
          <w:p w14:paraId="43CC8D9C" w14:textId="77777777" w:rsidR="00D42E32" w:rsidRDefault="00D42E32" w:rsidP="006B1432">
            <w:pPr>
              <w:jc w:val="center"/>
            </w:pPr>
          </w:p>
        </w:tc>
        <w:tc>
          <w:tcPr>
            <w:tcW w:w="2250" w:type="dxa"/>
            <w:vMerge/>
          </w:tcPr>
          <w:p w14:paraId="196163A1" w14:textId="77777777" w:rsidR="00D42E32" w:rsidRPr="00A25BBF" w:rsidRDefault="00D42E32" w:rsidP="006B1432">
            <w:pPr>
              <w:jc w:val="center"/>
            </w:pPr>
          </w:p>
        </w:tc>
        <w:tc>
          <w:tcPr>
            <w:tcW w:w="2790" w:type="dxa"/>
          </w:tcPr>
          <w:p w14:paraId="00E24A64" w14:textId="77777777" w:rsidR="00D42E32" w:rsidRDefault="00D42E32" w:rsidP="006B1432">
            <w:pPr>
              <w:jc w:val="center"/>
            </w:pPr>
            <w:r>
              <w:t>n-Nonadecanol-1</w:t>
            </w:r>
            <w:r w:rsidR="00CE654D">
              <w:fldChar w:fldCharType="begin" w:fldLock="1"/>
            </w:r>
            <w:r w:rsidR="00CE654D">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rsidR="00CE654D">
              <w:fldChar w:fldCharType="separate"/>
            </w:r>
            <w:r w:rsidR="00CE654D" w:rsidRPr="00CE654D">
              <w:rPr>
                <w:noProof/>
                <w:vertAlign w:val="superscript"/>
              </w:rPr>
              <w:t>13</w:t>
            </w:r>
            <w:r w:rsidR="00CE654D">
              <w:fldChar w:fldCharType="end"/>
            </w:r>
          </w:p>
          <w:p w14:paraId="4837D5AE" w14:textId="020B26F6" w:rsidR="00352193" w:rsidRDefault="00352193" w:rsidP="006B1432">
            <w:pPr>
              <w:jc w:val="center"/>
            </w:pPr>
          </w:p>
        </w:tc>
        <w:tc>
          <w:tcPr>
            <w:tcW w:w="2160" w:type="dxa"/>
          </w:tcPr>
          <w:p w14:paraId="210D44E9" w14:textId="77777777" w:rsidR="00D42E32" w:rsidRDefault="00DD3586" w:rsidP="006B1432">
            <w:pPr>
              <w:jc w:val="center"/>
            </w:pPr>
            <w:r>
              <w:rPr>
                <w:rFonts w:ascii="Segoe UI" w:hAnsi="Segoe UI" w:cs="Segoe UI"/>
                <w:color w:val="212121"/>
                <w:shd w:val="clear" w:color="auto" w:fill="FFFFFF"/>
              </w:rPr>
              <w:t>80281</w:t>
            </w:r>
          </w:p>
        </w:tc>
      </w:tr>
      <w:tr w:rsidR="00D42E32" w14:paraId="7667A4AB" w14:textId="77777777" w:rsidTr="00587810">
        <w:trPr>
          <w:trHeight w:val="620"/>
        </w:trPr>
        <w:tc>
          <w:tcPr>
            <w:tcW w:w="1278" w:type="dxa"/>
            <w:vMerge/>
          </w:tcPr>
          <w:p w14:paraId="0B0AF76C" w14:textId="77777777" w:rsidR="00D42E32" w:rsidRDefault="00D42E32" w:rsidP="006B1432">
            <w:pPr>
              <w:jc w:val="center"/>
            </w:pPr>
          </w:p>
        </w:tc>
        <w:tc>
          <w:tcPr>
            <w:tcW w:w="2250" w:type="dxa"/>
            <w:vMerge/>
          </w:tcPr>
          <w:p w14:paraId="3EC2B11E" w14:textId="77777777" w:rsidR="00D42E32" w:rsidRPr="00A25BBF" w:rsidRDefault="00D42E32" w:rsidP="006B1432">
            <w:pPr>
              <w:jc w:val="center"/>
            </w:pPr>
          </w:p>
        </w:tc>
        <w:tc>
          <w:tcPr>
            <w:tcW w:w="2790" w:type="dxa"/>
          </w:tcPr>
          <w:p w14:paraId="4E119F4B" w14:textId="77777777" w:rsidR="00D42E32" w:rsidRDefault="00CE654D" w:rsidP="006B1432">
            <w:pPr>
              <w:jc w:val="center"/>
            </w:pPr>
            <w:r>
              <w:t>Phenol,2,6-dimethoxy</w:t>
            </w:r>
            <w:r>
              <w:fldChar w:fldCharType="begin" w:fldLock="1"/>
            </w:r>
            <w:r w:rsidR="001E1258">
              <w:instrText>ADDIN CSL_CITATION {"citationItems":[{"id":"ITEM-1","itemData":{"DOI":"10.5530/pj.2017.6s.154","ISSN":"09753575","abstract":"Objectives: To study the distribution, traditional knowledge, dose and preparations, phytoconstituents, pharmacognostic characters and to correlate phytoconstituents and the claimed health benefits among the tribal people of Arunachal Pradesh if any, the present study was carried out. Methods: Field survey and interview were used for ethnobotany and protocol given in Shah and Seth (2010), Kakote et. al.,(2012) and Wallis (2011) was followed to study pharmacognostic studies while GC-MS was used in the studies of phytoconstituents. Results: This study reports numbers of volatile and non-volatile compounds from the rhizome of Coptis teeta with high percentage of berberine alkaloids. The study also reports alkaloid deposition at parenchymatous tissues and vascular tissues of rhizome. Phytoconstituents presents in the ethanolic extract of C.teeta cold be related to health problems and phytoconstituents as claimed by tribal people of Arunachal Pradesh. Conclusion: Locally called Mishmi teeta in Arunachal Pradesh, Coptis teeta Wall. is a well-known medicinal plant used among Mishmi and other tribes of Arunachal Pradesh for health problems like loose motion, stomach pain, diarrhoea and malaria. This endemic and threatened medicinal plant contains numbers of biologically active compounds and need in-situ as well as ex-situ conservation.","author":[{"dropping-particle":"","family":"Payum","given":"Temin","non-dropping-particle":"","parse-names":false,"suffix":""}],"container-title":"Pharmacognosy Journal","id":"ITEM-1","issue":"6","issued":{"date-parts":[["2017"]]},"page":"s28-s34","title":"Distribution, ethnobotany, pharmacognosy and phytoconstituents of coptis teeta wall.: A highly valued and threatened medicinal plant of eastern himalayas","type":"article-journal","volume":"9"},"uris":["http://www.mendeley.com/documents/?uuid=3c05e986-6986-41b5-ab5f-2525b456454d"]}],"mendeley":{"formattedCitation":"&lt;sup&gt;13&lt;/sup&gt;","plainTextFormattedCitation":"13","previouslyFormattedCitation":"&lt;sup&gt;13&lt;/sup&gt;"},"properties":{"noteIndex":0},"schema":"https://github.com/citation-style-language/schema/raw/master/csl-citation.json"}</w:instrText>
            </w:r>
            <w:r>
              <w:fldChar w:fldCharType="separate"/>
            </w:r>
            <w:r w:rsidRPr="00CE654D">
              <w:rPr>
                <w:noProof/>
                <w:vertAlign w:val="superscript"/>
              </w:rPr>
              <w:t>13</w:t>
            </w:r>
            <w:r>
              <w:fldChar w:fldCharType="end"/>
            </w:r>
          </w:p>
        </w:tc>
        <w:tc>
          <w:tcPr>
            <w:tcW w:w="2160" w:type="dxa"/>
          </w:tcPr>
          <w:p w14:paraId="1518E075" w14:textId="77777777" w:rsidR="00D42E32" w:rsidRDefault="00DD3586" w:rsidP="006B1432">
            <w:pPr>
              <w:jc w:val="center"/>
            </w:pPr>
            <w:r>
              <w:rPr>
                <w:rFonts w:ascii="Segoe UI" w:hAnsi="Segoe UI" w:cs="Segoe UI"/>
                <w:color w:val="212121"/>
                <w:shd w:val="clear" w:color="auto" w:fill="FFFFFF"/>
              </w:rPr>
              <w:t>738539</w:t>
            </w:r>
          </w:p>
        </w:tc>
      </w:tr>
      <w:tr w:rsidR="008621D8" w14:paraId="2815DE1E" w14:textId="77777777" w:rsidTr="00587810">
        <w:trPr>
          <w:trHeight w:val="240"/>
        </w:trPr>
        <w:tc>
          <w:tcPr>
            <w:tcW w:w="1278" w:type="dxa"/>
            <w:vMerge w:val="restart"/>
          </w:tcPr>
          <w:p w14:paraId="01252EDC" w14:textId="77777777" w:rsidR="008621D8" w:rsidRDefault="008621D8" w:rsidP="006B1432">
            <w:pPr>
              <w:jc w:val="center"/>
            </w:pPr>
            <w:r>
              <w:t>8.</w:t>
            </w:r>
          </w:p>
        </w:tc>
        <w:tc>
          <w:tcPr>
            <w:tcW w:w="2250" w:type="dxa"/>
            <w:vMerge w:val="restart"/>
          </w:tcPr>
          <w:p w14:paraId="0A834F6B" w14:textId="264FB9B4" w:rsidR="008621D8" w:rsidRDefault="008621D8" w:rsidP="006B1432">
            <w:pPr>
              <w:jc w:val="center"/>
            </w:pPr>
            <w:r w:rsidRPr="003242FC">
              <w:rPr>
                <w:i/>
              </w:rPr>
              <w:t>Crataegus pinnatifida</w:t>
            </w:r>
            <w:r w:rsidRPr="003242FC">
              <w:t xml:space="preserve"> Bunge</w:t>
            </w:r>
          </w:p>
        </w:tc>
        <w:tc>
          <w:tcPr>
            <w:tcW w:w="2790" w:type="dxa"/>
          </w:tcPr>
          <w:p w14:paraId="09A7A751" w14:textId="77777777" w:rsidR="008621D8" w:rsidRDefault="008621D8" w:rsidP="006B1432">
            <w:pPr>
              <w:jc w:val="center"/>
            </w:pPr>
            <w:r>
              <w:t>Isoorient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6A8A76C3" w14:textId="044C9974" w:rsidR="00352193" w:rsidRDefault="00352193" w:rsidP="006B1432">
            <w:pPr>
              <w:jc w:val="center"/>
            </w:pPr>
          </w:p>
        </w:tc>
        <w:tc>
          <w:tcPr>
            <w:tcW w:w="2160" w:type="dxa"/>
          </w:tcPr>
          <w:p w14:paraId="5CFB19B3" w14:textId="77777777" w:rsidR="008621D8" w:rsidRDefault="008621D8" w:rsidP="006B1432">
            <w:pPr>
              <w:jc w:val="center"/>
            </w:pPr>
            <w:r>
              <w:rPr>
                <w:rFonts w:ascii="Segoe UI" w:hAnsi="Segoe UI" w:cs="Segoe UI"/>
                <w:color w:val="212121"/>
                <w:shd w:val="clear" w:color="auto" w:fill="FFFFFF"/>
              </w:rPr>
              <w:t>114776</w:t>
            </w:r>
          </w:p>
        </w:tc>
      </w:tr>
      <w:tr w:rsidR="008621D8" w14:paraId="355BFF42" w14:textId="77777777" w:rsidTr="00587810">
        <w:trPr>
          <w:trHeight w:val="240"/>
        </w:trPr>
        <w:tc>
          <w:tcPr>
            <w:tcW w:w="1278" w:type="dxa"/>
            <w:vMerge/>
          </w:tcPr>
          <w:p w14:paraId="69F6E290" w14:textId="77777777" w:rsidR="008621D8" w:rsidRDefault="008621D8" w:rsidP="006B1432">
            <w:pPr>
              <w:jc w:val="center"/>
            </w:pPr>
          </w:p>
        </w:tc>
        <w:tc>
          <w:tcPr>
            <w:tcW w:w="2250" w:type="dxa"/>
            <w:vMerge/>
          </w:tcPr>
          <w:p w14:paraId="3F5E9AF5" w14:textId="77777777" w:rsidR="008621D8" w:rsidRPr="003242FC" w:rsidRDefault="008621D8" w:rsidP="006B1432">
            <w:pPr>
              <w:jc w:val="center"/>
            </w:pPr>
          </w:p>
        </w:tc>
        <w:tc>
          <w:tcPr>
            <w:tcW w:w="2790" w:type="dxa"/>
          </w:tcPr>
          <w:p w14:paraId="189A80F8" w14:textId="77777777" w:rsidR="008621D8" w:rsidRDefault="008621D8" w:rsidP="006B1432">
            <w:pPr>
              <w:jc w:val="center"/>
            </w:pPr>
            <w:r>
              <w:t>Vitex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2B6B9161" w14:textId="7FCA8D45" w:rsidR="00352193" w:rsidRDefault="00352193" w:rsidP="006B1432">
            <w:pPr>
              <w:jc w:val="center"/>
            </w:pPr>
          </w:p>
        </w:tc>
        <w:tc>
          <w:tcPr>
            <w:tcW w:w="2160" w:type="dxa"/>
          </w:tcPr>
          <w:p w14:paraId="58B5110D" w14:textId="77777777" w:rsidR="008621D8" w:rsidRDefault="008621D8" w:rsidP="006B1432">
            <w:pPr>
              <w:jc w:val="center"/>
            </w:pPr>
            <w:r>
              <w:rPr>
                <w:rFonts w:ascii="Segoe UI" w:hAnsi="Segoe UI" w:cs="Segoe UI"/>
                <w:color w:val="212121"/>
                <w:shd w:val="clear" w:color="auto" w:fill="FFFFFF"/>
              </w:rPr>
              <w:t>5280441</w:t>
            </w:r>
          </w:p>
        </w:tc>
      </w:tr>
      <w:tr w:rsidR="008621D8" w14:paraId="7D039C34" w14:textId="77777777" w:rsidTr="00587810">
        <w:trPr>
          <w:trHeight w:val="255"/>
        </w:trPr>
        <w:tc>
          <w:tcPr>
            <w:tcW w:w="1278" w:type="dxa"/>
            <w:vMerge/>
          </w:tcPr>
          <w:p w14:paraId="255C5128" w14:textId="77777777" w:rsidR="008621D8" w:rsidRDefault="008621D8" w:rsidP="006B1432">
            <w:pPr>
              <w:jc w:val="center"/>
            </w:pPr>
          </w:p>
        </w:tc>
        <w:tc>
          <w:tcPr>
            <w:tcW w:w="2250" w:type="dxa"/>
            <w:vMerge/>
          </w:tcPr>
          <w:p w14:paraId="61A23EA0" w14:textId="77777777" w:rsidR="008621D8" w:rsidRPr="003242FC" w:rsidRDefault="008621D8" w:rsidP="006B1432">
            <w:pPr>
              <w:jc w:val="center"/>
            </w:pPr>
          </w:p>
        </w:tc>
        <w:tc>
          <w:tcPr>
            <w:tcW w:w="2790" w:type="dxa"/>
          </w:tcPr>
          <w:p w14:paraId="3EE1EDD1" w14:textId="77777777" w:rsidR="008621D8" w:rsidRDefault="008621D8" w:rsidP="006B1432">
            <w:pPr>
              <w:jc w:val="center"/>
            </w:pPr>
            <w:r>
              <w:t>Vitexin rhamnoside</w:t>
            </w:r>
            <w:r w:rsidRPr="002C6020">
              <w:t xml:space="preserve"> </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28496AD3" w14:textId="492C2DB2" w:rsidR="000F6E8C" w:rsidRDefault="000F6E8C" w:rsidP="006B1432">
            <w:pPr>
              <w:jc w:val="center"/>
            </w:pPr>
          </w:p>
        </w:tc>
        <w:tc>
          <w:tcPr>
            <w:tcW w:w="2160" w:type="dxa"/>
          </w:tcPr>
          <w:p w14:paraId="2393ED4E" w14:textId="77777777" w:rsidR="008621D8" w:rsidRDefault="008621D8" w:rsidP="006B1432">
            <w:pPr>
              <w:jc w:val="center"/>
            </w:pPr>
            <w:r>
              <w:rPr>
                <w:rFonts w:ascii="Segoe UI" w:hAnsi="Segoe UI" w:cs="Segoe UI"/>
                <w:color w:val="212121"/>
                <w:shd w:val="clear" w:color="auto" w:fill="FFFFFF"/>
              </w:rPr>
              <w:t>5488886</w:t>
            </w:r>
          </w:p>
        </w:tc>
      </w:tr>
      <w:tr w:rsidR="008621D8" w14:paraId="514B1391" w14:textId="77777777" w:rsidTr="00587810">
        <w:trPr>
          <w:trHeight w:val="270"/>
        </w:trPr>
        <w:tc>
          <w:tcPr>
            <w:tcW w:w="1278" w:type="dxa"/>
            <w:vMerge/>
          </w:tcPr>
          <w:p w14:paraId="0E8C730D" w14:textId="77777777" w:rsidR="008621D8" w:rsidRDefault="008621D8" w:rsidP="006B1432">
            <w:pPr>
              <w:jc w:val="center"/>
            </w:pPr>
          </w:p>
        </w:tc>
        <w:tc>
          <w:tcPr>
            <w:tcW w:w="2250" w:type="dxa"/>
            <w:vMerge/>
          </w:tcPr>
          <w:p w14:paraId="3D266C73" w14:textId="77777777" w:rsidR="008621D8" w:rsidRPr="003242FC" w:rsidRDefault="008621D8" w:rsidP="006B1432">
            <w:pPr>
              <w:jc w:val="center"/>
            </w:pPr>
          </w:p>
        </w:tc>
        <w:tc>
          <w:tcPr>
            <w:tcW w:w="2790" w:type="dxa"/>
          </w:tcPr>
          <w:p w14:paraId="2968754D" w14:textId="77777777" w:rsidR="008621D8" w:rsidRDefault="008621D8" w:rsidP="006B1432">
            <w:pPr>
              <w:jc w:val="center"/>
            </w:pPr>
            <w:r w:rsidRPr="002C6020">
              <w:t>Isovitex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061B507F" w14:textId="3D601092" w:rsidR="00352193" w:rsidRDefault="00352193" w:rsidP="006B1432">
            <w:pPr>
              <w:jc w:val="center"/>
            </w:pPr>
          </w:p>
        </w:tc>
        <w:tc>
          <w:tcPr>
            <w:tcW w:w="2160" w:type="dxa"/>
          </w:tcPr>
          <w:p w14:paraId="60EBCE02" w14:textId="77777777" w:rsidR="008621D8" w:rsidRDefault="008621D8" w:rsidP="006B1432">
            <w:pPr>
              <w:jc w:val="center"/>
            </w:pPr>
            <w:r>
              <w:rPr>
                <w:rFonts w:ascii="Segoe UI" w:hAnsi="Segoe UI" w:cs="Segoe UI"/>
                <w:color w:val="212121"/>
                <w:shd w:val="clear" w:color="auto" w:fill="FFFFFF"/>
              </w:rPr>
              <w:t>162350</w:t>
            </w:r>
          </w:p>
        </w:tc>
      </w:tr>
      <w:tr w:rsidR="008621D8" w14:paraId="7F727FAB" w14:textId="77777777" w:rsidTr="00587810">
        <w:trPr>
          <w:trHeight w:val="285"/>
        </w:trPr>
        <w:tc>
          <w:tcPr>
            <w:tcW w:w="1278" w:type="dxa"/>
            <w:vMerge/>
          </w:tcPr>
          <w:p w14:paraId="483A90A5" w14:textId="77777777" w:rsidR="008621D8" w:rsidRDefault="008621D8" w:rsidP="006B1432">
            <w:pPr>
              <w:jc w:val="center"/>
            </w:pPr>
          </w:p>
        </w:tc>
        <w:tc>
          <w:tcPr>
            <w:tcW w:w="2250" w:type="dxa"/>
            <w:vMerge/>
          </w:tcPr>
          <w:p w14:paraId="09CBE429" w14:textId="77777777" w:rsidR="008621D8" w:rsidRPr="003242FC" w:rsidRDefault="008621D8" w:rsidP="006B1432">
            <w:pPr>
              <w:jc w:val="center"/>
            </w:pPr>
          </w:p>
        </w:tc>
        <w:tc>
          <w:tcPr>
            <w:tcW w:w="2790" w:type="dxa"/>
          </w:tcPr>
          <w:p w14:paraId="7B199405" w14:textId="77777777" w:rsidR="008621D8" w:rsidRDefault="008621D8" w:rsidP="006B1432">
            <w:pPr>
              <w:jc w:val="center"/>
            </w:pPr>
            <w:r>
              <w:t>Cratenac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6DFCA0AE" w14:textId="2768D0A8" w:rsidR="00352193" w:rsidRPr="002C6020" w:rsidRDefault="00352193" w:rsidP="006B1432">
            <w:pPr>
              <w:jc w:val="center"/>
            </w:pPr>
          </w:p>
        </w:tc>
        <w:tc>
          <w:tcPr>
            <w:tcW w:w="2160" w:type="dxa"/>
          </w:tcPr>
          <w:p w14:paraId="0FAD1E5D" w14:textId="77777777" w:rsidR="008621D8" w:rsidRDefault="008621D8" w:rsidP="006B1432">
            <w:pPr>
              <w:jc w:val="center"/>
            </w:pPr>
            <w:r>
              <w:rPr>
                <w:rFonts w:ascii="Segoe UI" w:hAnsi="Segoe UI" w:cs="Segoe UI"/>
                <w:color w:val="212121"/>
                <w:shd w:val="clear" w:color="auto" w:fill="FFFFFF"/>
              </w:rPr>
              <w:t>44257708</w:t>
            </w:r>
          </w:p>
        </w:tc>
      </w:tr>
      <w:tr w:rsidR="008621D8" w14:paraId="1933687E" w14:textId="77777777" w:rsidTr="00587810">
        <w:trPr>
          <w:trHeight w:val="270"/>
        </w:trPr>
        <w:tc>
          <w:tcPr>
            <w:tcW w:w="1278" w:type="dxa"/>
            <w:vMerge/>
          </w:tcPr>
          <w:p w14:paraId="6698B190" w14:textId="77777777" w:rsidR="008621D8" w:rsidRDefault="008621D8" w:rsidP="006B1432">
            <w:pPr>
              <w:jc w:val="center"/>
            </w:pPr>
          </w:p>
        </w:tc>
        <w:tc>
          <w:tcPr>
            <w:tcW w:w="2250" w:type="dxa"/>
            <w:vMerge/>
          </w:tcPr>
          <w:p w14:paraId="0AE0D7A1" w14:textId="77777777" w:rsidR="008621D8" w:rsidRPr="003242FC" w:rsidRDefault="008621D8" w:rsidP="006B1432">
            <w:pPr>
              <w:jc w:val="center"/>
            </w:pPr>
          </w:p>
        </w:tc>
        <w:tc>
          <w:tcPr>
            <w:tcW w:w="2790" w:type="dxa"/>
          </w:tcPr>
          <w:p w14:paraId="6E3BED1E" w14:textId="77777777" w:rsidR="008621D8" w:rsidRDefault="008621D8" w:rsidP="006B1432">
            <w:pPr>
              <w:jc w:val="center"/>
            </w:pPr>
            <w:r w:rsidRPr="002C6020">
              <w:t>Kaempferol</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6EBCE7B2" w14:textId="1F507F9A" w:rsidR="00352193" w:rsidRDefault="00352193" w:rsidP="006B1432">
            <w:pPr>
              <w:jc w:val="center"/>
            </w:pPr>
          </w:p>
        </w:tc>
        <w:tc>
          <w:tcPr>
            <w:tcW w:w="2160" w:type="dxa"/>
          </w:tcPr>
          <w:p w14:paraId="601177F2" w14:textId="77777777" w:rsidR="008621D8" w:rsidRDefault="008621D8" w:rsidP="006B1432">
            <w:pPr>
              <w:jc w:val="center"/>
            </w:pPr>
            <w:r>
              <w:rPr>
                <w:rFonts w:ascii="Segoe UI" w:hAnsi="Segoe UI" w:cs="Segoe UI"/>
                <w:color w:val="212121"/>
                <w:shd w:val="clear" w:color="auto" w:fill="FFFFFF"/>
              </w:rPr>
              <w:t>5280863</w:t>
            </w:r>
          </w:p>
        </w:tc>
      </w:tr>
      <w:tr w:rsidR="008621D8" w14:paraId="1F297DC7" w14:textId="77777777" w:rsidTr="00587810">
        <w:trPr>
          <w:trHeight w:val="255"/>
        </w:trPr>
        <w:tc>
          <w:tcPr>
            <w:tcW w:w="1278" w:type="dxa"/>
            <w:vMerge/>
          </w:tcPr>
          <w:p w14:paraId="643C5AA0" w14:textId="77777777" w:rsidR="008621D8" w:rsidRDefault="008621D8" w:rsidP="006B1432">
            <w:pPr>
              <w:jc w:val="center"/>
            </w:pPr>
          </w:p>
        </w:tc>
        <w:tc>
          <w:tcPr>
            <w:tcW w:w="2250" w:type="dxa"/>
            <w:vMerge/>
          </w:tcPr>
          <w:p w14:paraId="7A6D9672" w14:textId="77777777" w:rsidR="008621D8" w:rsidRPr="003242FC" w:rsidRDefault="008621D8" w:rsidP="006B1432">
            <w:pPr>
              <w:jc w:val="center"/>
            </w:pPr>
          </w:p>
        </w:tc>
        <w:tc>
          <w:tcPr>
            <w:tcW w:w="2790" w:type="dxa"/>
          </w:tcPr>
          <w:p w14:paraId="236C3BE3" w14:textId="77777777" w:rsidR="008621D8" w:rsidRDefault="008621D8" w:rsidP="006B1432">
            <w:pPr>
              <w:jc w:val="center"/>
            </w:pPr>
            <w:r>
              <w:t>Corosol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593189F3" w14:textId="0C047E41" w:rsidR="00352193" w:rsidRPr="002C6020" w:rsidRDefault="00352193" w:rsidP="006B1432">
            <w:pPr>
              <w:jc w:val="center"/>
            </w:pPr>
          </w:p>
        </w:tc>
        <w:tc>
          <w:tcPr>
            <w:tcW w:w="2160" w:type="dxa"/>
          </w:tcPr>
          <w:p w14:paraId="5C8616E7" w14:textId="77777777" w:rsidR="008621D8" w:rsidRDefault="008621D8" w:rsidP="006B1432">
            <w:pPr>
              <w:jc w:val="center"/>
            </w:pPr>
            <w:r>
              <w:rPr>
                <w:rFonts w:ascii="Segoe UI" w:hAnsi="Segoe UI" w:cs="Segoe UI"/>
                <w:color w:val="212121"/>
                <w:shd w:val="clear" w:color="auto" w:fill="FFFFFF"/>
              </w:rPr>
              <w:t>6918774</w:t>
            </w:r>
          </w:p>
        </w:tc>
      </w:tr>
      <w:tr w:rsidR="008621D8" w14:paraId="37D26899" w14:textId="77777777" w:rsidTr="00587810">
        <w:trPr>
          <w:trHeight w:val="300"/>
        </w:trPr>
        <w:tc>
          <w:tcPr>
            <w:tcW w:w="1278" w:type="dxa"/>
            <w:vMerge/>
          </w:tcPr>
          <w:p w14:paraId="15CAF750" w14:textId="77777777" w:rsidR="008621D8" w:rsidRDefault="008621D8" w:rsidP="006B1432">
            <w:pPr>
              <w:jc w:val="center"/>
            </w:pPr>
          </w:p>
        </w:tc>
        <w:tc>
          <w:tcPr>
            <w:tcW w:w="2250" w:type="dxa"/>
            <w:vMerge/>
          </w:tcPr>
          <w:p w14:paraId="267E7E7F" w14:textId="77777777" w:rsidR="008621D8" w:rsidRPr="003242FC" w:rsidRDefault="008621D8" w:rsidP="006B1432">
            <w:pPr>
              <w:jc w:val="center"/>
            </w:pPr>
          </w:p>
        </w:tc>
        <w:tc>
          <w:tcPr>
            <w:tcW w:w="2790" w:type="dxa"/>
          </w:tcPr>
          <w:p w14:paraId="293B41F0" w14:textId="77777777" w:rsidR="008621D8" w:rsidRDefault="008621D8" w:rsidP="006B1432">
            <w:pPr>
              <w:jc w:val="center"/>
            </w:pPr>
            <w:r w:rsidRPr="00875405">
              <w:t>Cy</w:t>
            </w:r>
            <w:r>
              <w:t>cloartenol</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5DC79E15" w14:textId="0A4236C1" w:rsidR="00352193" w:rsidRDefault="00352193" w:rsidP="006B1432">
            <w:pPr>
              <w:jc w:val="center"/>
            </w:pPr>
          </w:p>
        </w:tc>
        <w:tc>
          <w:tcPr>
            <w:tcW w:w="2160" w:type="dxa"/>
          </w:tcPr>
          <w:p w14:paraId="4E088490" w14:textId="77777777" w:rsidR="008621D8" w:rsidRDefault="008621D8" w:rsidP="006B1432">
            <w:pPr>
              <w:jc w:val="center"/>
            </w:pPr>
            <w:r>
              <w:rPr>
                <w:rFonts w:ascii="Segoe UI" w:hAnsi="Segoe UI" w:cs="Segoe UI"/>
                <w:color w:val="212121"/>
                <w:shd w:val="clear" w:color="auto" w:fill="FFFFFF"/>
              </w:rPr>
              <w:t>92110</w:t>
            </w:r>
          </w:p>
        </w:tc>
      </w:tr>
      <w:tr w:rsidR="008621D8" w14:paraId="7B11F110" w14:textId="77777777" w:rsidTr="00587810">
        <w:trPr>
          <w:trHeight w:val="240"/>
        </w:trPr>
        <w:tc>
          <w:tcPr>
            <w:tcW w:w="1278" w:type="dxa"/>
            <w:vMerge/>
          </w:tcPr>
          <w:p w14:paraId="1E0378B8" w14:textId="77777777" w:rsidR="008621D8" w:rsidRDefault="008621D8" w:rsidP="006B1432">
            <w:pPr>
              <w:jc w:val="center"/>
            </w:pPr>
          </w:p>
        </w:tc>
        <w:tc>
          <w:tcPr>
            <w:tcW w:w="2250" w:type="dxa"/>
            <w:vMerge/>
          </w:tcPr>
          <w:p w14:paraId="063AFB19" w14:textId="77777777" w:rsidR="008621D8" w:rsidRPr="003242FC" w:rsidRDefault="008621D8" w:rsidP="006B1432">
            <w:pPr>
              <w:jc w:val="center"/>
            </w:pPr>
          </w:p>
        </w:tc>
        <w:tc>
          <w:tcPr>
            <w:tcW w:w="2790" w:type="dxa"/>
          </w:tcPr>
          <w:p w14:paraId="546D6117" w14:textId="77777777" w:rsidR="008621D8" w:rsidRDefault="008621D8" w:rsidP="006B1432">
            <w:pPr>
              <w:jc w:val="center"/>
            </w:pPr>
            <w:r w:rsidRPr="00875405">
              <w:t>Uvaol</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1FBF8FCD" w14:textId="615D5406" w:rsidR="00352193" w:rsidRPr="00875405" w:rsidRDefault="00352193" w:rsidP="006B1432">
            <w:pPr>
              <w:jc w:val="center"/>
            </w:pPr>
          </w:p>
        </w:tc>
        <w:tc>
          <w:tcPr>
            <w:tcW w:w="2160" w:type="dxa"/>
          </w:tcPr>
          <w:p w14:paraId="12FC7B46" w14:textId="77777777" w:rsidR="008621D8" w:rsidRDefault="008621D8" w:rsidP="006B1432">
            <w:pPr>
              <w:jc w:val="center"/>
            </w:pPr>
            <w:r>
              <w:rPr>
                <w:rFonts w:ascii="Segoe UI" w:hAnsi="Segoe UI" w:cs="Segoe UI"/>
                <w:color w:val="212121"/>
                <w:shd w:val="clear" w:color="auto" w:fill="FFFFFF"/>
              </w:rPr>
              <w:t>92802</w:t>
            </w:r>
          </w:p>
        </w:tc>
      </w:tr>
      <w:tr w:rsidR="008621D8" w14:paraId="3A133274" w14:textId="77777777" w:rsidTr="00587810">
        <w:trPr>
          <w:trHeight w:val="255"/>
        </w:trPr>
        <w:tc>
          <w:tcPr>
            <w:tcW w:w="1278" w:type="dxa"/>
            <w:vMerge/>
          </w:tcPr>
          <w:p w14:paraId="7A59DB56" w14:textId="77777777" w:rsidR="008621D8" w:rsidRDefault="008621D8" w:rsidP="006B1432">
            <w:pPr>
              <w:jc w:val="center"/>
            </w:pPr>
          </w:p>
        </w:tc>
        <w:tc>
          <w:tcPr>
            <w:tcW w:w="2250" w:type="dxa"/>
            <w:vMerge/>
          </w:tcPr>
          <w:p w14:paraId="64405B11" w14:textId="77777777" w:rsidR="008621D8" w:rsidRPr="003242FC" w:rsidRDefault="008621D8" w:rsidP="006B1432">
            <w:pPr>
              <w:jc w:val="center"/>
            </w:pPr>
          </w:p>
        </w:tc>
        <w:tc>
          <w:tcPr>
            <w:tcW w:w="2790" w:type="dxa"/>
          </w:tcPr>
          <w:p w14:paraId="464A2360" w14:textId="77777777" w:rsidR="008621D8" w:rsidRDefault="008621D8" w:rsidP="006B1432">
            <w:pPr>
              <w:jc w:val="center"/>
            </w:pPr>
            <w:r>
              <w:t>Maslinic acid</w:t>
            </w:r>
            <w:r w:rsidRPr="0064058C">
              <w:t xml:space="preserve"> </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13F27983" w14:textId="03329350" w:rsidR="00352193" w:rsidRPr="00875405" w:rsidRDefault="00352193" w:rsidP="006B1432">
            <w:pPr>
              <w:jc w:val="center"/>
            </w:pPr>
          </w:p>
        </w:tc>
        <w:tc>
          <w:tcPr>
            <w:tcW w:w="2160" w:type="dxa"/>
          </w:tcPr>
          <w:p w14:paraId="582C645D" w14:textId="77777777" w:rsidR="008621D8" w:rsidRDefault="008621D8" w:rsidP="006B1432">
            <w:pPr>
              <w:jc w:val="center"/>
            </w:pPr>
            <w:r>
              <w:rPr>
                <w:rFonts w:ascii="Segoe UI" w:hAnsi="Segoe UI" w:cs="Segoe UI"/>
                <w:color w:val="212121"/>
                <w:shd w:val="clear" w:color="auto" w:fill="FFFFFF"/>
              </w:rPr>
              <w:t>73659</w:t>
            </w:r>
          </w:p>
        </w:tc>
      </w:tr>
      <w:tr w:rsidR="008621D8" w14:paraId="0C9C8A20" w14:textId="77777777" w:rsidTr="00587810">
        <w:trPr>
          <w:trHeight w:val="255"/>
        </w:trPr>
        <w:tc>
          <w:tcPr>
            <w:tcW w:w="1278" w:type="dxa"/>
            <w:vMerge/>
          </w:tcPr>
          <w:p w14:paraId="0D8370D9" w14:textId="77777777" w:rsidR="008621D8" w:rsidRDefault="008621D8" w:rsidP="006B1432">
            <w:pPr>
              <w:jc w:val="center"/>
            </w:pPr>
          </w:p>
        </w:tc>
        <w:tc>
          <w:tcPr>
            <w:tcW w:w="2250" w:type="dxa"/>
            <w:vMerge/>
          </w:tcPr>
          <w:p w14:paraId="068CED1B" w14:textId="77777777" w:rsidR="008621D8" w:rsidRPr="003242FC" w:rsidRDefault="008621D8" w:rsidP="006B1432">
            <w:pPr>
              <w:jc w:val="center"/>
            </w:pPr>
          </w:p>
        </w:tc>
        <w:tc>
          <w:tcPr>
            <w:tcW w:w="2790" w:type="dxa"/>
          </w:tcPr>
          <w:p w14:paraId="0ACD5BF5" w14:textId="77777777" w:rsidR="008621D8" w:rsidRDefault="008621D8" w:rsidP="006B1432">
            <w:pPr>
              <w:jc w:val="center"/>
            </w:pPr>
            <w:r w:rsidRPr="0064058C">
              <w:t>But</w:t>
            </w:r>
            <w:r>
              <w:t xml:space="preserve">yrospermol </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6770E818" w14:textId="253C0660" w:rsidR="00352193" w:rsidRDefault="00352193" w:rsidP="006B1432">
            <w:pPr>
              <w:jc w:val="center"/>
            </w:pPr>
          </w:p>
        </w:tc>
        <w:tc>
          <w:tcPr>
            <w:tcW w:w="2160" w:type="dxa"/>
          </w:tcPr>
          <w:p w14:paraId="7184BEE7" w14:textId="77777777" w:rsidR="008621D8" w:rsidRDefault="008621D8" w:rsidP="006B1432">
            <w:pPr>
              <w:jc w:val="center"/>
            </w:pPr>
            <w:r>
              <w:rPr>
                <w:rFonts w:ascii="Segoe UI" w:hAnsi="Segoe UI" w:cs="Segoe UI"/>
                <w:color w:val="212121"/>
                <w:shd w:val="clear" w:color="auto" w:fill="FFFFFF"/>
              </w:rPr>
              <w:t>12302182</w:t>
            </w:r>
          </w:p>
        </w:tc>
      </w:tr>
      <w:tr w:rsidR="008621D8" w14:paraId="38EBACD2" w14:textId="77777777" w:rsidTr="00587810">
        <w:trPr>
          <w:trHeight w:val="270"/>
        </w:trPr>
        <w:tc>
          <w:tcPr>
            <w:tcW w:w="1278" w:type="dxa"/>
            <w:vMerge/>
          </w:tcPr>
          <w:p w14:paraId="6C6B97CF" w14:textId="77777777" w:rsidR="008621D8" w:rsidRDefault="008621D8" w:rsidP="006B1432">
            <w:pPr>
              <w:jc w:val="center"/>
            </w:pPr>
          </w:p>
        </w:tc>
        <w:tc>
          <w:tcPr>
            <w:tcW w:w="2250" w:type="dxa"/>
            <w:vMerge/>
          </w:tcPr>
          <w:p w14:paraId="76ABC427" w14:textId="77777777" w:rsidR="008621D8" w:rsidRPr="003242FC" w:rsidRDefault="008621D8" w:rsidP="006B1432">
            <w:pPr>
              <w:jc w:val="center"/>
            </w:pPr>
          </w:p>
        </w:tc>
        <w:tc>
          <w:tcPr>
            <w:tcW w:w="2790" w:type="dxa"/>
          </w:tcPr>
          <w:p w14:paraId="4E3FF519" w14:textId="77777777" w:rsidR="008621D8" w:rsidRDefault="008621D8" w:rsidP="006B1432">
            <w:pPr>
              <w:jc w:val="center"/>
            </w:pPr>
            <w:r w:rsidRPr="0064058C">
              <w:t>24-Methylene-24- dihydrol</w:t>
            </w:r>
            <w:r>
              <w:t>anosterol</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3690F1FF" w14:textId="034D79A2" w:rsidR="00352193" w:rsidRPr="0064058C" w:rsidRDefault="00352193" w:rsidP="006B1432">
            <w:pPr>
              <w:jc w:val="center"/>
            </w:pPr>
          </w:p>
        </w:tc>
        <w:tc>
          <w:tcPr>
            <w:tcW w:w="2160" w:type="dxa"/>
          </w:tcPr>
          <w:p w14:paraId="71A097C7" w14:textId="77777777" w:rsidR="008621D8" w:rsidRDefault="008621D8" w:rsidP="006B1432">
            <w:pPr>
              <w:jc w:val="center"/>
            </w:pPr>
            <w:r>
              <w:rPr>
                <w:rFonts w:ascii="Segoe UI" w:hAnsi="Segoe UI" w:cs="Segoe UI"/>
                <w:color w:val="212121"/>
                <w:shd w:val="clear" w:color="auto" w:fill="FFFFFF"/>
              </w:rPr>
              <w:t>523636</w:t>
            </w:r>
          </w:p>
        </w:tc>
      </w:tr>
      <w:tr w:rsidR="008621D8" w14:paraId="4FF02C29" w14:textId="77777777" w:rsidTr="00587810">
        <w:trPr>
          <w:trHeight w:val="300"/>
        </w:trPr>
        <w:tc>
          <w:tcPr>
            <w:tcW w:w="1278" w:type="dxa"/>
            <w:vMerge/>
          </w:tcPr>
          <w:p w14:paraId="4451D41F" w14:textId="77777777" w:rsidR="008621D8" w:rsidRDefault="008621D8" w:rsidP="006B1432">
            <w:pPr>
              <w:jc w:val="center"/>
            </w:pPr>
          </w:p>
        </w:tc>
        <w:tc>
          <w:tcPr>
            <w:tcW w:w="2250" w:type="dxa"/>
            <w:vMerge/>
          </w:tcPr>
          <w:p w14:paraId="12438F51" w14:textId="77777777" w:rsidR="008621D8" w:rsidRPr="003242FC" w:rsidRDefault="008621D8" w:rsidP="006B1432">
            <w:pPr>
              <w:jc w:val="center"/>
            </w:pPr>
          </w:p>
        </w:tc>
        <w:tc>
          <w:tcPr>
            <w:tcW w:w="2790" w:type="dxa"/>
          </w:tcPr>
          <w:p w14:paraId="58926A69" w14:textId="77777777" w:rsidR="008621D8" w:rsidRDefault="008621D8" w:rsidP="006B1432">
            <w:pPr>
              <w:jc w:val="center"/>
            </w:pPr>
            <w:r>
              <w:t>Betul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44DDD909" w14:textId="06AA913C" w:rsidR="00352193" w:rsidRPr="0064058C" w:rsidRDefault="00352193" w:rsidP="006B1432">
            <w:pPr>
              <w:jc w:val="center"/>
            </w:pPr>
          </w:p>
        </w:tc>
        <w:tc>
          <w:tcPr>
            <w:tcW w:w="2160" w:type="dxa"/>
          </w:tcPr>
          <w:p w14:paraId="0DDC1A78" w14:textId="77777777" w:rsidR="008621D8" w:rsidRDefault="008621D8" w:rsidP="006B1432">
            <w:pPr>
              <w:jc w:val="center"/>
            </w:pPr>
            <w:r>
              <w:rPr>
                <w:rFonts w:ascii="Segoe UI" w:hAnsi="Segoe UI" w:cs="Segoe UI"/>
                <w:color w:val="212121"/>
                <w:shd w:val="clear" w:color="auto" w:fill="FFFFFF"/>
              </w:rPr>
              <w:t>72326</w:t>
            </w:r>
          </w:p>
        </w:tc>
      </w:tr>
      <w:tr w:rsidR="008621D8" w14:paraId="1E4E78D3" w14:textId="77777777" w:rsidTr="00587810">
        <w:trPr>
          <w:trHeight w:val="315"/>
        </w:trPr>
        <w:tc>
          <w:tcPr>
            <w:tcW w:w="1278" w:type="dxa"/>
            <w:vMerge/>
          </w:tcPr>
          <w:p w14:paraId="4BDAEE12" w14:textId="77777777" w:rsidR="008621D8" w:rsidRDefault="008621D8" w:rsidP="006B1432">
            <w:pPr>
              <w:jc w:val="center"/>
            </w:pPr>
          </w:p>
        </w:tc>
        <w:tc>
          <w:tcPr>
            <w:tcW w:w="2250" w:type="dxa"/>
            <w:vMerge/>
          </w:tcPr>
          <w:p w14:paraId="28EC05D4" w14:textId="77777777" w:rsidR="008621D8" w:rsidRPr="003242FC" w:rsidRDefault="008621D8" w:rsidP="006B1432">
            <w:pPr>
              <w:jc w:val="center"/>
            </w:pPr>
          </w:p>
        </w:tc>
        <w:tc>
          <w:tcPr>
            <w:tcW w:w="2790" w:type="dxa"/>
          </w:tcPr>
          <w:p w14:paraId="6D23421F" w14:textId="77777777" w:rsidR="008621D8" w:rsidRDefault="008621D8" w:rsidP="006B1432">
            <w:pPr>
              <w:jc w:val="center"/>
            </w:pPr>
            <w:r>
              <w:t>Tortoside A</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01A84EF7" w14:textId="04092028" w:rsidR="00352193" w:rsidRPr="0064058C" w:rsidRDefault="00352193" w:rsidP="006B1432">
            <w:pPr>
              <w:jc w:val="center"/>
            </w:pPr>
          </w:p>
        </w:tc>
        <w:tc>
          <w:tcPr>
            <w:tcW w:w="2160" w:type="dxa"/>
          </w:tcPr>
          <w:p w14:paraId="30EA0F01" w14:textId="77777777" w:rsidR="008621D8" w:rsidRDefault="008621D8" w:rsidP="006B1432">
            <w:pPr>
              <w:jc w:val="center"/>
            </w:pPr>
            <w:r>
              <w:rPr>
                <w:rFonts w:ascii="Segoe UI" w:hAnsi="Segoe UI" w:cs="Segoe UI"/>
                <w:color w:val="212121"/>
                <w:shd w:val="clear" w:color="auto" w:fill="FFFFFF"/>
              </w:rPr>
              <w:t>101701119</w:t>
            </w:r>
          </w:p>
        </w:tc>
      </w:tr>
      <w:tr w:rsidR="008621D8" w14:paraId="02325454" w14:textId="77777777" w:rsidTr="00587810">
        <w:trPr>
          <w:trHeight w:val="315"/>
        </w:trPr>
        <w:tc>
          <w:tcPr>
            <w:tcW w:w="1278" w:type="dxa"/>
            <w:vMerge/>
          </w:tcPr>
          <w:p w14:paraId="437E055D" w14:textId="77777777" w:rsidR="008621D8" w:rsidRDefault="008621D8" w:rsidP="006B1432">
            <w:pPr>
              <w:jc w:val="center"/>
            </w:pPr>
          </w:p>
        </w:tc>
        <w:tc>
          <w:tcPr>
            <w:tcW w:w="2250" w:type="dxa"/>
            <w:vMerge/>
          </w:tcPr>
          <w:p w14:paraId="54A0A6A6" w14:textId="77777777" w:rsidR="008621D8" w:rsidRPr="003242FC" w:rsidRDefault="008621D8" w:rsidP="006B1432">
            <w:pPr>
              <w:jc w:val="center"/>
            </w:pPr>
          </w:p>
        </w:tc>
        <w:tc>
          <w:tcPr>
            <w:tcW w:w="2790" w:type="dxa"/>
          </w:tcPr>
          <w:p w14:paraId="0149B9C7" w14:textId="77777777" w:rsidR="008621D8" w:rsidRDefault="008621D8" w:rsidP="006B1432">
            <w:pPr>
              <w:jc w:val="center"/>
            </w:pPr>
            <w:r w:rsidRPr="0064058C">
              <w:t>Verbascosid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32261901" w14:textId="7CAC83D0" w:rsidR="00352193" w:rsidRDefault="00352193" w:rsidP="006B1432">
            <w:pPr>
              <w:jc w:val="center"/>
            </w:pPr>
          </w:p>
        </w:tc>
        <w:tc>
          <w:tcPr>
            <w:tcW w:w="2160" w:type="dxa"/>
          </w:tcPr>
          <w:p w14:paraId="7A9A0803" w14:textId="77777777" w:rsidR="008621D8" w:rsidRDefault="008621D8" w:rsidP="006B1432">
            <w:pPr>
              <w:jc w:val="center"/>
            </w:pPr>
            <w:r>
              <w:rPr>
                <w:rFonts w:ascii="Segoe UI" w:hAnsi="Segoe UI" w:cs="Segoe UI"/>
                <w:color w:val="212121"/>
                <w:shd w:val="clear" w:color="auto" w:fill="FFFFFF"/>
              </w:rPr>
              <w:t>5281800</w:t>
            </w:r>
          </w:p>
        </w:tc>
      </w:tr>
      <w:tr w:rsidR="008621D8" w14:paraId="778BEA4F" w14:textId="77777777" w:rsidTr="00587810">
        <w:trPr>
          <w:trHeight w:val="638"/>
        </w:trPr>
        <w:tc>
          <w:tcPr>
            <w:tcW w:w="1278" w:type="dxa"/>
            <w:vMerge/>
          </w:tcPr>
          <w:p w14:paraId="5FD9CA18" w14:textId="77777777" w:rsidR="008621D8" w:rsidRDefault="008621D8" w:rsidP="006B1432">
            <w:pPr>
              <w:jc w:val="center"/>
            </w:pPr>
          </w:p>
        </w:tc>
        <w:tc>
          <w:tcPr>
            <w:tcW w:w="2250" w:type="dxa"/>
            <w:vMerge/>
          </w:tcPr>
          <w:p w14:paraId="412AE1AC" w14:textId="77777777" w:rsidR="008621D8" w:rsidRPr="003242FC" w:rsidRDefault="008621D8" w:rsidP="006B1432">
            <w:pPr>
              <w:jc w:val="center"/>
            </w:pPr>
          </w:p>
        </w:tc>
        <w:tc>
          <w:tcPr>
            <w:tcW w:w="2790" w:type="dxa"/>
          </w:tcPr>
          <w:p w14:paraId="54A5E47B" w14:textId="77777777" w:rsidR="008621D8" w:rsidRDefault="008621D8" w:rsidP="006B1432">
            <w:pPr>
              <w:jc w:val="center"/>
            </w:pPr>
            <w:r>
              <w:t>Chlorogen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252063FE" w14:textId="409FFC7B" w:rsidR="00D35F08" w:rsidRPr="0064058C" w:rsidRDefault="00D35F08" w:rsidP="006B1432">
            <w:pPr>
              <w:jc w:val="center"/>
            </w:pPr>
          </w:p>
        </w:tc>
        <w:tc>
          <w:tcPr>
            <w:tcW w:w="2160" w:type="dxa"/>
          </w:tcPr>
          <w:p w14:paraId="66A8DF50" w14:textId="77777777" w:rsidR="008621D8" w:rsidRDefault="008621D8" w:rsidP="006B1432">
            <w:pPr>
              <w:jc w:val="center"/>
            </w:pPr>
            <w:r>
              <w:rPr>
                <w:rFonts w:ascii="Segoe UI" w:hAnsi="Segoe UI" w:cs="Segoe UI"/>
                <w:color w:val="212121"/>
                <w:shd w:val="clear" w:color="auto" w:fill="FFFFFF"/>
              </w:rPr>
              <w:t>1794427</w:t>
            </w:r>
          </w:p>
        </w:tc>
      </w:tr>
      <w:tr w:rsidR="008621D8" w14:paraId="72A3E092" w14:textId="77777777" w:rsidTr="00587810">
        <w:trPr>
          <w:trHeight w:val="620"/>
        </w:trPr>
        <w:tc>
          <w:tcPr>
            <w:tcW w:w="1278" w:type="dxa"/>
            <w:vMerge/>
          </w:tcPr>
          <w:p w14:paraId="4DA8C844" w14:textId="77777777" w:rsidR="008621D8" w:rsidRDefault="008621D8" w:rsidP="006B1432">
            <w:pPr>
              <w:jc w:val="center"/>
            </w:pPr>
          </w:p>
        </w:tc>
        <w:tc>
          <w:tcPr>
            <w:tcW w:w="2250" w:type="dxa"/>
            <w:vMerge/>
          </w:tcPr>
          <w:p w14:paraId="5F17C460" w14:textId="77777777" w:rsidR="008621D8" w:rsidRPr="003242FC" w:rsidRDefault="008621D8" w:rsidP="006B1432">
            <w:pPr>
              <w:jc w:val="center"/>
            </w:pPr>
          </w:p>
        </w:tc>
        <w:tc>
          <w:tcPr>
            <w:tcW w:w="2790" w:type="dxa"/>
          </w:tcPr>
          <w:p w14:paraId="287F72CC" w14:textId="77777777" w:rsidR="008621D8" w:rsidRDefault="008621D8" w:rsidP="006B1432">
            <w:pPr>
              <w:jc w:val="center"/>
            </w:pPr>
            <w:r>
              <w:t>Caffe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2DD57164" w14:textId="7B3B2ECD" w:rsidR="00D35F08" w:rsidRDefault="00D35F08" w:rsidP="006B1432">
            <w:pPr>
              <w:jc w:val="center"/>
            </w:pPr>
          </w:p>
        </w:tc>
        <w:tc>
          <w:tcPr>
            <w:tcW w:w="2160" w:type="dxa"/>
          </w:tcPr>
          <w:p w14:paraId="706BCCFC" w14:textId="77777777" w:rsidR="008621D8" w:rsidRDefault="008621D8" w:rsidP="006B1432">
            <w:pPr>
              <w:jc w:val="center"/>
            </w:pPr>
            <w:r>
              <w:rPr>
                <w:rFonts w:ascii="Segoe UI" w:hAnsi="Segoe UI" w:cs="Segoe UI"/>
                <w:color w:val="212121"/>
                <w:shd w:val="clear" w:color="auto" w:fill="FFFFFF"/>
              </w:rPr>
              <w:t>689043</w:t>
            </w:r>
          </w:p>
        </w:tc>
      </w:tr>
      <w:tr w:rsidR="008621D8" w14:paraId="58D5F8AA" w14:textId="77777777" w:rsidTr="00587810">
        <w:trPr>
          <w:trHeight w:val="620"/>
        </w:trPr>
        <w:tc>
          <w:tcPr>
            <w:tcW w:w="1278" w:type="dxa"/>
            <w:vMerge/>
          </w:tcPr>
          <w:p w14:paraId="13EB3927" w14:textId="77777777" w:rsidR="008621D8" w:rsidRDefault="008621D8" w:rsidP="006B1432">
            <w:pPr>
              <w:jc w:val="center"/>
            </w:pPr>
          </w:p>
        </w:tc>
        <w:tc>
          <w:tcPr>
            <w:tcW w:w="2250" w:type="dxa"/>
            <w:vMerge/>
          </w:tcPr>
          <w:p w14:paraId="41FC473D" w14:textId="77777777" w:rsidR="008621D8" w:rsidRPr="003242FC" w:rsidRDefault="008621D8" w:rsidP="006B1432">
            <w:pPr>
              <w:jc w:val="center"/>
            </w:pPr>
          </w:p>
        </w:tc>
        <w:tc>
          <w:tcPr>
            <w:tcW w:w="2790" w:type="dxa"/>
          </w:tcPr>
          <w:p w14:paraId="5BD1AB6F" w14:textId="77777777" w:rsidR="008621D8" w:rsidRDefault="008621D8" w:rsidP="006B1432">
            <w:pPr>
              <w:jc w:val="center"/>
            </w:pPr>
            <w:r w:rsidRPr="0064058C">
              <w:t>Ferul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0645C03D" w14:textId="3C63CD8F" w:rsidR="00D35F08" w:rsidRDefault="00D35F08" w:rsidP="006B1432">
            <w:pPr>
              <w:jc w:val="center"/>
            </w:pPr>
          </w:p>
        </w:tc>
        <w:tc>
          <w:tcPr>
            <w:tcW w:w="2160" w:type="dxa"/>
          </w:tcPr>
          <w:p w14:paraId="3CEC85CE" w14:textId="77777777" w:rsidR="008621D8" w:rsidRDefault="008621D8" w:rsidP="006B1432">
            <w:pPr>
              <w:jc w:val="center"/>
            </w:pPr>
            <w:r>
              <w:rPr>
                <w:rFonts w:ascii="Segoe UI" w:hAnsi="Segoe UI" w:cs="Segoe UI"/>
                <w:color w:val="212121"/>
                <w:shd w:val="clear" w:color="auto" w:fill="FFFFFF"/>
              </w:rPr>
              <w:t>445858</w:t>
            </w:r>
          </w:p>
        </w:tc>
      </w:tr>
      <w:tr w:rsidR="008621D8" w14:paraId="1889825A" w14:textId="77777777" w:rsidTr="00587810">
        <w:trPr>
          <w:trHeight w:val="300"/>
        </w:trPr>
        <w:tc>
          <w:tcPr>
            <w:tcW w:w="1278" w:type="dxa"/>
            <w:vMerge/>
          </w:tcPr>
          <w:p w14:paraId="23B180E1" w14:textId="77777777" w:rsidR="008621D8" w:rsidRDefault="008621D8" w:rsidP="006B1432">
            <w:pPr>
              <w:jc w:val="center"/>
            </w:pPr>
          </w:p>
        </w:tc>
        <w:tc>
          <w:tcPr>
            <w:tcW w:w="2250" w:type="dxa"/>
            <w:vMerge/>
          </w:tcPr>
          <w:p w14:paraId="6BA9F986" w14:textId="77777777" w:rsidR="008621D8" w:rsidRPr="003242FC" w:rsidRDefault="008621D8" w:rsidP="006B1432">
            <w:pPr>
              <w:jc w:val="center"/>
            </w:pPr>
          </w:p>
        </w:tc>
        <w:tc>
          <w:tcPr>
            <w:tcW w:w="2790" w:type="dxa"/>
          </w:tcPr>
          <w:p w14:paraId="4D2C2AA3" w14:textId="77777777" w:rsidR="008621D8" w:rsidRDefault="008621D8" w:rsidP="006B1432">
            <w:pPr>
              <w:jc w:val="center"/>
            </w:pPr>
            <w:r>
              <w:t>Gall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72D675F3" w14:textId="15AA9BEA" w:rsidR="00D35F08" w:rsidRDefault="00D35F08" w:rsidP="006B1432">
            <w:pPr>
              <w:jc w:val="center"/>
            </w:pPr>
          </w:p>
        </w:tc>
        <w:tc>
          <w:tcPr>
            <w:tcW w:w="2160" w:type="dxa"/>
          </w:tcPr>
          <w:p w14:paraId="2877D740" w14:textId="77777777" w:rsidR="008621D8" w:rsidRDefault="008621D8" w:rsidP="006B1432">
            <w:pPr>
              <w:jc w:val="center"/>
            </w:pPr>
            <w:r>
              <w:rPr>
                <w:rFonts w:ascii="Segoe UI" w:hAnsi="Segoe UI" w:cs="Segoe UI"/>
                <w:color w:val="212121"/>
                <w:shd w:val="clear" w:color="auto" w:fill="FFFFFF"/>
              </w:rPr>
              <w:t>370</w:t>
            </w:r>
          </w:p>
        </w:tc>
      </w:tr>
      <w:tr w:rsidR="008621D8" w14:paraId="508DFA5A" w14:textId="77777777" w:rsidTr="00587810">
        <w:trPr>
          <w:trHeight w:val="285"/>
        </w:trPr>
        <w:tc>
          <w:tcPr>
            <w:tcW w:w="1278" w:type="dxa"/>
            <w:vMerge/>
          </w:tcPr>
          <w:p w14:paraId="6E5A70D6" w14:textId="77777777" w:rsidR="008621D8" w:rsidRDefault="008621D8" w:rsidP="006B1432">
            <w:pPr>
              <w:jc w:val="center"/>
            </w:pPr>
          </w:p>
        </w:tc>
        <w:tc>
          <w:tcPr>
            <w:tcW w:w="2250" w:type="dxa"/>
            <w:vMerge/>
          </w:tcPr>
          <w:p w14:paraId="1EA7C026" w14:textId="77777777" w:rsidR="008621D8" w:rsidRPr="003242FC" w:rsidRDefault="008621D8" w:rsidP="006B1432">
            <w:pPr>
              <w:jc w:val="center"/>
            </w:pPr>
          </w:p>
        </w:tc>
        <w:tc>
          <w:tcPr>
            <w:tcW w:w="2790" w:type="dxa"/>
          </w:tcPr>
          <w:p w14:paraId="08543574" w14:textId="77777777" w:rsidR="008621D8" w:rsidRDefault="008621D8" w:rsidP="006B1432">
            <w:pPr>
              <w:jc w:val="center"/>
            </w:pPr>
            <w:r>
              <w:t>Protocatechu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248335C4" w14:textId="326C85C2" w:rsidR="00D35F08" w:rsidRDefault="00D35F08" w:rsidP="006B1432">
            <w:pPr>
              <w:jc w:val="center"/>
            </w:pPr>
          </w:p>
        </w:tc>
        <w:tc>
          <w:tcPr>
            <w:tcW w:w="2160" w:type="dxa"/>
          </w:tcPr>
          <w:p w14:paraId="58B27060" w14:textId="77777777" w:rsidR="008621D8" w:rsidRDefault="008621D8" w:rsidP="006B1432">
            <w:pPr>
              <w:jc w:val="center"/>
            </w:pPr>
            <w:r>
              <w:rPr>
                <w:rFonts w:ascii="Segoe UI" w:hAnsi="Segoe UI" w:cs="Segoe UI"/>
                <w:color w:val="212121"/>
                <w:shd w:val="clear" w:color="auto" w:fill="FFFFFF"/>
              </w:rPr>
              <w:t>72</w:t>
            </w:r>
          </w:p>
        </w:tc>
      </w:tr>
      <w:tr w:rsidR="008621D8" w14:paraId="6CF55927" w14:textId="77777777" w:rsidTr="00587810">
        <w:trPr>
          <w:trHeight w:val="285"/>
        </w:trPr>
        <w:tc>
          <w:tcPr>
            <w:tcW w:w="1278" w:type="dxa"/>
            <w:vMerge/>
          </w:tcPr>
          <w:p w14:paraId="71CA229D" w14:textId="77777777" w:rsidR="008621D8" w:rsidRDefault="008621D8" w:rsidP="006B1432">
            <w:pPr>
              <w:jc w:val="center"/>
            </w:pPr>
          </w:p>
        </w:tc>
        <w:tc>
          <w:tcPr>
            <w:tcW w:w="2250" w:type="dxa"/>
            <w:vMerge/>
          </w:tcPr>
          <w:p w14:paraId="729ECBA8" w14:textId="77777777" w:rsidR="008621D8" w:rsidRPr="003242FC" w:rsidRDefault="008621D8" w:rsidP="006B1432">
            <w:pPr>
              <w:jc w:val="center"/>
            </w:pPr>
          </w:p>
        </w:tc>
        <w:tc>
          <w:tcPr>
            <w:tcW w:w="2790" w:type="dxa"/>
          </w:tcPr>
          <w:p w14:paraId="2ACB0FF4" w14:textId="77777777" w:rsidR="008621D8" w:rsidRDefault="008621D8" w:rsidP="006B1432">
            <w:pPr>
              <w:jc w:val="center"/>
            </w:pPr>
            <w:r>
              <w:t>Anis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50F7D827" w14:textId="21934BAE" w:rsidR="00D35F08" w:rsidRDefault="00D35F08" w:rsidP="006B1432">
            <w:pPr>
              <w:jc w:val="center"/>
            </w:pPr>
          </w:p>
        </w:tc>
        <w:tc>
          <w:tcPr>
            <w:tcW w:w="2160" w:type="dxa"/>
          </w:tcPr>
          <w:p w14:paraId="4F2C2E34" w14:textId="77777777" w:rsidR="008621D8" w:rsidRDefault="008621D8" w:rsidP="006B1432">
            <w:pPr>
              <w:jc w:val="center"/>
            </w:pPr>
            <w:r>
              <w:rPr>
                <w:rFonts w:ascii="Segoe UI" w:hAnsi="Segoe UI" w:cs="Segoe UI"/>
                <w:color w:val="212121"/>
                <w:shd w:val="clear" w:color="auto" w:fill="FFFFFF"/>
              </w:rPr>
              <w:t>7478</w:t>
            </w:r>
          </w:p>
        </w:tc>
      </w:tr>
      <w:tr w:rsidR="008621D8" w14:paraId="24251B5F" w14:textId="77777777" w:rsidTr="00587810">
        <w:trPr>
          <w:trHeight w:val="237"/>
        </w:trPr>
        <w:tc>
          <w:tcPr>
            <w:tcW w:w="1278" w:type="dxa"/>
            <w:vMerge/>
          </w:tcPr>
          <w:p w14:paraId="1B6A2C53" w14:textId="77777777" w:rsidR="008621D8" w:rsidRDefault="008621D8" w:rsidP="006B1432">
            <w:pPr>
              <w:jc w:val="center"/>
            </w:pPr>
          </w:p>
        </w:tc>
        <w:tc>
          <w:tcPr>
            <w:tcW w:w="2250" w:type="dxa"/>
            <w:vMerge/>
          </w:tcPr>
          <w:p w14:paraId="53332911" w14:textId="77777777" w:rsidR="008621D8" w:rsidRPr="003242FC" w:rsidRDefault="008621D8" w:rsidP="006B1432">
            <w:pPr>
              <w:jc w:val="center"/>
            </w:pPr>
          </w:p>
        </w:tc>
        <w:tc>
          <w:tcPr>
            <w:tcW w:w="2790" w:type="dxa"/>
          </w:tcPr>
          <w:p w14:paraId="046D9F16" w14:textId="77777777" w:rsidR="008621D8" w:rsidRDefault="008621D8" w:rsidP="006B1432">
            <w:pPr>
              <w:jc w:val="center"/>
            </w:pPr>
            <w:r>
              <w:t>Vanill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6CBB64DD" w14:textId="4B2FD0E4" w:rsidR="00D35F08" w:rsidRDefault="00D35F08" w:rsidP="006B1432">
            <w:pPr>
              <w:jc w:val="center"/>
            </w:pPr>
          </w:p>
        </w:tc>
        <w:tc>
          <w:tcPr>
            <w:tcW w:w="2160" w:type="dxa"/>
          </w:tcPr>
          <w:p w14:paraId="6C195D81" w14:textId="77777777" w:rsidR="008621D8" w:rsidRDefault="008621D8" w:rsidP="006B1432">
            <w:pPr>
              <w:jc w:val="center"/>
            </w:pPr>
            <w:r>
              <w:rPr>
                <w:rFonts w:ascii="Segoe UI" w:hAnsi="Segoe UI" w:cs="Segoe UI"/>
                <w:color w:val="212121"/>
                <w:shd w:val="clear" w:color="auto" w:fill="FFFFFF"/>
              </w:rPr>
              <w:t>8468</w:t>
            </w:r>
          </w:p>
        </w:tc>
      </w:tr>
      <w:tr w:rsidR="008621D8" w14:paraId="2E9AB57B" w14:textId="77777777" w:rsidTr="00587810">
        <w:trPr>
          <w:trHeight w:val="330"/>
        </w:trPr>
        <w:tc>
          <w:tcPr>
            <w:tcW w:w="1278" w:type="dxa"/>
            <w:vMerge/>
          </w:tcPr>
          <w:p w14:paraId="3E97C894" w14:textId="77777777" w:rsidR="008621D8" w:rsidRDefault="008621D8" w:rsidP="006B1432">
            <w:pPr>
              <w:jc w:val="center"/>
            </w:pPr>
          </w:p>
        </w:tc>
        <w:tc>
          <w:tcPr>
            <w:tcW w:w="2250" w:type="dxa"/>
            <w:vMerge/>
          </w:tcPr>
          <w:p w14:paraId="5FF6B107" w14:textId="77777777" w:rsidR="008621D8" w:rsidRPr="003242FC" w:rsidRDefault="008621D8" w:rsidP="006B1432">
            <w:pPr>
              <w:jc w:val="center"/>
            </w:pPr>
          </w:p>
        </w:tc>
        <w:tc>
          <w:tcPr>
            <w:tcW w:w="2790" w:type="dxa"/>
          </w:tcPr>
          <w:p w14:paraId="597104F0" w14:textId="77777777" w:rsidR="008621D8" w:rsidRDefault="008621D8" w:rsidP="006B1432">
            <w:pPr>
              <w:jc w:val="center"/>
            </w:pPr>
            <w:r>
              <w:t>Schaftosid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15F23C87" w14:textId="7C7CC3D0" w:rsidR="00D35F08" w:rsidRDefault="00D35F08" w:rsidP="006B1432">
            <w:pPr>
              <w:jc w:val="center"/>
            </w:pPr>
          </w:p>
        </w:tc>
        <w:tc>
          <w:tcPr>
            <w:tcW w:w="2160" w:type="dxa"/>
          </w:tcPr>
          <w:p w14:paraId="0908B880" w14:textId="77777777" w:rsidR="008621D8" w:rsidRDefault="008621D8" w:rsidP="006B1432">
            <w:pPr>
              <w:jc w:val="center"/>
            </w:pPr>
            <w:r>
              <w:rPr>
                <w:rFonts w:ascii="Segoe UI" w:hAnsi="Segoe UI" w:cs="Segoe UI"/>
                <w:color w:val="212121"/>
                <w:shd w:val="clear" w:color="auto" w:fill="FFFFFF"/>
              </w:rPr>
              <w:t>442658</w:t>
            </w:r>
          </w:p>
        </w:tc>
      </w:tr>
      <w:tr w:rsidR="008621D8" w14:paraId="0F49F23C" w14:textId="77777777" w:rsidTr="00587810">
        <w:trPr>
          <w:trHeight w:val="195"/>
        </w:trPr>
        <w:tc>
          <w:tcPr>
            <w:tcW w:w="1278" w:type="dxa"/>
            <w:vMerge/>
          </w:tcPr>
          <w:p w14:paraId="00310542" w14:textId="77777777" w:rsidR="008621D8" w:rsidRDefault="008621D8" w:rsidP="006B1432">
            <w:pPr>
              <w:jc w:val="center"/>
            </w:pPr>
          </w:p>
        </w:tc>
        <w:tc>
          <w:tcPr>
            <w:tcW w:w="2250" w:type="dxa"/>
            <w:vMerge/>
          </w:tcPr>
          <w:p w14:paraId="73A352B8" w14:textId="77777777" w:rsidR="008621D8" w:rsidRPr="003242FC" w:rsidRDefault="008621D8" w:rsidP="006B1432">
            <w:pPr>
              <w:jc w:val="center"/>
            </w:pPr>
          </w:p>
        </w:tc>
        <w:tc>
          <w:tcPr>
            <w:tcW w:w="2790" w:type="dxa"/>
          </w:tcPr>
          <w:p w14:paraId="60D06B98" w14:textId="77777777" w:rsidR="008621D8" w:rsidRDefault="008621D8" w:rsidP="006B1432">
            <w:pPr>
              <w:jc w:val="center"/>
            </w:pPr>
            <w:r w:rsidRPr="00F213B0">
              <w:t>Isoschaftosid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5BA96151" w14:textId="5FD7471F" w:rsidR="00D35F08" w:rsidRDefault="00D35F08" w:rsidP="006B1432">
            <w:pPr>
              <w:jc w:val="center"/>
            </w:pPr>
          </w:p>
        </w:tc>
        <w:tc>
          <w:tcPr>
            <w:tcW w:w="2160" w:type="dxa"/>
          </w:tcPr>
          <w:p w14:paraId="0C074E0D" w14:textId="77777777" w:rsidR="008621D8" w:rsidRDefault="008621D8" w:rsidP="006B1432">
            <w:pPr>
              <w:jc w:val="center"/>
            </w:pPr>
            <w:r>
              <w:rPr>
                <w:rFonts w:ascii="Segoe UI" w:hAnsi="Segoe UI" w:cs="Segoe UI"/>
                <w:color w:val="212121"/>
                <w:shd w:val="clear" w:color="auto" w:fill="FFFFFF"/>
              </w:rPr>
              <w:t>3084995</w:t>
            </w:r>
          </w:p>
        </w:tc>
      </w:tr>
      <w:tr w:rsidR="008621D8" w14:paraId="1A9921D1" w14:textId="77777777" w:rsidTr="00587810">
        <w:trPr>
          <w:trHeight w:val="255"/>
        </w:trPr>
        <w:tc>
          <w:tcPr>
            <w:tcW w:w="1278" w:type="dxa"/>
            <w:vMerge/>
          </w:tcPr>
          <w:p w14:paraId="22DEB367" w14:textId="77777777" w:rsidR="008621D8" w:rsidRDefault="008621D8" w:rsidP="006B1432">
            <w:pPr>
              <w:jc w:val="center"/>
            </w:pPr>
          </w:p>
        </w:tc>
        <w:tc>
          <w:tcPr>
            <w:tcW w:w="2250" w:type="dxa"/>
            <w:vMerge/>
          </w:tcPr>
          <w:p w14:paraId="54953475" w14:textId="77777777" w:rsidR="008621D8" w:rsidRPr="003242FC" w:rsidRDefault="008621D8" w:rsidP="006B1432">
            <w:pPr>
              <w:jc w:val="center"/>
            </w:pPr>
          </w:p>
        </w:tc>
        <w:tc>
          <w:tcPr>
            <w:tcW w:w="2790" w:type="dxa"/>
          </w:tcPr>
          <w:p w14:paraId="786CD269" w14:textId="77777777" w:rsidR="008621D8" w:rsidRDefault="008621D8" w:rsidP="006B1432">
            <w:pPr>
              <w:jc w:val="center"/>
            </w:pPr>
            <w:r>
              <w:t>Quin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7B0A55A0" w14:textId="36BC7F4F" w:rsidR="00D35F08" w:rsidRDefault="00D35F08" w:rsidP="006B1432">
            <w:pPr>
              <w:jc w:val="center"/>
            </w:pPr>
          </w:p>
        </w:tc>
        <w:tc>
          <w:tcPr>
            <w:tcW w:w="2160" w:type="dxa"/>
          </w:tcPr>
          <w:p w14:paraId="5683D542" w14:textId="77777777" w:rsidR="008621D8" w:rsidRDefault="008621D8" w:rsidP="006B1432">
            <w:pPr>
              <w:jc w:val="center"/>
            </w:pPr>
            <w:r>
              <w:rPr>
                <w:rFonts w:ascii="Segoe UI" w:hAnsi="Segoe UI" w:cs="Segoe UI"/>
                <w:color w:val="212121"/>
                <w:shd w:val="clear" w:color="auto" w:fill="FFFFFF"/>
              </w:rPr>
              <w:t>6508</w:t>
            </w:r>
          </w:p>
        </w:tc>
      </w:tr>
      <w:tr w:rsidR="008621D8" w14:paraId="310DD6A4" w14:textId="77777777" w:rsidTr="00587810">
        <w:trPr>
          <w:trHeight w:val="270"/>
        </w:trPr>
        <w:tc>
          <w:tcPr>
            <w:tcW w:w="1278" w:type="dxa"/>
            <w:vMerge/>
          </w:tcPr>
          <w:p w14:paraId="7FB3046C" w14:textId="77777777" w:rsidR="008621D8" w:rsidRDefault="008621D8" w:rsidP="006B1432">
            <w:pPr>
              <w:jc w:val="center"/>
            </w:pPr>
          </w:p>
        </w:tc>
        <w:tc>
          <w:tcPr>
            <w:tcW w:w="2250" w:type="dxa"/>
            <w:vMerge/>
          </w:tcPr>
          <w:p w14:paraId="11BD979A" w14:textId="77777777" w:rsidR="008621D8" w:rsidRPr="003242FC" w:rsidRDefault="008621D8" w:rsidP="006B1432">
            <w:pPr>
              <w:jc w:val="center"/>
            </w:pPr>
          </w:p>
        </w:tc>
        <w:tc>
          <w:tcPr>
            <w:tcW w:w="2790" w:type="dxa"/>
          </w:tcPr>
          <w:p w14:paraId="4B4951F1" w14:textId="77777777" w:rsidR="008621D8" w:rsidRDefault="008621D8" w:rsidP="006B1432">
            <w:pPr>
              <w:jc w:val="center"/>
            </w:pPr>
            <w:r>
              <w:t>Pyruv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316DA5DE" w14:textId="01D108C0" w:rsidR="00D35F08" w:rsidRDefault="00D35F08" w:rsidP="006B1432">
            <w:pPr>
              <w:jc w:val="center"/>
            </w:pPr>
          </w:p>
        </w:tc>
        <w:tc>
          <w:tcPr>
            <w:tcW w:w="2160" w:type="dxa"/>
          </w:tcPr>
          <w:p w14:paraId="568114F5" w14:textId="77777777" w:rsidR="008621D8" w:rsidRDefault="008621D8" w:rsidP="006B1432">
            <w:pPr>
              <w:jc w:val="center"/>
            </w:pPr>
            <w:r>
              <w:rPr>
                <w:rFonts w:ascii="Segoe UI" w:hAnsi="Segoe UI" w:cs="Segoe UI"/>
                <w:color w:val="212121"/>
                <w:shd w:val="clear" w:color="auto" w:fill="FFFFFF"/>
              </w:rPr>
              <w:t>1060</w:t>
            </w:r>
          </w:p>
        </w:tc>
      </w:tr>
      <w:tr w:rsidR="008621D8" w14:paraId="2A283091" w14:textId="77777777" w:rsidTr="00587810">
        <w:trPr>
          <w:trHeight w:val="266"/>
        </w:trPr>
        <w:tc>
          <w:tcPr>
            <w:tcW w:w="1278" w:type="dxa"/>
            <w:vMerge/>
          </w:tcPr>
          <w:p w14:paraId="7AF03109" w14:textId="77777777" w:rsidR="008621D8" w:rsidRDefault="008621D8" w:rsidP="006B1432">
            <w:pPr>
              <w:jc w:val="center"/>
            </w:pPr>
          </w:p>
        </w:tc>
        <w:tc>
          <w:tcPr>
            <w:tcW w:w="2250" w:type="dxa"/>
            <w:vMerge/>
          </w:tcPr>
          <w:p w14:paraId="6B960FD7" w14:textId="77777777" w:rsidR="008621D8" w:rsidRPr="003242FC" w:rsidRDefault="008621D8" w:rsidP="006B1432">
            <w:pPr>
              <w:jc w:val="center"/>
            </w:pPr>
          </w:p>
        </w:tc>
        <w:tc>
          <w:tcPr>
            <w:tcW w:w="2790" w:type="dxa"/>
          </w:tcPr>
          <w:p w14:paraId="6B636AB8" w14:textId="77777777" w:rsidR="008621D8" w:rsidRDefault="008621D8" w:rsidP="006B1432">
            <w:pPr>
              <w:jc w:val="center"/>
            </w:pPr>
            <w:r>
              <w:t>Tartar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76EAA8C2" w14:textId="56D95A20" w:rsidR="00D35F08" w:rsidRDefault="00D35F08" w:rsidP="006B1432">
            <w:pPr>
              <w:jc w:val="center"/>
            </w:pPr>
          </w:p>
        </w:tc>
        <w:tc>
          <w:tcPr>
            <w:tcW w:w="2160" w:type="dxa"/>
          </w:tcPr>
          <w:p w14:paraId="23590BD8" w14:textId="77777777" w:rsidR="008621D8" w:rsidRDefault="008621D8" w:rsidP="006B1432">
            <w:pPr>
              <w:jc w:val="center"/>
            </w:pPr>
            <w:r>
              <w:rPr>
                <w:rFonts w:ascii="Segoe UI" w:hAnsi="Segoe UI" w:cs="Segoe UI"/>
                <w:color w:val="212121"/>
                <w:shd w:val="clear" w:color="auto" w:fill="FFFFFF"/>
              </w:rPr>
              <w:t>875</w:t>
            </w:r>
          </w:p>
        </w:tc>
      </w:tr>
      <w:tr w:rsidR="008621D8" w14:paraId="1FF3A790" w14:textId="77777777" w:rsidTr="00587810">
        <w:trPr>
          <w:trHeight w:val="300"/>
        </w:trPr>
        <w:tc>
          <w:tcPr>
            <w:tcW w:w="1278" w:type="dxa"/>
            <w:vMerge/>
          </w:tcPr>
          <w:p w14:paraId="62DBEF02" w14:textId="77777777" w:rsidR="008621D8" w:rsidRDefault="008621D8" w:rsidP="006B1432">
            <w:pPr>
              <w:jc w:val="center"/>
            </w:pPr>
          </w:p>
        </w:tc>
        <w:tc>
          <w:tcPr>
            <w:tcW w:w="2250" w:type="dxa"/>
            <w:vMerge/>
          </w:tcPr>
          <w:p w14:paraId="2A6D12BE" w14:textId="77777777" w:rsidR="008621D8" w:rsidRPr="003242FC" w:rsidRDefault="008621D8" w:rsidP="006B1432">
            <w:pPr>
              <w:jc w:val="center"/>
            </w:pPr>
          </w:p>
        </w:tc>
        <w:tc>
          <w:tcPr>
            <w:tcW w:w="2790" w:type="dxa"/>
          </w:tcPr>
          <w:p w14:paraId="47E06248" w14:textId="77777777" w:rsidR="008621D8" w:rsidRDefault="008621D8" w:rsidP="006B1432">
            <w:pPr>
              <w:jc w:val="center"/>
            </w:pPr>
            <w:r w:rsidRPr="00F213B0">
              <w:t>Succin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3574D5E5" w14:textId="600200AA" w:rsidR="00D35F08" w:rsidRDefault="00D35F08" w:rsidP="006B1432">
            <w:pPr>
              <w:jc w:val="center"/>
            </w:pPr>
          </w:p>
        </w:tc>
        <w:tc>
          <w:tcPr>
            <w:tcW w:w="2160" w:type="dxa"/>
          </w:tcPr>
          <w:p w14:paraId="5E3E87FC" w14:textId="77777777" w:rsidR="008621D8" w:rsidRDefault="008621D8" w:rsidP="006B1432">
            <w:pPr>
              <w:jc w:val="center"/>
            </w:pPr>
            <w:r>
              <w:rPr>
                <w:rFonts w:ascii="Segoe UI" w:hAnsi="Segoe UI" w:cs="Segoe UI"/>
                <w:color w:val="212121"/>
                <w:shd w:val="clear" w:color="auto" w:fill="FFFFFF"/>
              </w:rPr>
              <w:t>1110</w:t>
            </w:r>
          </w:p>
        </w:tc>
      </w:tr>
      <w:tr w:rsidR="008621D8" w14:paraId="5B7CACAF" w14:textId="77777777" w:rsidTr="00587810">
        <w:trPr>
          <w:trHeight w:val="225"/>
        </w:trPr>
        <w:tc>
          <w:tcPr>
            <w:tcW w:w="1278" w:type="dxa"/>
            <w:vMerge/>
          </w:tcPr>
          <w:p w14:paraId="6170110F" w14:textId="77777777" w:rsidR="008621D8" w:rsidRDefault="008621D8" w:rsidP="006B1432">
            <w:pPr>
              <w:jc w:val="center"/>
            </w:pPr>
          </w:p>
        </w:tc>
        <w:tc>
          <w:tcPr>
            <w:tcW w:w="2250" w:type="dxa"/>
            <w:vMerge/>
          </w:tcPr>
          <w:p w14:paraId="234B4CCF" w14:textId="77777777" w:rsidR="008621D8" w:rsidRPr="003242FC" w:rsidRDefault="008621D8" w:rsidP="006B1432">
            <w:pPr>
              <w:jc w:val="center"/>
            </w:pPr>
          </w:p>
        </w:tc>
        <w:tc>
          <w:tcPr>
            <w:tcW w:w="2790" w:type="dxa"/>
          </w:tcPr>
          <w:p w14:paraId="2CBE3793" w14:textId="77777777" w:rsidR="008621D8" w:rsidRDefault="008621D8" w:rsidP="006B1432">
            <w:pPr>
              <w:jc w:val="center"/>
            </w:pPr>
            <w:r w:rsidRPr="0064058C">
              <w:t>Syring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1ACE6B4E" w14:textId="06274CE9" w:rsidR="00D35F08" w:rsidRPr="00F213B0" w:rsidRDefault="00D35F08" w:rsidP="006B1432">
            <w:pPr>
              <w:jc w:val="center"/>
            </w:pPr>
          </w:p>
        </w:tc>
        <w:tc>
          <w:tcPr>
            <w:tcW w:w="2160" w:type="dxa"/>
          </w:tcPr>
          <w:p w14:paraId="7BF75B76" w14:textId="77777777" w:rsidR="008621D8" w:rsidRDefault="008621D8" w:rsidP="006B1432">
            <w:pPr>
              <w:jc w:val="center"/>
            </w:pPr>
            <w:r>
              <w:rPr>
                <w:rFonts w:ascii="Segoe UI" w:hAnsi="Segoe UI" w:cs="Segoe UI"/>
                <w:color w:val="212121"/>
                <w:shd w:val="clear" w:color="auto" w:fill="FFFFFF"/>
              </w:rPr>
              <w:t>10742</w:t>
            </w:r>
          </w:p>
        </w:tc>
      </w:tr>
      <w:tr w:rsidR="008621D8" w14:paraId="57A0389D" w14:textId="77777777" w:rsidTr="00587810">
        <w:trPr>
          <w:trHeight w:val="287"/>
        </w:trPr>
        <w:tc>
          <w:tcPr>
            <w:tcW w:w="1278" w:type="dxa"/>
            <w:vMerge/>
          </w:tcPr>
          <w:p w14:paraId="58F9A84A" w14:textId="77777777" w:rsidR="008621D8" w:rsidRDefault="008621D8" w:rsidP="006B1432">
            <w:pPr>
              <w:jc w:val="center"/>
            </w:pPr>
          </w:p>
        </w:tc>
        <w:tc>
          <w:tcPr>
            <w:tcW w:w="2250" w:type="dxa"/>
            <w:vMerge/>
          </w:tcPr>
          <w:p w14:paraId="7CB9FC3D" w14:textId="77777777" w:rsidR="008621D8" w:rsidRPr="003242FC" w:rsidRDefault="008621D8" w:rsidP="006B1432">
            <w:pPr>
              <w:jc w:val="center"/>
            </w:pPr>
          </w:p>
        </w:tc>
        <w:tc>
          <w:tcPr>
            <w:tcW w:w="2790" w:type="dxa"/>
          </w:tcPr>
          <w:p w14:paraId="3AE001EF" w14:textId="77777777" w:rsidR="008621D8" w:rsidRDefault="008621D8" w:rsidP="006B1432">
            <w:pPr>
              <w:jc w:val="center"/>
            </w:pPr>
            <w:r>
              <w:t>Isobutylamin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060EBCCE" w14:textId="1866CD55" w:rsidR="00D35F08" w:rsidRPr="00875405" w:rsidRDefault="00D35F08" w:rsidP="006B1432">
            <w:pPr>
              <w:jc w:val="center"/>
            </w:pPr>
          </w:p>
        </w:tc>
        <w:tc>
          <w:tcPr>
            <w:tcW w:w="2160" w:type="dxa"/>
          </w:tcPr>
          <w:p w14:paraId="7E6DDC0F" w14:textId="77777777" w:rsidR="008621D8" w:rsidRDefault="008621D8" w:rsidP="006B1432">
            <w:pPr>
              <w:jc w:val="center"/>
            </w:pPr>
            <w:r>
              <w:rPr>
                <w:rFonts w:ascii="Segoe UI" w:hAnsi="Segoe UI" w:cs="Segoe UI"/>
                <w:color w:val="212121"/>
                <w:shd w:val="clear" w:color="auto" w:fill="FFFFFF"/>
              </w:rPr>
              <w:t>6558</w:t>
            </w:r>
          </w:p>
        </w:tc>
      </w:tr>
      <w:tr w:rsidR="008621D8" w14:paraId="1C50396D" w14:textId="77777777" w:rsidTr="00587810">
        <w:trPr>
          <w:trHeight w:val="288"/>
        </w:trPr>
        <w:tc>
          <w:tcPr>
            <w:tcW w:w="1278" w:type="dxa"/>
            <w:vMerge/>
          </w:tcPr>
          <w:p w14:paraId="38A8C0F8" w14:textId="77777777" w:rsidR="008621D8" w:rsidRDefault="008621D8" w:rsidP="006B1432">
            <w:pPr>
              <w:jc w:val="center"/>
            </w:pPr>
          </w:p>
        </w:tc>
        <w:tc>
          <w:tcPr>
            <w:tcW w:w="2250" w:type="dxa"/>
            <w:vMerge/>
          </w:tcPr>
          <w:p w14:paraId="3CFFAD15" w14:textId="77777777" w:rsidR="008621D8" w:rsidRPr="003242FC" w:rsidRDefault="008621D8" w:rsidP="006B1432">
            <w:pPr>
              <w:jc w:val="center"/>
            </w:pPr>
          </w:p>
        </w:tc>
        <w:tc>
          <w:tcPr>
            <w:tcW w:w="2790" w:type="dxa"/>
          </w:tcPr>
          <w:p w14:paraId="0B07A077" w14:textId="77777777" w:rsidR="008621D8" w:rsidRDefault="008621D8" w:rsidP="006B1432">
            <w:pPr>
              <w:jc w:val="center"/>
            </w:pPr>
            <w:r>
              <w:t>Ethylamin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379FC0F1" w14:textId="3EB6EF50" w:rsidR="00D35F08" w:rsidRDefault="00D35F08" w:rsidP="006B1432">
            <w:pPr>
              <w:jc w:val="center"/>
            </w:pPr>
          </w:p>
        </w:tc>
        <w:tc>
          <w:tcPr>
            <w:tcW w:w="2160" w:type="dxa"/>
          </w:tcPr>
          <w:p w14:paraId="06B9ADE1" w14:textId="77777777" w:rsidR="008621D8" w:rsidRDefault="008621D8" w:rsidP="006B1432">
            <w:pPr>
              <w:jc w:val="center"/>
            </w:pPr>
            <w:r>
              <w:rPr>
                <w:rFonts w:ascii="Segoe UI" w:hAnsi="Segoe UI" w:cs="Segoe UI"/>
                <w:color w:val="212121"/>
                <w:shd w:val="clear" w:color="auto" w:fill="FFFFFF"/>
              </w:rPr>
              <w:t>6341</w:t>
            </w:r>
          </w:p>
        </w:tc>
      </w:tr>
      <w:tr w:rsidR="008621D8" w14:paraId="209FDD66" w14:textId="77777777" w:rsidTr="00587810">
        <w:trPr>
          <w:trHeight w:val="305"/>
        </w:trPr>
        <w:tc>
          <w:tcPr>
            <w:tcW w:w="1278" w:type="dxa"/>
            <w:vMerge/>
          </w:tcPr>
          <w:p w14:paraId="4CB7D646" w14:textId="77777777" w:rsidR="008621D8" w:rsidRDefault="008621D8" w:rsidP="006B1432">
            <w:pPr>
              <w:jc w:val="center"/>
            </w:pPr>
          </w:p>
        </w:tc>
        <w:tc>
          <w:tcPr>
            <w:tcW w:w="2250" w:type="dxa"/>
            <w:vMerge/>
          </w:tcPr>
          <w:p w14:paraId="43A426CD" w14:textId="77777777" w:rsidR="008621D8" w:rsidRPr="003242FC" w:rsidRDefault="008621D8" w:rsidP="006B1432">
            <w:pPr>
              <w:jc w:val="center"/>
            </w:pPr>
          </w:p>
        </w:tc>
        <w:tc>
          <w:tcPr>
            <w:tcW w:w="2790" w:type="dxa"/>
          </w:tcPr>
          <w:p w14:paraId="26F96006" w14:textId="77777777" w:rsidR="008621D8" w:rsidRDefault="008621D8" w:rsidP="006B1432">
            <w:pPr>
              <w:jc w:val="center"/>
            </w:pPr>
            <w:r>
              <w:t>Dimethylamin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0B716B7B" w14:textId="3EA3A4E3" w:rsidR="00D35F08" w:rsidRDefault="00D35F08" w:rsidP="006B1432">
            <w:pPr>
              <w:jc w:val="center"/>
            </w:pPr>
          </w:p>
        </w:tc>
        <w:tc>
          <w:tcPr>
            <w:tcW w:w="2160" w:type="dxa"/>
          </w:tcPr>
          <w:p w14:paraId="1934FB78" w14:textId="77777777" w:rsidR="008621D8" w:rsidRDefault="008621D8" w:rsidP="006B1432">
            <w:pPr>
              <w:jc w:val="center"/>
            </w:pPr>
            <w:r>
              <w:rPr>
                <w:rFonts w:ascii="Segoe UI" w:hAnsi="Segoe UI" w:cs="Segoe UI"/>
                <w:color w:val="212121"/>
                <w:shd w:val="clear" w:color="auto" w:fill="FFFFFF"/>
              </w:rPr>
              <w:t>674</w:t>
            </w:r>
          </w:p>
        </w:tc>
      </w:tr>
      <w:tr w:rsidR="008621D8" w14:paraId="6F156982" w14:textId="77777777" w:rsidTr="00587810">
        <w:trPr>
          <w:trHeight w:val="291"/>
        </w:trPr>
        <w:tc>
          <w:tcPr>
            <w:tcW w:w="1278" w:type="dxa"/>
            <w:vMerge/>
          </w:tcPr>
          <w:p w14:paraId="2FFD4B60" w14:textId="77777777" w:rsidR="008621D8" w:rsidRDefault="008621D8" w:rsidP="006B1432">
            <w:pPr>
              <w:jc w:val="center"/>
            </w:pPr>
          </w:p>
        </w:tc>
        <w:tc>
          <w:tcPr>
            <w:tcW w:w="2250" w:type="dxa"/>
            <w:vMerge/>
          </w:tcPr>
          <w:p w14:paraId="234179FE" w14:textId="77777777" w:rsidR="008621D8" w:rsidRPr="003242FC" w:rsidRDefault="008621D8" w:rsidP="006B1432">
            <w:pPr>
              <w:jc w:val="center"/>
            </w:pPr>
          </w:p>
        </w:tc>
        <w:tc>
          <w:tcPr>
            <w:tcW w:w="2790" w:type="dxa"/>
          </w:tcPr>
          <w:p w14:paraId="4C27F4CB" w14:textId="77777777" w:rsidR="008621D8" w:rsidRDefault="008621D8" w:rsidP="006B1432">
            <w:pPr>
              <w:jc w:val="center"/>
            </w:pPr>
            <w:r>
              <w:t>Trimethylamin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21F1D021" w14:textId="47E58B90" w:rsidR="00D35F08" w:rsidRDefault="00D35F08" w:rsidP="006B1432">
            <w:pPr>
              <w:jc w:val="center"/>
            </w:pPr>
          </w:p>
        </w:tc>
        <w:tc>
          <w:tcPr>
            <w:tcW w:w="2160" w:type="dxa"/>
          </w:tcPr>
          <w:p w14:paraId="54CA4712" w14:textId="77777777" w:rsidR="008621D8" w:rsidRDefault="008621D8" w:rsidP="006B1432">
            <w:pPr>
              <w:jc w:val="center"/>
            </w:pPr>
            <w:r>
              <w:rPr>
                <w:rFonts w:ascii="Segoe UI" w:hAnsi="Segoe UI" w:cs="Segoe UI"/>
                <w:color w:val="212121"/>
                <w:shd w:val="clear" w:color="auto" w:fill="FFFFFF"/>
              </w:rPr>
              <w:t>1146</w:t>
            </w:r>
          </w:p>
        </w:tc>
      </w:tr>
      <w:tr w:rsidR="008621D8" w14:paraId="55E2552A" w14:textId="77777777" w:rsidTr="00587810">
        <w:trPr>
          <w:trHeight w:val="308"/>
        </w:trPr>
        <w:tc>
          <w:tcPr>
            <w:tcW w:w="1278" w:type="dxa"/>
            <w:vMerge/>
          </w:tcPr>
          <w:p w14:paraId="237D969E" w14:textId="77777777" w:rsidR="008621D8" w:rsidRDefault="008621D8" w:rsidP="006B1432">
            <w:pPr>
              <w:jc w:val="center"/>
            </w:pPr>
          </w:p>
        </w:tc>
        <w:tc>
          <w:tcPr>
            <w:tcW w:w="2250" w:type="dxa"/>
            <w:vMerge/>
          </w:tcPr>
          <w:p w14:paraId="2407DE94" w14:textId="77777777" w:rsidR="008621D8" w:rsidRPr="003242FC" w:rsidRDefault="008621D8" w:rsidP="006B1432">
            <w:pPr>
              <w:jc w:val="center"/>
            </w:pPr>
          </w:p>
        </w:tc>
        <w:tc>
          <w:tcPr>
            <w:tcW w:w="2790" w:type="dxa"/>
          </w:tcPr>
          <w:p w14:paraId="3E6ABC58" w14:textId="77777777" w:rsidR="008621D8" w:rsidRDefault="008621D8" w:rsidP="006B1432">
            <w:pPr>
              <w:jc w:val="center"/>
            </w:pPr>
            <w:r w:rsidRPr="00FC1006">
              <w:t>Isoamyl amine</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5CF28990" w14:textId="33E6F5A6" w:rsidR="00D35F08" w:rsidRDefault="00D35F08" w:rsidP="006B1432">
            <w:pPr>
              <w:jc w:val="center"/>
            </w:pPr>
          </w:p>
        </w:tc>
        <w:tc>
          <w:tcPr>
            <w:tcW w:w="2160" w:type="dxa"/>
          </w:tcPr>
          <w:p w14:paraId="5F94432F" w14:textId="77777777" w:rsidR="008621D8" w:rsidRDefault="008621D8" w:rsidP="006B1432">
            <w:pPr>
              <w:jc w:val="center"/>
            </w:pPr>
            <w:r>
              <w:rPr>
                <w:rFonts w:ascii="Segoe UI" w:hAnsi="Segoe UI" w:cs="Segoe UI"/>
                <w:color w:val="212121"/>
                <w:shd w:val="clear" w:color="auto" w:fill="FFFFFF"/>
              </w:rPr>
              <w:t>7894</w:t>
            </w:r>
          </w:p>
        </w:tc>
      </w:tr>
      <w:tr w:rsidR="008621D8" w14:paraId="7577581B" w14:textId="77777777" w:rsidTr="00587810">
        <w:trPr>
          <w:trHeight w:val="260"/>
        </w:trPr>
        <w:tc>
          <w:tcPr>
            <w:tcW w:w="1278" w:type="dxa"/>
            <w:vMerge/>
          </w:tcPr>
          <w:p w14:paraId="66EA0618" w14:textId="77777777" w:rsidR="008621D8" w:rsidRDefault="008621D8" w:rsidP="006B1432">
            <w:pPr>
              <w:jc w:val="center"/>
            </w:pPr>
          </w:p>
        </w:tc>
        <w:tc>
          <w:tcPr>
            <w:tcW w:w="2250" w:type="dxa"/>
            <w:vMerge/>
          </w:tcPr>
          <w:p w14:paraId="3AF8BEC1" w14:textId="77777777" w:rsidR="008621D8" w:rsidRPr="003242FC" w:rsidRDefault="008621D8" w:rsidP="006B1432">
            <w:pPr>
              <w:jc w:val="center"/>
            </w:pPr>
          </w:p>
        </w:tc>
        <w:tc>
          <w:tcPr>
            <w:tcW w:w="2790" w:type="dxa"/>
          </w:tcPr>
          <w:p w14:paraId="61CD6C2C" w14:textId="77777777" w:rsidR="008621D8" w:rsidRDefault="008621D8" w:rsidP="006B1432">
            <w:pPr>
              <w:jc w:val="center"/>
            </w:pPr>
            <w:r>
              <w:t>Bioquercet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73BACB80" w14:textId="1FC84A0C" w:rsidR="00D35F08" w:rsidRPr="00FC1006" w:rsidRDefault="00D35F08" w:rsidP="006B1432">
            <w:pPr>
              <w:jc w:val="center"/>
            </w:pPr>
          </w:p>
        </w:tc>
        <w:tc>
          <w:tcPr>
            <w:tcW w:w="2160" w:type="dxa"/>
          </w:tcPr>
          <w:p w14:paraId="601DE216" w14:textId="77777777" w:rsidR="008621D8" w:rsidRDefault="008621D8" w:rsidP="006B1432">
            <w:pPr>
              <w:jc w:val="center"/>
            </w:pPr>
            <w:r>
              <w:rPr>
                <w:rFonts w:ascii="Segoe UI" w:hAnsi="Segoe UI" w:cs="Segoe UI"/>
                <w:color w:val="212121"/>
                <w:shd w:val="clear" w:color="auto" w:fill="FFFFFF"/>
              </w:rPr>
              <w:t>10371536</w:t>
            </w:r>
          </w:p>
        </w:tc>
      </w:tr>
      <w:tr w:rsidR="008621D8" w14:paraId="3DB7110D" w14:textId="77777777" w:rsidTr="00587810">
        <w:trPr>
          <w:trHeight w:val="300"/>
        </w:trPr>
        <w:tc>
          <w:tcPr>
            <w:tcW w:w="1278" w:type="dxa"/>
            <w:vMerge/>
          </w:tcPr>
          <w:p w14:paraId="7E7BF625" w14:textId="77777777" w:rsidR="008621D8" w:rsidRDefault="008621D8" w:rsidP="006B1432">
            <w:pPr>
              <w:jc w:val="center"/>
            </w:pPr>
          </w:p>
        </w:tc>
        <w:tc>
          <w:tcPr>
            <w:tcW w:w="2250" w:type="dxa"/>
            <w:vMerge/>
          </w:tcPr>
          <w:p w14:paraId="749EF0D5" w14:textId="77777777" w:rsidR="008621D8" w:rsidRPr="003242FC" w:rsidRDefault="008621D8" w:rsidP="006B1432">
            <w:pPr>
              <w:jc w:val="center"/>
            </w:pPr>
          </w:p>
        </w:tc>
        <w:tc>
          <w:tcPr>
            <w:tcW w:w="2790" w:type="dxa"/>
          </w:tcPr>
          <w:p w14:paraId="5FF070CF" w14:textId="77777777" w:rsidR="008621D8" w:rsidRDefault="008621D8" w:rsidP="006B1432">
            <w:pPr>
              <w:jc w:val="center"/>
            </w:pPr>
            <w:r w:rsidRPr="00FC1006">
              <w:t>Herbacetin</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108A2447" w14:textId="20BBCE92" w:rsidR="00D35F08" w:rsidRDefault="00D35F08" w:rsidP="006B1432">
            <w:pPr>
              <w:jc w:val="center"/>
            </w:pPr>
          </w:p>
        </w:tc>
        <w:tc>
          <w:tcPr>
            <w:tcW w:w="2160" w:type="dxa"/>
          </w:tcPr>
          <w:p w14:paraId="1E9E65E0" w14:textId="77777777" w:rsidR="008621D8" w:rsidRDefault="008621D8" w:rsidP="006B1432">
            <w:pPr>
              <w:jc w:val="center"/>
            </w:pPr>
            <w:r>
              <w:rPr>
                <w:rFonts w:ascii="Segoe UI" w:hAnsi="Segoe UI" w:cs="Segoe UI"/>
                <w:color w:val="212121"/>
                <w:shd w:val="clear" w:color="auto" w:fill="FFFFFF"/>
              </w:rPr>
              <w:t>5280544</w:t>
            </w:r>
          </w:p>
        </w:tc>
      </w:tr>
      <w:tr w:rsidR="008621D8" w14:paraId="797966BC" w14:textId="77777777" w:rsidTr="00587810">
        <w:trPr>
          <w:trHeight w:val="281"/>
        </w:trPr>
        <w:tc>
          <w:tcPr>
            <w:tcW w:w="1278" w:type="dxa"/>
            <w:vMerge/>
          </w:tcPr>
          <w:p w14:paraId="3315EEEC" w14:textId="77777777" w:rsidR="008621D8" w:rsidRDefault="008621D8" w:rsidP="006B1432">
            <w:pPr>
              <w:jc w:val="center"/>
            </w:pPr>
          </w:p>
        </w:tc>
        <w:tc>
          <w:tcPr>
            <w:tcW w:w="2250" w:type="dxa"/>
            <w:vMerge/>
          </w:tcPr>
          <w:p w14:paraId="6B7BAD59" w14:textId="77777777" w:rsidR="008621D8" w:rsidRPr="003242FC" w:rsidRDefault="008621D8" w:rsidP="006B1432">
            <w:pPr>
              <w:jc w:val="center"/>
            </w:pPr>
          </w:p>
        </w:tc>
        <w:tc>
          <w:tcPr>
            <w:tcW w:w="2790" w:type="dxa"/>
          </w:tcPr>
          <w:p w14:paraId="63D26154" w14:textId="77777777" w:rsidR="008621D8" w:rsidRDefault="008621D8" w:rsidP="006B1432">
            <w:pPr>
              <w:jc w:val="center"/>
            </w:pPr>
            <w:r w:rsidRPr="005128D6">
              <w:t>Benzoic acid</w:t>
            </w:r>
            <w:r>
              <w:fldChar w:fldCharType="begin" w:fldLock="1"/>
            </w:r>
            <w:r>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02B61277" w14:textId="262490C3" w:rsidR="00D35F08" w:rsidRPr="00FC1006" w:rsidRDefault="00D35F08" w:rsidP="006B1432">
            <w:pPr>
              <w:jc w:val="center"/>
            </w:pPr>
          </w:p>
        </w:tc>
        <w:tc>
          <w:tcPr>
            <w:tcW w:w="2160" w:type="dxa"/>
          </w:tcPr>
          <w:p w14:paraId="1DEF1EB2" w14:textId="77777777" w:rsidR="008621D8" w:rsidRDefault="008621D8" w:rsidP="006B1432">
            <w:pPr>
              <w:jc w:val="center"/>
              <w:rPr>
                <w:rFonts w:ascii="Segoe UI" w:hAnsi="Segoe UI" w:cs="Segoe UI"/>
                <w:color w:val="212121"/>
                <w:shd w:val="clear" w:color="auto" w:fill="FFFFFF"/>
              </w:rPr>
            </w:pPr>
            <w:r>
              <w:rPr>
                <w:rFonts w:ascii="Segoe UI" w:hAnsi="Segoe UI" w:cs="Segoe UI"/>
                <w:color w:val="212121"/>
                <w:shd w:val="clear" w:color="auto" w:fill="FFFFFF"/>
              </w:rPr>
              <w:t>243</w:t>
            </w:r>
          </w:p>
        </w:tc>
      </w:tr>
      <w:tr w:rsidR="008621D8" w14:paraId="2B424AEB" w14:textId="77777777" w:rsidTr="00587810">
        <w:trPr>
          <w:trHeight w:val="240"/>
        </w:trPr>
        <w:tc>
          <w:tcPr>
            <w:tcW w:w="1278" w:type="dxa"/>
            <w:vMerge/>
          </w:tcPr>
          <w:p w14:paraId="4167237F" w14:textId="77777777" w:rsidR="008621D8" w:rsidRDefault="008621D8" w:rsidP="006B1432">
            <w:pPr>
              <w:jc w:val="center"/>
            </w:pPr>
          </w:p>
        </w:tc>
        <w:tc>
          <w:tcPr>
            <w:tcW w:w="2250" w:type="dxa"/>
            <w:vMerge/>
          </w:tcPr>
          <w:p w14:paraId="2CC999E0" w14:textId="77777777" w:rsidR="008621D8" w:rsidRPr="003242FC" w:rsidRDefault="008621D8" w:rsidP="006B1432">
            <w:pPr>
              <w:jc w:val="center"/>
            </w:pPr>
          </w:p>
        </w:tc>
        <w:tc>
          <w:tcPr>
            <w:tcW w:w="2790" w:type="dxa"/>
          </w:tcPr>
          <w:p w14:paraId="4DBD0B75" w14:textId="77777777" w:rsidR="008621D8" w:rsidRDefault="008621D8" w:rsidP="006B1432">
            <w:pPr>
              <w:jc w:val="center"/>
            </w:pPr>
            <w:r w:rsidRPr="005128D6">
              <w:t>Gentisic acid</w:t>
            </w:r>
            <w:r>
              <w:fldChar w:fldCharType="begin" w:fldLock="1"/>
            </w:r>
            <w:r w:rsidR="00C7508D">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fldChar w:fldCharType="separate"/>
            </w:r>
            <w:r w:rsidRPr="001E1258">
              <w:rPr>
                <w:noProof/>
                <w:vertAlign w:val="superscript"/>
              </w:rPr>
              <w:t>14</w:t>
            </w:r>
            <w:r>
              <w:fldChar w:fldCharType="end"/>
            </w:r>
          </w:p>
          <w:p w14:paraId="4D20FEF1" w14:textId="18ECC137" w:rsidR="00D35F08" w:rsidRPr="005128D6" w:rsidRDefault="00D35F08" w:rsidP="006B1432">
            <w:pPr>
              <w:jc w:val="center"/>
            </w:pPr>
          </w:p>
        </w:tc>
        <w:tc>
          <w:tcPr>
            <w:tcW w:w="2160" w:type="dxa"/>
          </w:tcPr>
          <w:p w14:paraId="05E131DB" w14:textId="686D7559" w:rsidR="008621D8" w:rsidRDefault="008621D8" w:rsidP="006B1432">
            <w:pPr>
              <w:jc w:val="center"/>
              <w:rPr>
                <w:rFonts w:ascii="Segoe UI" w:hAnsi="Segoe UI" w:cs="Segoe UI"/>
                <w:color w:val="212121"/>
                <w:shd w:val="clear" w:color="auto" w:fill="FFFFFF"/>
              </w:rPr>
            </w:pPr>
            <w:r>
              <w:rPr>
                <w:rFonts w:ascii="Segoe UI" w:hAnsi="Segoe UI" w:cs="Segoe UI"/>
                <w:color w:val="212121"/>
                <w:shd w:val="clear" w:color="auto" w:fill="FFFFFF"/>
              </w:rPr>
              <w:t>3469</w:t>
            </w:r>
          </w:p>
        </w:tc>
      </w:tr>
      <w:tr w:rsidR="008621D8" w14:paraId="4B2BAF39" w14:textId="77777777" w:rsidTr="00587810">
        <w:trPr>
          <w:trHeight w:val="255"/>
        </w:trPr>
        <w:tc>
          <w:tcPr>
            <w:tcW w:w="1278" w:type="dxa"/>
            <w:vMerge/>
          </w:tcPr>
          <w:p w14:paraId="2940E13B" w14:textId="77777777" w:rsidR="008621D8" w:rsidRDefault="008621D8" w:rsidP="006B1432">
            <w:pPr>
              <w:jc w:val="center"/>
            </w:pPr>
          </w:p>
        </w:tc>
        <w:tc>
          <w:tcPr>
            <w:tcW w:w="2250" w:type="dxa"/>
            <w:vMerge/>
          </w:tcPr>
          <w:p w14:paraId="390D4F54" w14:textId="77777777" w:rsidR="008621D8" w:rsidRPr="003242FC" w:rsidRDefault="008621D8" w:rsidP="006B1432">
            <w:pPr>
              <w:jc w:val="center"/>
            </w:pPr>
          </w:p>
        </w:tc>
        <w:tc>
          <w:tcPr>
            <w:tcW w:w="2790" w:type="dxa"/>
          </w:tcPr>
          <w:p w14:paraId="7DEC89FA" w14:textId="77777777" w:rsidR="008621D8" w:rsidRDefault="008621D8" w:rsidP="006B1432">
            <w:pPr>
              <w:jc w:val="center"/>
            </w:pPr>
            <w:r w:rsidRPr="008621D8">
              <w:t>Acetylcholine</w:t>
            </w:r>
            <w:r w:rsidR="00D35F08">
              <w:fldChar w:fldCharType="begin" w:fldLock="1"/>
            </w:r>
            <w:r w:rsidR="00D35F08">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rsidR="00D35F08">
              <w:fldChar w:fldCharType="separate"/>
            </w:r>
            <w:r w:rsidR="00D35F08" w:rsidRPr="00D35F08">
              <w:rPr>
                <w:noProof/>
                <w:vertAlign w:val="superscript"/>
              </w:rPr>
              <w:t>14</w:t>
            </w:r>
            <w:r w:rsidR="00D35F08">
              <w:fldChar w:fldCharType="end"/>
            </w:r>
          </w:p>
          <w:p w14:paraId="4EA91A83" w14:textId="6554B68F" w:rsidR="00C821E1" w:rsidRDefault="00C821E1" w:rsidP="006B1432">
            <w:pPr>
              <w:jc w:val="center"/>
            </w:pPr>
          </w:p>
        </w:tc>
        <w:tc>
          <w:tcPr>
            <w:tcW w:w="2160" w:type="dxa"/>
          </w:tcPr>
          <w:p w14:paraId="486AFAFE" w14:textId="77777777" w:rsidR="008621D8" w:rsidRDefault="00100159" w:rsidP="006B1432">
            <w:pPr>
              <w:jc w:val="center"/>
              <w:rPr>
                <w:rFonts w:ascii="Segoe UI" w:hAnsi="Segoe UI" w:cs="Segoe UI"/>
                <w:color w:val="212121"/>
                <w:shd w:val="clear" w:color="auto" w:fill="FFFFFF"/>
              </w:rPr>
            </w:pPr>
            <w:r>
              <w:rPr>
                <w:rFonts w:ascii="Segoe UI" w:hAnsi="Segoe UI" w:cs="Segoe UI"/>
                <w:color w:val="212121"/>
                <w:shd w:val="clear" w:color="auto" w:fill="FFFFFF"/>
              </w:rPr>
              <w:t>187</w:t>
            </w:r>
          </w:p>
        </w:tc>
      </w:tr>
      <w:tr w:rsidR="008621D8" w14:paraId="26FF73F2" w14:textId="77777777" w:rsidTr="00587810">
        <w:trPr>
          <w:trHeight w:val="270"/>
        </w:trPr>
        <w:tc>
          <w:tcPr>
            <w:tcW w:w="1278" w:type="dxa"/>
            <w:vMerge/>
          </w:tcPr>
          <w:p w14:paraId="65EE0C73" w14:textId="77777777" w:rsidR="008621D8" w:rsidRDefault="008621D8" w:rsidP="006B1432">
            <w:pPr>
              <w:jc w:val="center"/>
            </w:pPr>
          </w:p>
        </w:tc>
        <w:tc>
          <w:tcPr>
            <w:tcW w:w="2250" w:type="dxa"/>
            <w:vMerge/>
          </w:tcPr>
          <w:p w14:paraId="78608372" w14:textId="77777777" w:rsidR="008621D8" w:rsidRPr="003242FC" w:rsidRDefault="008621D8" w:rsidP="006B1432">
            <w:pPr>
              <w:jc w:val="center"/>
            </w:pPr>
          </w:p>
        </w:tc>
        <w:tc>
          <w:tcPr>
            <w:tcW w:w="2790" w:type="dxa"/>
          </w:tcPr>
          <w:p w14:paraId="2E2663BE" w14:textId="77777777" w:rsidR="008621D8" w:rsidRDefault="008621D8" w:rsidP="006B1432">
            <w:pPr>
              <w:jc w:val="center"/>
            </w:pPr>
            <w:r w:rsidRPr="008621D8">
              <w:t>Tyramine</w:t>
            </w:r>
            <w:r w:rsidR="00D35F08">
              <w:fldChar w:fldCharType="begin" w:fldLock="1"/>
            </w:r>
            <w:r w:rsidR="00C821E1">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rsidR="00D35F08">
              <w:fldChar w:fldCharType="separate"/>
            </w:r>
            <w:r w:rsidR="00D35F08" w:rsidRPr="00D35F08">
              <w:rPr>
                <w:noProof/>
                <w:vertAlign w:val="superscript"/>
              </w:rPr>
              <w:t>14</w:t>
            </w:r>
            <w:r w:rsidR="00D35F08">
              <w:fldChar w:fldCharType="end"/>
            </w:r>
          </w:p>
          <w:p w14:paraId="299FAD4B" w14:textId="76762996" w:rsidR="00C821E1" w:rsidRPr="008621D8" w:rsidRDefault="00C821E1" w:rsidP="006B1432">
            <w:pPr>
              <w:jc w:val="center"/>
            </w:pPr>
          </w:p>
        </w:tc>
        <w:tc>
          <w:tcPr>
            <w:tcW w:w="2160" w:type="dxa"/>
          </w:tcPr>
          <w:p w14:paraId="6DC7D9E7" w14:textId="77777777" w:rsidR="008621D8" w:rsidRDefault="00100159" w:rsidP="006B1432">
            <w:pPr>
              <w:jc w:val="center"/>
              <w:rPr>
                <w:rFonts w:ascii="Segoe UI" w:hAnsi="Segoe UI" w:cs="Segoe UI"/>
                <w:color w:val="212121"/>
                <w:shd w:val="clear" w:color="auto" w:fill="FFFFFF"/>
              </w:rPr>
            </w:pPr>
            <w:r>
              <w:rPr>
                <w:rFonts w:ascii="Segoe UI" w:hAnsi="Segoe UI" w:cs="Segoe UI"/>
                <w:color w:val="212121"/>
                <w:shd w:val="clear" w:color="auto" w:fill="FFFFFF"/>
              </w:rPr>
              <w:t>5610</w:t>
            </w:r>
          </w:p>
        </w:tc>
      </w:tr>
      <w:tr w:rsidR="008621D8" w14:paraId="581CDB6A" w14:textId="77777777" w:rsidTr="00587810">
        <w:trPr>
          <w:trHeight w:val="270"/>
        </w:trPr>
        <w:tc>
          <w:tcPr>
            <w:tcW w:w="1278" w:type="dxa"/>
            <w:vMerge/>
          </w:tcPr>
          <w:p w14:paraId="310FDCA9" w14:textId="77777777" w:rsidR="008621D8" w:rsidRDefault="008621D8" w:rsidP="006B1432">
            <w:pPr>
              <w:jc w:val="center"/>
            </w:pPr>
          </w:p>
        </w:tc>
        <w:tc>
          <w:tcPr>
            <w:tcW w:w="2250" w:type="dxa"/>
            <w:vMerge/>
          </w:tcPr>
          <w:p w14:paraId="48911FC1" w14:textId="77777777" w:rsidR="008621D8" w:rsidRPr="003242FC" w:rsidRDefault="008621D8" w:rsidP="006B1432">
            <w:pPr>
              <w:jc w:val="center"/>
            </w:pPr>
          </w:p>
        </w:tc>
        <w:tc>
          <w:tcPr>
            <w:tcW w:w="2790" w:type="dxa"/>
          </w:tcPr>
          <w:p w14:paraId="09474F9A" w14:textId="198F595E" w:rsidR="008621D8" w:rsidRDefault="00100159" w:rsidP="006B1432">
            <w:pPr>
              <w:jc w:val="center"/>
            </w:pPr>
            <w:r w:rsidRPr="00100159">
              <w:t>Hentriacontane</w:t>
            </w:r>
            <w:r w:rsidR="00C821E1">
              <w:fldChar w:fldCharType="begin" w:fldLock="1"/>
            </w:r>
            <w:r w:rsidR="00272BEF">
              <w:instrText>ADDIN CSL_CITATION {"citationItems":[{"id":"ITEM-1","itemData":{"DOI":"10.3390/molecules19021685","abstract":"Crataegus pinnatifida (Hawthorn) is widely distributed in China and has a long history of use as a traditional medicine. The fruit of C. pinnatifida has been used for the treatment of cardiodynia, hernia, dyspepsia, postpartum blood stasis, and hemafecia and thus increasing interest in this plant has emerged in recent years. Between 1966 and 2013, numerous articles have been published on the chemical constituents, pharmacology or pharmacologic effects and toxicology of C. pinnatifida. To review the pharmacologic advances and to discuss the potential perspective for future investigation, we have summarized the main literature findings of these publications. So far, over 150 compounds including flavonoids, triterpenoids, steroids, monoterpenoids, sesquiterpenoids, lignans, hydroxycinnamic acids, organic acids and nitrogen-containing compounds have been isolated and identified from C. pinnatifida. It has been found that these constituents and extracts of C. pinnatifida have broad pharmacological effects with low toxicity on, for example, the cardiovascular, digestive, and endocrine systems, and pathogenic microorganisms, supporting the view that C. pinnatifida has favorable therapeutic effects. Thus, although C. pinnatifida has already been widely used as pharmacological therapy, due to its various active compounds, further research is warranted to develop new drugs.","author":[{"dropping-particle":"","family":"Wu","given":"Jiaqi","non-dropping-particle":"","parse-names":false,"suffix":""},{"dropping-particle":"","family":"Peng","given":"Wei","non-dropping-particle":"","parse-names":false,"suffix":""},{"dropping-particle":"","family":"Qin","given":"Rongxin","non-dropping-particle":"","parse-names":false,"suffix":""},{"dropping-particle":"","family":"Zhou","given":"Hong","non-dropping-particle":"","parse-names":false,"suffix":""}],"id":"ITEM-1","issued":{"date-parts":[["2014"]]},"page":"1685-1712","title":"Crataegus pinnatifida: Chemical Constituents, Pharmacology, and Potential Applications","type":"article-journal"},"uris":["http://www.mendeley.com/documents/?uuid=7ae6ad36-4d99-4aad-a5f0-7d5e278ea325"]}],"mendeley":{"formattedCitation":"&lt;sup&gt;14&lt;/sup&gt;","plainTextFormattedCitation":"14","previouslyFormattedCitation":"&lt;sup&gt;14&lt;/sup&gt;"},"properties":{"noteIndex":0},"schema":"https://github.com/citation-style-language/schema/raw/master/csl-citation.json"}</w:instrText>
            </w:r>
            <w:r w:rsidR="00C821E1">
              <w:fldChar w:fldCharType="separate"/>
            </w:r>
            <w:r w:rsidR="00C821E1" w:rsidRPr="00C821E1">
              <w:rPr>
                <w:noProof/>
                <w:vertAlign w:val="superscript"/>
              </w:rPr>
              <w:t>14</w:t>
            </w:r>
            <w:r w:rsidR="00C821E1">
              <w:fldChar w:fldCharType="end"/>
            </w:r>
          </w:p>
          <w:p w14:paraId="027BF939" w14:textId="11CD3A6E" w:rsidR="00C821E1" w:rsidRPr="008621D8" w:rsidRDefault="00C821E1" w:rsidP="006B1432">
            <w:pPr>
              <w:jc w:val="center"/>
            </w:pPr>
          </w:p>
        </w:tc>
        <w:tc>
          <w:tcPr>
            <w:tcW w:w="2160" w:type="dxa"/>
          </w:tcPr>
          <w:p w14:paraId="6914A578" w14:textId="77777777" w:rsidR="008621D8" w:rsidRDefault="00100159" w:rsidP="006B1432">
            <w:pPr>
              <w:jc w:val="center"/>
              <w:rPr>
                <w:rFonts w:ascii="Segoe UI" w:hAnsi="Segoe UI" w:cs="Segoe UI"/>
                <w:color w:val="212121"/>
                <w:shd w:val="clear" w:color="auto" w:fill="FFFFFF"/>
              </w:rPr>
            </w:pPr>
            <w:r>
              <w:rPr>
                <w:rFonts w:ascii="Segoe UI" w:hAnsi="Segoe UI" w:cs="Segoe UI"/>
                <w:color w:val="212121"/>
                <w:shd w:val="clear" w:color="auto" w:fill="FFFFFF"/>
              </w:rPr>
              <w:t>12410</w:t>
            </w:r>
          </w:p>
        </w:tc>
      </w:tr>
      <w:tr w:rsidR="00854CE9" w14:paraId="42E6A1DA" w14:textId="77777777" w:rsidTr="00587810">
        <w:trPr>
          <w:trHeight w:val="298"/>
        </w:trPr>
        <w:tc>
          <w:tcPr>
            <w:tcW w:w="1278" w:type="dxa"/>
            <w:vMerge w:val="restart"/>
          </w:tcPr>
          <w:p w14:paraId="661A54C9" w14:textId="77777777" w:rsidR="00854CE9" w:rsidRDefault="00854CE9" w:rsidP="006B1432">
            <w:pPr>
              <w:jc w:val="center"/>
            </w:pPr>
            <w:r>
              <w:t>9.</w:t>
            </w:r>
          </w:p>
        </w:tc>
        <w:tc>
          <w:tcPr>
            <w:tcW w:w="2250" w:type="dxa"/>
            <w:vMerge w:val="restart"/>
          </w:tcPr>
          <w:p w14:paraId="1B3396B6" w14:textId="294D8698" w:rsidR="00854CE9" w:rsidRDefault="00854CE9" w:rsidP="006B1432">
            <w:pPr>
              <w:jc w:val="center"/>
            </w:pPr>
            <w:r w:rsidRPr="00EF2EB1">
              <w:rPr>
                <w:i/>
              </w:rPr>
              <w:t>Crocus sativus</w:t>
            </w:r>
            <w:r w:rsidRPr="00EF2EB1">
              <w:t xml:space="preserve"> Linn</w:t>
            </w:r>
          </w:p>
        </w:tc>
        <w:tc>
          <w:tcPr>
            <w:tcW w:w="2790" w:type="dxa"/>
          </w:tcPr>
          <w:p w14:paraId="26A2CB26" w14:textId="77777777" w:rsidR="00854CE9" w:rsidRDefault="00854CE9" w:rsidP="006B1432">
            <w:pPr>
              <w:jc w:val="center"/>
            </w:pPr>
            <w:r>
              <w:t>Picrocrocin</w:t>
            </w:r>
            <w:r w:rsidR="00C7508D">
              <w:fldChar w:fldCharType="begin" w:fldLock="1"/>
            </w:r>
            <w:r w:rsidR="00C7508D">
              <w:instrText>ADDIN CSL_CITATION {"citationItems":[{"id":"ITEM-1","itemData":{"DOI":"10.17660/ActaHortic.2004.650.39","ISBN":"9789066056770","ISSN":"05677572","abstract":"Saffron, the dried stigmas of Crocus sativus L., is widely used mainly as herbal medicine or food coloring, and as a flavoring agent. It is cultivated only in a few countries around the world. Comparative analytical and semi-preparative High Performance Liquid Chromatography (HPLC) studies using photodiode array analyses were performed on a Waters HPLC system for the separation of several ingredients from alcoholic extracts of four different saffron types. Ten saffron peaks were identified by comparison of their retention times with those of known reference compounds and quantified from samples of Azerbaijanian, Spanish, Indian and Iranian saffron as follows: picrocrocin, trimethyl hydroxy carboxaldehyde cyclohexene, kaempherol, cis/trans-crocins and safranal. 2-nitroaniline (Sigma Chemical Co.) was used as the internal standard. It was found that the total content of carotenoids in Azerbaijanian and Iranian saffron samples was higher in comparison to other samples. These HPLC analytical procedures are sensitive, reproducible and allow for higher scaling of the instrumental conditions for obtaining sufficient amounts (mg) of the different saffron components for further cytotoxic assessments. Spanish saffron metabolites were collected and tested for their cytotoxicity against human tumor cells. Our results confirm that glycosidic carotenoid-type metabolites are responsible for the antitumor effects demonstrated by saffron.","author":[{"dropping-particle":"","family":"Caballero-Ortega","given":"Heriberto","non-dropping-particle":"","parse-names":false,"suffix":""},{"dropping-particle":"","family":"Pereda-Miranda","given":"Rogelio","non-dropping-particle":"","parse-names":false,"suffix":""},{"dropping-particle":"","family":"Riverón-Negrete","given":"Leticia","non-dropping-particle":"","parse-names":false,"suffix":""},{"dropping-particle":"","family":"Hernández","given":"Juan M.","non-dropping-particle":"","parse-names":false,"suffix":""},{"dropping-particle":"","family":"Medécigo-Ríos","given":"Mayra","non-dropping-particle":"","parse-names":false,"suffix":""},{"dropping-particle":"","family":"Castillo-Villanueva","given":"Adriana","non-dropping-particle":"","parse-names":false,"suffix":""},{"dropping-particle":"","family":"Abdullaev","given":"Fikrat I.","non-dropping-particle":"","parse-names":false,"suffix":""}],"container-title":"Acta Horticulturae","id":"ITEM-1","issued":{"date-parts":[["2004"]]},"page":"321-326","title":"Chemical composition of saffron (Crocus sativus L.) from four countries","type":"article-journal","volume":"650"},"uris":["http://www.mendeley.com/documents/?uuid=eecf1814-b5a8-43be-80c1-05bc1f7800a8"]}],"mendeley":{"formattedCitation":"&lt;sup&gt;15&lt;/sup&gt;","plainTextFormattedCitation":"15","previouslyFormattedCitation":"&lt;sup&gt;15&lt;/sup&gt;"},"properties":{"noteIndex":0},"schema":"https://github.com/citation-style-language/schema/raw/master/csl-citation.json"}</w:instrText>
            </w:r>
            <w:r w:rsidR="00C7508D">
              <w:fldChar w:fldCharType="separate"/>
            </w:r>
            <w:r w:rsidR="00C7508D" w:rsidRPr="00C7508D">
              <w:rPr>
                <w:noProof/>
                <w:vertAlign w:val="superscript"/>
              </w:rPr>
              <w:t>15</w:t>
            </w:r>
            <w:r w:rsidR="00C7508D">
              <w:fldChar w:fldCharType="end"/>
            </w:r>
          </w:p>
          <w:p w14:paraId="252988FA" w14:textId="0FC57EEC" w:rsidR="00C821E1" w:rsidRDefault="00C821E1" w:rsidP="006B1432">
            <w:pPr>
              <w:jc w:val="center"/>
            </w:pPr>
          </w:p>
        </w:tc>
        <w:tc>
          <w:tcPr>
            <w:tcW w:w="2160" w:type="dxa"/>
          </w:tcPr>
          <w:p w14:paraId="4578B5E3" w14:textId="77777777" w:rsidR="00854CE9" w:rsidRDefault="009261DA" w:rsidP="006B1432">
            <w:pPr>
              <w:jc w:val="center"/>
            </w:pPr>
            <w:r>
              <w:rPr>
                <w:rFonts w:ascii="Segoe UI" w:hAnsi="Segoe UI" w:cs="Segoe UI"/>
                <w:color w:val="212121"/>
                <w:shd w:val="clear" w:color="auto" w:fill="FFFFFF"/>
              </w:rPr>
              <w:t>130796</w:t>
            </w:r>
          </w:p>
        </w:tc>
      </w:tr>
      <w:tr w:rsidR="00854CE9" w14:paraId="5C739B08" w14:textId="77777777" w:rsidTr="00587810">
        <w:trPr>
          <w:trHeight w:val="301"/>
        </w:trPr>
        <w:tc>
          <w:tcPr>
            <w:tcW w:w="1278" w:type="dxa"/>
            <w:vMerge/>
          </w:tcPr>
          <w:p w14:paraId="24DC009D" w14:textId="77777777" w:rsidR="00854CE9" w:rsidRDefault="00854CE9" w:rsidP="006B1432">
            <w:pPr>
              <w:jc w:val="center"/>
            </w:pPr>
          </w:p>
        </w:tc>
        <w:tc>
          <w:tcPr>
            <w:tcW w:w="2250" w:type="dxa"/>
            <w:vMerge/>
          </w:tcPr>
          <w:p w14:paraId="27104767" w14:textId="77777777" w:rsidR="00854CE9" w:rsidRPr="00EF2EB1" w:rsidRDefault="00854CE9" w:rsidP="006B1432">
            <w:pPr>
              <w:jc w:val="center"/>
            </w:pPr>
          </w:p>
        </w:tc>
        <w:tc>
          <w:tcPr>
            <w:tcW w:w="2790" w:type="dxa"/>
          </w:tcPr>
          <w:p w14:paraId="12495D7F" w14:textId="77777777" w:rsidR="00854CE9" w:rsidRDefault="00C7508D" w:rsidP="006B1432">
            <w:pPr>
              <w:jc w:val="center"/>
            </w:pPr>
            <w:r>
              <w:t>carboxaldehyde</w:t>
            </w:r>
            <w:r>
              <w:fldChar w:fldCharType="begin" w:fldLock="1"/>
            </w:r>
            <w:r>
              <w:instrText>ADDIN CSL_CITATION {"citationItems":[{"id":"ITEM-1","itemData":{"DOI":"10.17660/ActaHortic.2004.650.39","ISBN":"9789066056770","ISSN":"05677572","abstract":"Saffron, the dried stigmas of Crocus sativus L., is widely used mainly as herbal medicine or food coloring, and as a flavoring agent. It is cultivated only in a few countries around the world. Comparative analytical and semi-preparative High Performance Liquid Chromatography (HPLC) studies using photodiode array analyses were performed on a Waters HPLC system for the separation of several ingredients from alcoholic extracts of four different saffron types. Ten saffron peaks were identified by comparison of their retention times with those of known reference compounds and quantified from samples of Azerbaijanian, Spanish, Indian and Iranian saffron as follows: picrocrocin, trimethyl hydroxy carboxaldehyde cyclohexene, kaempherol, cis/trans-crocins and safranal. 2-nitroaniline (Sigma Chemical Co.) was used as the internal standard. It was found that the total content of carotenoids in Azerbaijanian and Iranian saffron samples was higher in comparison to other samples. These HPLC analytical procedures are sensitive, reproducible and allow for higher scaling of the instrumental conditions for obtaining sufficient amounts (mg) of the different saffron components for further cytotoxic assessments. Spanish saffron metabolites were collected and tested for their cytotoxicity against human tumor cells. Our results confirm that glycosidic carotenoid-type metabolites are responsible for the antitumor effects demonstrated by saffron.","author":[{"dropping-particle":"","family":"Caballero-Ortega","given":"Heriberto","non-dropping-particle":"","parse-names":false,"suffix":""},{"dropping-particle":"","family":"Pereda-Miranda","given":"Rogelio","non-dropping-particle":"","parse-names":false,"suffix":""},{"dropping-particle":"","family":"Riverón-Negrete","given":"Leticia","non-dropping-particle":"","parse-names":false,"suffix":""},{"dropping-particle":"","family":"Hernández","given":"Juan M.","non-dropping-particle":"","parse-names":false,"suffix":""},{"dropping-particle":"","family":"Medécigo-Ríos","given":"Mayra","non-dropping-particle":"","parse-names":false,"suffix":""},{"dropping-particle":"","family":"Castillo-Villanueva","given":"Adriana","non-dropping-particle":"","parse-names":false,"suffix":""},{"dropping-particle":"","family":"Abdullaev","given":"Fikrat I.","non-dropping-particle":"","parse-names":false,"suffix":""}],"container-title":"Acta Horticulturae","id":"ITEM-1","issued":{"date-parts":[["2004"]]},"page":"321-326","title":"Chemical composition of saffron (Crocus sativus L.) from four countries","type":"article-journal","volume":"650"},"uris":["http://www.mendeley.com/documents/?uuid=eecf1814-b5a8-43be-80c1-05bc1f7800a8"]}],"mendeley":{"formattedCitation":"&lt;sup&gt;15&lt;/sup&gt;","plainTextFormattedCitation":"15","previouslyFormattedCitation":"&lt;sup&gt;15&lt;/sup&gt;"},"properties":{"noteIndex":0},"schema":"https://github.com/citation-style-language/schema/raw/master/csl-citation.json"}</w:instrText>
            </w:r>
            <w:r>
              <w:fldChar w:fldCharType="separate"/>
            </w:r>
            <w:r w:rsidRPr="00C7508D">
              <w:rPr>
                <w:noProof/>
                <w:vertAlign w:val="superscript"/>
              </w:rPr>
              <w:t>15</w:t>
            </w:r>
            <w:r>
              <w:fldChar w:fldCharType="end"/>
            </w:r>
          </w:p>
          <w:p w14:paraId="368FEF05" w14:textId="407637D9" w:rsidR="000F6E8C" w:rsidRPr="00EF2EB1" w:rsidRDefault="000F6E8C" w:rsidP="006B1432">
            <w:pPr>
              <w:jc w:val="center"/>
            </w:pPr>
          </w:p>
        </w:tc>
        <w:tc>
          <w:tcPr>
            <w:tcW w:w="2160" w:type="dxa"/>
          </w:tcPr>
          <w:p w14:paraId="4AD159EC" w14:textId="77777777" w:rsidR="00854CE9" w:rsidRDefault="009261DA" w:rsidP="006B1432">
            <w:pPr>
              <w:jc w:val="center"/>
            </w:pPr>
            <w:r>
              <w:rPr>
                <w:rFonts w:ascii="Segoe UI" w:hAnsi="Segoe UI" w:cs="Segoe UI"/>
                <w:color w:val="212121"/>
                <w:shd w:val="clear" w:color="auto" w:fill="FFFFFF"/>
              </w:rPr>
              <w:t>17985540</w:t>
            </w:r>
          </w:p>
        </w:tc>
      </w:tr>
      <w:tr w:rsidR="00854CE9" w14:paraId="43937E0A" w14:textId="77777777" w:rsidTr="00587810">
        <w:trPr>
          <w:trHeight w:val="288"/>
        </w:trPr>
        <w:tc>
          <w:tcPr>
            <w:tcW w:w="1278" w:type="dxa"/>
            <w:vMerge/>
          </w:tcPr>
          <w:p w14:paraId="5A0F7C1D" w14:textId="77777777" w:rsidR="00854CE9" w:rsidRDefault="00854CE9" w:rsidP="006B1432">
            <w:pPr>
              <w:jc w:val="center"/>
            </w:pPr>
          </w:p>
        </w:tc>
        <w:tc>
          <w:tcPr>
            <w:tcW w:w="2250" w:type="dxa"/>
            <w:vMerge/>
          </w:tcPr>
          <w:p w14:paraId="1F194831" w14:textId="77777777" w:rsidR="00854CE9" w:rsidRPr="00EF2EB1" w:rsidRDefault="00854CE9" w:rsidP="006B1432">
            <w:pPr>
              <w:jc w:val="center"/>
            </w:pPr>
          </w:p>
        </w:tc>
        <w:tc>
          <w:tcPr>
            <w:tcW w:w="2790" w:type="dxa"/>
          </w:tcPr>
          <w:p w14:paraId="51D9BE37" w14:textId="77777777" w:rsidR="00854CE9" w:rsidRDefault="00854CE9" w:rsidP="006B1432">
            <w:pPr>
              <w:jc w:val="center"/>
            </w:pPr>
            <w:r>
              <w:t>cyclohexene</w:t>
            </w:r>
            <w:r w:rsidR="00C7508D">
              <w:fldChar w:fldCharType="begin" w:fldLock="1"/>
            </w:r>
            <w:r w:rsidR="00C7508D">
              <w:instrText>ADDIN CSL_CITATION {"citationItems":[{"id":"ITEM-1","itemData":{"DOI":"10.17660/ActaHortic.2004.650.39","ISBN":"9789066056770","ISSN":"05677572","abstract":"Saffron, the dried stigmas of Crocus sativus L., is widely used mainly as herbal medicine or food coloring, and as a flavoring agent. It is cultivated only in a few countries around the world. Comparative analytical and semi-preparative High Performance Liquid Chromatography (HPLC) studies using photodiode array analyses were performed on a Waters HPLC system for the separation of several ingredients from alcoholic extracts of four different saffron types. Ten saffron peaks were identified by comparison of their retention times with those of known reference compounds and quantified from samples of Azerbaijanian, Spanish, Indian and Iranian saffron as follows: picrocrocin, trimethyl hydroxy carboxaldehyde cyclohexene, kaempherol, cis/trans-crocins and safranal. 2-nitroaniline (Sigma Chemical Co.) was used as the internal standard. It was found that the total content of carotenoids in Azerbaijanian and Iranian saffron samples was higher in comparison to other samples. These HPLC analytical procedures are sensitive, reproducible and allow for higher scaling of the instrumental conditions for obtaining sufficient amounts (mg) of the different saffron components for further cytotoxic assessments. Spanish saffron metabolites were collected and tested for their cytotoxicity against human tumor cells. Our results confirm that glycosidic carotenoid-type metabolites are responsible for the antitumor effects demonstrated by saffron.","author":[{"dropping-particle":"","family":"Caballero-Ortega","given":"Heriberto","non-dropping-particle":"","parse-names":false,"suffix":""},{"dropping-particle":"","family":"Pereda-Miranda","given":"Rogelio","non-dropping-particle":"","parse-names":false,"suffix":""},{"dropping-particle":"","family":"Riverón-Negrete","given":"Leticia","non-dropping-particle":"","parse-names":false,"suffix":""},{"dropping-particle":"","family":"Hernández","given":"Juan M.","non-dropping-particle":"","parse-names":false,"suffix":""},{"dropping-particle":"","family":"Medécigo-Ríos","given":"Mayra","non-dropping-particle":"","parse-names":false,"suffix":""},{"dropping-particle":"","family":"Castillo-Villanueva","given":"Adriana","non-dropping-particle":"","parse-names":false,"suffix":""},{"dropping-particle":"","family":"Abdullaev","given":"Fikrat I.","non-dropping-particle":"","parse-names":false,"suffix":""}],"container-title":"Acta Horticulturae","id":"ITEM-1","issued":{"date-parts":[["2004"]]},"page":"321-326","title":"Chemical composition of saffron (Crocus sativus L.) from four countries","type":"article-journal","volume":"650"},"uris":["http://www.mendeley.com/documents/?uuid=eecf1814-b5a8-43be-80c1-05bc1f7800a8"]}],"mendeley":{"formattedCitation":"&lt;sup&gt;15&lt;/sup&gt;","plainTextFormattedCitation":"15","previouslyFormattedCitation":"&lt;sup&gt;15&lt;/sup&gt;"},"properties":{"noteIndex":0},"schema":"https://github.com/citation-style-language/schema/raw/master/csl-citation.json"}</w:instrText>
            </w:r>
            <w:r w:rsidR="00C7508D">
              <w:fldChar w:fldCharType="separate"/>
            </w:r>
            <w:r w:rsidR="00C7508D" w:rsidRPr="00C7508D">
              <w:rPr>
                <w:noProof/>
                <w:vertAlign w:val="superscript"/>
              </w:rPr>
              <w:t>15</w:t>
            </w:r>
            <w:r w:rsidR="00C7508D">
              <w:fldChar w:fldCharType="end"/>
            </w:r>
          </w:p>
          <w:p w14:paraId="27F3499B" w14:textId="2F9713A7" w:rsidR="00C821E1" w:rsidRDefault="00C821E1" w:rsidP="006B1432">
            <w:pPr>
              <w:jc w:val="center"/>
            </w:pPr>
          </w:p>
        </w:tc>
        <w:tc>
          <w:tcPr>
            <w:tcW w:w="2160" w:type="dxa"/>
          </w:tcPr>
          <w:p w14:paraId="3B5B95ED" w14:textId="77777777" w:rsidR="00854CE9" w:rsidRDefault="009261DA" w:rsidP="006B1432">
            <w:pPr>
              <w:jc w:val="center"/>
            </w:pPr>
            <w:r>
              <w:rPr>
                <w:rFonts w:ascii="Segoe UI" w:hAnsi="Segoe UI" w:cs="Segoe UI"/>
                <w:color w:val="212121"/>
                <w:shd w:val="clear" w:color="auto" w:fill="FFFFFF"/>
              </w:rPr>
              <w:t>8079</w:t>
            </w:r>
          </w:p>
        </w:tc>
      </w:tr>
      <w:tr w:rsidR="00854CE9" w14:paraId="1075AD52" w14:textId="77777777" w:rsidTr="00587810">
        <w:trPr>
          <w:trHeight w:val="304"/>
        </w:trPr>
        <w:tc>
          <w:tcPr>
            <w:tcW w:w="1278" w:type="dxa"/>
            <w:vMerge/>
          </w:tcPr>
          <w:p w14:paraId="0C57106A" w14:textId="77777777" w:rsidR="00854CE9" w:rsidRDefault="00854CE9" w:rsidP="006B1432">
            <w:pPr>
              <w:jc w:val="center"/>
            </w:pPr>
          </w:p>
        </w:tc>
        <w:tc>
          <w:tcPr>
            <w:tcW w:w="2250" w:type="dxa"/>
            <w:vMerge/>
          </w:tcPr>
          <w:p w14:paraId="031D70A1" w14:textId="77777777" w:rsidR="00854CE9" w:rsidRPr="00EF2EB1" w:rsidRDefault="00854CE9" w:rsidP="006B1432">
            <w:pPr>
              <w:jc w:val="center"/>
            </w:pPr>
          </w:p>
        </w:tc>
        <w:tc>
          <w:tcPr>
            <w:tcW w:w="2790" w:type="dxa"/>
          </w:tcPr>
          <w:p w14:paraId="3CAE27CB" w14:textId="77777777" w:rsidR="00854CE9" w:rsidRDefault="00854CE9" w:rsidP="006B1432">
            <w:pPr>
              <w:jc w:val="center"/>
            </w:pPr>
            <w:r>
              <w:t>kaempherol</w:t>
            </w:r>
            <w:r w:rsidR="00C7508D">
              <w:fldChar w:fldCharType="begin" w:fldLock="1"/>
            </w:r>
            <w:r w:rsidR="00C7508D">
              <w:instrText>ADDIN CSL_CITATION {"citationItems":[{"id":"ITEM-1","itemData":{"DOI":"10.17660/ActaHortic.2004.650.39","ISBN":"9789066056770","ISSN":"05677572","abstract":"Saffron, the dried stigmas of Crocus sativus L., is widely used mainly as herbal medicine or food coloring, and as a flavoring agent. It is cultivated only in a few countries around the world. Comparative analytical and semi-preparative High Performance Liquid Chromatography (HPLC) studies using photodiode array analyses were performed on a Waters HPLC system for the separation of several ingredients from alcoholic extracts of four different saffron types. Ten saffron peaks were identified by comparison of their retention times with those of known reference compounds and quantified from samples of Azerbaijanian, Spanish, Indian and Iranian saffron as follows: picrocrocin, trimethyl hydroxy carboxaldehyde cyclohexene, kaempherol, cis/trans-crocins and safranal. 2-nitroaniline (Sigma Chemical Co.) was used as the internal standard. It was found that the total content of carotenoids in Azerbaijanian and Iranian saffron samples was higher in comparison to other samples. These HPLC analytical procedures are sensitive, reproducible and allow for higher scaling of the instrumental conditions for obtaining sufficient amounts (mg) of the different saffron components for further cytotoxic assessments. Spanish saffron metabolites were collected and tested for their cytotoxicity against human tumor cells. Our results confirm that glycosidic carotenoid-type metabolites are responsible for the antitumor effects demonstrated by saffron.","author":[{"dropping-particle":"","family":"Caballero-Ortega","given":"Heriberto","non-dropping-particle":"","parse-names":false,"suffix":""},{"dropping-particle":"","family":"Pereda-Miranda","given":"Rogelio","non-dropping-particle":"","parse-names":false,"suffix":""},{"dropping-particle":"","family":"Riverón-Negrete","given":"Leticia","non-dropping-particle":"","parse-names":false,"suffix":""},{"dropping-particle":"","family":"Hernández","given":"Juan M.","non-dropping-particle":"","parse-names":false,"suffix":""},{"dropping-particle":"","family":"Medécigo-Ríos","given":"Mayra","non-dropping-particle":"","parse-names":false,"suffix":""},{"dropping-particle":"","family":"Castillo-Villanueva","given":"Adriana","non-dropping-particle":"","parse-names":false,"suffix":""},{"dropping-particle":"","family":"Abdullaev","given":"Fikrat I.","non-dropping-particle":"","parse-names":false,"suffix":""}],"container-title":"Acta Horticulturae","id":"ITEM-1","issued":{"date-parts":[["2004"]]},"page":"321-326","title":"Chemical composition of saffron (Crocus sativus L.) from four countries","type":"article-journal","volume":"650"},"uris":["http://www.mendeley.com/documents/?uuid=eecf1814-b5a8-43be-80c1-05bc1f7800a8"]}],"mendeley":{"formattedCitation":"&lt;sup&gt;15&lt;/sup&gt;","plainTextFormattedCitation":"15","previouslyFormattedCitation":"&lt;sup&gt;15&lt;/sup&gt;"},"properties":{"noteIndex":0},"schema":"https://github.com/citation-style-language/schema/raw/master/csl-citation.json"}</w:instrText>
            </w:r>
            <w:r w:rsidR="00C7508D">
              <w:fldChar w:fldCharType="separate"/>
            </w:r>
            <w:r w:rsidR="00C7508D" w:rsidRPr="00C7508D">
              <w:rPr>
                <w:noProof/>
                <w:vertAlign w:val="superscript"/>
              </w:rPr>
              <w:t>15</w:t>
            </w:r>
            <w:r w:rsidR="00C7508D">
              <w:fldChar w:fldCharType="end"/>
            </w:r>
          </w:p>
          <w:p w14:paraId="1B7673DB" w14:textId="1D50B7F6" w:rsidR="007A3DBC" w:rsidRDefault="007A3DBC" w:rsidP="006B1432">
            <w:pPr>
              <w:jc w:val="center"/>
            </w:pPr>
          </w:p>
        </w:tc>
        <w:tc>
          <w:tcPr>
            <w:tcW w:w="2160" w:type="dxa"/>
          </w:tcPr>
          <w:p w14:paraId="2A476836" w14:textId="77777777" w:rsidR="00854CE9" w:rsidRDefault="009261DA" w:rsidP="006B1432">
            <w:pPr>
              <w:jc w:val="center"/>
            </w:pPr>
            <w:r>
              <w:rPr>
                <w:rFonts w:ascii="Segoe UI" w:hAnsi="Segoe UI" w:cs="Segoe UI"/>
                <w:color w:val="212121"/>
                <w:shd w:val="clear" w:color="auto" w:fill="FFFFFF"/>
              </w:rPr>
              <w:t>5280863</w:t>
            </w:r>
          </w:p>
        </w:tc>
      </w:tr>
      <w:tr w:rsidR="00854CE9" w14:paraId="005A3B7B" w14:textId="77777777" w:rsidTr="00587810">
        <w:trPr>
          <w:trHeight w:val="292"/>
        </w:trPr>
        <w:tc>
          <w:tcPr>
            <w:tcW w:w="1278" w:type="dxa"/>
            <w:vMerge/>
          </w:tcPr>
          <w:p w14:paraId="0D86E421" w14:textId="77777777" w:rsidR="00854CE9" w:rsidRDefault="00854CE9" w:rsidP="006B1432">
            <w:pPr>
              <w:jc w:val="center"/>
            </w:pPr>
          </w:p>
        </w:tc>
        <w:tc>
          <w:tcPr>
            <w:tcW w:w="2250" w:type="dxa"/>
            <w:vMerge/>
          </w:tcPr>
          <w:p w14:paraId="0AEA8874" w14:textId="77777777" w:rsidR="00854CE9" w:rsidRPr="00EF2EB1" w:rsidRDefault="00854CE9" w:rsidP="006B1432">
            <w:pPr>
              <w:jc w:val="center"/>
            </w:pPr>
          </w:p>
        </w:tc>
        <w:tc>
          <w:tcPr>
            <w:tcW w:w="2790" w:type="dxa"/>
          </w:tcPr>
          <w:p w14:paraId="33FA9AB0" w14:textId="77777777" w:rsidR="00854CE9" w:rsidRDefault="00854CE9" w:rsidP="006B1432">
            <w:pPr>
              <w:jc w:val="center"/>
            </w:pPr>
            <w:r>
              <w:t>safranal</w:t>
            </w:r>
            <w:r w:rsidR="00C7508D">
              <w:fldChar w:fldCharType="begin" w:fldLock="1"/>
            </w:r>
            <w:r w:rsidR="00C7508D">
              <w:instrText>ADDIN CSL_CITATION {"citationItems":[{"id":"ITEM-1","itemData":{"DOI":"10.17660/ActaHortic.2004.650.39","ISBN":"9789066056770","ISSN":"05677572","abstract":"Saffron, the dried stigmas of Crocus sativus L., is widely used mainly as herbal medicine or food coloring, and as a flavoring agent. It is cultivated only in a few countries around the world. Comparative analytical and semi-preparative High Performance Liquid Chromatography (HPLC) studies using photodiode array analyses were performed on a Waters HPLC system for the separation of several ingredients from alcoholic extracts of four different saffron types. Ten saffron peaks were identified by comparison of their retention times with those of known reference compounds and quantified from samples of Azerbaijanian, Spanish, Indian and Iranian saffron as follows: picrocrocin, trimethyl hydroxy carboxaldehyde cyclohexene, kaempherol, cis/trans-crocins and safranal. 2-nitroaniline (Sigma Chemical Co.) was used as the internal standard. It was found that the total content of carotenoids in Azerbaijanian and Iranian saffron samples was higher in comparison to other samples. These HPLC analytical procedures are sensitive, reproducible and allow for higher scaling of the instrumental conditions for obtaining sufficient amounts (mg) of the different saffron components for further cytotoxic assessments. Spanish saffron metabolites were collected and tested for their cytotoxicity against human tumor cells. Our results confirm that glycosidic carotenoid-type metabolites are responsible for the antitumor effects demonstrated by saffron.","author":[{"dropping-particle":"","family":"Caballero-Ortega","given":"Heriberto","non-dropping-particle":"","parse-names":false,"suffix":""},{"dropping-particle":"","family":"Pereda-Miranda","given":"Rogelio","non-dropping-particle":"","parse-names":false,"suffix":""},{"dropping-particle":"","family":"Riverón-Negrete","given":"Leticia","non-dropping-particle":"","parse-names":false,"suffix":""},{"dropping-particle":"","family":"Hernández","given":"Juan M.","non-dropping-particle":"","parse-names":false,"suffix":""},{"dropping-particle":"","family":"Medécigo-Ríos","given":"Mayra","non-dropping-particle":"","parse-names":false,"suffix":""},{"dropping-particle":"","family":"Castillo-Villanueva","given":"Adriana","non-dropping-particle":"","parse-names":false,"suffix":""},{"dropping-particle":"","family":"Abdullaev","given":"Fikrat I.","non-dropping-particle":"","parse-names":false,"suffix":""}],"container-title":"Acta Horticulturae","id":"ITEM-1","issued":{"date-parts":[["2004"]]},"page":"321-326","title":"Chemical composition of saffron (Crocus sativus L.) from four countries","type":"article-journal","volume":"650"},"uris":["http://www.mendeley.com/documents/?uuid=eecf1814-b5a8-43be-80c1-05bc1f7800a8"]}],"mendeley":{"formattedCitation":"&lt;sup&gt;15&lt;/sup&gt;","plainTextFormattedCitation":"15","previouslyFormattedCitation":"&lt;sup&gt;15&lt;/sup&gt;"},"properties":{"noteIndex":0},"schema":"https://github.com/citation-style-language/schema/raw/master/csl-citation.json"}</w:instrText>
            </w:r>
            <w:r w:rsidR="00C7508D">
              <w:fldChar w:fldCharType="separate"/>
            </w:r>
            <w:r w:rsidR="00C7508D" w:rsidRPr="00C7508D">
              <w:rPr>
                <w:noProof/>
                <w:vertAlign w:val="superscript"/>
              </w:rPr>
              <w:t>15</w:t>
            </w:r>
            <w:r w:rsidR="00C7508D">
              <w:fldChar w:fldCharType="end"/>
            </w:r>
          </w:p>
          <w:p w14:paraId="62818209" w14:textId="00395EE8" w:rsidR="007A3DBC" w:rsidRDefault="007A3DBC" w:rsidP="006B1432">
            <w:pPr>
              <w:jc w:val="center"/>
            </w:pPr>
          </w:p>
        </w:tc>
        <w:tc>
          <w:tcPr>
            <w:tcW w:w="2160" w:type="dxa"/>
          </w:tcPr>
          <w:p w14:paraId="1D668071" w14:textId="77777777" w:rsidR="00854CE9" w:rsidRDefault="009261DA" w:rsidP="006B1432">
            <w:pPr>
              <w:jc w:val="center"/>
            </w:pPr>
            <w:r>
              <w:rPr>
                <w:rFonts w:ascii="Segoe UI" w:hAnsi="Segoe UI" w:cs="Segoe UI"/>
                <w:color w:val="212121"/>
                <w:shd w:val="clear" w:color="auto" w:fill="FFFFFF"/>
              </w:rPr>
              <w:t>61041</w:t>
            </w:r>
          </w:p>
        </w:tc>
      </w:tr>
      <w:tr w:rsidR="00854CE9" w14:paraId="02C262B6" w14:textId="77777777" w:rsidTr="00587810">
        <w:trPr>
          <w:trHeight w:val="278"/>
        </w:trPr>
        <w:tc>
          <w:tcPr>
            <w:tcW w:w="1278" w:type="dxa"/>
            <w:vMerge/>
          </w:tcPr>
          <w:p w14:paraId="20A89BA7" w14:textId="77777777" w:rsidR="00854CE9" w:rsidRDefault="00854CE9" w:rsidP="006B1432">
            <w:pPr>
              <w:jc w:val="center"/>
            </w:pPr>
          </w:p>
        </w:tc>
        <w:tc>
          <w:tcPr>
            <w:tcW w:w="2250" w:type="dxa"/>
            <w:vMerge/>
          </w:tcPr>
          <w:p w14:paraId="7F681175" w14:textId="77777777" w:rsidR="00854CE9" w:rsidRPr="00EF2EB1" w:rsidRDefault="00854CE9" w:rsidP="006B1432">
            <w:pPr>
              <w:jc w:val="center"/>
            </w:pPr>
          </w:p>
        </w:tc>
        <w:tc>
          <w:tcPr>
            <w:tcW w:w="2790" w:type="dxa"/>
            <w:shd w:val="clear" w:color="auto" w:fill="FFFFFF" w:themeFill="background1"/>
          </w:tcPr>
          <w:p w14:paraId="0089BD11" w14:textId="77777777" w:rsidR="00854CE9" w:rsidRDefault="00854CE9" w:rsidP="006B1432">
            <w:pPr>
              <w:jc w:val="center"/>
            </w:pPr>
            <w:r w:rsidRPr="00EF2EB1">
              <w:t>2-nitroaniline</w:t>
            </w:r>
            <w:r w:rsidR="00C7508D">
              <w:fldChar w:fldCharType="begin" w:fldLock="1"/>
            </w:r>
            <w:r w:rsidR="00F64B10">
              <w:instrText>ADDIN CSL_CITATION {"citationItems":[{"id":"ITEM-1","itemData":{"DOI":"10.17660/ActaHortic.2004.650.39","ISBN":"9789066056770","ISSN":"05677572","abstract":"Saffron, the dried stigmas of Crocus sativus L., is widely used mainly as herbal medicine or food coloring, and as a flavoring agent. It is cultivated only in a few countries around the world. Comparative analytical and semi-preparative High Performance Liquid Chromatography (HPLC) studies using photodiode array analyses were performed on a Waters HPLC system for the separation of several ingredients from alcoholic extracts of four different saffron types. Ten saffron peaks were identified by comparison of their retention times with those of known reference compounds and quantified from samples of Azerbaijanian, Spanish, Indian and Iranian saffron as follows: picrocrocin, trimethyl hydroxy carboxaldehyde cyclohexene, kaempherol, cis/trans-crocins and safranal. 2-nitroaniline (Sigma Chemical Co.) was used as the internal standard. It was found that the total content of carotenoids in Azerbaijanian and Iranian saffron samples was higher in comparison to other samples. These HPLC analytical procedures are sensitive, reproducible and allow for higher scaling of the instrumental conditions for obtaining sufficient amounts (mg) of the different saffron components for further cytotoxic assessments. Spanish saffron metabolites were collected and tested for their cytotoxicity against human tumor cells. Our results confirm that glycosidic carotenoid-type metabolites are responsible for the antitumor effects demonstrated by saffron.","author":[{"dropping-particle":"","family":"Caballero-Ortega","given":"Heriberto","non-dropping-particle":"","parse-names":false,"suffix":""},{"dropping-particle":"","family":"Pereda-Miranda","given":"Rogelio","non-dropping-particle":"","parse-names":false,"suffix":""},{"dropping-particle":"","family":"Riverón-Negrete","given":"Leticia","non-dropping-particle":"","parse-names":false,"suffix":""},{"dropping-particle":"","family":"Hernández","given":"Juan M.","non-dropping-particle":"","parse-names":false,"suffix":""},{"dropping-particle":"","family":"Medécigo-Ríos","given":"Mayra","non-dropping-particle":"","parse-names":false,"suffix":""},{"dropping-particle":"","family":"Castillo-Villanueva","given":"Adriana","non-dropping-particle":"","parse-names":false,"suffix":""},{"dropping-particle":"","family":"Abdullaev","given":"Fikrat I.","non-dropping-particle":"","parse-names":false,"suffix":""}],"container-title":"Acta Horticulturae","id":"ITEM-1","issued":{"date-parts":[["2004"]]},"page":"321-326","title":"Chemical composition of saffron (Crocus sativus L.) from four countries","type":"article-journal","volume":"650"},"uris":["http://www.mendeley.com/documents/?uuid=eecf1814-b5a8-43be-80c1-05bc1f7800a8"]}],"mendeley":{"formattedCitation":"&lt;sup&gt;15&lt;/sup&gt;","plainTextFormattedCitation":"15","previouslyFormattedCitation":"&lt;sup&gt;15&lt;/sup&gt;"},"properties":{"noteIndex":0},"schema":"https://github.com/citation-style-language/schema/raw/master/csl-citation.json"}</w:instrText>
            </w:r>
            <w:r w:rsidR="00C7508D">
              <w:fldChar w:fldCharType="separate"/>
            </w:r>
            <w:r w:rsidR="00C7508D" w:rsidRPr="00C7508D">
              <w:rPr>
                <w:noProof/>
                <w:vertAlign w:val="superscript"/>
              </w:rPr>
              <w:t>15</w:t>
            </w:r>
            <w:r w:rsidR="00C7508D">
              <w:fldChar w:fldCharType="end"/>
            </w:r>
          </w:p>
          <w:p w14:paraId="5672C225" w14:textId="300D1274" w:rsidR="007A3DBC" w:rsidRDefault="007A3DBC" w:rsidP="006B1432">
            <w:pPr>
              <w:jc w:val="center"/>
            </w:pPr>
          </w:p>
        </w:tc>
        <w:tc>
          <w:tcPr>
            <w:tcW w:w="2160" w:type="dxa"/>
          </w:tcPr>
          <w:p w14:paraId="0B8EDD09" w14:textId="77777777" w:rsidR="00854CE9" w:rsidRDefault="009261DA" w:rsidP="006B1432">
            <w:pPr>
              <w:jc w:val="center"/>
            </w:pPr>
            <w:r>
              <w:rPr>
                <w:rFonts w:ascii="Segoe UI" w:hAnsi="Segoe UI" w:cs="Segoe UI"/>
                <w:color w:val="212121"/>
                <w:shd w:val="clear" w:color="auto" w:fill="FFFFFF"/>
              </w:rPr>
              <w:t>6946</w:t>
            </w:r>
          </w:p>
        </w:tc>
      </w:tr>
      <w:tr w:rsidR="00854CE9" w14:paraId="02E237F9" w14:textId="77777777" w:rsidTr="00587810">
        <w:trPr>
          <w:trHeight w:val="311"/>
        </w:trPr>
        <w:tc>
          <w:tcPr>
            <w:tcW w:w="1278" w:type="dxa"/>
            <w:vMerge/>
          </w:tcPr>
          <w:p w14:paraId="76519BAF" w14:textId="77777777" w:rsidR="00854CE9" w:rsidRDefault="00854CE9" w:rsidP="006B1432">
            <w:pPr>
              <w:jc w:val="center"/>
            </w:pPr>
          </w:p>
        </w:tc>
        <w:tc>
          <w:tcPr>
            <w:tcW w:w="2250" w:type="dxa"/>
            <w:vMerge/>
          </w:tcPr>
          <w:p w14:paraId="33CE71ED" w14:textId="77777777" w:rsidR="00854CE9" w:rsidRPr="00EF2EB1" w:rsidRDefault="00854CE9" w:rsidP="006B1432">
            <w:pPr>
              <w:jc w:val="center"/>
            </w:pPr>
          </w:p>
        </w:tc>
        <w:tc>
          <w:tcPr>
            <w:tcW w:w="2790" w:type="dxa"/>
          </w:tcPr>
          <w:p w14:paraId="53B514F6" w14:textId="77777777" w:rsidR="00854CE9" w:rsidRDefault="00854CE9" w:rsidP="006B1432">
            <w:pPr>
              <w:jc w:val="center"/>
            </w:pPr>
            <w:r>
              <w:t>Zeaxanthin</w:t>
            </w:r>
            <w:r w:rsidR="00F64B10">
              <w:fldChar w:fldCharType="begin" w:fldLock="1"/>
            </w:r>
            <w:r w:rsidR="00F64B10">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11F56A7E" w14:textId="3F26EF3F" w:rsidR="007A3DBC" w:rsidRPr="00EF2EB1" w:rsidRDefault="007A3DBC" w:rsidP="006B1432">
            <w:pPr>
              <w:jc w:val="center"/>
            </w:pPr>
          </w:p>
        </w:tc>
        <w:tc>
          <w:tcPr>
            <w:tcW w:w="2160" w:type="dxa"/>
          </w:tcPr>
          <w:p w14:paraId="0F030BA3" w14:textId="77777777" w:rsidR="00854CE9" w:rsidRDefault="009261DA" w:rsidP="006B1432">
            <w:pPr>
              <w:jc w:val="center"/>
            </w:pPr>
            <w:r>
              <w:rPr>
                <w:rFonts w:ascii="Segoe UI" w:hAnsi="Segoe UI" w:cs="Segoe UI"/>
                <w:color w:val="212121"/>
                <w:shd w:val="clear" w:color="auto" w:fill="FFFFFF"/>
              </w:rPr>
              <w:t>5280899</w:t>
            </w:r>
          </w:p>
        </w:tc>
      </w:tr>
      <w:tr w:rsidR="00854CE9" w14:paraId="7324F1FC" w14:textId="77777777" w:rsidTr="00587810">
        <w:trPr>
          <w:trHeight w:val="298"/>
        </w:trPr>
        <w:tc>
          <w:tcPr>
            <w:tcW w:w="1278" w:type="dxa"/>
            <w:vMerge/>
          </w:tcPr>
          <w:p w14:paraId="3B89F112" w14:textId="77777777" w:rsidR="00854CE9" w:rsidRDefault="00854CE9" w:rsidP="006B1432">
            <w:pPr>
              <w:jc w:val="center"/>
            </w:pPr>
          </w:p>
        </w:tc>
        <w:tc>
          <w:tcPr>
            <w:tcW w:w="2250" w:type="dxa"/>
            <w:vMerge/>
          </w:tcPr>
          <w:p w14:paraId="35F2206D" w14:textId="77777777" w:rsidR="00854CE9" w:rsidRPr="00EF2EB1" w:rsidRDefault="00854CE9" w:rsidP="006B1432">
            <w:pPr>
              <w:jc w:val="center"/>
            </w:pPr>
          </w:p>
        </w:tc>
        <w:tc>
          <w:tcPr>
            <w:tcW w:w="2790" w:type="dxa"/>
          </w:tcPr>
          <w:p w14:paraId="314A9CEB" w14:textId="77777777" w:rsidR="00854CE9" w:rsidRDefault="00854CE9" w:rsidP="006B1432">
            <w:pPr>
              <w:jc w:val="center"/>
            </w:pPr>
            <w:r>
              <w:t>Lycopen</w:t>
            </w:r>
            <w:r w:rsidR="00F64B10">
              <w:fldChar w:fldCharType="begin" w:fldLock="1"/>
            </w:r>
            <w:r w:rsidR="00F64B10">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24D2BAC2" w14:textId="64F1F4D6" w:rsidR="007A3DBC" w:rsidRDefault="007A3DBC" w:rsidP="006B1432">
            <w:pPr>
              <w:jc w:val="center"/>
            </w:pPr>
          </w:p>
        </w:tc>
        <w:tc>
          <w:tcPr>
            <w:tcW w:w="2160" w:type="dxa"/>
          </w:tcPr>
          <w:p w14:paraId="4353710E" w14:textId="77777777" w:rsidR="00854CE9" w:rsidRDefault="009261DA" w:rsidP="006B1432">
            <w:pPr>
              <w:jc w:val="center"/>
            </w:pPr>
            <w:r>
              <w:rPr>
                <w:rFonts w:ascii="Segoe UI" w:hAnsi="Segoe UI" w:cs="Segoe UI"/>
                <w:color w:val="212121"/>
                <w:shd w:val="clear" w:color="auto" w:fill="FFFFFF"/>
              </w:rPr>
              <w:t>5380115</w:t>
            </w:r>
          </w:p>
        </w:tc>
      </w:tr>
      <w:tr w:rsidR="00854CE9" w14:paraId="169ED3B7" w14:textId="77777777" w:rsidTr="00587810">
        <w:trPr>
          <w:trHeight w:val="330"/>
        </w:trPr>
        <w:tc>
          <w:tcPr>
            <w:tcW w:w="1278" w:type="dxa"/>
            <w:vMerge/>
          </w:tcPr>
          <w:p w14:paraId="6B6450D2" w14:textId="77777777" w:rsidR="00854CE9" w:rsidRDefault="00854CE9" w:rsidP="006B1432">
            <w:pPr>
              <w:jc w:val="center"/>
            </w:pPr>
          </w:p>
        </w:tc>
        <w:tc>
          <w:tcPr>
            <w:tcW w:w="2250" w:type="dxa"/>
            <w:vMerge/>
          </w:tcPr>
          <w:p w14:paraId="027D874C" w14:textId="77777777" w:rsidR="00854CE9" w:rsidRPr="00EF2EB1" w:rsidRDefault="00854CE9" w:rsidP="006B1432">
            <w:pPr>
              <w:jc w:val="center"/>
            </w:pPr>
          </w:p>
        </w:tc>
        <w:tc>
          <w:tcPr>
            <w:tcW w:w="2790" w:type="dxa"/>
          </w:tcPr>
          <w:p w14:paraId="4B80EA66" w14:textId="77777777" w:rsidR="00854CE9" w:rsidRDefault="00854CE9" w:rsidP="006B1432">
            <w:pPr>
              <w:jc w:val="center"/>
            </w:pPr>
            <w:r>
              <w:t>Gentiobiose</w:t>
            </w:r>
            <w:r w:rsidR="00F64B10">
              <w:fldChar w:fldCharType="begin" w:fldLock="1"/>
            </w:r>
            <w:r w:rsidR="00F64B10">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24BC1D97" w14:textId="1672C1C9" w:rsidR="007A3DBC" w:rsidRDefault="007A3DBC" w:rsidP="006B1432">
            <w:pPr>
              <w:jc w:val="center"/>
            </w:pPr>
          </w:p>
        </w:tc>
        <w:tc>
          <w:tcPr>
            <w:tcW w:w="2160" w:type="dxa"/>
          </w:tcPr>
          <w:p w14:paraId="5FC7FF6D" w14:textId="77777777" w:rsidR="00854CE9" w:rsidRDefault="009261DA" w:rsidP="006B1432">
            <w:pPr>
              <w:jc w:val="center"/>
            </w:pPr>
            <w:r>
              <w:rPr>
                <w:rFonts w:ascii="Segoe UI" w:hAnsi="Segoe UI" w:cs="Segoe UI"/>
                <w:color w:val="212121"/>
                <w:shd w:val="clear" w:color="auto" w:fill="FFFFFF"/>
              </w:rPr>
              <w:t>441422</w:t>
            </w:r>
          </w:p>
        </w:tc>
      </w:tr>
      <w:tr w:rsidR="00854CE9" w14:paraId="37D9781A" w14:textId="77777777" w:rsidTr="00587810">
        <w:trPr>
          <w:trHeight w:val="256"/>
        </w:trPr>
        <w:tc>
          <w:tcPr>
            <w:tcW w:w="1278" w:type="dxa"/>
            <w:vMerge/>
          </w:tcPr>
          <w:p w14:paraId="662CC229" w14:textId="77777777" w:rsidR="00854CE9" w:rsidRDefault="00854CE9" w:rsidP="006B1432">
            <w:pPr>
              <w:jc w:val="center"/>
            </w:pPr>
          </w:p>
        </w:tc>
        <w:tc>
          <w:tcPr>
            <w:tcW w:w="2250" w:type="dxa"/>
            <w:vMerge/>
          </w:tcPr>
          <w:p w14:paraId="5E217EF3" w14:textId="77777777" w:rsidR="00854CE9" w:rsidRPr="00EF2EB1" w:rsidRDefault="00854CE9" w:rsidP="006B1432">
            <w:pPr>
              <w:jc w:val="center"/>
            </w:pPr>
          </w:p>
        </w:tc>
        <w:tc>
          <w:tcPr>
            <w:tcW w:w="2790" w:type="dxa"/>
          </w:tcPr>
          <w:p w14:paraId="2EEE3A06" w14:textId="77777777" w:rsidR="00854CE9" w:rsidRDefault="00854CE9" w:rsidP="006B1432">
            <w:pPr>
              <w:jc w:val="center"/>
            </w:pPr>
            <w:r>
              <w:t>Glucose</w:t>
            </w:r>
            <w:r w:rsidR="00F64B10">
              <w:fldChar w:fldCharType="begin" w:fldLock="1"/>
            </w:r>
            <w:r w:rsidR="00F64B10">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46102B3C" w14:textId="2BAD359B" w:rsidR="007A3DBC" w:rsidRDefault="007A3DBC" w:rsidP="006B1432">
            <w:pPr>
              <w:jc w:val="center"/>
            </w:pPr>
          </w:p>
        </w:tc>
        <w:tc>
          <w:tcPr>
            <w:tcW w:w="2160" w:type="dxa"/>
          </w:tcPr>
          <w:p w14:paraId="75577968" w14:textId="77777777" w:rsidR="00854CE9" w:rsidRDefault="00916BE1" w:rsidP="006B1432">
            <w:pPr>
              <w:jc w:val="center"/>
            </w:pPr>
            <w:r>
              <w:rPr>
                <w:rFonts w:ascii="Segoe UI" w:hAnsi="Segoe UI" w:cs="Segoe UI"/>
                <w:color w:val="212121"/>
                <w:shd w:val="clear" w:color="auto" w:fill="FFFFFF"/>
              </w:rPr>
              <w:t>5793</w:t>
            </w:r>
          </w:p>
        </w:tc>
      </w:tr>
      <w:tr w:rsidR="00854CE9" w14:paraId="0911AB40" w14:textId="77777777" w:rsidTr="00587810">
        <w:trPr>
          <w:trHeight w:val="323"/>
        </w:trPr>
        <w:tc>
          <w:tcPr>
            <w:tcW w:w="1278" w:type="dxa"/>
            <w:vMerge/>
          </w:tcPr>
          <w:p w14:paraId="2CE157E3" w14:textId="77777777" w:rsidR="00854CE9" w:rsidRDefault="00854CE9" w:rsidP="006B1432">
            <w:pPr>
              <w:jc w:val="center"/>
            </w:pPr>
          </w:p>
        </w:tc>
        <w:tc>
          <w:tcPr>
            <w:tcW w:w="2250" w:type="dxa"/>
            <w:vMerge/>
          </w:tcPr>
          <w:p w14:paraId="5BF55C28" w14:textId="77777777" w:rsidR="00854CE9" w:rsidRPr="00EF2EB1" w:rsidRDefault="00854CE9" w:rsidP="006B1432">
            <w:pPr>
              <w:jc w:val="center"/>
            </w:pPr>
          </w:p>
        </w:tc>
        <w:tc>
          <w:tcPr>
            <w:tcW w:w="2790" w:type="dxa"/>
          </w:tcPr>
          <w:p w14:paraId="799AB949" w14:textId="77777777" w:rsidR="00854CE9" w:rsidRDefault="00854CE9" w:rsidP="006B1432">
            <w:pPr>
              <w:jc w:val="center"/>
            </w:pPr>
            <w:r>
              <w:t>Quercetin</w:t>
            </w:r>
            <w:r w:rsidR="00F64B10">
              <w:fldChar w:fldCharType="begin" w:fldLock="1"/>
            </w:r>
            <w:r w:rsidR="00F64B10">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6EDD4950" w14:textId="0434D34C" w:rsidR="007A3DBC" w:rsidRDefault="007A3DBC" w:rsidP="006B1432">
            <w:pPr>
              <w:jc w:val="center"/>
            </w:pPr>
          </w:p>
        </w:tc>
        <w:tc>
          <w:tcPr>
            <w:tcW w:w="2160" w:type="dxa"/>
          </w:tcPr>
          <w:p w14:paraId="3A5279A6" w14:textId="77777777" w:rsidR="00854CE9" w:rsidRDefault="00916BE1" w:rsidP="006B1432">
            <w:pPr>
              <w:jc w:val="center"/>
            </w:pPr>
            <w:r>
              <w:rPr>
                <w:rFonts w:ascii="Segoe UI" w:hAnsi="Segoe UI" w:cs="Segoe UI"/>
                <w:color w:val="212121"/>
                <w:shd w:val="clear" w:color="auto" w:fill="FFFFFF"/>
              </w:rPr>
              <w:t>5280343</w:t>
            </w:r>
          </w:p>
        </w:tc>
      </w:tr>
      <w:tr w:rsidR="00854CE9" w14:paraId="7ABAC620" w14:textId="77777777" w:rsidTr="00587810">
        <w:trPr>
          <w:trHeight w:val="309"/>
        </w:trPr>
        <w:tc>
          <w:tcPr>
            <w:tcW w:w="1278" w:type="dxa"/>
            <w:vMerge/>
          </w:tcPr>
          <w:p w14:paraId="05E376D8" w14:textId="77777777" w:rsidR="00854CE9" w:rsidRDefault="00854CE9" w:rsidP="006B1432">
            <w:pPr>
              <w:jc w:val="center"/>
            </w:pPr>
          </w:p>
        </w:tc>
        <w:tc>
          <w:tcPr>
            <w:tcW w:w="2250" w:type="dxa"/>
            <w:vMerge/>
          </w:tcPr>
          <w:p w14:paraId="0252DF9D" w14:textId="77777777" w:rsidR="00854CE9" w:rsidRPr="00EF2EB1" w:rsidRDefault="00854CE9" w:rsidP="006B1432">
            <w:pPr>
              <w:jc w:val="center"/>
            </w:pPr>
          </w:p>
        </w:tc>
        <w:tc>
          <w:tcPr>
            <w:tcW w:w="2790" w:type="dxa"/>
          </w:tcPr>
          <w:p w14:paraId="3D79914C" w14:textId="77777777" w:rsidR="00854CE9" w:rsidRDefault="00854CE9" w:rsidP="006B1432">
            <w:pPr>
              <w:jc w:val="center"/>
            </w:pPr>
            <w:r>
              <w:t>Luteolin</w:t>
            </w:r>
            <w:r w:rsidR="00F64B10">
              <w:fldChar w:fldCharType="begin" w:fldLock="1"/>
            </w:r>
            <w:r w:rsidR="00F64B10">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405944C7" w14:textId="3FC32BF1" w:rsidR="007A3DBC" w:rsidRDefault="007A3DBC" w:rsidP="006B1432">
            <w:pPr>
              <w:jc w:val="center"/>
            </w:pPr>
          </w:p>
        </w:tc>
        <w:tc>
          <w:tcPr>
            <w:tcW w:w="2160" w:type="dxa"/>
          </w:tcPr>
          <w:p w14:paraId="3BB06FB8" w14:textId="77777777" w:rsidR="00854CE9" w:rsidRDefault="00916BE1" w:rsidP="006B1432">
            <w:pPr>
              <w:jc w:val="center"/>
            </w:pPr>
            <w:r>
              <w:rPr>
                <w:rFonts w:ascii="Segoe UI" w:hAnsi="Segoe UI" w:cs="Segoe UI"/>
                <w:color w:val="212121"/>
                <w:shd w:val="clear" w:color="auto" w:fill="FFFFFF"/>
              </w:rPr>
              <w:t>5280445</w:t>
            </w:r>
          </w:p>
        </w:tc>
      </w:tr>
      <w:tr w:rsidR="00854CE9" w14:paraId="2B50680C" w14:textId="77777777" w:rsidTr="00587810">
        <w:trPr>
          <w:trHeight w:val="315"/>
        </w:trPr>
        <w:tc>
          <w:tcPr>
            <w:tcW w:w="1278" w:type="dxa"/>
            <w:vMerge/>
          </w:tcPr>
          <w:p w14:paraId="6A4FA31F" w14:textId="77777777" w:rsidR="00854CE9" w:rsidRDefault="00854CE9" w:rsidP="006B1432">
            <w:pPr>
              <w:jc w:val="center"/>
            </w:pPr>
          </w:p>
        </w:tc>
        <w:tc>
          <w:tcPr>
            <w:tcW w:w="2250" w:type="dxa"/>
            <w:vMerge/>
          </w:tcPr>
          <w:p w14:paraId="0C31D2E0" w14:textId="77777777" w:rsidR="00854CE9" w:rsidRPr="00EF2EB1" w:rsidRDefault="00854CE9" w:rsidP="006B1432">
            <w:pPr>
              <w:jc w:val="center"/>
            </w:pPr>
          </w:p>
        </w:tc>
        <w:tc>
          <w:tcPr>
            <w:tcW w:w="2790" w:type="dxa"/>
          </w:tcPr>
          <w:p w14:paraId="3C3B54D3" w14:textId="77777777" w:rsidR="00854CE9" w:rsidRDefault="00854CE9" w:rsidP="006B1432">
            <w:pPr>
              <w:jc w:val="center"/>
            </w:pPr>
            <w:r>
              <w:t>Rutin</w:t>
            </w:r>
            <w:r w:rsidR="00F64B10">
              <w:fldChar w:fldCharType="begin" w:fldLock="1"/>
            </w:r>
            <w:r w:rsidR="00B410AA">
              <w:instrText>ADDIN CSL_CITATION {"citationItems":[{"id":"ITEM-1","itemData":{"abstract":"Crocus sativus L. belonging to the family Iridaceae comprises the dried red stigma and is widely cultivated in Iran and other countries such as India and Greece. Saffron contains more than 150 volatile and aroma-yielding compounds mainly terpenes, terpene alcohol, and their esters. The bitter taste and an iodoform or hay-like fragrance are caused by chemicals picrocrocin and safranal. C. sativus possesses a number of medicinally important activities such as antihypertensive, anticonvulsant, antitussive, antigenototoxic and cytotoxic effects, anxiolytic aphrodisiac, antioxidant, antidepressant, antinociceptive, anti-inflammatory, and relaxant activity. It also improves memory and learning skills, and increases blood flow in retina and choroid. The present review explores the historical background, chemical constituents, pharmacological actions, uses, substitutes and adulterants, and toxicity. It also deals with itsevaluation, formulations, and chemical tests in detail. INTRODUCTION Crocus sativus L. (Iridaceae), commonly known as saffron, is a perennial stemless herb that is widely cultivated in Iran and other countries such as India and Greece. Commercial saffron comprises the dried red stigma with a small portion of the yellowish style attached.(1) The earliest apparent reference to its cultivation goes back to about 2300 BC; Sargon, the founder of the Aceadian empire, was born at the otherwise unknown village on the Euphrates called Azupirano ‐ the name meaning perhaps \" Saffron town. \" (2) A definite identification of saffron crocuses dates from about 1700‐1600 BC, in the form of a fresco painting in the Palace of Minos at Knossos in Crete. The wild precursor of domesticated saffron crocus was Crocus cartwrightianus. Experts believe saffron was first documented in a 7th centaury BC Assyrian botanical reference compiled under Ashurbanipal. Since then, documentation of saffron's use over the span of 4000 years in the treatment of some 90 illnesses has been uncovered. It is in leaf from October to May, and in flower in October. The flowers are hermaphrodite (have both male and female organs) and are pollinated by bees and butterflies. The plant prefers light (sandy) and medium (loamy) soils, requires well‐drained soil, and can grow in nutritionally poor soil. The flower has three stigmas, which are the distal ends of the plant's carpels. Together with the style, the stalk connecting the stigmas to the rest of the plant are often dried and used in cookin…","author":[{"dropping-particle":"","family":"Rahimi","given":"Maryam","non-dropping-particle":"","parse-names":false,"suffix":""}],"container-title":"BEPLS Bull. Env.Pharmacol. Life Sci","id":"ITEM-1","issue":"43","issued":{"date-parts":[["2015"]]},"page":"69-81","title":"Chemical and Medicinal Properties of Saffron","type":"article-journal","volume":"3"},"uris":["http://www.mendeley.com/documents/?uuid=1e151391-cac3-4e4a-8aad-278aac04729d"]}],"mendeley":{"formattedCitation":"&lt;sup&gt;16&lt;/sup&gt;","plainTextFormattedCitation":"16","previouslyFormattedCitation":"&lt;sup&gt;16&lt;/sup&gt;"},"properties":{"noteIndex":0},"schema":"https://github.com/citation-style-language/schema/raw/master/csl-citation.json"}</w:instrText>
            </w:r>
            <w:r w:rsidR="00F64B10">
              <w:fldChar w:fldCharType="separate"/>
            </w:r>
            <w:r w:rsidR="00F64B10" w:rsidRPr="00F64B10">
              <w:rPr>
                <w:noProof/>
                <w:vertAlign w:val="superscript"/>
              </w:rPr>
              <w:t>16</w:t>
            </w:r>
            <w:r w:rsidR="00F64B10">
              <w:fldChar w:fldCharType="end"/>
            </w:r>
          </w:p>
          <w:p w14:paraId="6E73A374" w14:textId="7BC7D4CA" w:rsidR="007A3DBC" w:rsidRDefault="007A3DBC" w:rsidP="006B1432">
            <w:pPr>
              <w:jc w:val="center"/>
            </w:pPr>
          </w:p>
        </w:tc>
        <w:tc>
          <w:tcPr>
            <w:tcW w:w="2160" w:type="dxa"/>
          </w:tcPr>
          <w:p w14:paraId="65528F4D" w14:textId="77777777" w:rsidR="00854CE9" w:rsidRDefault="00916BE1" w:rsidP="006B1432">
            <w:pPr>
              <w:jc w:val="center"/>
            </w:pPr>
            <w:r>
              <w:rPr>
                <w:rFonts w:ascii="Segoe UI" w:hAnsi="Segoe UI" w:cs="Segoe UI"/>
                <w:color w:val="212121"/>
                <w:shd w:val="clear" w:color="auto" w:fill="FFFFFF"/>
              </w:rPr>
              <w:t>5280805</w:t>
            </w:r>
          </w:p>
        </w:tc>
      </w:tr>
      <w:tr w:rsidR="00344BAF" w14:paraId="53BD300C" w14:textId="77777777" w:rsidTr="00587810">
        <w:trPr>
          <w:trHeight w:val="305"/>
        </w:trPr>
        <w:tc>
          <w:tcPr>
            <w:tcW w:w="1278" w:type="dxa"/>
            <w:vMerge w:val="restart"/>
          </w:tcPr>
          <w:p w14:paraId="46B45D7D" w14:textId="77777777" w:rsidR="00344BAF" w:rsidRDefault="00344BAF" w:rsidP="006B1432">
            <w:pPr>
              <w:jc w:val="center"/>
            </w:pPr>
            <w:r>
              <w:t>10.</w:t>
            </w:r>
          </w:p>
        </w:tc>
        <w:tc>
          <w:tcPr>
            <w:tcW w:w="2250" w:type="dxa"/>
            <w:vMerge w:val="restart"/>
          </w:tcPr>
          <w:p w14:paraId="1073690B" w14:textId="1F2B85BA" w:rsidR="00344BAF" w:rsidRPr="00EF2EB1" w:rsidRDefault="00977AD1" w:rsidP="006B1432">
            <w:pPr>
              <w:jc w:val="center"/>
            </w:pPr>
            <w:r w:rsidRPr="00977AD1">
              <w:rPr>
                <w:i/>
              </w:rPr>
              <w:t>Crotalaria albida</w:t>
            </w:r>
            <w:r w:rsidRPr="00977AD1">
              <w:t xml:space="preserve"> Heyne ex Roth</w:t>
            </w:r>
          </w:p>
        </w:tc>
        <w:tc>
          <w:tcPr>
            <w:tcW w:w="2790" w:type="dxa"/>
          </w:tcPr>
          <w:p w14:paraId="57E3FD1E" w14:textId="77777777" w:rsidR="00344BAF" w:rsidRDefault="00344BAF" w:rsidP="006B1432">
            <w:pPr>
              <w:jc w:val="center"/>
            </w:pPr>
            <w:r>
              <w:t>Croalbinecine</w:t>
            </w:r>
            <w:r w:rsidR="00B410AA">
              <w:fldChar w:fldCharType="begin" w:fldLock="1"/>
            </w:r>
            <w:r w:rsidR="00B410AA">
              <w:instrText>ADDIN CSL_CITATION {"citationItems":[{"id":"ITEM-1","itemData":{"id":"ITEM-1","issued":{"date-parts":[["2018"]]},"title":"CHEMICAL CONSTITUENTS FROM Crotalaria pallida , Morinda citrifolia AND Chlorophyllum molybdites SITI RABEAH BINTI FADZIL FACULTY OF SCIENCE","type":"article-journal"},"uris":["http://www.mendeley.com/documents/?uuid=6f82d70c-278f-44d3-a2c9-af38b7e850df"]}],"mendeley":{"formattedCitation":"&lt;sup&gt;17&lt;/sup&gt;","plainTextFormattedCitation":"17","previouslyFormattedCitation":"&lt;sup&gt;17&lt;/sup&gt;"},"properties":{"noteIndex":0},"schema":"https://github.com/citation-style-language/schema/raw/master/csl-citation.json"}</w:instrText>
            </w:r>
            <w:r w:rsidR="00B410AA">
              <w:fldChar w:fldCharType="separate"/>
            </w:r>
            <w:r w:rsidR="00B410AA" w:rsidRPr="00B410AA">
              <w:rPr>
                <w:noProof/>
                <w:vertAlign w:val="superscript"/>
              </w:rPr>
              <w:t>17</w:t>
            </w:r>
            <w:r w:rsidR="00B410AA">
              <w:fldChar w:fldCharType="end"/>
            </w:r>
          </w:p>
          <w:p w14:paraId="36917C4D" w14:textId="4B31FDD7" w:rsidR="007A3DBC" w:rsidRDefault="007A3DBC" w:rsidP="006B1432">
            <w:pPr>
              <w:jc w:val="center"/>
            </w:pPr>
          </w:p>
        </w:tc>
        <w:tc>
          <w:tcPr>
            <w:tcW w:w="2160" w:type="dxa"/>
          </w:tcPr>
          <w:p w14:paraId="065A5D62" w14:textId="77777777" w:rsidR="00344BAF" w:rsidRDefault="00344BAF" w:rsidP="006B1432">
            <w:pPr>
              <w:jc w:val="center"/>
            </w:pPr>
            <w:r>
              <w:rPr>
                <w:rFonts w:ascii="Segoe UI" w:hAnsi="Segoe UI" w:cs="Segoe UI"/>
                <w:color w:val="212121"/>
                <w:shd w:val="clear" w:color="auto" w:fill="FFFFFF"/>
              </w:rPr>
              <w:t>179524</w:t>
            </w:r>
          </w:p>
        </w:tc>
      </w:tr>
      <w:tr w:rsidR="00344BAF" w14:paraId="56A04D90" w14:textId="77777777" w:rsidTr="00587810">
        <w:trPr>
          <w:trHeight w:val="285"/>
        </w:trPr>
        <w:tc>
          <w:tcPr>
            <w:tcW w:w="1278" w:type="dxa"/>
            <w:vMerge/>
          </w:tcPr>
          <w:p w14:paraId="1BE92616" w14:textId="77777777" w:rsidR="00344BAF" w:rsidRDefault="00344BAF" w:rsidP="006B1432">
            <w:pPr>
              <w:jc w:val="center"/>
            </w:pPr>
          </w:p>
        </w:tc>
        <w:tc>
          <w:tcPr>
            <w:tcW w:w="2250" w:type="dxa"/>
            <w:vMerge/>
          </w:tcPr>
          <w:p w14:paraId="5A66D8C8" w14:textId="77777777" w:rsidR="00344BAF" w:rsidRPr="00EF2EB1" w:rsidRDefault="00344BAF" w:rsidP="006B1432">
            <w:pPr>
              <w:jc w:val="center"/>
            </w:pPr>
          </w:p>
        </w:tc>
        <w:tc>
          <w:tcPr>
            <w:tcW w:w="2790" w:type="dxa"/>
          </w:tcPr>
          <w:p w14:paraId="1AA13DB7" w14:textId="77777777" w:rsidR="00344BAF" w:rsidRDefault="00344BAF" w:rsidP="006B1432">
            <w:pPr>
              <w:jc w:val="center"/>
            </w:pPr>
            <w:r>
              <w:t>Croalbidine</w:t>
            </w:r>
            <w:r w:rsidR="00B410AA">
              <w:fldChar w:fldCharType="begin" w:fldLock="1"/>
            </w:r>
            <w:r w:rsidR="00B410AA">
              <w:instrText>ADDIN CSL_CITATION {"citationItems":[{"id":"ITEM-1","itemData":{"id":"ITEM-1","issued":{"date-parts":[["2018"]]},"title":"CHEMICAL CONSTITUENTS FROM Crotalaria pallida , Morinda citrifolia AND Chlorophyllum molybdites SITI RABEAH BINTI FADZIL FACULTY OF SCIENCE","type":"article-journal"},"uris":["http://www.mendeley.com/documents/?uuid=6f82d70c-278f-44d3-a2c9-af38b7e850df"]}],"mendeley":{"formattedCitation":"&lt;sup&gt;17&lt;/sup&gt;","plainTextFormattedCitation":"17","previouslyFormattedCitation":"&lt;sup&gt;17&lt;/sup&gt;"},"properties":{"noteIndex":0},"schema":"https://github.com/citation-style-language/schema/raw/master/csl-citation.json"}</w:instrText>
            </w:r>
            <w:r w:rsidR="00B410AA">
              <w:fldChar w:fldCharType="separate"/>
            </w:r>
            <w:r w:rsidR="00B410AA" w:rsidRPr="00B410AA">
              <w:rPr>
                <w:noProof/>
                <w:vertAlign w:val="superscript"/>
              </w:rPr>
              <w:t>17</w:t>
            </w:r>
            <w:r w:rsidR="00B410AA">
              <w:fldChar w:fldCharType="end"/>
            </w:r>
          </w:p>
          <w:p w14:paraId="369752BD" w14:textId="607243D5" w:rsidR="007A3DBC" w:rsidRDefault="007A3DBC" w:rsidP="006B1432">
            <w:pPr>
              <w:jc w:val="center"/>
            </w:pPr>
          </w:p>
        </w:tc>
        <w:tc>
          <w:tcPr>
            <w:tcW w:w="2160" w:type="dxa"/>
          </w:tcPr>
          <w:p w14:paraId="664DED95" w14:textId="77777777" w:rsidR="00344BAF" w:rsidRDefault="00344BAF" w:rsidP="006B1432">
            <w:pPr>
              <w:jc w:val="center"/>
              <w:rPr>
                <w:rFonts w:ascii="Segoe UI" w:hAnsi="Segoe UI" w:cs="Segoe UI"/>
                <w:color w:val="212121"/>
                <w:shd w:val="clear" w:color="auto" w:fill="FFFFFF"/>
              </w:rPr>
            </w:pPr>
            <w:r>
              <w:rPr>
                <w:rFonts w:ascii="Segoe UI" w:hAnsi="Segoe UI" w:cs="Segoe UI"/>
                <w:color w:val="212121"/>
                <w:shd w:val="clear" w:color="auto" w:fill="FFFFFF"/>
              </w:rPr>
              <w:t>101297661</w:t>
            </w:r>
          </w:p>
        </w:tc>
      </w:tr>
      <w:tr w:rsidR="00344BAF" w14:paraId="5B92C870" w14:textId="77777777" w:rsidTr="00587810">
        <w:trPr>
          <w:trHeight w:val="330"/>
        </w:trPr>
        <w:tc>
          <w:tcPr>
            <w:tcW w:w="1278" w:type="dxa"/>
            <w:vMerge/>
          </w:tcPr>
          <w:p w14:paraId="5ECC5E62" w14:textId="77777777" w:rsidR="00344BAF" w:rsidRDefault="00344BAF" w:rsidP="006B1432">
            <w:pPr>
              <w:jc w:val="center"/>
            </w:pPr>
          </w:p>
        </w:tc>
        <w:tc>
          <w:tcPr>
            <w:tcW w:w="2250" w:type="dxa"/>
            <w:vMerge/>
          </w:tcPr>
          <w:p w14:paraId="614DC3F8" w14:textId="77777777" w:rsidR="00344BAF" w:rsidRPr="00EF2EB1" w:rsidRDefault="00344BAF" w:rsidP="006B1432">
            <w:pPr>
              <w:jc w:val="center"/>
            </w:pPr>
          </w:p>
        </w:tc>
        <w:tc>
          <w:tcPr>
            <w:tcW w:w="2790" w:type="dxa"/>
          </w:tcPr>
          <w:p w14:paraId="62E3F1F8" w14:textId="77777777" w:rsidR="00344BAF" w:rsidRDefault="00344BAF" w:rsidP="006B1432">
            <w:pPr>
              <w:jc w:val="center"/>
            </w:pPr>
            <w:r>
              <w:t>Neocroalbidinone</w:t>
            </w:r>
            <w:r w:rsidR="00B410AA">
              <w:fldChar w:fldCharType="begin" w:fldLock="1"/>
            </w:r>
            <w:r w:rsidR="00B410AA">
              <w:instrText>ADDIN CSL_CITATION {"citationItems":[{"id":"ITEM-1","itemData":{"id":"ITEM-1","issued":{"date-parts":[["2018"]]},"title":"CHEMICAL CONSTITUENTS FROM Crotalaria pallida , Morinda citrifolia AND Chlorophyllum molybdites SITI RABEAH BINTI FADZIL FACULTY OF SCIENCE","type":"article-journal"},"uris":["http://www.mendeley.com/documents/?uuid=6f82d70c-278f-44d3-a2c9-af38b7e850df"]}],"mendeley":{"formattedCitation":"&lt;sup&gt;17&lt;/sup&gt;","plainTextFormattedCitation":"17","previouslyFormattedCitation":"&lt;sup&gt;17&lt;/sup&gt;"},"properties":{"noteIndex":0},"schema":"https://github.com/citation-style-language/schema/raw/master/csl-citation.json"}</w:instrText>
            </w:r>
            <w:r w:rsidR="00B410AA">
              <w:fldChar w:fldCharType="separate"/>
            </w:r>
            <w:r w:rsidR="00B410AA" w:rsidRPr="00B410AA">
              <w:rPr>
                <w:noProof/>
                <w:vertAlign w:val="superscript"/>
              </w:rPr>
              <w:t>17</w:t>
            </w:r>
            <w:r w:rsidR="00B410AA">
              <w:fldChar w:fldCharType="end"/>
            </w:r>
          </w:p>
          <w:p w14:paraId="7F63F049" w14:textId="36C94835" w:rsidR="007A3DBC" w:rsidRDefault="007A3DBC" w:rsidP="006B1432">
            <w:pPr>
              <w:jc w:val="center"/>
            </w:pPr>
          </w:p>
        </w:tc>
        <w:tc>
          <w:tcPr>
            <w:tcW w:w="2160" w:type="dxa"/>
          </w:tcPr>
          <w:p w14:paraId="38060FA4" w14:textId="77777777" w:rsidR="00344BAF" w:rsidRDefault="00977AD1" w:rsidP="006B1432">
            <w:pPr>
              <w:jc w:val="center"/>
              <w:rPr>
                <w:rFonts w:ascii="Segoe UI" w:hAnsi="Segoe UI" w:cs="Segoe UI"/>
                <w:color w:val="212121"/>
                <w:shd w:val="clear" w:color="auto" w:fill="FFFFFF"/>
              </w:rPr>
            </w:pPr>
            <w:r>
              <w:rPr>
                <w:rFonts w:ascii="Segoe UI" w:hAnsi="Segoe UI" w:cs="Segoe UI"/>
                <w:color w:val="212121"/>
                <w:shd w:val="clear" w:color="auto" w:fill="FFFFFF"/>
              </w:rPr>
              <w:t>102442057</w:t>
            </w:r>
          </w:p>
        </w:tc>
      </w:tr>
      <w:tr w:rsidR="00344BAF" w14:paraId="350AAA01" w14:textId="77777777" w:rsidTr="00587810">
        <w:trPr>
          <w:trHeight w:val="255"/>
        </w:trPr>
        <w:tc>
          <w:tcPr>
            <w:tcW w:w="1278" w:type="dxa"/>
            <w:vMerge/>
          </w:tcPr>
          <w:p w14:paraId="292063EE" w14:textId="77777777" w:rsidR="00344BAF" w:rsidRDefault="00344BAF" w:rsidP="006B1432">
            <w:pPr>
              <w:jc w:val="center"/>
            </w:pPr>
          </w:p>
        </w:tc>
        <w:tc>
          <w:tcPr>
            <w:tcW w:w="2250" w:type="dxa"/>
            <w:vMerge/>
          </w:tcPr>
          <w:p w14:paraId="5AA662DF" w14:textId="77777777" w:rsidR="00344BAF" w:rsidRPr="00EF2EB1" w:rsidRDefault="00344BAF" w:rsidP="006B1432">
            <w:pPr>
              <w:jc w:val="center"/>
            </w:pPr>
          </w:p>
        </w:tc>
        <w:tc>
          <w:tcPr>
            <w:tcW w:w="2790" w:type="dxa"/>
          </w:tcPr>
          <w:p w14:paraId="260EEE5C" w14:textId="77777777" w:rsidR="00344BAF" w:rsidRDefault="00344BAF" w:rsidP="006B1432">
            <w:pPr>
              <w:jc w:val="center"/>
            </w:pPr>
            <w:r>
              <w:t>Neocroalbidine</w:t>
            </w:r>
            <w:r w:rsidR="00B410AA">
              <w:fldChar w:fldCharType="begin" w:fldLock="1"/>
            </w:r>
            <w:r w:rsidR="00C27A63">
              <w:instrText>ADDIN CSL_CITATION {"citationItems":[{"id":"ITEM-1","itemData":{"id":"ITEM-1","issued":{"date-parts":[["2018"]]},"title":"CHEMICAL CONSTITUENTS FROM Crotalaria pallida , Morinda citrifolia AND Chlorophyllum molybdites SITI RABEAH BINTI FADZIL FACULTY OF SCIENCE","type":"article-journal"},"uris":["http://www.mendeley.com/documents/?uuid=6f82d70c-278f-44d3-a2c9-af38b7e850df"]}],"mendeley":{"formattedCitation":"&lt;sup&gt;17&lt;/sup&gt;","plainTextFormattedCitation":"17","previouslyFormattedCitation":"&lt;sup&gt;17&lt;/sup&gt;"},"properties":{"noteIndex":0},"schema":"https://github.com/citation-style-language/schema/raw/master/csl-citation.json"}</w:instrText>
            </w:r>
            <w:r w:rsidR="00B410AA">
              <w:fldChar w:fldCharType="separate"/>
            </w:r>
            <w:r w:rsidR="00B410AA" w:rsidRPr="00B410AA">
              <w:rPr>
                <w:noProof/>
                <w:vertAlign w:val="superscript"/>
              </w:rPr>
              <w:t>17</w:t>
            </w:r>
            <w:r w:rsidR="00B410AA">
              <w:fldChar w:fldCharType="end"/>
            </w:r>
          </w:p>
          <w:p w14:paraId="3C2BF4CE" w14:textId="5DC69354" w:rsidR="007A3DBC" w:rsidRDefault="007A3DBC" w:rsidP="006B1432">
            <w:pPr>
              <w:jc w:val="center"/>
            </w:pPr>
          </w:p>
        </w:tc>
        <w:tc>
          <w:tcPr>
            <w:tcW w:w="2160" w:type="dxa"/>
          </w:tcPr>
          <w:p w14:paraId="7D5B5CF9" w14:textId="77777777" w:rsidR="00344BAF" w:rsidRDefault="00977AD1" w:rsidP="006B1432">
            <w:pPr>
              <w:jc w:val="center"/>
              <w:rPr>
                <w:rFonts w:ascii="Segoe UI" w:hAnsi="Segoe UI" w:cs="Segoe UI"/>
                <w:color w:val="212121"/>
                <w:shd w:val="clear" w:color="auto" w:fill="FFFFFF"/>
              </w:rPr>
            </w:pPr>
            <w:r>
              <w:rPr>
                <w:rFonts w:ascii="Segoe UI" w:hAnsi="Segoe UI" w:cs="Segoe UI"/>
                <w:color w:val="212121"/>
                <w:shd w:val="clear" w:color="auto" w:fill="FFFFFF"/>
              </w:rPr>
              <w:t>102442056</w:t>
            </w:r>
          </w:p>
        </w:tc>
      </w:tr>
      <w:tr w:rsidR="008C5DCE" w14:paraId="7D0E2846" w14:textId="77777777" w:rsidTr="000F6E8C">
        <w:trPr>
          <w:trHeight w:val="665"/>
        </w:trPr>
        <w:tc>
          <w:tcPr>
            <w:tcW w:w="1278" w:type="dxa"/>
            <w:vMerge w:val="restart"/>
          </w:tcPr>
          <w:p w14:paraId="7528B16A" w14:textId="77777777" w:rsidR="008C5DCE" w:rsidRDefault="008C5DCE" w:rsidP="006B1432">
            <w:pPr>
              <w:jc w:val="center"/>
            </w:pPr>
            <w:r>
              <w:t>11.</w:t>
            </w:r>
          </w:p>
        </w:tc>
        <w:tc>
          <w:tcPr>
            <w:tcW w:w="2250" w:type="dxa"/>
            <w:vMerge w:val="restart"/>
          </w:tcPr>
          <w:p w14:paraId="352B3388" w14:textId="201E6AAD" w:rsidR="008C5DCE" w:rsidRPr="00EF2EB1" w:rsidRDefault="008C5DCE" w:rsidP="006B1432">
            <w:pPr>
              <w:jc w:val="center"/>
            </w:pPr>
            <w:r w:rsidRPr="00E70AF9">
              <w:rPr>
                <w:i/>
              </w:rPr>
              <w:t>Cucumis sativus</w:t>
            </w:r>
            <w:r w:rsidRPr="00E70AF9">
              <w:t xml:space="preserve"> Linn.</w:t>
            </w:r>
          </w:p>
        </w:tc>
        <w:tc>
          <w:tcPr>
            <w:tcW w:w="2790" w:type="dxa"/>
          </w:tcPr>
          <w:p w14:paraId="5ECFCEC1" w14:textId="77777777" w:rsidR="008C5DCE" w:rsidRDefault="008D76B4" w:rsidP="006B1432">
            <w:pPr>
              <w:jc w:val="center"/>
            </w:pPr>
            <w:r>
              <w:t>Avenasterol</w:t>
            </w:r>
            <w:r w:rsidR="00C27A63">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C27A63">
              <w:fldChar w:fldCharType="separate"/>
            </w:r>
            <w:r w:rsidR="00C27A63" w:rsidRPr="00C27A63">
              <w:rPr>
                <w:noProof/>
                <w:vertAlign w:val="superscript"/>
              </w:rPr>
              <w:t>18</w:t>
            </w:r>
            <w:r w:rsidR="00C27A63">
              <w:fldChar w:fldCharType="end"/>
            </w:r>
          </w:p>
          <w:p w14:paraId="5564C458" w14:textId="25DB0808" w:rsidR="007A3DBC" w:rsidRDefault="007A3DBC" w:rsidP="006B1432">
            <w:pPr>
              <w:jc w:val="center"/>
            </w:pPr>
          </w:p>
        </w:tc>
        <w:tc>
          <w:tcPr>
            <w:tcW w:w="2160" w:type="dxa"/>
          </w:tcPr>
          <w:p w14:paraId="15CD38F1" w14:textId="77777777" w:rsidR="008C5DCE" w:rsidRDefault="008D76B4" w:rsidP="006B1432">
            <w:pPr>
              <w:jc w:val="center"/>
              <w:rPr>
                <w:rFonts w:ascii="Segoe UI" w:hAnsi="Segoe UI" w:cs="Segoe UI"/>
                <w:color w:val="212121"/>
                <w:shd w:val="clear" w:color="auto" w:fill="FFFFFF"/>
              </w:rPr>
            </w:pPr>
            <w:r>
              <w:rPr>
                <w:rFonts w:ascii="Segoe UI" w:hAnsi="Segoe UI" w:cs="Segoe UI"/>
                <w:color w:val="212121"/>
                <w:shd w:val="clear" w:color="auto" w:fill="FFFFFF"/>
              </w:rPr>
              <w:t>12795736</w:t>
            </w:r>
          </w:p>
        </w:tc>
      </w:tr>
      <w:tr w:rsidR="008C5DCE" w14:paraId="5F5C776B" w14:textId="77777777" w:rsidTr="00587810">
        <w:trPr>
          <w:trHeight w:val="315"/>
        </w:trPr>
        <w:tc>
          <w:tcPr>
            <w:tcW w:w="1278" w:type="dxa"/>
            <w:vMerge/>
          </w:tcPr>
          <w:p w14:paraId="232C0483" w14:textId="77777777" w:rsidR="008C5DCE" w:rsidRDefault="008C5DCE" w:rsidP="006B1432">
            <w:pPr>
              <w:jc w:val="center"/>
            </w:pPr>
          </w:p>
        </w:tc>
        <w:tc>
          <w:tcPr>
            <w:tcW w:w="2250" w:type="dxa"/>
            <w:vMerge/>
          </w:tcPr>
          <w:p w14:paraId="6AB5CB76" w14:textId="77777777" w:rsidR="008C5DCE" w:rsidRPr="00E70AF9" w:rsidRDefault="008C5DCE" w:rsidP="006B1432">
            <w:pPr>
              <w:jc w:val="center"/>
            </w:pPr>
          </w:p>
        </w:tc>
        <w:tc>
          <w:tcPr>
            <w:tcW w:w="2790" w:type="dxa"/>
          </w:tcPr>
          <w:p w14:paraId="3EDA0346" w14:textId="77777777" w:rsidR="008C5DCE" w:rsidRDefault="008C5DCE" w:rsidP="006B1432">
            <w:pPr>
              <w:jc w:val="center"/>
            </w:pPr>
            <w:r>
              <w:t>alpha-spina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5B4B5EB5" w14:textId="653BB6A0" w:rsidR="007A3DBC" w:rsidRDefault="007A3DBC" w:rsidP="006B1432">
            <w:pPr>
              <w:jc w:val="center"/>
            </w:pPr>
          </w:p>
        </w:tc>
        <w:tc>
          <w:tcPr>
            <w:tcW w:w="2160" w:type="dxa"/>
          </w:tcPr>
          <w:p w14:paraId="757D34B8"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1331</w:t>
            </w:r>
          </w:p>
        </w:tc>
      </w:tr>
      <w:tr w:rsidR="008C5DCE" w14:paraId="4A171D6D" w14:textId="77777777" w:rsidTr="00587810">
        <w:trPr>
          <w:trHeight w:val="270"/>
        </w:trPr>
        <w:tc>
          <w:tcPr>
            <w:tcW w:w="1278" w:type="dxa"/>
            <w:vMerge/>
          </w:tcPr>
          <w:p w14:paraId="795E3862" w14:textId="77777777" w:rsidR="008C5DCE" w:rsidRDefault="008C5DCE" w:rsidP="006B1432">
            <w:pPr>
              <w:jc w:val="center"/>
            </w:pPr>
          </w:p>
        </w:tc>
        <w:tc>
          <w:tcPr>
            <w:tcW w:w="2250" w:type="dxa"/>
            <w:vMerge/>
          </w:tcPr>
          <w:p w14:paraId="2EA5F2C0" w14:textId="77777777" w:rsidR="008C5DCE" w:rsidRPr="00E70AF9" w:rsidRDefault="008C5DCE" w:rsidP="006B1432">
            <w:pPr>
              <w:jc w:val="center"/>
            </w:pPr>
          </w:p>
        </w:tc>
        <w:tc>
          <w:tcPr>
            <w:tcW w:w="2790" w:type="dxa"/>
          </w:tcPr>
          <w:p w14:paraId="72696F8C" w14:textId="77777777" w:rsidR="008C5DCE" w:rsidRDefault="00CA395C" w:rsidP="006B1432">
            <w:pPr>
              <w:jc w:val="center"/>
            </w:pPr>
            <w:r>
              <w:t>Cucurbitacin S</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2F5E8000" w14:textId="4CBC6487" w:rsidR="007A3DBC" w:rsidRDefault="007A3DBC" w:rsidP="006B1432">
            <w:pPr>
              <w:jc w:val="center"/>
            </w:pPr>
          </w:p>
        </w:tc>
        <w:tc>
          <w:tcPr>
            <w:tcW w:w="2160" w:type="dxa"/>
          </w:tcPr>
          <w:p w14:paraId="57614814"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119287</w:t>
            </w:r>
          </w:p>
        </w:tc>
      </w:tr>
      <w:tr w:rsidR="008C5DCE" w14:paraId="4A170387" w14:textId="77777777" w:rsidTr="00587810">
        <w:trPr>
          <w:trHeight w:val="287"/>
        </w:trPr>
        <w:tc>
          <w:tcPr>
            <w:tcW w:w="1278" w:type="dxa"/>
            <w:vMerge/>
          </w:tcPr>
          <w:p w14:paraId="73D0C998" w14:textId="77777777" w:rsidR="008C5DCE" w:rsidRDefault="008C5DCE" w:rsidP="006B1432">
            <w:pPr>
              <w:jc w:val="center"/>
            </w:pPr>
          </w:p>
        </w:tc>
        <w:tc>
          <w:tcPr>
            <w:tcW w:w="2250" w:type="dxa"/>
            <w:vMerge/>
          </w:tcPr>
          <w:p w14:paraId="2BD2B4BF" w14:textId="77777777" w:rsidR="008C5DCE" w:rsidRPr="00E70AF9" w:rsidRDefault="008C5DCE" w:rsidP="006B1432">
            <w:pPr>
              <w:jc w:val="center"/>
            </w:pPr>
          </w:p>
        </w:tc>
        <w:tc>
          <w:tcPr>
            <w:tcW w:w="2790" w:type="dxa"/>
          </w:tcPr>
          <w:p w14:paraId="7E1F90A9" w14:textId="77777777" w:rsidR="008C5DCE" w:rsidRDefault="008C5DCE" w:rsidP="006B1432">
            <w:pPr>
              <w:jc w:val="center"/>
            </w:pPr>
            <w:r w:rsidRPr="00004A1D">
              <w:t>ascorb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4D6CC5D9" w14:textId="51E94C43" w:rsidR="007A3DBC" w:rsidRPr="00452962" w:rsidRDefault="007A3DBC" w:rsidP="006B1432">
            <w:pPr>
              <w:jc w:val="center"/>
            </w:pPr>
          </w:p>
        </w:tc>
        <w:tc>
          <w:tcPr>
            <w:tcW w:w="2160" w:type="dxa"/>
          </w:tcPr>
          <w:p w14:paraId="60EEF417"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54670067</w:t>
            </w:r>
          </w:p>
        </w:tc>
      </w:tr>
      <w:tr w:rsidR="008C5DCE" w14:paraId="264EE30C" w14:textId="77777777" w:rsidTr="00587810">
        <w:trPr>
          <w:trHeight w:val="278"/>
        </w:trPr>
        <w:tc>
          <w:tcPr>
            <w:tcW w:w="1278" w:type="dxa"/>
            <w:vMerge/>
          </w:tcPr>
          <w:p w14:paraId="6FEF1E78" w14:textId="77777777" w:rsidR="008C5DCE" w:rsidRDefault="008C5DCE" w:rsidP="006B1432">
            <w:pPr>
              <w:jc w:val="center"/>
            </w:pPr>
          </w:p>
        </w:tc>
        <w:tc>
          <w:tcPr>
            <w:tcW w:w="2250" w:type="dxa"/>
            <w:vMerge/>
          </w:tcPr>
          <w:p w14:paraId="4370C5EC" w14:textId="77777777" w:rsidR="008C5DCE" w:rsidRPr="00E70AF9" w:rsidRDefault="008C5DCE" w:rsidP="006B1432">
            <w:pPr>
              <w:jc w:val="center"/>
            </w:pPr>
          </w:p>
        </w:tc>
        <w:tc>
          <w:tcPr>
            <w:tcW w:w="2790" w:type="dxa"/>
          </w:tcPr>
          <w:p w14:paraId="6B072716" w14:textId="77777777" w:rsidR="008C5DCE" w:rsidRDefault="008C5DCE" w:rsidP="006B1432">
            <w:pPr>
              <w:jc w:val="center"/>
            </w:pPr>
            <w:r>
              <w:t>ole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5865D0F7" w14:textId="1BFD99EF" w:rsidR="007A3DBC" w:rsidRDefault="007A3DBC" w:rsidP="006B1432">
            <w:pPr>
              <w:jc w:val="center"/>
            </w:pPr>
          </w:p>
        </w:tc>
        <w:tc>
          <w:tcPr>
            <w:tcW w:w="2160" w:type="dxa"/>
          </w:tcPr>
          <w:p w14:paraId="550E7297"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445639</w:t>
            </w:r>
          </w:p>
        </w:tc>
      </w:tr>
      <w:tr w:rsidR="008C5DCE" w14:paraId="2E8AA5DA" w14:textId="77777777" w:rsidTr="00587810">
        <w:trPr>
          <w:trHeight w:val="293"/>
        </w:trPr>
        <w:tc>
          <w:tcPr>
            <w:tcW w:w="1278" w:type="dxa"/>
            <w:vMerge/>
          </w:tcPr>
          <w:p w14:paraId="3B69152F" w14:textId="77777777" w:rsidR="008C5DCE" w:rsidRDefault="008C5DCE" w:rsidP="006B1432">
            <w:pPr>
              <w:jc w:val="center"/>
            </w:pPr>
          </w:p>
        </w:tc>
        <w:tc>
          <w:tcPr>
            <w:tcW w:w="2250" w:type="dxa"/>
            <w:vMerge/>
          </w:tcPr>
          <w:p w14:paraId="495E6D09" w14:textId="77777777" w:rsidR="008C5DCE" w:rsidRPr="00E70AF9" w:rsidRDefault="008C5DCE" w:rsidP="006B1432">
            <w:pPr>
              <w:jc w:val="center"/>
            </w:pPr>
          </w:p>
        </w:tc>
        <w:tc>
          <w:tcPr>
            <w:tcW w:w="2790" w:type="dxa"/>
          </w:tcPr>
          <w:p w14:paraId="40245F5D" w14:textId="77777777" w:rsidR="008C5DCE" w:rsidRDefault="003D0594" w:rsidP="006B1432">
            <w:pPr>
              <w:jc w:val="center"/>
            </w:pPr>
            <w:r w:rsidRPr="00004A1D">
              <w:t>T</w:t>
            </w:r>
            <w:r w:rsidR="008C5DCE" w:rsidRPr="00004A1D">
              <w:t>ricosanoic</w:t>
            </w:r>
            <w:r>
              <w:t xml:space="preserve"> acid</w:t>
            </w:r>
            <w:r>
              <w:fldChar w:fldCharType="begin" w:fldLock="1"/>
            </w:r>
            <w:r>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fldChar w:fldCharType="separate"/>
            </w:r>
            <w:r w:rsidRPr="003D0594">
              <w:rPr>
                <w:noProof/>
                <w:vertAlign w:val="superscript"/>
              </w:rPr>
              <w:t>18</w:t>
            </w:r>
            <w:r>
              <w:fldChar w:fldCharType="end"/>
            </w:r>
          </w:p>
          <w:p w14:paraId="4689DE9E" w14:textId="0C7358DA" w:rsidR="007A3DBC" w:rsidRDefault="007A3DBC" w:rsidP="006B1432">
            <w:pPr>
              <w:jc w:val="center"/>
            </w:pPr>
          </w:p>
        </w:tc>
        <w:tc>
          <w:tcPr>
            <w:tcW w:w="2160" w:type="dxa"/>
          </w:tcPr>
          <w:p w14:paraId="322E1FE7"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17085</w:t>
            </w:r>
          </w:p>
        </w:tc>
      </w:tr>
      <w:tr w:rsidR="008C5DCE" w14:paraId="1F5A67B6" w14:textId="77777777" w:rsidTr="00587810">
        <w:trPr>
          <w:trHeight w:val="285"/>
        </w:trPr>
        <w:tc>
          <w:tcPr>
            <w:tcW w:w="1278" w:type="dxa"/>
            <w:vMerge/>
          </w:tcPr>
          <w:p w14:paraId="18097A3C" w14:textId="77777777" w:rsidR="008C5DCE" w:rsidRDefault="008C5DCE" w:rsidP="006B1432">
            <w:pPr>
              <w:jc w:val="center"/>
            </w:pPr>
          </w:p>
        </w:tc>
        <w:tc>
          <w:tcPr>
            <w:tcW w:w="2250" w:type="dxa"/>
            <w:vMerge/>
          </w:tcPr>
          <w:p w14:paraId="3EA301B3" w14:textId="77777777" w:rsidR="008C5DCE" w:rsidRPr="00E70AF9" w:rsidRDefault="008C5DCE" w:rsidP="006B1432">
            <w:pPr>
              <w:jc w:val="center"/>
            </w:pPr>
          </w:p>
        </w:tc>
        <w:tc>
          <w:tcPr>
            <w:tcW w:w="2790" w:type="dxa"/>
          </w:tcPr>
          <w:p w14:paraId="0495913E" w14:textId="77777777" w:rsidR="008C5DCE" w:rsidRDefault="008C5DCE" w:rsidP="006B1432">
            <w:pPr>
              <w:jc w:val="center"/>
            </w:pPr>
            <w:r>
              <w:t>Laur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0E8508D2" w14:textId="4E6B4727" w:rsidR="007A3DBC" w:rsidRPr="00004A1D" w:rsidRDefault="007A3DBC" w:rsidP="006B1432">
            <w:pPr>
              <w:jc w:val="center"/>
            </w:pPr>
          </w:p>
        </w:tc>
        <w:tc>
          <w:tcPr>
            <w:tcW w:w="2160" w:type="dxa"/>
          </w:tcPr>
          <w:p w14:paraId="20B01D22"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3893</w:t>
            </w:r>
          </w:p>
        </w:tc>
      </w:tr>
      <w:tr w:rsidR="008C5DCE" w14:paraId="7B0A09B1" w14:textId="77777777" w:rsidTr="00587810">
        <w:trPr>
          <w:trHeight w:val="276"/>
        </w:trPr>
        <w:tc>
          <w:tcPr>
            <w:tcW w:w="1278" w:type="dxa"/>
            <w:vMerge/>
          </w:tcPr>
          <w:p w14:paraId="6A497A18" w14:textId="77777777" w:rsidR="008C5DCE" w:rsidRDefault="008C5DCE" w:rsidP="006B1432">
            <w:pPr>
              <w:jc w:val="center"/>
            </w:pPr>
          </w:p>
        </w:tc>
        <w:tc>
          <w:tcPr>
            <w:tcW w:w="2250" w:type="dxa"/>
            <w:vMerge/>
          </w:tcPr>
          <w:p w14:paraId="1FDDE7C7" w14:textId="77777777" w:rsidR="008C5DCE" w:rsidRPr="00E70AF9" w:rsidRDefault="008C5DCE" w:rsidP="006B1432">
            <w:pPr>
              <w:jc w:val="center"/>
            </w:pPr>
          </w:p>
        </w:tc>
        <w:tc>
          <w:tcPr>
            <w:tcW w:w="2790" w:type="dxa"/>
          </w:tcPr>
          <w:p w14:paraId="693FDBEC" w14:textId="77777777" w:rsidR="008C5DCE" w:rsidRDefault="008C5DCE" w:rsidP="006B1432">
            <w:pPr>
              <w:jc w:val="center"/>
            </w:pPr>
            <w:r>
              <w:t>Myristic</w:t>
            </w:r>
            <w:r w:rsidR="00CA395C">
              <w:t xml:space="preserve">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1F1176D7" w14:textId="78F1A47A" w:rsidR="007A3DBC" w:rsidRDefault="007A3DBC" w:rsidP="006B1432">
            <w:pPr>
              <w:jc w:val="center"/>
            </w:pPr>
          </w:p>
        </w:tc>
        <w:tc>
          <w:tcPr>
            <w:tcW w:w="2160" w:type="dxa"/>
          </w:tcPr>
          <w:p w14:paraId="7C08DCC2" w14:textId="77777777" w:rsidR="008C5DCE" w:rsidRDefault="00CA395C" w:rsidP="006B1432">
            <w:pPr>
              <w:jc w:val="center"/>
              <w:rPr>
                <w:rFonts w:ascii="Segoe UI" w:hAnsi="Segoe UI" w:cs="Segoe UI"/>
                <w:color w:val="212121"/>
                <w:shd w:val="clear" w:color="auto" w:fill="FFFFFF"/>
              </w:rPr>
            </w:pPr>
            <w:r>
              <w:rPr>
                <w:rFonts w:ascii="Segoe UI" w:hAnsi="Segoe UI" w:cs="Segoe UI"/>
                <w:color w:val="212121"/>
                <w:shd w:val="clear" w:color="auto" w:fill="FFFFFF"/>
              </w:rPr>
              <w:t>11005</w:t>
            </w:r>
          </w:p>
        </w:tc>
      </w:tr>
      <w:tr w:rsidR="008C5DCE" w14:paraId="082EEE48" w14:textId="77777777" w:rsidTr="00587810">
        <w:trPr>
          <w:trHeight w:val="270"/>
        </w:trPr>
        <w:tc>
          <w:tcPr>
            <w:tcW w:w="1278" w:type="dxa"/>
            <w:vMerge/>
          </w:tcPr>
          <w:p w14:paraId="4B22B805" w14:textId="77777777" w:rsidR="008C5DCE" w:rsidRDefault="008C5DCE" w:rsidP="006B1432">
            <w:pPr>
              <w:jc w:val="center"/>
            </w:pPr>
          </w:p>
        </w:tc>
        <w:tc>
          <w:tcPr>
            <w:tcW w:w="2250" w:type="dxa"/>
            <w:vMerge/>
          </w:tcPr>
          <w:p w14:paraId="0DFA873D" w14:textId="77777777" w:rsidR="008C5DCE" w:rsidRPr="00E70AF9" w:rsidRDefault="008C5DCE" w:rsidP="006B1432">
            <w:pPr>
              <w:jc w:val="center"/>
            </w:pPr>
          </w:p>
        </w:tc>
        <w:tc>
          <w:tcPr>
            <w:tcW w:w="2790" w:type="dxa"/>
          </w:tcPr>
          <w:p w14:paraId="7E3211B1" w14:textId="77777777" w:rsidR="008C5DCE" w:rsidRDefault="003D0594" w:rsidP="006B1432">
            <w:pPr>
              <w:jc w:val="center"/>
            </w:pPr>
            <w:r>
              <w:t>Tricosenoic acid</w:t>
            </w:r>
            <w:r>
              <w:fldChar w:fldCharType="begin" w:fldLock="1"/>
            </w:r>
            <w:r>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fldChar w:fldCharType="separate"/>
            </w:r>
            <w:r w:rsidRPr="003D0594">
              <w:rPr>
                <w:noProof/>
                <w:vertAlign w:val="superscript"/>
              </w:rPr>
              <w:t>18</w:t>
            </w:r>
            <w:r>
              <w:fldChar w:fldCharType="end"/>
            </w:r>
          </w:p>
          <w:p w14:paraId="5F22E675" w14:textId="355AF9E8" w:rsidR="000F6E8C" w:rsidRDefault="000F6E8C" w:rsidP="006B1432">
            <w:pPr>
              <w:jc w:val="center"/>
            </w:pPr>
          </w:p>
        </w:tc>
        <w:tc>
          <w:tcPr>
            <w:tcW w:w="2160" w:type="dxa"/>
          </w:tcPr>
          <w:p w14:paraId="58EFF24A" w14:textId="77777777" w:rsidR="008C5DCE" w:rsidRDefault="00327A43" w:rsidP="006B1432">
            <w:pPr>
              <w:jc w:val="center"/>
              <w:rPr>
                <w:rFonts w:ascii="Segoe UI" w:hAnsi="Segoe UI" w:cs="Segoe UI"/>
                <w:color w:val="212121"/>
                <w:shd w:val="clear" w:color="auto" w:fill="FFFFFF"/>
              </w:rPr>
            </w:pPr>
            <w:r>
              <w:rPr>
                <w:rFonts w:ascii="Segoe UI" w:hAnsi="Segoe UI" w:cs="Segoe UI"/>
                <w:color w:val="212121"/>
                <w:shd w:val="clear" w:color="auto" w:fill="FFFFFF"/>
              </w:rPr>
              <w:t>19374244</w:t>
            </w:r>
          </w:p>
        </w:tc>
      </w:tr>
      <w:tr w:rsidR="00327A43" w14:paraId="4C5C84DB" w14:textId="77777777" w:rsidTr="00587810">
        <w:trPr>
          <w:trHeight w:val="252"/>
        </w:trPr>
        <w:tc>
          <w:tcPr>
            <w:tcW w:w="1278" w:type="dxa"/>
            <w:vMerge/>
          </w:tcPr>
          <w:p w14:paraId="0B77FB21" w14:textId="77777777" w:rsidR="00327A43" w:rsidRDefault="00327A43" w:rsidP="006B1432">
            <w:pPr>
              <w:jc w:val="center"/>
            </w:pPr>
          </w:p>
        </w:tc>
        <w:tc>
          <w:tcPr>
            <w:tcW w:w="2250" w:type="dxa"/>
            <w:vMerge/>
          </w:tcPr>
          <w:p w14:paraId="14E9D298" w14:textId="77777777" w:rsidR="00327A43" w:rsidRPr="00E70AF9" w:rsidRDefault="00327A43" w:rsidP="006B1432">
            <w:pPr>
              <w:jc w:val="center"/>
            </w:pPr>
          </w:p>
        </w:tc>
        <w:tc>
          <w:tcPr>
            <w:tcW w:w="2790" w:type="dxa"/>
          </w:tcPr>
          <w:p w14:paraId="529130D4" w14:textId="77777777" w:rsidR="00327A43" w:rsidRDefault="00327A43" w:rsidP="006B1432">
            <w:pPr>
              <w:jc w:val="center"/>
            </w:pPr>
            <w:r>
              <w:t>lignocer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6940CE22" w14:textId="51E4D376" w:rsidR="007A3DBC" w:rsidRDefault="007A3DBC" w:rsidP="006B1432">
            <w:pPr>
              <w:jc w:val="center"/>
            </w:pPr>
          </w:p>
        </w:tc>
        <w:tc>
          <w:tcPr>
            <w:tcW w:w="2160" w:type="dxa"/>
          </w:tcPr>
          <w:p w14:paraId="7630E20A" w14:textId="77777777" w:rsidR="00327A43" w:rsidRDefault="00327A43" w:rsidP="006B1432">
            <w:pPr>
              <w:jc w:val="center"/>
              <w:rPr>
                <w:rFonts w:ascii="Segoe UI" w:hAnsi="Segoe UI" w:cs="Segoe UI"/>
                <w:color w:val="212121"/>
                <w:shd w:val="clear" w:color="auto" w:fill="FFFFFF"/>
              </w:rPr>
            </w:pPr>
            <w:r>
              <w:rPr>
                <w:rFonts w:ascii="Segoe UI" w:hAnsi="Segoe UI" w:cs="Segoe UI"/>
                <w:color w:val="212121"/>
                <w:shd w:val="clear" w:color="auto" w:fill="FFFFFF"/>
              </w:rPr>
              <w:t>11197</w:t>
            </w:r>
          </w:p>
        </w:tc>
      </w:tr>
      <w:tr w:rsidR="008C5DCE" w14:paraId="4C4E118F" w14:textId="77777777" w:rsidTr="00587810">
        <w:trPr>
          <w:trHeight w:val="324"/>
        </w:trPr>
        <w:tc>
          <w:tcPr>
            <w:tcW w:w="1278" w:type="dxa"/>
            <w:vMerge/>
          </w:tcPr>
          <w:p w14:paraId="14619CB4" w14:textId="77777777" w:rsidR="008C5DCE" w:rsidRDefault="008C5DCE" w:rsidP="006B1432">
            <w:pPr>
              <w:jc w:val="center"/>
            </w:pPr>
          </w:p>
        </w:tc>
        <w:tc>
          <w:tcPr>
            <w:tcW w:w="2250" w:type="dxa"/>
            <w:vMerge/>
          </w:tcPr>
          <w:p w14:paraId="7FC56261" w14:textId="77777777" w:rsidR="008C5DCE" w:rsidRPr="00E70AF9" w:rsidRDefault="008C5DCE" w:rsidP="006B1432">
            <w:pPr>
              <w:jc w:val="center"/>
            </w:pPr>
          </w:p>
        </w:tc>
        <w:tc>
          <w:tcPr>
            <w:tcW w:w="2790" w:type="dxa"/>
          </w:tcPr>
          <w:p w14:paraId="7136D758" w14:textId="77777777" w:rsidR="008C5DCE" w:rsidRDefault="00327A43" w:rsidP="006B1432">
            <w:pPr>
              <w:jc w:val="center"/>
            </w:pPr>
            <w:r>
              <w:t>nervon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525C1DE5" w14:textId="270B227D" w:rsidR="007A3DBC" w:rsidRDefault="007A3DBC" w:rsidP="006B1432">
            <w:pPr>
              <w:jc w:val="center"/>
            </w:pPr>
          </w:p>
        </w:tc>
        <w:tc>
          <w:tcPr>
            <w:tcW w:w="2160" w:type="dxa"/>
          </w:tcPr>
          <w:p w14:paraId="32F3C15E" w14:textId="77777777" w:rsidR="008C5DCE" w:rsidRDefault="00327A43"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1120</w:t>
            </w:r>
          </w:p>
        </w:tc>
      </w:tr>
      <w:tr w:rsidR="008C5DCE" w14:paraId="247BB886" w14:textId="77777777" w:rsidTr="00587810">
        <w:trPr>
          <w:trHeight w:val="246"/>
        </w:trPr>
        <w:tc>
          <w:tcPr>
            <w:tcW w:w="1278" w:type="dxa"/>
            <w:vMerge/>
          </w:tcPr>
          <w:p w14:paraId="6A046FB1" w14:textId="77777777" w:rsidR="008C5DCE" w:rsidRDefault="008C5DCE" w:rsidP="006B1432">
            <w:pPr>
              <w:jc w:val="center"/>
            </w:pPr>
          </w:p>
        </w:tc>
        <w:tc>
          <w:tcPr>
            <w:tcW w:w="2250" w:type="dxa"/>
            <w:vMerge/>
          </w:tcPr>
          <w:p w14:paraId="473DC3D9" w14:textId="77777777" w:rsidR="008C5DCE" w:rsidRPr="00E70AF9" w:rsidRDefault="008C5DCE" w:rsidP="006B1432">
            <w:pPr>
              <w:jc w:val="center"/>
            </w:pPr>
          </w:p>
        </w:tc>
        <w:tc>
          <w:tcPr>
            <w:tcW w:w="2790" w:type="dxa"/>
          </w:tcPr>
          <w:p w14:paraId="1F9AB314" w14:textId="77777777" w:rsidR="008C5DCE" w:rsidRDefault="008C5DCE" w:rsidP="006B1432">
            <w:pPr>
              <w:jc w:val="center"/>
            </w:pPr>
            <w:r w:rsidRPr="00200B0C">
              <w:t>vitamin B</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278F40EA" w14:textId="5FF0452D" w:rsidR="007A3DBC" w:rsidRPr="00004A1D" w:rsidRDefault="007A3DBC" w:rsidP="006B1432">
            <w:pPr>
              <w:jc w:val="center"/>
            </w:pPr>
          </w:p>
        </w:tc>
        <w:tc>
          <w:tcPr>
            <w:tcW w:w="2160" w:type="dxa"/>
          </w:tcPr>
          <w:p w14:paraId="3DBA05C2"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936</w:t>
            </w:r>
          </w:p>
        </w:tc>
      </w:tr>
      <w:tr w:rsidR="008C5DCE" w14:paraId="276EFAFC" w14:textId="77777777" w:rsidTr="00587810">
        <w:trPr>
          <w:trHeight w:val="270"/>
        </w:trPr>
        <w:tc>
          <w:tcPr>
            <w:tcW w:w="1278" w:type="dxa"/>
            <w:vMerge/>
          </w:tcPr>
          <w:p w14:paraId="3962A660" w14:textId="77777777" w:rsidR="008C5DCE" w:rsidRDefault="008C5DCE" w:rsidP="006B1432">
            <w:pPr>
              <w:jc w:val="center"/>
            </w:pPr>
          </w:p>
        </w:tc>
        <w:tc>
          <w:tcPr>
            <w:tcW w:w="2250" w:type="dxa"/>
            <w:vMerge/>
          </w:tcPr>
          <w:p w14:paraId="18958579" w14:textId="77777777" w:rsidR="008C5DCE" w:rsidRPr="00E70AF9" w:rsidRDefault="008C5DCE" w:rsidP="006B1432">
            <w:pPr>
              <w:jc w:val="center"/>
            </w:pPr>
          </w:p>
        </w:tc>
        <w:tc>
          <w:tcPr>
            <w:tcW w:w="2790" w:type="dxa"/>
          </w:tcPr>
          <w:p w14:paraId="5C4A6D21" w14:textId="77777777" w:rsidR="008C5DCE" w:rsidRDefault="008C5DCE" w:rsidP="006B1432">
            <w:pPr>
              <w:jc w:val="center"/>
            </w:pPr>
            <w:r>
              <w:t>stear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3B2E2935" w14:textId="0CD4D70B" w:rsidR="007A3DBC" w:rsidRPr="00200B0C" w:rsidRDefault="007A3DBC" w:rsidP="006B1432">
            <w:pPr>
              <w:jc w:val="center"/>
            </w:pPr>
          </w:p>
        </w:tc>
        <w:tc>
          <w:tcPr>
            <w:tcW w:w="2160" w:type="dxa"/>
          </w:tcPr>
          <w:p w14:paraId="74EF9D35"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1</w:t>
            </w:r>
          </w:p>
        </w:tc>
      </w:tr>
      <w:tr w:rsidR="008C5DCE" w14:paraId="579B4267" w14:textId="77777777" w:rsidTr="00587810">
        <w:trPr>
          <w:trHeight w:val="255"/>
        </w:trPr>
        <w:tc>
          <w:tcPr>
            <w:tcW w:w="1278" w:type="dxa"/>
            <w:vMerge/>
          </w:tcPr>
          <w:p w14:paraId="679F4B6B" w14:textId="77777777" w:rsidR="008C5DCE" w:rsidRDefault="008C5DCE" w:rsidP="006B1432">
            <w:pPr>
              <w:jc w:val="center"/>
            </w:pPr>
          </w:p>
        </w:tc>
        <w:tc>
          <w:tcPr>
            <w:tcW w:w="2250" w:type="dxa"/>
            <w:vMerge/>
          </w:tcPr>
          <w:p w14:paraId="651D38B6" w14:textId="77777777" w:rsidR="008C5DCE" w:rsidRPr="00E70AF9" w:rsidRDefault="008C5DCE" w:rsidP="006B1432">
            <w:pPr>
              <w:jc w:val="center"/>
            </w:pPr>
          </w:p>
        </w:tc>
        <w:tc>
          <w:tcPr>
            <w:tcW w:w="2790" w:type="dxa"/>
          </w:tcPr>
          <w:p w14:paraId="5099CB98" w14:textId="77777777" w:rsidR="008C5DCE" w:rsidRDefault="008C5DCE" w:rsidP="006B1432">
            <w:pPr>
              <w:jc w:val="center"/>
            </w:pPr>
            <w:r>
              <w:t>linoleic acid</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2D158D16" w14:textId="2E49644E" w:rsidR="007A3DBC" w:rsidRDefault="007A3DBC" w:rsidP="006B1432">
            <w:pPr>
              <w:jc w:val="center"/>
            </w:pPr>
          </w:p>
        </w:tc>
        <w:tc>
          <w:tcPr>
            <w:tcW w:w="2160" w:type="dxa"/>
          </w:tcPr>
          <w:p w14:paraId="2ED25F35"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0450</w:t>
            </w:r>
          </w:p>
        </w:tc>
      </w:tr>
      <w:tr w:rsidR="008C5DCE" w14:paraId="01C285B7" w14:textId="77777777" w:rsidTr="00587810">
        <w:trPr>
          <w:trHeight w:val="276"/>
        </w:trPr>
        <w:tc>
          <w:tcPr>
            <w:tcW w:w="1278" w:type="dxa"/>
            <w:vMerge/>
          </w:tcPr>
          <w:p w14:paraId="7A4F5490" w14:textId="77777777" w:rsidR="008C5DCE" w:rsidRDefault="008C5DCE" w:rsidP="006B1432">
            <w:pPr>
              <w:jc w:val="center"/>
            </w:pPr>
          </w:p>
        </w:tc>
        <w:tc>
          <w:tcPr>
            <w:tcW w:w="2250" w:type="dxa"/>
            <w:vMerge/>
          </w:tcPr>
          <w:p w14:paraId="506C0EC6" w14:textId="77777777" w:rsidR="008C5DCE" w:rsidRPr="00E70AF9" w:rsidRDefault="008C5DCE" w:rsidP="006B1432">
            <w:pPr>
              <w:jc w:val="center"/>
            </w:pPr>
          </w:p>
        </w:tc>
        <w:tc>
          <w:tcPr>
            <w:tcW w:w="2790" w:type="dxa"/>
          </w:tcPr>
          <w:p w14:paraId="0807A253" w14:textId="77777777" w:rsidR="008C5DCE" w:rsidRDefault="008C5DCE" w:rsidP="006B1432">
            <w:pPr>
              <w:jc w:val="center"/>
            </w:pPr>
            <w:r w:rsidRPr="00926B4F">
              <w:t>gibberellin</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5C7FA283" w14:textId="37245618" w:rsidR="007A3DBC" w:rsidRPr="00680768" w:rsidRDefault="007A3DBC" w:rsidP="006B1432">
            <w:pPr>
              <w:jc w:val="center"/>
            </w:pPr>
          </w:p>
        </w:tc>
        <w:tc>
          <w:tcPr>
            <w:tcW w:w="2160" w:type="dxa"/>
          </w:tcPr>
          <w:p w14:paraId="278A5A9A"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6466</w:t>
            </w:r>
          </w:p>
        </w:tc>
      </w:tr>
      <w:tr w:rsidR="008C5DCE" w14:paraId="62ED8714" w14:textId="77777777" w:rsidTr="00587810">
        <w:trPr>
          <w:trHeight w:val="306"/>
        </w:trPr>
        <w:tc>
          <w:tcPr>
            <w:tcW w:w="1278" w:type="dxa"/>
            <w:vMerge/>
          </w:tcPr>
          <w:p w14:paraId="1E9060B3" w14:textId="77777777" w:rsidR="008C5DCE" w:rsidRDefault="008C5DCE" w:rsidP="006B1432">
            <w:pPr>
              <w:jc w:val="center"/>
            </w:pPr>
          </w:p>
        </w:tc>
        <w:tc>
          <w:tcPr>
            <w:tcW w:w="2250" w:type="dxa"/>
            <w:vMerge/>
          </w:tcPr>
          <w:p w14:paraId="23DA74BE" w14:textId="77777777" w:rsidR="008C5DCE" w:rsidRPr="00E70AF9" w:rsidRDefault="008C5DCE" w:rsidP="006B1432">
            <w:pPr>
              <w:jc w:val="center"/>
            </w:pPr>
          </w:p>
        </w:tc>
        <w:tc>
          <w:tcPr>
            <w:tcW w:w="2790" w:type="dxa"/>
          </w:tcPr>
          <w:p w14:paraId="7EA628EC" w14:textId="77777777" w:rsidR="008C5DCE" w:rsidRDefault="008C5DCE" w:rsidP="006B1432">
            <w:pPr>
              <w:jc w:val="center"/>
            </w:pPr>
            <w:r>
              <w:t>codi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0EBD72F8" w14:textId="27EB0832" w:rsidR="007A3DBC" w:rsidRPr="00926B4F" w:rsidRDefault="007A3DBC" w:rsidP="006B1432">
            <w:pPr>
              <w:jc w:val="center"/>
            </w:pPr>
          </w:p>
        </w:tc>
        <w:tc>
          <w:tcPr>
            <w:tcW w:w="2160" w:type="dxa"/>
          </w:tcPr>
          <w:p w14:paraId="14F054AF"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13833114</w:t>
            </w:r>
          </w:p>
        </w:tc>
      </w:tr>
      <w:tr w:rsidR="008C5DCE" w14:paraId="1B7A0089" w14:textId="77777777" w:rsidTr="00587810">
        <w:trPr>
          <w:trHeight w:val="309"/>
        </w:trPr>
        <w:tc>
          <w:tcPr>
            <w:tcW w:w="1278" w:type="dxa"/>
            <w:vMerge/>
          </w:tcPr>
          <w:p w14:paraId="4D63EB5F" w14:textId="77777777" w:rsidR="008C5DCE" w:rsidRDefault="008C5DCE" w:rsidP="006B1432">
            <w:pPr>
              <w:jc w:val="center"/>
            </w:pPr>
          </w:p>
        </w:tc>
        <w:tc>
          <w:tcPr>
            <w:tcW w:w="2250" w:type="dxa"/>
            <w:vMerge/>
          </w:tcPr>
          <w:p w14:paraId="0D4984F0" w14:textId="77777777" w:rsidR="008C5DCE" w:rsidRPr="00E70AF9" w:rsidRDefault="008C5DCE" w:rsidP="006B1432">
            <w:pPr>
              <w:jc w:val="center"/>
            </w:pPr>
          </w:p>
        </w:tc>
        <w:tc>
          <w:tcPr>
            <w:tcW w:w="2790" w:type="dxa"/>
          </w:tcPr>
          <w:p w14:paraId="1CA5247D" w14:textId="77777777" w:rsidR="008C5DCE" w:rsidRDefault="008C5DCE" w:rsidP="006B1432">
            <w:pPr>
              <w:jc w:val="center"/>
            </w:pPr>
            <w:r>
              <w:t>clero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587DB477" w14:textId="477CDFDE" w:rsidR="007A3DBC" w:rsidRPr="00926B4F" w:rsidRDefault="007A3DBC" w:rsidP="006B1432">
            <w:pPr>
              <w:jc w:val="center"/>
            </w:pPr>
          </w:p>
        </w:tc>
        <w:tc>
          <w:tcPr>
            <w:tcW w:w="2160" w:type="dxa"/>
          </w:tcPr>
          <w:p w14:paraId="69812BCB"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3638</w:t>
            </w:r>
          </w:p>
        </w:tc>
      </w:tr>
      <w:tr w:rsidR="008C5DCE" w14:paraId="420637F9" w14:textId="77777777" w:rsidTr="00587810">
        <w:trPr>
          <w:trHeight w:val="291"/>
        </w:trPr>
        <w:tc>
          <w:tcPr>
            <w:tcW w:w="1278" w:type="dxa"/>
            <w:vMerge/>
          </w:tcPr>
          <w:p w14:paraId="32734FED" w14:textId="77777777" w:rsidR="008C5DCE" w:rsidRDefault="008C5DCE" w:rsidP="006B1432">
            <w:pPr>
              <w:jc w:val="center"/>
            </w:pPr>
          </w:p>
        </w:tc>
        <w:tc>
          <w:tcPr>
            <w:tcW w:w="2250" w:type="dxa"/>
            <w:vMerge/>
          </w:tcPr>
          <w:p w14:paraId="0CCE0DDE" w14:textId="77777777" w:rsidR="008C5DCE" w:rsidRPr="00E70AF9" w:rsidRDefault="008C5DCE" w:rsidP="006B1432">
            <w:pPr>
              <w:jc w:val="center"/>
            </w:pPr>
          </w:p>
        </w:tc>
        <w:tc>
          <w:tcPr>
            <w:tcW w:w="2790" w:type="dxa"/>
          </w:tcPr>
          <w:p w14:paraId="6578ACA5" w14:textId="77777777" w:rsidR="008C5DCE" w:rsidRDefault="008C5DCE" w:rsidP="006B1432">
            <w:pPr>
              <w:jc w:val="center"/>
            </w:pPr>
            <w:r w:rsidRPr="00926B4F">
              <w:t>isofu</w:t>
            </w:r>
            <w:r>
              <w:t>co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57F6BE29" w14:textId="067584EA" w:rsidR="007A3DBC" w:rsidRDefault="007A3DBC" w:rsidP="006B1432">
            <w:pPr>
              <w:jc w:val="center"/>
            </w:pPr>
          </w:p>
        </w:tc>
        <w:tc>
          <w:tcPr>
            <w:tcW w:w="2160" w:type="dxa"/>
          </w:tcPr>
          <w:p w14:paraId="2FEA13CC"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1326</w:t>
            </w:r>
          </w:p>
        </w:tc>
      </w:tr>
      <w:tr w:rsidR="008C5DCE" w14:paraId="667D1DA6" w14:textId="77777777" w:rsidTr="00587810">
        <w:trPr>
          <w:trHeight w:val="300"/>
        </w:trPr>
        <w:tc>
          <w:tcPr>
            <w:tcW w:w="1278" w:type="dxa"/>
            <w:vMerge/>
          </w:tcPr>
          <w:p w14:paraId="039E3483" w14:textId="77777777" w:rsidR="008C5DCE" w:rsidRDefault="008C5DCE" w:rsidP="006B1432">
            <w:pPr>
              <w:jc w:val="center"/>
            </w:pPr>
          </w:p>
        </w:tc>
        <w:tc>
          <w:tcPr>
            <w:tcW w:w="2250" w:type="dxa"/>
            <w:vMerge/>
          </w:tcPr>
          <w:p w14:paraId="67512C07" w14:textId="77777777" w:rsidR="008C5DCE" w:rsidRPr="00E70AF9" w:rsidRDefault="008C5DCE" w:rsidP="006B1432">
            <w:pPr>
              <w:jc w:val="center"/>
            </w:pPr>
          </w:p>
        </w:tc>
        <w:tc>
          <w:tcPr>
            <w:tcW w:w="2790" w:type="dxa"/>
          </w:tcPr>
          <w:p w14:paraId="22DF9783" w14:textId="77777777" w:rsidR="008C5DCE" w:rsidRDefault="008C5DCE" w:rsidP="006B1432">
            <w:pPr>
              <w:jc w:val="center"/>
            </w:pPr>
            <w:r>
              <w:t>stigma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3012E95A" w14:textId="61841327" w:rsidR="007A3DBC" w:rsidRPr="00926B4F" w:rsidRDefault="007A3DBC" w:rsidP="006B1432">
            <w:pPr>
              <w:jc w:val="center"/>
            </w:pPr>
          </w:p>
        </w:tc>
        <w:tc>
          <w:tcPr>
            <w:tcW w:w="2160" w:type="dxa"/>
          </w:tcPr>
          <w:p w14:paraId="608EEF3F" w14:textId="77777777" w:rsidR="008C5DCE" w:rsidRDefault="00255545"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0794</w:t>
            </w:r>
          </w:p>
        </w:tc>
      </w:tr>
      <w:tr w:rsidR="008C5DCE" w14:paraId="470ACF4B" w14:textId="77777777" w:rsidTr="00587810">
        <w:trPr>
          <w:trHeight w:val="279"/>
        </w:trPr>
        <w:tc>
          <w:tcPr>
            <w:tcW w:w="1278" w:type="dxa"/>
            <w:vMerge/>
          </w:tcPr>
          <w:p w14:paraId="68E75A5F" w14:textId="77777777" w:rsidR="008C5DCE" w:rsidRDefault="008C5DCE" w:rsidP="006B1432">
            <w:pPr>
              <w:jc w:val="center"/>
            </w:pPr>
          </w:p>
        </w:tc>
        <w:tc>
          <w:tcPr>
            <w:tcW w:w="2250" w:type="dxa"/>
            <w:vMerge/>
          </w:tcPr>
          <w:p w14:paraId="0E82CC07" w14:textId="77777777" w:rsidR="008C5DCE" w:rsidRPr="00E70AF9" w:rsidRDefault="008C5DCE" w:rsidP="006B1432">
            <w:pPr>
              <w:jc w:val="center"/>
            </w:pPr>
          </w:p>
        </w:tc>
        <w:tc>
          <w:tcPr>
            <w:tcW w:w="2790" w:type="dxa"/>
          </w:tcPr>
          <w:p w14:paraId="6057E3A1" w14:textId="77777777" w:rsidR="008C5DCE" w:rsidRDefault="008C5DCE" w:rsidP="006B1432">
            <w:pPr>
              <w:jc w:val="center"/>
            </w:pPr>
            <w:r>
              <w:t>campe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4AD9D008" w14:textId="76C435FB" w:rsidR="007A3DBC" w:rsidRDefault="007A3DBC" w:rsidP="006B1432">
            <w:pPr>
              <w:jc w:val="center"/>
            </w:pPr>
          </w:p>
        </w:tc>
        <w:tc>
          <w:tcPr>
            <w:tcW w:w="2160" w:type="dxa"/>
          </w:tcPr>
          <w:p w14:paraId="210E922F" w14:textId="77777777" w:rsidR="008C5DCE" w:rsidRDefault="00874176" w:rsidP="006B1432">
            <w:pPr>
              <w:jc w:val="center"/>
              <w:rPr>
                <w:rFonts w:ascii="Segoe UI" w:hAnsi="Segoe UI" w:cs="Segoe UI"/>
                <w:color w:val="212121"/>
                <w:shd w:val="clear" w:color="auto" w:fill="FFFFFF"/>
              </w:rPr>
            </w:pPr>
            <w:r>
              <w:rPr>
                <w:rFonts w:ascii="Segoe UI" w:hAnsi="Segoe UI" w:cs="Segoe UI"/>
                <w:color w:val="212121"/>
                <w:shd w:val="clear" w:color="auto" w:fill="FFFFFF"/>
              </w:rPr>
              <w:t>173183</w:t>
            </w:r>
          </w:p>
        </w:tc>
      </w:tr>
      <w:tr w:rsidR="008C5DCE" w14:paraId="1E68B11F" w14:textId="77777777" w:rsidTr="00587810">
        <w:trPr>
          <w:trHeight w:val="290"/>
        </w:trPr>
        <w:tc>
          <w:tcPr>
            <w:tcW w:w="1278" w:type="dxa"/>
            <w:vMerge/>
          </w:tcPr>
          <w:p w14:paraId="04BF4F42" w14:textId="77777777" w:rsidR="008C5DCE" w:rsidRDefault="008C5DCE" w:rsidP="006B1432">
            <w:pPr>
              <w:jc w:val="center"/>
            </w:pPr>
          </w:p>
        </w:tc>
        <w:tc>
          <w:tcPr>
            <w:tcW w:w="2250" w:type="dxa"/>
            <w:vMerge/>
          </w:tcPr>
          <w:p w14:paraId="3A5056BE" w14:textId="77777777" w:rsidR="008C5DCE" w:rsidRPr="00E70AF9" w:rsidRDefault="008C5DCE" w:rsidP="006B1432">
            <w:pPr>
              <w:jc w:val="center"/>
            </w:pPr>
          </w:p>
        </w:tc>
        <w:tc>
          <w:tcPr>
            <w:tcW w:w="2790" w:type="dxa"/>
          </w:tcPr>
          <w:p w14:paraId="5C2213D2" w14:textId="77777777" w:rsidR="008C5DCE" w:rsidRDefault="008C5DCE" w:rsidP="006B1432">
            <w:pPr>
              <w:jc w:val="center"/>
            </w:pPr>
            <w:r>
              <w:t>22-dihydrobrassica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371C809B" w14:textId="26C484A9" w:rsidR="007A3DBC" w:rsidRDefault="007A3DBC" w:rsidP="006B1432">
            <w:pPr>
              <w:jc w:val="center"/>
            </w:pPr>
          </w:p>
        </w:tc>
        <w:tc>
          <w:tcPr>
            <w:tcW w:w="2160" w:type="dxa"/>
          </w:tcPr>
          <w:p w14:paraId="5B7E7C05" w14:textId="77777777" w:rsidR="008C5DCE" w:rsidRDefault="00874176"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83637</w:t>
            </w:r>
          </w:p>
        </w:tc>
      </w:tr>
      <w:tr w:rsidR="008C5DCE" w14:paraId="6332AE38" w14:textId="77777777" w:rsidTr="00587810">
        <w:trPr>
          <w:trHeight w:val="306"/>
        </w:trPr>
        <w:tc>
          <w:tcPr>
            <w:tcW w:w="1278" w:type="dxa"/>
            <w:vMerge/>
          </w:tcPr>
          <w:p w14:paraId="315FBBEB" w14:textId="77777777" w:rsidR="008C5DCE" w:rsidRDefault="008C5DCE" w:rsidP="006B1432">
            <w:pPr>
              <w:jc w:val="center"/>
            </w:pPr>
          </w:p>
        </w:tc>
        <w:tc>
          <w:tcPr>
            <w:tcW w:w="2250" w:type="dxa"/>
            <w:vMerge/>
          </w:tcPr>
          <w:p w14:paraId="40B8EF0D" w14:textId="77777777" w:rsidR="008C5DCE" w:rsidRPr="00E70AF9" w:rsidRDefault="008C5DCE" w:rsidP="006B1432">
            <w:pPr>
              <w:jc w:val="center"/>
            </w:pPr>
          </w:p>
        </w:tc>
        <w:tc>
          <w:tcPr>
            <w:tcW w:w="2790" w:type="dxa"/>
          </w:tcPr>
          <w:p w14:paraId="3BB1E68E" w14:textId="77777777" w:rsidR="008C5DCE" w:rsidRDefault="008C5DCE" w:rsidP="006B1432">
            <w:pPr>
              <w:jc w:val="center"/>
            </w:pPr>
            <w:r>
              <w:t>Sitosterol</w:t>
            </w:r>
            <w:r w:rsidR="003D0594">
              <w:fldChar w:fldCharType="begin" w:fldLock="1"/>
            </w:r>
            <w:r w:rsidR="003D0594">
              <w:instrText>ADDIN CSL_CITATION {"citationItems":[{"id":"ITEM-1","itemData":{"DOI":"10.13040/IJPSR.0975-8232.11(4).1549-56","author":[{"dropping-particle":"","family":"Of","given":"Parts","non-dropping-particle":"","parse-names":false,"suffix":""},{"dropping-particle":"","family":"Sativus","given":"Cucumis","non-dropping-particle":"","parse-names":false,"suffix":""},{"dropping-particle":"","family":"An","given":"Linn","non-dropping-particle":"","parse-names":false,"suffix":""}],"id":"ITEM-1","issue":"4","issued":{"date-parts":[["2020"]]},"page":"1549-1556","title":"1 , * 1 2 1 ,","type":"article-journal","volume":"11"},"uris":["http://www.mendeley.com/documents/?uuid=473bf55a-c15d-4487-8dfe-840e4d0fdf26"]}],"mendeley":{"formattedCitation":"&lt;sup&gt;18&lt;/sup&gt;","plainTextFormattedCitation":"18","previouslyFormattedCitation":"&lt;sup&gt;18&lt;/sup&gt;"},"properties":{"noteIndex":0},"schema":"https://github.com/citation-style-language/schema/raw/master/csl-citation.json"}</w:instrText>
            </w:r>
            <w:r w:rsidR="003D0594">
              <w:fldChar w:fldCharType="separate"/>
            </w:r>
            <w:r w:rsidR="003D0594" w:rsidRPr="003D0594">
              <w:rPr>
                <w:noProof/>
                <w:vertAlign w:val="superscript"/>
              </w:rPr>
              <w:t>18</w:t>
            </w:r>
            <w:r w:rsidR="003D0594">
              <w:fldChar w:fldCharType="end"/>
            </w:r>
          </w:p>
          <w:p w14:paraId="11B7A6E8" w14:textId="225F439F" w:rsidR="007A3DBC" w:rsidRDefault="007A3DBC" w:rsidP="006B1432">
            <w:pPr>
              <w:jc w:val="center"/>
            </w:pPr>
          </w:p>
        </w:tc>
        <w:tc>
          <w:tcPr>
            <w:tcW w:w="2160" w:type="dxa"/>
          </w:tcPr>
          <w:p w14:paraId="4D8ADC4F" w14:textId="77777777" w:rsidR="008C5DCE" w:rsidRDefault="00ED0EC8" w:rsidP="006B1432">
            <w:pPr>
              <w:jc w:val="center"/>
              <w:rPr>
                <w:rFonts w:ascii="Segoe UI" w:hAnsi="Segoe UI" w:cs="Segoe UI"/>
                <w:color w:val="212121"/>
                <w:shd w:val="clear" w:color="auto" w:fill="FFFFFF"/>
              </w:rPr>
            </w:pPr>
            <w:r>
              <w:rPr>
                <w:rFonts w:ascii="Segoe UI" w:hAnsi="Segoe UI" w:cs="Segoe UI"/>
                <w:color w:val="212121"/>
                <w:shd w:val="clear" w:color="auto" w:fill="FFFFFF"/>
              </w:rPr>
              <w:t>222284</w:t>
            </w:r>
          </w:p>
        </w:tc>
      </w:tr>
      <w:tr w:rsidR="008C5DCE" w14:paraId="0C3DE6B0" w14:textId="77777777" w:rsidTr="00587810">
        <w:trPr>
          <w:trHeight w:val="270"/>
        </w:trPr>
        <w:tc>
          <w:tcPr>
            <w:tcW w:w="1278" w:type="dxa"/>
            <w:vMerge/>
          </w:tcPr>
          <w:p w14:paraId="2A528D49" w14:textId="77777777" w:rsidR="008C5DCE" w:rsidRDefault="008C5DCE" w:rsidP="006B1432">
            <w:pPr>
              <w:jc w:val="center"/>
            </w:pPr>
          </w:p>
        </w:tc>
        <w:tc>
          <w:tcPr>
            <w:tcW w:w="2250" w:type="dxa"/>
            <w:vMerge/>
          </w:tcPr>
          <w:p w14:paraId="3C02F56C" w14:textId="77777777" w:rsidR="008C5DCE" w:rsidRPr="00E70AF9" w:rsidRDefault="008C5DCE" w:rsidP="006B1432">
            <w:pPr>
              <w:jc w:val="center"/>
            </w:pPr>
          </w:p>
        </w:tc>
        <w:tc>
          <w:tcPr>
            <w:tcW w:w="2790" w:type="dxa"/>
          </w:tcPr>
          <w:p w14:paraId="5699FDA2" w14:textId="77777777" w:rsidR="008C5DCE" w:rsidRDefault="008C5DCE" w:rsidP="006B1432">
            <w:pPr>
              <w:jc w:val="center"/>
            </w:pPr>
            <w:r w:rsidRPr="003231A7">
              <w:t>Silymarin</w:t>
            </w:r>
            <w:r w:rsidR="003D0594">
              <w:fldChar w:fldCharType="begin" w:fldLock="1"/>
            </w:r>
            <w:r w:rsidR="005C38F6">
              <w:instrText>ADDIN CSL_CITATION {"citationItems":[{"id":"ITEM-1","itemData":{"author":[{"dropping-particle":"","family":"Gopalakrishnan","given":"Subarayan Bothi","non-dropping-particle":"","parse-names":false,"suffix":""},{"dropping-particle":"","family":"Kalaiarasi","given":"Thangaraj","non-dropping-particle":"","parse-names":false,"suffix":""},{"dropping-particle":"","family":"Subramanian","given":"Ramasamy","non-dropping-particle":"","parse-names":false,"suffix":""}],"id":"ITEM-1","issued":{"date-parts":[["2014"]]},"page":"1-7","title":"Comparative DFT Study of Phytochemical Constituents of the Fruits of Cucumis trigonus Roxb . and Cucumis sativus Linn .","type":"article-journal","volume":"2014"},"uris":["http://www.mendeley.com/documents/?uuid=6d08d644-9fb8-494f-adb7-71144173d228"]}],"mendeley":{"formattedCitation":"&lt;sup&gt;19&lt;/sup&gt;","plainTextFormattedCitation":"19","previouslyFormattedCitation":"&lt;sup&gt;19&lt;/sup&gt;"},"properties":{"noteIndex":0},"schema":"https://github.com/citation-style-language/schema/raw/master/csl-citation.json"}</w:instrText>
            </w:r>
            <w:r w:rsidR="003D0594">
              <w:fldChar w:fldCharType="separate"/>
            </w:r>
            <w:r w:rsidR="003D0594" w:rsidRPr="003D0594">
              <w:rPr>
                <w:noProof/>
                <w:vertAlign w:val="superscript"/>
              </w:rPr>
              <w:t>19</w:t>
            </w:r>
            <w:r w:rsidR="003D0594">
              <w:fldChar w:fldCharType="end"/>
            </w:r>
          </w:p>
          <w:p w14:paraId="588E0A26" w14:textId="32E6AD7A" w:rsidR="007A3DBC" w:rsidRPr="003231A7" w:rsidRDefault="007A3DBC" w:rsidP="006B1432">
            <w:pPr>
              <w:jc w:val="center"/>
            </w:pPr>
          </w:p>
        </w:tc>
        <w:tc>
          <w:tcPr>
            <w:tcW w:w="2160" w:type="dxa"/>
          </w:tcPr>
          <w:p w14:paraId="5C282C72" w14:textId="77777777" w:rsidR="008C5DCE" w:rsidRDefault="00026DEF" w:rsidP="006B1432">
            <w:pPr>
              <w:jc w:val="center"/>
              <w:rPr>
                <w:rFonts w:ascii="Segoe UI" w:hAnsi="Segoe UI" w:cs="Segoe UI"/>
                <w:color w:val="212121"/>
                <w:shd w:val="clear" w:color="auto" w:fill="FFFFFF"/>
              </w:rPr>
            </w:pPr>
            <w:r>
              <w:rPr>
                <w:rFonts w:ascii="Segoe UI" w:hAnsi="Segoe UI" w:cs="Segoe UI"/>
                <w:color w:val="212121"/>
                <w:shd w:val="clear" w:color="auto" w:fill="FFFFFF"/>
              </w:rPr>
              <w:t>5213</w:t>
            </w:r>
          </w:p>
        </w:tc>
      </w:tr>
      <w:tr w:rsidR="00E30153" w14:paraId="52428AE3" w14:textId="77777777" w:rsidTr="00587810">
        <w:trPr>
          <w:trHeight w:val="270"/>
        </w:trPr>
        <w:tc>
          <w:tcPr>
            <w:tcW w:w="1278" w:type="dxa"/>
            <w:vMerge w:val="restart"/>
          </w:tcPr>
          <w:p w14:paraId="3DC7962D" w14:textId="77777777" w:rsidR="00E30153" w:rsidRDefault="00E30153" w:rsidP="006B1432">
            <w:pPr>
              <w:jc w:val="center"/>
            </w:pPr>
            <w:r>
              <w:t>12.</w:t>
            </w:r>
          </w:p>
        </w:tc>
        <w:tc>
          <w:tcPr>
            <w:tcW w:w="2250" w:type="dxa"/>
            <w:vMerge w:val="restart"/>
          </w:tcPr>
          <w:p w14:paraId="2CD90494" w14:textId="2F7B8DAC" w:rsidR="00E30153" w:rsidRDefault="00E30153" w:rsidP="00471BE9">
            <w:pPr>
              <w:jc w:val="center"/>
            </w:pPr>
            <w:r w:rsidRPr="00F16EC5">
              <w:rPr>
                <w:i/>
              </w:rPr>
              <w:t>Cupressus funebris</w:t>
            </w:r>
            <w:r w:rsidRPr="00F16EC5">
              <w:t xml:space="preserve"> Endl.</w:t>
            </w:r>
          </w:p>
        </w:tc>
        <w:tc>
          <w:tcPr>
            <w:tcW w:w="2790" w:type="dxa"/>
          </w:tcPr>
          <w:p w14:paraId="6AD2AB74" w14:textId="77777777" w:rsidR="00E30153" w:rsidRDefault="00E30153" w:rsidP="006B1432">
            <w:pPr>
              <w:jc w:val="center"/>
            </w:pPr>
            <w:r>
              <w:t>α -Pin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1C917F81" w14:textId="6CA4014C" w:rsidR="007A3DBC" w:rsidRDefault="007A3DBC" w:rsidP="006B1432">
            <w:pPr>
              <w:jc w:val="center"/>
            </w:pPr>
          </w:p>
        </w:tc>
        <w:tc>
          <w:tcPr>
            <w:tcW w:w="2160" w:type="dxa"/>
          </w:tcPr>
          <w:p w14:paraId="14D53442" w14:textId="77777777" w:rsidR="00E30153" w:rsidRDefault="00E30153" w:rsidP="006B1432">
            <w:pPr>
              <w:jc w:val="center"/>
            </w:pPr>
            <w:r>
              <w:rPr>
                <w:rFonts w:ascii="Segoe UI" w:hAnsi="Segoe UI" w:cs="Segoe UI"/>
                <w:color w:val="212121"/>
                <w:shd w:val="clear" w:color="auto" w:fill="FFFFFF"/>
              </w:rPr>
              <w:t>6654</w:t>
            </w:r>
          </w:p>
        </w:tc>
      </w:tr>
      <w:tr w:rsidR="00E30153" w14:paraId="76B3461E" w14:textId="77777777" w:rsidTr="00FC189D">
        <w:trPr>
          <w:trHeight w:val="647"/>
        </w:trPr>
        <w:tc>
          <w:tcPr>
            <w:tcW w:w="1278" w:type="dxa"/>
            <w:vMerge/>
          </w:tcPr>
          <w:p w14:paraId="5DD7082B" w14:textId="77777777" w:rsidR="00E30153" w:rsidRDefault="00E30153" w:rsidP="006B1432">
            <w:pPr>
              <w:jc w:val="center"/>
            </w:pPr>
          </w:p>
        </w:tc>
        <w:tc>
          <w:tcPr>
            <w:tcW w:w="2250" w:type="dxa"/>
            <w:vMerge/>
          </w:tcPr>
          <w:p w14:paraId="1D61546E" w14:textId="77777777" w:rsidR="00E30153" w:rsidRPr="00F16EC5" w:rsidRDefault="00E30153" w:rsidP="006B1432">
            <w:pPr>
              <w:jc w:val="center"/>
            </w:pPr>
          </w:p>
        </w:tc>
        <w:tc>
          <w:tcPr>
            <w:tcW w:w="2790" w:type="dxa"/>
          </w:tcPr>
          <w:p w14:paraId="74795D29" w14:textId="77777777" w:rsidR="00E30153" w:rsidRDefault="00E30153" w:rsidP="006B1432">
            <w:pPr>
              <w:jc w:val="center"/>
            </w:pPr>
            <w:r>
              <w:t>∆-3-Car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39F0CEA3" w14:textId="2F08823E" w:rsidR="007A3DBC" w:rsidRDefault="007A3DBC" w:rsidP="006B1432">
            <w:pPr>
              <w:jc w:val="center"/>
            </w:pPr>
          </w:p>
        </w:tc>
        <w:tc>
          <w:tcPr>
            <w:tcW w:w="2160" w:type="dxa"/>
          </w:tcPr>
          <w:p w14:paraId="66341269" w14:textId="77777777" w:rsidR="00E30153" w:rsidRDefault="00E30153" w:rsidP="006B1432">
            <w:pPr>
              <w:jc w:val="center"/>
            </w:pPr>
            <w:r>
              <w:rPr>
                <w:rFonts w:ascii="Segoe UI" w:hAnsi="Segoe UI" w:cs="Segoe UI"/>
                <w:color w:val="212121"/>
                <w:shd w:val="clear" w:color="auto" w:fill="FFFFFF"/>
              </w:rPr>
              <w:t>26049</w:t>
            </w:r>
          </w:p>
        </w:tc>
      </w:tr>
      <w:tr w:rsidR="00E30153" w14:paraId="7C94F8E1" w14:textId="77777777" w:rsidTr="00587810">
        <w:trPr>
          <w:trHeight w:val="225"/>
        </w:trPr>
        <w:tc>
          <w:tcPr>
            <w:tcW w:w="1278" w:type="dxa"/>
            <w:vMerge/>
          </w:tcPr>
          <w:p w14:paraId="5695F664" w14:textId="77777777" w:rsidR="00E30153" w:rsidRDefault="00E30153" w:rsidP="006B1432">
            <w:pPr>
              <w:jc w:val="center"/>
            </w:pPr>
          </w:p>
        </w:tc>
        <w:tc>
          <w:tcPr>
            <w:tcW w:w="2250" w:type="dxa"/>
            <w:vMerge/>
          </w:tcPr>
          <w:p w14:paraId="521A4028" w14:textId="77777777" w:rsidR="00E30153" w:rsidRPr="00F16EC5" w:rsidRDefault="00E30153" w:rsidP="006B1432">
            <w:pPr>
              <w:jc w:val="center"/>
            </w:pPr>
          </w:p>
        </w:tc>
        <w:tc>
          <w:tcPr>
            <w:tcW w:w="2790" w:type="dxa"/>
          </w:tcPr>
          <w:p w14:paraId="37C6AECB" w14:textId="77777777" w:rsidR="00E30153" w:rsidRDefault="00E30153" w:rsidP="006B1432">
            <w:pPr>
              <w:jc w:val="center"/>
            </w:pPr>
            <w:r>
              <w:t>Limon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541C129A" w14:textId="6EF7E986" w:rsidR="007A3DBC" w:rsidRDefault="007A3DBC" w:rsidP="006B1432">
            <w:pPr>
              <w:jc w:val="center"/>
            </w:pPr>
          </w:p>
        </w:tc>
        <w:tc>
          <w:tcPr>
            <w:tcW w:w="2160" w:type="dxa"/>
          </w:tcPr>
          <w:p w14:paraId="54027024" w14:textId="77777777" w:rsidR="00E30153" w:rsidRDefault="00E30153" w:rsidP="006B1432">
            <w:pPr>
              <w:jc w:val="center"/>
            </w:pPr>
            <w:r>
              <w:rPr>
                <w:rFonts w:ascii="Segoe UI" w:hAnsi="Segoe UI" w:cs="Segoe UI"/>
                <w:color w:val="212121"/>
                <w:shd w:val="clear" w:color="auto" w:fill="FFFFFF"/>
              </w:rPr>
              <w:t>22311</w:t>
            </w:r>
          </w:p>
        </w:tc>
      </w:tr>
      <w:tr w:rsidR="00E30153" w14:paraId="301F3537" w14:textId="77777777" w:rsidTr="00587810">
        <w:trPr>
          <w:trHeight w:val="285"/>
        </w:trPr>
        <w:tc>
          <w:tcPr>
            <w:tcW w:w="1278" w:type="dxa"/>
            <w:vMerge/>
          </w:tcPr>
          <w:p w14:paraId="7A1CCDD7" w14:textId="77777777" w:rsidR="00E30153" w:rsidRDefault="00E30153" w:rsidP="006B1432">
            <w:pPr>
              <w:jc w:val="center"/>
            </w:pPr>
          </w:p>
        </w:tc>
        <w:tc>
          <w:tcPr>
            <w:tcW w:w="2250" w:type="dxa"/>
            <w:vMerge/>
          </w:tcPr>
          <w:p w14:paraId="3E11A5EB" w14:textId="77777777" w:rsidR="00E30153" w:rsidRPr="00F16EC5" w:rsidRDefault="00E30153" w:rsidP="006B1432">
            <w:pPr>
              <w:jc w:val="center"/>
            </w:pPr>
          </w:p>
        </w:tc>
        <w:tc>
          <w:tcPr>
            <w:tcW w:w="2790" w:type="dxa"/>
          </w:tcPr>
          <w:p w14:paraId="3104015F" w14:textId="77777777" w:rsidR="00E30153" w:rsidRDefault="00E30153" w:rsidP="006B1432">
            <w:pPr>
              <w:jc w:val="center"/>
            </w:pPr>
            <w:r>
              <w:t>1,8-Cineol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4617091A" w14:textId="5C2C77FD" w:rsidR="007A3DBC" w:rsidRDefault="007A3DBC" w:rsidP="006B1432">
            <w:pPr>
              <w:jc w:val="center"/>
            </w:pPr>
          </w:p>
        </w:tc>
        <w:tc>
          <w:tcPr>
            <w:tcW w:w="2160" w:type="dxa"/>
          </w:tcPr>
          <w:p w14:paraId="7CC51763" w14:textId="77777777" w:rsidR="00E30153" w:rsidRDefault="00E30153" w:rsidP="006B1432">
            <w:pPr>
              <w:jc w:val="center"/>
            </w:pPr>
            <w:r>
              <w:rPr>
                <w:rFonts w:ascii="Segoe UI" w:hAnsi="Segoe UI" w:cs="Segoe UI"/>
                <w:color w:val="212121"/>
                <w:shd w:val="clear" w:color="auto" w:fill="FFFFFF"/>
              </w:rPr>
              <w:t>2758</w:t>
            </w:r>
          </w:p>
        </w:tc>
      </w:tr>
      <w:tr w:rsidR="00E30153" w14:paraId="74C7E1FF" w14:textId="77777777" w:rsidTr="00587810">
        <w:trPr>
          <w:trHeight w:val="315"/>
        </w:trPr>
        <w:tc>
          <w:tcPr>
            <w:tcW w:w="1278" w:type="dxa"/>
            <w:vMerge/>
          </w:tcPr>
          <w:p w14:paraId="38494963" w14:textId="77777777" w:rsidR="00E30153" w:rsidRDefault="00E30153" w:rsidP="006B1432">
            <w:pPr>
              <w:jc w:val="center"/>
            </w:pPr>
          </w:p>
        </w:tc>
        <w:tc>
          <w:tcPr>
            <w:tcW w:w="2250" w:type="dxa"/>
            <w:vMerge/>
          </w:tcPr>
          <w:p w14:paraId="6E911C99" w14:textId="77777777" w:rsidR="00E30153" w:rsidRPr="00F16EC5" w:rsidRDefault="00E30153" w:rsidP="006B1432">
            <w:pPr>
              <w:jc w:val="center"/>
            </w:pPr>
          </w:p>
        </w:tc>
        <w:tc>
          <w:tcPr>
            <w:tcW w:w="2790" w:type="dxa"/>
          </w:tcPr>
          <w:p w14:paraId="29EBCBCC" w14:textId="77777777" w:rsidR="00E30153" w:rsidRDefault="00E30153" w:rsidP="006B1432">
            <w:pPr>
              <w:jc w:val="center"/>
            </w:pPr>
            <w:r>
              <w:t>Guaiac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50031E48" w14:textId="01B578E6" w:rsidR="007A3DBC" w:rsidRDefault="007A3DBC" w:rsidP="006B1432">
            <w:pPr>
              <w:jc w:val="center"/>
            </w:pPr>
          </w:p>
        </w:tc>
        <w:tc>
          <w:tcPr>
            <w:tcW w:w="2160" w:type="dxa"/>
          </w:tcPr>
          <w:p w14:paraId="22AD7E02" w14:textId="77777777" w:rsidR="00E30153" w:rsidRDefault="00E30153" w:rsidP="006B1432">
            <w:pPr>
              <w:jc w:val="center"/>
            </w:pPr>
            <w:r>
              <w:rPr>
                <w:rFonts w:ascii="Segoe UI" w:hAnsi="Segoe UI" w:cs="Segoe UI"/>
                <w:color w:val="212121"/>
                <w:shd w:val="clear" w:color="auto" w:fill="FFFFFF"/>
              </w:rPr>
              <w:t>460</w:t>
            </w:r>
          </w:p>
        </w:tc>
      </w:tr>
      <w:tr w:rsidR="00E30153" w14:paraId="0AB3E9A4" w14:textId="77777777" w:rsidTr="00587810">
        <w:trPr>
          <w:trHeight w:val="315"/>
        </w:trPr>
        <w:tc>
          <w:tcPr>
            <w:tcW w:w="1278" w:type="dxa"/>
            <w:vMerge/>
          </w:tcPr>
          <w:p w14:paraId="3335FA95" w14:textId="77777777" w:rsidR="00E30153" w:rsidRDefault="00E30153" w:rsidP="006B1432">
            <w:pPr>
              <w:jc w:val="center"/>
            </w:pPr>
          </w:p>
        </w:tc>
        <w:tc>
          <w:tcPr>
            <w:tcW w:w="2250" w:type="dxa"/>
            <w:vMerge/>
          </w:tcPr>
          <w:p w14:paraId="38DB0537" w14:textId="77777777" w:rsidR="00E30153" w:rsidRPr="00F16EC5" w:rsidRDefault="00E30153" w:rsidP="006B1432">
            <w:pPr>
              <w:jc w:val="center"/>
            </w:pPr>
          </w:p>
        </w:tc>
        <w:tc>
          <w:tcPr>
            <w:tcW w:w="2790" w:type="dxa"/>
          </w:tcPr>
          <w:p w14:paraId="6014125D" w14:textId="77777777" w:rsidR="00E30153" w:rsidRDefault="00E30153" w:rsidP="006B1432">
            <w:pPr>
              <w:jc w:val="center"/>
            </w:pPr>
            <w:r>
              <w:t>Fench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4563D5B6" w14:textId="55F62C73" w:rsidR="007A3DBC" w:rsidRDefault="007A3DBC" w:rsidP="006B1432">
            <w:pPr>
              <w:jc w:val="center"/>
            </w:pPr>
          </w:p>
        </w:tc>
        <w:tc>
          <w:tcPr>
            <w:tcW w:w="2160" w:type="dxa"/>
          </w:tcPr>
          <w:p w14:paraId="220A92F1" w14:textId="77777777" w:rsidR="00E30153" w:rsidRDefault="00E30153" w:rsidP="006B1432">
            <w:pPr>
              <w:jc w:val="center"/>
            </w:pPr>
            <w:r>
              <w:rPr>
                <w:rFonts w:ascii="Segoe UI" w:hAnsi="Segoe UI" w:cs="Segoe UI"/>
                <w:color w:val="212121"/>
                <w:shd w:val="clear" w:color="auto" w:fill="FFFFFF"/>
              </w:rPr>
              <w:t>15406</w:t>
            </w:r>
          </w:p>
        </w:tc>
      </w:tr>
      <w:tr w:rsidR="00E30153" w14:paraId="265DD565" w14:textId="77777777" w:rsidTr="00587810">
        <w:trPr>
          <w:trHeight w:val="285"/>
        </w:trPr>
        <w:tc>
          <w:tcPr>
            <w:tcW w:w="1278" w:type="dxa"/>
            <w:vMerge/>
          </w:tcPr>
          <w:p w14:paraId="3316F3FF" w14:textId="77777777" w:rsidR="00E30153" w:rsidRDefault="00E30153" w:rsidP="006B1432">
            <w:pPr>
              <w:jc w:val="center"/>
            </w:pPr>
          </w:p>
        </w:tc>
        <w:tc>
          <w:tcPr>
            <w:tcW w:w="2250" w:type="dxa"/>
            <w:vMerge/>
          </w:tcPr>
          <w:p w14:paraId="129B590D" w14:textId="77777777" w:rsidR="00E30153" w:rsidRPr="00F16EC5" w:rsidRDefault="00E30153" w:rsidP="006B1432">
            <w:pPr>
              <w:jc w:val="center"/>
            </w:pPr>
          </w:p>
        </w:tc>
        <w:tc>
          <w:tcPr>
            <w:tcW w:w="2790" w:type="dxa"/>
          </w:tcPr>
          <w:p w14:paraId="203A2AD6" w14:textId="77777777" w:rsidR="00E30153" w:rsidRDefault="00E30153" w:rsidP="006B1432">
            <w:pPr>
              <w:jc w:val="center"/>
            </w:pPr>
            <w:r w:rsidRPr="004E1C7F">
              <w:t>allo-Ocim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6CB41246" w14:textId="7D116AC6" w:rsidR="007A3DBC" w:rsidRDefault="007A3DBC" w:rsidP="006B1432">
            <w:pPr>
              <w:jc w:val="center"/>
            </w:pPr>
          </w:p>
        </w:tc>
        <w:tc>
          <w:tcPr>
            <w:tcW w:w="2160" w:type="dxa"/>
          </w:tcPr>
          <w:p w14:paraId="532DFD5E" w14:textId="77777777" w:rsidR="00E30153" w:rsidRDefault="00E30153" w:rsidP="006B1432">
            <w:pPr>
              <w:jc w:val="center"/>
            </w:pPr>
            <w:r>
              <w:rPr>
                <w:rFonts w:ascii="Segoe UI" w:hAnsi="Segoe UI" w:cs="Segoe UI"/>
                <w:color w:val="212121"/>
                <w:shd w:val="clear" w:color="auto" w:fill="FFFFFF"/>
              </w:rPr>
              <w:t>5368821</w:t>
            </w:r>
          </w:p>
        </w:tc>
      </w:tr>
      <w:tr w:rsidR="00E30153" w14:paraId="61A7819B" w14:textId="77777777" w:rsidTr="00587810">
        <w:trPr>
          <w:trHeight w:val="285"/>
        </w:trPr>
        <w:tc>
          <w:tcPr>
            <w:tcW w:w="1278" w:type="dxa"/>
            <w:vMerge/>
          </w:tcPr>
          <w:p w14:paraId="78D039C9" w14:textId="77777777" w:rsidR="00E30153" w:rsidRDefault="00E30153" w:rsidP="006B1432">
            <w:pPr>
              <w:jc w:val="center"/>
            </w:pPr>
          </w:p>
        </w:tc>
        <w:tc>
          <w:tcPr>
            <w:tcW w:w="2250" w:type="dxa"/>
            <w:vMerge/>
          </w:tcPr>
          <w:p w14:paraId="6745D9C4" w14:textId="77777777" w:rsidR="00E30153" w:rsidRPr="00F16EC5" w:rsidRDefault="00E30153" w:rsidP="006B1432">
            <w:pPr>
              <w:jc w:val="center"/>
            </w:pPr>
          </w:p>
        </w:tc>
        <w:tc>
          <w:tcPr>
            <w:tcW w:w="2790" w:type="dxa"/>
          </w:tcPr>
          <w:p w14:paraId="38D88C40" w14:textId="77777777" w:rsidR="00E30153" w:rsidRDefault="00E30153" w:rsidP="006B1432">
            <w:pPr>
              <w:jc w:val="center"/>
            </w:pPr>
            <w:r w:rsidRPr="004E1C7F">
              <w:t>Camphor</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7DC016E1" w14:textId="728A25C9" w:rsidR="007A3DBC" w:rsidRPr="004E1C7F" w:rsidRDefault="007A3DBC" w:rsidP="006B1432">
            <w:pPr>
              <w:jc w:val="center"/>
            </w:pPr>
          </w:p>
        </w:tc>
        <w:tc>
          <w:tcPr>
            <w:tcW w:w="2160" w:type="dxa"/>
          </w:tcPr>
          <w:p w14:paraId="4D3ABE68" w14:textId="77777777" w:rsidR="00E30153" w:rsidRDefault="00E30153" w:rsidP="006B1432">
            <w:pPr>
              <w:jc w:val="center"/>
            </w:pPr>
            <w:r>
              <w:rPr>
                <w:rFonts w:ascii="Segoe UI" w:hAnsi="Segoe UI" w:cs="Segoe UI"/>
                <w:color w:val="212121"/>
                <w:shd w:val="clear" w:color="auto" w:fill="FFFFFF"/>
              </w:rPr>
              <w:t>2537</w:t>
            </w:r>
          </w:p>
        </w:tc>
      </w:tr>
      <w:tr w:rsidR="00E30153" w14:paraId="3F09B7FF" w14:textId="77777777" w:rsidTr="00587810">
        <w:trPr>
          <w:trHeight w:val="225"/>
        </w:trPr>
        <w:tc>
          <w:tcPr>
            <w:tcW w:w="1278" w:type="dxa"/>
            <w:vMerge/>
          </w:tcPr>
          <w:p w14:paraId="722411BD" w14:textId="77777777" w:rsidR="00E30153" w:rsidRDefault="00E30153" w:rsidP="006B1432">
            <w:pPr>
              <w:jc w:val="center"/>
            </w:pPr>
          </w:p>
        </w:tc>
        <w:tc>
          <w:tcPr>
            <w:tcW w:w="2250" w:type="dxa"/>
            <w:vMerge/>
          </w:tcPr>
          <w:p w14:paraId="6CC97838" w14:textId="77777777" w:rsidR="00E30153" w:rsidRPr="00F16EC5" w:rsidRDefault="00E30153" w:rsidP="006B1432">
            <w:pPr>
              <w:jc w:val="center"/>
            </w:pPr>
          </w:p>
        </w:tc>
        <w:tc>
          <w:tcPr>
            <w:tcW w:w="2790" w:type="dxa"/>
          </w:tcPr>
          <w:p w14:paraId="3D50B22A" w14:textId="77777777" w:rsidR="00E30153" w:rsidRDefault="00E30153" w:rsidP="006B1432">
            <w:pPr>
              <w:jc w:val="center"/>
            </w:pPr>
            <w:r w:rsidRPr="004E1C7F">
              <w:t>Borne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0815E03A" w14:textId="66895362" w:rsidR="007A3DBC" w:rsidRPr="004E1C7F" w:rsidRDefault="007A3DBC" w:rsidP="006B1432">
            <w:pPr>
              <w:jc w:val="center"/>
            </w:pPr>
          </w:p>
        </w:tc>
        <w:tc>
          <w:tcPr>
            <w:tcW w:w="2160" w:type="dxa"/>
          </w:tcPr>
          <w:p w14:paraId="4A47C97E" w14:textId="77777777" w:rsidR="00E30153" w:rsidRDefault="00E30153" w:rsidP="006B1432">
            <w:pPr>
              <w:jc w:val="center"/>
            </w:pPr>
            <w:r>
              <w:rPr>
                <w:rFonts w:ascii="Segoe UI" w:hAnsi="Segoe UI" w:cs="Segoe UI"/>
                <w:color w:val="212121"/>
                <w:shd w:val="clear" w:color="auto" w:fill="FFFFFF"/>
              </w:rPr>
              <w:t>64685</w:t>
            </w:r>
          </w:p>
        </w:tc>
      </w:tr>
      <w:tr w:rsidR="00E30153" w14:paraId="012957E6" w14:textId="77777777" w:rsidTr="00587810">
        <w:trPr>
          <w:trHeight w:val="330"/>
        </w:trPr>
        <w:tc>
          <w:tcPr>
            <w:tcW w:w="1278" w:type="dxa"/>
            <w:vMerge/>
          </w:tcPr>
          <w:p w14:paraId="72E48794" w14:textId="77777777" w:rsidR="00E30153" w:rsidRDefault="00E30153" w:rsidP="006B1432">
            <w:pPr>
              <w:jc w:val="center"/>
            </w:pPr>
          </w:p>
        </w:tc>
        <w:tc>
          <w:tcPr>
            <w:tcW w:w="2250" w:type="dxa"/>
            <w:vMerge/>
          </w:tcPr>
          <w:p w14:paraId="44321FB8" w14:textId="77777777" w:rsidR="00E30153" w:rsidRPr="00F16EC5" w:rsidRDefault="00E30153" w:rsidP="006B1432">
            <w:pPr>
              <w:jc w:val="center"/>
            </w:pPr>
          </w:p>
        </w:tc>
        <w:tc>
          <w:tcPr>
            <w:tcW w:w="2790" w:type="dxa"/>
          </w:tcPr>
          <w:p w14:paraId="51F082F3" w14:textId="77777777" w:rsidR="00E30153" w:rsidRDefault="00E30153" w:rsidP="006B1432">
            <w:pPr>
              <w:jc w:val="center"/>
            </w:pPr>
            <w:r w:rsidRPr="004E1C7F">
              <w:t>Terpinen-4-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51F79F7F" w14:textId="22DB4B9D" w:rsidR="00FC189D" w:rsidRPr="004E1C7F" w:rsidRDefault="00FC189D" w:rsidP="006B1432">
            <w:pPr>
              <w:jc w:val="center"/>
            </w:pPr>
          </w:p>
        </w:tc>
        <w:tc>
          <w:tcPr>
            <w:tcW w:w="2160" w:type="dxa"/>
          </w:tcPr>
          <w:p w14:paraId="23AEBA2F" w14:textId="77777777" w:rsidR="00E30153" w:rsidRDefault="00E30153" w:rsidP="006B1432">
            <w:pPr>
              <w:jc w:val="center"/>
            </w:pPr>
            <w:r>
              <w:rPr>
                <w:rFonts w:ascii="Segoe UI" w:hAnsi="Segoe UI" w:cs="Segoe UI"/>
                <w:color w:val="212121"/>
                <w:shd w:val="clear" w:color="auto" w:fill="FFFFFF"/>
              </w:rPr>
              <w:t>11230</w:t>
            </w:r>
          </w:p>
        </w:tc>
      </w:tr>
      <w:tr w:rsidR="00E30153" w14:paraId="2AF5BEA7" w14:textId="77777777" w:rsidTr="00587810">
        <w:trPr>
          <w:trHeight w:val="300"/>
        </w:trPr>
        <w:tc>
          <w:tcPr>
            <w:tcW w:w="1278" w:type="dxa"/>
            <w:vMerge/>
          </w:tcPr>
          <w:p w14:paraId="2A1DB639" w14:textId="77777777" w:rsidR="00E30153" w:rsidRDefault="00E30153" w:rsidP="006B1432">
            <w:pPr>
              <w:jc w:val="center"/>
            </w:pPr>
          </w:p>
        </w:tc>
        <w:tc>
          <w:tcPr>
            <w:tcW w:w="2250" w:type="dxa"/>
            <w:vMerge/>
          </w:tcPr>
          <w:p w14:paraId="50E46DDE" w14:textId="77777777" w:rsidR="00E30153" w:rsidRPr="00F16EC5" w:rsidRDefault="00E30153" w:rsidP="006B1432">
            <w:pPr>
              <w:jc w:val="center"/>
            </w:pPr>
          </w:p>
        </w:tc>
        <w:tc>
          <w:tcPr>
            <w:tcW w:w="2790" w:type="dxa"/>
          </w:tcPr>
          <w:p w14:paraId="4E150615" w14:textId="77777777" w:rsidR="00E30153" w:rsidRDefault="00E30153" w:rsidP="006B1432">
            <w:pPr>
              <w:jc w:val="center"/>
            </w:pPr>
            <w:r w:rsidRPr="004E1C7F">
              <w:t xml:space="preserve">α </w:t>
            </w:r>
            <w:r>
              <w:t>–</w:t>
            </w:r>
            <w:r w:rsidRPr="004E1C7F">
              <w:t>Terpine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6657B5BA" w14:textId="5BCFCDBF" w:rsidR="007A3DBC" w:rsidRPr="004E1C7F" w:rsidRDefault="007A3DBC" w:rsidP="006B1432">
            <w:pPr>
              <w:jc w:val="center"/>
            </w:pPr>
          </w:p>
        </w:tc>
        <w:tc>
          <w:tcPr>
            <w:tcW w:w="2160" w:type="dxa"/>
          </w:tcPr>
          <w:p w14:paraId="4DE37B15" w14:textId="77777777" w:rsidR="00E30153" w:rsidRDefault="00E30153" w:rsidP="006B1432">
            <w:pPr>
              <w:jc w:val="center"/>
            </w:pPr>
            <w:r>
              <w:rPr>
                <w:rFonts w:ascii="Segoe UI" w:hAnsi="Segoe UI" w:cs="Segoe UI"/>
                <w:color w:val="212121"/>
                <w:shd w:val="clear" w:color="auto" w:fill="FFFFFF"/>
              </w:rPr>
              <w:t>442501</w:t>
            </w:r>
          </w:p>
        </w:tc>
      </w:tr>
      <w:tr w:rsidR="00E30153" w14:paraId="32C7195B" w14:textId="77777777" w:rsidTr="00587810">
        <w:trPr>
          <w:trHeight w:val="285"/>
        </w:trPr>
        <w:tc>
          <w:tcPr>
            <w:tcW w:w="1278" w:type="dxa"/>
            <w:vMerge/>
          </w:tcPr>
          <w:p w14:paraId="309FE755" w14:textId="77777777" w:rsidR="00E30153" w:rsidRDefault="00E30153" w:rsidP="006B1432">
            <w:pPr>
              <w:jc w:val="center"/>
            </w:pPr>
          </w:p>
        </w:tc>
        <w:tc>
          <w:tcPr>
            <w:tcW w:w="2250" w:type="dxa"/>
            <w:vMerge/>
          </w:tcPr>
          <w:p w14:paraId="017A797B" w14:textId="77777777" w:rsidR="00E30153" w:rsidRPr="00F16EC5" w:rsidRDefault="00E30153" w:rsidP="006B1432">
            <w:pPr>
              <w:jc w:val="center"/>
            </w:pPr>
          </w:p>
        </w:tc>
        <w:tc>
          <w:tcPr>
            <w:tcW w:w="2790" w:type="dxa"/>
          </w:tcPr>
          <w:p w14:paraId="1D452B71" w14:textId="77777777" w:rsidR="00E30153" w:rsidRDefault="00E30153" w:rsidP="006B1432">
            <w:pPr>
              <w:jc w:val="center"/>
            </w:pPr>
            <w:r>
              <w:t>4-Methyl-2-methoxyphen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52930FBE" w14:textId="17972A79" w:rsidR="007A3DBC" w:rsidRPr="004E1C7F" w:rsidRDefault="007A3DBC" w:rsidP="006B1432">
            <w:pPr>
              <w:jc w:val="center"/>
            </w:pPr>
          </w:p>
        </w:tc>
        <w:tc>
          <w:tcPr>
            <w:tcW w:w="2160" w:type="dxa"/>
          </w:tcPr>
          <w:p w14:paraId="6ECFBE5E" w14:textId="77777777" w:rsidR="00E30153" w:rsidRDefault="00E30153" w:rsidP="006B1432">
            <w:pPr>
              <w:jc w:val="center"/>
            </w:pPr>
            <w:r>
              <w:rPr>
                <w:rFonts w:ascii="Segoe UI" w:hAnsi="Segoe UI" w:cs="Segoe UI"/>
                <w:color w:val="212121"/>
                <w:shd w:val="clear" w:color="auto" w:fill="FFFFFF"/>
              </w:rPr>
              <w:t>7144</w:t>
            </w:r>
          </w:p>
        </w:tc>
      </w:tr>
      <w:tr w:rsidR="00E30153" w14:paraId="6E55AF6F" w14:textId="77777777" w:rsidTr="00587810">
        <w:trPr>
          <w:trHeight w:val="330"/>
        </w:trPr>
        <w:tc>
          <w:tcPr>
            <w:tcW w:w="1278" w:type="dxa"/>
            <w:vMerge/>
          </w:tcPr>
          <w:p w14:paraId="1B247F9E" w14:textId="77777777" w:rsidR="00E30153" w:rsidRDefault="00E30153" w:rsidP="006B1432">
            <w:pPr>
              <w:jc w:val="center"/>
            </w:pPr>
          </w:p>
        </w:tc>
        <w:tc>
          <w:tcPr>
            <w:tcW w:w="2250" w:type="dxa"/>
            <w:vMerge/>
          </w:tcPr>
          <w:p w14:paraId="624095C8" w14:textId="77777777" w:rsidR="00E30153" w:rsidRPr="00F16EC5" w:rsidRDefault="00E30153" w:rsidP="006B1432">
            <w:pPr>
              <w:jc w:val="center"/>
            </w:pPr>
          </w:p>
        </w:tc>
        <w:tc>
          <w:tcPr>
            <w:tcW w:w="2790" w:type="dxa"/>
          </w:tcPr>
          <w:p w14:paraId="7DA256D4" w14:textId="77777777" w:rsidR="00E30153" w:rsidRDefault="00E30153" w:rsidP="006B1432">
            <w:pPr>
              <w:jc w:val="center"/>
            </w:pPr>
            <w:r w:rsidRPr="004E1C7F">
              <w:t xml:space="preserve">Carvacrol methyl </w:t>
            </w:r>
            <w:r w:rsidRPr="00B8694C">
              <w:t>ether</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62BEFB23" w14:textId="01A04C78" w:rsidR="007A3DBC" w:rsidRDefault="007A3DBC" w:rsidP="006B1432">
            <w:pPr>
              <w:jc w:val="center"/>
            </w:pPr>
          </w:p>
        </w:tc>
        <w:tc>
          <w:tcPr>
            <w:tcW w:w="2160" w:type="dxa"/>
          </w:tcPr>
          <w:p w14:paraId="53B5539E" w14:textId="77777777" w:rsidR="00E30153" w:rsidRDefault="00E30153" w:rsidP="006B1432">
            <w:pPr>
              <w:jc w:val="center"/>
            </w:pPr>
            <w:r>
              <w:rPr>
                <w:rFonts w:ascii="Segoe UI" w:hAnsi="Segoe UI" w:cs="Segoe UI"/>
                <w:color w:val="212121"/>
                <w:shd w:val="clear" w:color="auto" w:fill="FFFFFF"/>
              </w:rPr>
              <w:t>80790</w:t>
            </w:r>
          </w:p>
        </w:tc>
      </w:tr>
      <w:tr w:rsidR="00E30153" w14:paraId="6615DE62" w14:textId="77777777" w:rsidTr="00587810">
        <w:trPr>
          <w:trHeight w:val="300"/>
        </w:trPr>
        <w:tc>
          <w:tcPr>
            <w:tcW w:w="1278" w:type="dxa"/>
            <w:vMerge/>
          </w:tcPr>
          <w:p w14:paraId="683829C3" w14:textId="77777777" w:rsidR="00E30153" w:rsidRDefault="00E30153" w:rsidP="006B1432">
            <w:pPr>
              <w:jc w:val="center"/>
            </w:pPr>
          </w:p>
        </w:tc>
        <w:tc>
          <w:tcPr>
            <w:tcW w:w="2250" w:type="dxa"/>
            <w:vMerge/>
          </w:tcPr>
          <w:p w14:paraId="4DA7022B" w14:textId="77777777" w:rsidR="00E30153" w:rsidRPr="00F16EC5" w:rsidRDefault="00E30153" w:rsidP="006B1432">
            <w:pPr>
              <w:jc w:val="center"/>
            </w:pPr>
          </w:p>
        </w:tc>
        <w:tc>
          <w:tcPr>
            <w:tcW w:w="2790" w:type="dxa"/>
          </w:tcPr>
          <w:p w14:paraId="494AC474" w14:textId="77777777" w:rsidR="00E30153" w:rsidRDefault="00E30153" w:rsidP="006B1432">
            <w:pPr>
              <w:jc w:val="center"/>
            </w:pPr>
            <w:r w:rsidRPr="004E1C7F">
              <w:t>4-Ethyl-2-methoxyphenol</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1B0B0DC8" w14:textId="57EA0EE8" w:rsidR="007A3DBC" w:rsidRPr="004E1C7F" w:rsidRDefault="007A3DBC" w:rsidP="006B1432">
            <w:pPr>
              <w:jc w:val="center"/>
            </w:pPr>
          </w:p>
        </w:tc>
        <w:tc>
          <w:tcPr>
            <w:tcW w:w="2160" w:type="dxa"/>
          </w:tcPr>
          <w:p w14:paraId="121C6330" w14:textId="77777777" w:rsidR="00E30153" w:rsidRDefault="00E30153" w:rsidP="006B1432">
            <w:pPr>
              <w:jc w:val="center"/>
            </w:pPr>
            <w:r>
              <w:rPr>
                <w:rFonts w:ascii="Segoe UI" w:hAnsi="Segoe UI" w:cs="Segoe UI"/>
                <w:color w:val="212121"/>
                <w:shd w:val="clear" w:color="auto" w:fill="FFFFFF"/>
              </w:rPr>
              <w:t>62465</w:t>
            </w:r>
          </w:p>
        </w:tc>
      </w:tr>
      <w:tr w:rsidR="00E30153" w14:paraId="01E2B835" w14:textId="77777777" w:rsidTr="00587810">
        <w:trPr>
          <w:trHeight w:val="285"/>
        </w:trPr>
        <w:tc>
          <w:tcPr>
            <w:tcW w:w="1278" w:type="dxa"/>
            <w:vMerge/>
          </w:tcPr>
          <w:p w14:paraId="70014D69" w14:textId="77777777" w:rsidR="00E30153" w:rsidRDefault="00E30153" w:rsidP="006B1432">
            <w:pPr>
              <w:jc w:val="center"/>
            </w:pPr>
          </w:p>
        </w:tc>
        <w:tc>
          <w:tcPr>
            <w:tcW w:w="2250" w:type="dxa"/>
            <w:vMerge/>
          </w:tcPr>
          <w:p w14:paraId="7D039FFD" w14:textId="77777777" w:rsidR="00E30153" w:rsidRPr="00F16EC5" w:rsidRDefault="00E30153" w:rsidP="006B1432">
            <w:pPr>
              <w:jc w:val="center"/>
            </w:pPr>
          </w:p>
        </w:tc>
        <w:tc>
          <w:tcPr>
            <w:tcW w:w="2790" w:type="dxa"/>
          </w:tcPr>
          <w:p w14:paraId="6E8E0860" w14:textId="77777777" w:rsidR="00E30153" w:rsidRDefault="00E30153" w:rsidP="006B1432">
            <w:pPr>
              <w:jc w:val="center"/>
            </w:pPr>
            <w:r w:rsidRPr="004E1C7F">
              <w:t xml:space="preserve">Bornyl </w:t>
            </w:r>
            <w:r w:rsidRPr="00B8694C">
              <w:t>acetat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0F1DAE04" w14:textId="545F7EBD" w:rsidR="007A3DBC" w:rsidRPr="004E1C7F" w:rsidRDefault="007A3DBC" w:rsidP="006B1432">
            <w:pPr>
              <w:jc w:val="center"/>
            </w:pPr>
          </w:p>
        </w:tc>
        <w:tc>
          <w:tcPr>
            <w:tcW w:w="2160" w:type="dxa"/>
          </w:tcPr>
          <w:p w14:paraId="00A981BC" w14:textId="77777777" w:rsidR="00E30153" w:rsidRDefault="00E30153" w:rsidP="006B1432">
            <w:pPr>
              <w:jc w:val="center"/>
            </w:pPr>
            <w:r>
              <w:rPr>
                <w:rFonts w:ascii="Segoe UI" w:hAnsi="Segoe UI" w:cs="Segoe UI"/>
                <w:color w:val="212121"/>
                <w:shd w:val="clear" w:color="auto" w:fill="FFFFFF"/>
              </w:rPr>
              <w:t>93009</w:t>
            </w:r>
          </w:p>
        </w:tc>
      </w:tr>
      <w:tr w:rsidR="00E30153" w14:paraId="1456E88C" w14:textId="77777777" w:rsidTr="00587810">
        <w:trPr>
          <w:trHeight w:val="270"/>
        </w:trPr>
        <w:tc>
          <w:tcPr>
            <w:tcW w:w="1278" w:type="dxa"/>
            <w:vMerge/>
          </w:tcPr>
          <w:p w14:paraId="71C1717D" w14:textId="77777777" w:rsidR="00E30153" w:rsidRDefault="00E30153" w:rsidP="006B1432">
            <w:pPr>
              <w:jc w:val="center"/>
            </w:pPr>
          </w:p>
        </w:tc>
        <w:tc>
          <w:tcPr>
            <w:tcW w:w="2250" w:type="dxa"/>
            <w:vMerge/>
          </w:tcPr>
          <w:p w14:paraId="252BC281" w14:textId="77777777" w:rsidR="00E30153" w:rsidRPr="00F16EC5" w:rsidRDefault="00E30153" w:rsidP="006B1432">
            <w:pPr>
              <w:jc w:val="center"/>
            </w:pPr>
          </w:p>
        </w:tc>
        <w:tc>
          <w:tcPr>
            <w:tcW w:w="2790" w:type="dxa"/>
          </w:tcPr>
          <w:p w14:paraId="25213B99" w14:textId="77777777" w:rsidR="00E30153" w:rsidRDefault="00E30153" w:rsidP="006B1432">
            <w:pPr>
              <w:jc w:val="center"/>
            </w:pPr>
            <w:r w:rsidRPr="004E1C7F">
              <w:t xml:space="preserve">α -Terpinyl </w:t>
            </w:r>
            <w:r>
              <w:t xml:space="preserve"> acetat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1AD1A45C" w14:textId="59E44468" w:rsidR="007A3DBC" w:rsidRPr="004E1C7F" w:rsidRDefault="007A3DBC" w:rsidP="006B1432">
            <w:pPr>
              <w:jc w:val="center"/>
            </w:pPr>
          </w:p>
        </w:tc>
        <w:tc>
          <w:tcPr>
            <w:tcW w:w="2160" w:type="dxa"/>
          </w:tcPr>
          <w:p w14:paraId="779B1A8F" w14:textId="77777777" w:rsidR="00E30153" w:rsidRDefault="00E30153" w:rsidP="006B1432">
            <w:pPr>
              <w:jc w:val="center"/>
            </w:pPr>
            <w:r>
              <w:rPr>
                <w:rFonts w:ascii="Segoe UI" w:hAnsi="Segoe UI" w:cs="Segoe UI"/>
                <w:color w:val="212121"/>
                <w:shd w:val="clear" w:color="auto" w:fill="FFFFFF"/>
              </w:rPr>
              <w:t>111037</w:t>
            </w:r>
          </w:p>
        </w:tc>
      </w:tr>
      <w:tr w:rsidR="00E30153" w14:paraId="734639FF" w14:textId="77777777" w:rsidTr="00587810">
        <w:trPr>
          <w:trHeight w:val="300"/>
        </w:trPr>
        <w:tc>
          <w:tcPr>
            <w:tcW w:w="1278" w:type="dxa"/>
            <w:vMerge/>
          </w:tcPr>
          <w:p w14:paraId="6523FB6E" w14:textId="77777777" w:rsidR="00E30153" w:rsidRDefault="00E30153" w:rsidP="006B1432">
            <w:pPr>
              <w:jc w:val="center"/>
            </w:pPr>
          </w:p>
        </w:tc>
        <w:tc>
          <w:tcPr>
            <w:tcW w:w="2250" w:type="dxa"/>
            <w:vMerge/>
          </w:tcPr>
          <w:p w14:paraId="30718A1F" w14:textId="77777777" w:rsidR="00E30153" w:rsidRPr="00F16EC5" w:rsidRDefault="00E30153" w:rsidP="006B1432">
            <w:pPr>
              <w:jc w:val="center"/>
            </w:pPr>
          </w:p>
        </w:tc>
        <w:tc>
          <w:tcPr>
            <w:tcW w:w="2790" w:type="dxa"/>
          </w:tcPr>
          <w:p w14:paraId="7ACB44B9" w14:textId="77777777" w:rsidR="00E30153" w:rsidRDefault="00E30153" w:rsidP="006B1432">
            <w:pPr>
              <w:jc w:val="center"/>
            </w:pPr>
            <w:r w:rsidRPr="004E1C7F">
              <w:t>Cyclosativ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0ECC94F7" w14:textId="06F8330E" w:rsidR="007A3DBC" w:rsidRPr="004E1C7F" w:rsidRDefault="007A3DBC" w:rsidP="006B1432">
            <w:pPr>
              <w:jc w:val="center"/>
            </w:pPr>
          </w:p>
        </w:tc>
        <w:tc>
          <w:tcPr>
            <w:tcW w:w="2160" w:type="dxa"/>
          </w:tcPr>
          <w:p w14:paraId="597B8911" w14:textId="77777777" w:rsidR="00E30153" w:rsidRDefault="00E30153" w:rsidP="006B1432">
            <w:pPr>
              <w:jc w:val="center"/>
            </w:pPr>
            <w:r>
              <w:rPr>
                <w:rFonts w:ascii="Segoe UI" w:hAnsi="Segoe UI" w:cs="Segoe UI"/>
                <w:color w:val="212121"/>
                <w:shd w:val="clear" w:color="auto" w:fill="FFFFFF"/>
              </w:rPr>
              <w:t>519960</w:t>
            </w:r>
          </w:p>
        </w:tc>
      </w:tr>
      <w:tr w:rsidR="00E30153" w14:paraId="74235D24" w14:textId="77777777" w:rsidTr="00587810">
        <w:trPr>
          <w:trHeight w:val="285"/>
        </w:trPr>
        <w:tc>
          <w:tcPr>
            <w:tcW w:w="1278" w:type="dxa"/>
            <w:vMerge/>
          </w:tcPr>
          <w:p w14:paraId="682BF042" w14:textId="77777777" w:rsidR="00E30153" w:rsidRDefault="00E30153" w:rsidP="006B1432">
            <w:pPr>
              <w:jc w:val="center"/>
            </w:pPr>
          </w:p>
        </w:tc>
        <w:tc>
          <w:tcPr>
            <w:tcW w:w="2250" w:type="dxa"/>
            <w:vMerge/>
          </w:tcPr>
          <w:p w14:paraId="78AD014B" w14:textId="77777777" w:rsidR="00E30153" w:rsidRPr="00F16EC5" w:rsidRDefault="00E30153" w:rsidP="006B1432">
            <w:pPr>
              <w:jc w:val="center"/>
            </w:pPr>
          </w:p>
        </w:tc>
        <w:tc>
          <w:tcPr>
            <w:tcW w:w="2790" w:type="dxa"/>
          </w:tcPr>
          <w:p w14:paraId="3A249296" w14:textId="77777777" w:rsidR="00E30153" w:rsidRDefault="005C38F6" w:rsidP="006B1432">
            <w:pPr>
              <w:jc w:val="center"/>
            </w:pPr>
            <w:r>
              <w:t>isoeugenol</w:t>
            </w:r>
            <w:r>
              <w:fldChar w:fldCharType="begin" w:fldLock="1"/>
            </w:r>
            <w:r>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fldChar w:fldCharType="separate"/>
            </w:r>
            <w:r w:rsidRPr="005C38F6">
              <w:rPr>
                <w:noProof/>
                <w:vertAlign w:val="superscript"/>
              </w:rPr>
              <w:t>20</w:t>
            </w:r>
            <w:r>
              <w:fldChar w:fldCharType="end"/>
            </w:r>
          </w:p>
          <w:p w14:paraId="20179AFA" w14:textId="63186697" w:rsidR="007A3DBC" w:rsidRPr="004E1C7F" w:rsidRDefault="007A3DBC" w:rsidP="006B1432">
            <w:pPr>
              <w:jc w:val="center"/>
            </w:pPr>
          </w:p>
        </w:tc>
        <w:tc>
          <w:tcPr>
            <w:tcW w:w="2160" w:type="dxa"/>
          </w:tcPr>
          <w:p w14:paraId="44A11EB2" w14:textId="77777777" w:rsidR="00E30153" w:rsidRDefault="00E30153" w:rsidP="006B1432">
            <w:pPr>
              <w:jc w:val="center"/>
            </w:pPr>
            <w:r>
              <w:rPr>
                <w:rFonts w:ascii="Segoe UI" w:hAnsi="Segoe UI" w:cs="Segoe UI"/>
                <w:color w:val="212121"/>
                <w:shd w:val="clear" w:color="auto" w:fill="FFFFFF"/>
              </w:rPr>
              <w:t>853433</w:t>
            </w:r>
          </w:p>
        </w:tc>
      </w:tr>
      <w:tr w:rsidR="00E30153" w14:paraId="6FECE0CF" w14:textId="77777777" w:rsidTr="00587810">
        <w:trPr>
          <w:trHeight w:val="315"/>
        </w:trPr>
        <w:tc>
          <w:tcPr>
            <w:tcW w:w="1278" w:type="dxa"/>
            <w:vMerge/>
          </w:tcPr>
          <w:p w14:paraId="0BB91D0D" w14:textId="77777777" w:rsidR="00E30153" w:rsidRDefault="00E30153" w:rsidP="006B1432">
            <w:pPr>
              <w:jc w:val="center"/>
            </w:pPr>
          </w:p>
        </w:tc>
        <w:tc>
          <w:tcPr>
            <w:tcW w:w="2250" w:type="dxa"/>
            <w:vMerge/>
          </w:tcPr>
          <w:p w14:paraId="579C2FA6" w14:textId="77777777" w:rsidR="00E30153" w:rsidRPr="00F16EC5" w:rsidRDefault="00E30153" w:rsidP="006B1432">
            <w:pPr>
              <w:jc w:val="center"/>
            </w:pPr>
          </w:p>
        </w:tc>
        <w:tc>
          <w:tcPr>
            <w:tcW w:w="2790" w:type="dxa"/>
          </w:tcPr>
          <w:p w14:paraId="488BE433" w14:textId="77777777" w:rsidR="00E30153" w:rsidRDefault="00E30153" w:rsidP="006B1432">
            <w:pPr>
              <w:jc w:val="center"/>
            </w:pPr>
            <w:r w:rsidRPr="004E1C7F">
              <w:t>Dauc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1DDCC86D" w14:textId="28185544" w:rsidR="007A3DBC" w:rsidRPr="004E1C7F" w:rsidRDefault="007A3DBC" w:rsidP="006B1432">
            <w:pPr>
              <w:jc w:val="center"/>
            </w:pPr>
          </w:p>
        </w:tc>
        <w:tc>
          <w:tcPr>
            <w:tcW w:w="2160" w:type="dxa"/>
          </w:tcPr>
          <w:p w14:paraId="3A01BE43" w14:textId="77777777" w:rsidR="00E30153" w:rsidRDefault="00E30153" w:rsidP="006B1432">
            <w:pPr>
              <w:jc w:val="center"/>
            </w:pPr>
            <w:r>
              <w:rPr>
                <w:rFonts w:ascii="Segoe UI" w:hAnsi="Segoe UI" w:cs="Segoe UI"/>
                <w:color w:val="212121"/>
                <w:shd w:val="clear" w:color="auto" w:fill="FFFFFF"/>
              </w:rPr>
              <w:t>177773</w:t>
            </w:r>
          </w:p>
        </w:tc>
      </w:tr>
      <w:tr w:rsidR="00E30153" w14:paraId="68929860" w14:textId="77777777" w:rsidTr="00587810">
        <w:trPr>
          <w:trHeight w:val="270"/>
        </w:trPr>
        <w:tc>
          <w:tcPr>
            <w:tcW w:w="1278" w:type="dxa"/>
            <w:vMerge/>
          </w:tcPr>
          <w:p w14:paraId="6D79688C" w14:textId="77777777" w:rsidR="00E30153" w:rsidRDefault="00E30153" w:rsidP="006B1432">
            <w:pPr>
              <w:jc w:val="center"/>
            </w:pPr>
          </w:p>
        </w:tc>
        <w:tc>
          <w:tcPr>
            <w:tcW w:w="2250" w:type="dxa"/>
            <w:vMerge/>
          </w:tcPr>
          <w:p w14:paraId="65ACACBB" w14:textId="77777777" w:rsidR="00E30153" w:rsidRPr="00F16EC5" w:rsidRDefault="00E30153" w:rsidP="006B1432">
            <w:pPr>
              <w:jc w:val="center"/>
            </w:pPr>
          </w:p>
        </w:tc>
        <w:tc>
          <w:tcPr>
            <w:tcW w:w="2790" w:type="dxa"/>
          </w:tcPr>
          <w:p w14:paraId="555692B9" w14:textId="77777777" w:rsidR="00E30153" w:rsidRDefault="00E30153" w:rsidP="006B1432">
            <w:pPr>
              <w:jc w:val="center"/>
            </w:pPr>
            <w:r>
              <w:t>α -Funebr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2C6B751A" w14:textId="39BE51D8" w:rsidR="007A3DBC" w:rsidRPr="004E1C7F" w:rsidRDefault="007A3DBC" w:rsidP="006B1432">
            <w:pPr>
              <w:jc w:val="center"/>
            </w:pPr>
          </w:p>
        </w:tc>
        <w:tc>
          <w:tcPr>
            <w:tcW w:w="2160" w:type="dxa"/>
          </w:tcPr>
          <w:p w14:paraId="317820E4" w14:textId="77777777" w:rsidR="00E30153" w:rsidRDefault="00E30153" w:rsidP="006B1432">
            <w:pPr>
              <w:jc w:val="center"/>
            </w:pPr>
            <w:r>
              <w:rPr>
                <w:rFonts w:ascii="Segoe UI" w:hAnsi="Segoe UI" w:cs="Segoe UI"/>
                <w:color w:val="212121"/>
                <w:shd w:val="clear" w:color="auto" w:fill="FFFFFF"/>
              </w:rPr>
              <w:t>6552024</w:t>
            </w:r>
          </w:p>
        </w:tc>
      </w:tr>
      <w:tr w:rsidR="00E30153" w14:paraId="53C31EA8" w14:textId="77777777" w:rsidTr="00587810">
        <w:trPr>
          <w:trHeight w:val="285"/>
        </w:trPr>
        <w:tc>
          <w:tcPr>
            <w:tcW w:w="1278" w:type="dxa"/>
            <w:vMerge/>
          </w:tcPr>
          <w:p w14:paraId="5AEC9B00" w14:textId="77777777" w:rsidR="00E30153" w:rsidRDefault="00E30153" w:rsidP="006B1432">
            <w:pPr>
              <w:jc w:val="center"/>
            </w:pPr>
          </w:p>
        </w:tc>
        <w:tc>
          <w:tcPr>
            <w:tcW w:w="2250" w:type="dxa"/>
            <w:vMerge/>
          </w:tcPr>
          <w:p w14:paraId="42034011" w14:textId="77777777" w:rsidR="00E30153" w:rsidRPr="00F16EC5" w:rsidRDefault="00E30153" w:rsidP="006B1432">
            <w:pPr>
              <w:jc w:val="center"/>
            </w:pPr>
          </w:p>
        </w:tc>
        <w:tc>
          <w:tcPr>
            <w:tcW w:w="2790" w:type="dxa"/>
          </w:tcPr>
          <w:p w14:paraId="5BA21604" w14:textId="77777777" w:rsidR="00E30153" w:rsidRDefault="00E30153" w:rsidP="006B1432">
            <w:pPr>
              <w:jc w:val="center"/>
            </w:pPr>
            <w:r>
              <w:t>β –Elem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11BDA9B0" w14:textId="7547B971" w:rsidR="007A3DBC" w:rsidRDefault="007A3DBC" w:rsidP="006B1432">
            <w:pPr>
              <w:jc w:val="center"/>
            </w:pPr>
          </w:p>
        </w:tc>
        <w:tc>
          <w:tcPr>
            <w:tcW w:w="2160" w:type="dxa"/>
          </w:tcPr>
          <w:p w14:paraId="342392CA" w14:textId="77777777" w:rsidR="00E30153" w:rsidRDefault="00E30153" w:rsidP="006B1432">
            <w:pPr>
              <w:jc w:val="center"/>
            </w:pPr>
            <w:r>
              <w:rPr>
                <w:rFonts w:ascii="Segoe UI" w:hAnsi="Segoe UI" w:cs="Segoe UI"/>
                <w:color w:val="212121"/>
                <w:shd w:val="clear" w:color="auto" w:fill="FFFFFF"/>
              </w:rPr>
              <w:t>6918391</w:t>
            </w:r>
          </w:p>
        </w:tc>
      </w:tr>
      <w:tr w:rsidR="00E30153" w14:paraId="58BA20F7" w14:textId="77777777" w:rsidTr="00587810">
        <w:trPr>
          <w:trHeight w:val="255"/>
        </w:trPr>
        <w:tc>
          <w:tcPr>
            <w:tcW w:w="1278" w:type="dxa"/>
            <w:vMerge/>
          </w:tcPr>
          <w:p w14:paraId="7F7BF39C" w14:textId="77777777" w:rsidR="00E30153" w:rsidRDefault="00E30153" w:rsidP="006B1432">
            <w:pPr>
              <w:jc w:val="center"/>
            </w:pPr>
          </w:p>
        </w:tc>
        <w:tc>
          <w:tcPr>
            <w:tcW w:w="2250" w:type="dxa"/>
            <w:vMerge/>
          </w:tcPr>
          <w:p w14:paraId="513DAD0B" w14:textId="77777777" w:rsidR="00E30153" w:rsidRPr="00F16EC5" w:rsidRDefault="00E30153" w:rsidP="006B1432">
            <w:pPr>
              <w:jc w:val="center"/>
            </w:pPr>
          </w:p>
        </w:tc>
        <w:tc>
          <w:tcPr>
            <w:tcW w:w="2790" w:type="dxa"/>
          </w:tcPr>
          <w:p w14:paraId="7626498D" w14:textId="77777777" w:rsidR="00E30153" w:rsidRDefault="00E30153" w:rsidP="006B1432">
            <w:pPr>
              <w:jc w:val="center"/>
            </w:pPr>
            <w:r>
              <w:t>Vanillin</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46246520" w14:textId="74337BEE" w:rsidR="007A3DBC" w:rsidRDefault="007A3DBC" w:rsidP="006B1432">
            <w:pPr>
              <w:jc w:val="center"/>
            </w:pPr>
          </w:p>
        </w:tc>
        <w:tc>
          <w:tcPr>
            <w:tcW w:w="2160" w:type="dxa"/>
          </w:tcPr>
          <w:p w14:paraId="7D484633" w14:textId="77777777" w:rsidR="00E30153" w:rsidRDefault="00E30153" w:rsidP="006B1432">
            <w:pPr>
              <w:jc w:val="center"/>
            </w:pPr>
            <w:r>
              <w:rPr>
                <w:rFonts w:ascii="Segoe UI" w:hAnsi="Segoe UI" w:cs="Segoe UI"/>
                <w:color w:val="212121"/>
                <w:shd w:val="clear" w:color="auto" w:fill="FFFFFF"/>
              </w:rPr>
              <w:t>1183</w:t>
            </w:r>
          </w:p>
        </w:tc>
      </w:tr>
      <w:tr w:rsidR="00E30153" w14:paraId="20011FB9" w14:textId="77777777" w:rsidTr="00587810">
        <w:trPr>
          <w:trHeight w:val="255"/>
        </w:trPr>
        <w:tc>
          <w:tcPr>
            <w:tcW w:w="1278" w:type="dxa"/>
            <w:vMerge/>
          </w:tcPr>
          <w:p w14:paraId="778F891B" w14:textId="77777777" w:rsidR="00E30153" w:rsidRDefault="00E30153" w:rsidP="006B1432">
            <w:pPr>
              <w:jc w:val="center"/>
            </w:pPr>
          </w:p>
        </w:tc>
        <w:tc>
          <w:tcPr>
            <w:tcW w:w="2250" w:type="dxa"/>
            <w:vMerge/>
          </w:tcPr>
          <w:p w14:paraId="588BC7CB" w14:textId="77777777" w:rsidR="00E30153" w:rsidRPr="00F16EC5" w:rsidRDefault="00E30153" w:rsidP="006B1432">
            <w:pPr>
              <w:jc w:val="center"/>
            </w:pPr>
          </w:p>
        </w:tc>
        <w:tc>
          <w:tcPr>
            <w:tcW w:w="2790" w:type="dxa"/>
          </w:tcPr>
          <w:p w14:paraId="04D686F0" w14:textId="77777777" w:rsidR="00E30153" w:rsidRDefault="00E30153" w:rsidP="006B1432">
            <w:pPr>
              <w:jc w:val="center"/>
            </w:pPr>
            <w:r>
              <w:t>Italic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057CA1AC" w14:textId="35E09C3C" w:rsidR="007A3DBC" w:rsidRDefault="007A3DBC" w:rsidP="006B1432">
            <w:pPr>
              <w:jc w:val="center"/>
            </w:pPr>
          </w:p>
        </w:tc>
        <w:tc>
          <w:tcPr>
            <w:tcW w:w="2160" w:type="dxa"/>
          </w:tcPr>
          <w:p w14:paraId="1952FEAE" w14:textId="77777777" w:rsidR="00E30153" w:rsidRDefault="00E30153" w:rsidP="006B1432">
            <w:pPr>
              <w:jc w:val="center"/>
            </w:pPr>
            <w:r>
              <w:rPr>
                <w:rFonts w:ascii="Segoe UI" w:hAnsi="Segoe UI" w:cs="Segoe UI"/>
                <w:color w:val="212121"/>
                <w:shd w:val="clear" w:color="auto" w:fill="FFFFFF"/>
              </w:rPr>
              <w:t>15690922</w:t>
            </w:r>
          </w:p>
        </w:tc>
      </w:tr>
      <w:tr w:rsidR="00E30153" w14:paraId="68BC562D" w14:textId="77777777" w:rsidTr="00587810">
        <w:trPr>
          <w:trHeight w:val="300"/>
        </w:trPr>
        <w:tc>
          <w:tcPr>
            <w:tcW w:w="1278" w:type="dxa"/>
            <w:vMerge/>
          </w:tcPr>
          <w:p w14:paraId="662AACC2" w14:textId="77777777" w:rsidR="00E30153" w:rsidRDefault="00E30153" w:rsidP="006B1432">
            <w:pPr>
              <w:jc w:val="center"/>
            </w:pPr>
          </w:p>
        </w:tc>
        <w:tc>
          <w:tcPr>
            <w:tcW w:w="2250" w:type="dxa"/>
            <w:vMerge/>
          </w:tcPr>
          <w:p w14:paraId="0E32834B" w14:textId="77777777" w:rsidR="00E30153" w:rsidRPr="00F16EC5" w:rsidRDefault="00E30153" w:rsidP="006B1432">
            <w:pPr>
              <w:jc w:val="center"/>
            </w:pPr>
          </w:p>
        </w:tc>
        <w:tc>
          <w:tcPr>
            <w:tcW w:w="2790" w:type="dxa"/>
          </w:tcPr>
          <w:p w14:paraId="5B28720B" w14:textId="77777777" w:rsidR="00E30153" w:rsidRDefault="00E30153" w:rsidP="006B1432">
            <w:pPr>
              <w:jc w:val="center"/>
            </w:pPr>
            <w:r>
              <w:t>α –Gurjun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42E38E8A" w14:textId="35035033" w:rsidR="007A3DBC" w:rsidRDefault="007A3DBC" w:rsidP="006B1432">
            <w:pPr>
              <w:jc w:val="center"/>
            </w:pPr>
          </w:p>
        </w:tc>
        <w:tc>
          <w:tcPr>
            <w:tcW w:w="2160" w:type="dxa"/>
          </w:tcPr>
          <w:p w14:paraId="2EE02A1D" w14:textId="77777777" w:rsidR="00E30153" w:rsidRDefault="00E30153" w:rsidP="006B1432">
            <w:pPr>
              <w:jc w:val="center"/>
            </w:pPr>
            <w:r>
              <w:rPr>
                <w:rFonts w:ascii="Segoe UI" w:hAnsi="Segoe UI" w:cs="Segoe UI"/>
                <w:color w:val="212121"/>
                <w:shd w:val="clear" w:color="auto" w:fill="FFFFFF"/>
              </w:rPr>
              <w:t>521243</w:t>
            </w:r>
          </w:p>
        </w:tc>
      </w:tr>
      <w:tr w:rsidR="00E30153" w14:paraId="398EDE96" w14:textId="77777777" w:rsidTr="00587810">
        <w:trPr>
          <w:trHeight w:val="300"/>
        </w:trPr>
        <w:tc>
          <w:tcPr>
            <w:tcW w:w="1278" w:type="dxa"/>
            <w:vMerge/>
          </w:tcPr>
          <w:p w14:paraId="1C42ECAB" w14:textId="77777777" w:rsidR="00E30153" w:rsidRDefault="00E30153" w:rsidP="006B1432">
            <w:pPr>
              <w:jc w:val="center"/>
            </w:pPr>
          </w:p>
        </w:tc>
        <w:tc>
          <w:tcPr>
            <w:tcW w:w="2250" w:type="dxa"/>
            <w:vMerge/>
          </w:tcPr>
          <w:p w14:paraId="4E7E1A50" w14:textId="77777777" w:rsidR="00E30153" w:rsidRPr="00F16EC5" w:rsidRDefault="00E30153" w:rsidP="006B1432">
            <w:pPr>
              <w:jc w:val="center"/>
            </w:pPr>
          </w:p>
        </w:tc>
        <w:tc>
          <w:tcPr>
            <w:tcW w:w="2790" w:type="dxa"/>
          </w:tcPr>
          <w:p w14:paraId="13F16003" w14:textId="77777777" w:rsidR="00E30153" w:rsidRDefault="00E30153" w:rsidP="006B1432">
            <w:pPr>
              <w:jc w:val="center"/>
            </w:pPr>
            <w:r>
              <w:t>α –Cedr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56C43FC2" w14:textId="39ABEEB5" w:rsidR="007A3DBC" w:rsidRDefault="007A3DBC" w:rsidP="006B1432">
            <w:pPr>
              <w:jc w:val="center"/>
            </w:pPr>
          </w:p>
        </w:tc>
        <w:tc>
          <w:tcPr>
            <w:tcW w:w="2160" w:type="dxa"/>
          </w:tcPr>
          <w:p w14:paraId="41CEE75E" w14:textId="77777777" w:rsidR="00E30153" w:rsidRDefault="00E30153" w:rsidP="006B1432">
            <w:pPr>
              <w:jc w:val="center"/>
            </w:pPr>
            <w:r>
              <w:rPr>
                <w:rFonts w:ascii="Segoe UI" w:hAnsi="Segoe UI" w:cs="Segoe UI"/>
                <w:color w:val="212121"/>
                <w:shd w:val="clear" w:color="auto" w:fill="FFFFFF"/>
              </w:rPr>
              <w:t>6431015</w:t>
            </w:r>
          </w:p>
        </w:tc>
      </w:tr>
      <w:tr w:rsidR="00E30153" w14:paraId="379108BD" w14:textId="77777777" w:rsidTr="00587810">
        <w:trPr>
          <w:trHeight w:val="300"/>
        </w:trPr>
        <w:tc>
          <w:tcPr>
            <w:tcW w:w="1278" w:type="dxa"/>
            <w:vMerge/>
          </w:tcPr>
          <w:p w14:paraId="38FDE760" w14:textId="77777777" w:rsidR="00E30153" w:rsidRDefault="00E30153" w:rsidP="006B1432">
            <w:pPr>
              <w:jc w:val="center"/>
            </w:pPr>
          </w:p>
        </w:tc>
        <w:tc>
          <w:tcPr>
            <w:tcW w:w="2250" w:type="dxa"/>
            <w:vMerge/>
          </w:tcPr>
          <w:p w14:paraId="7FA22144" w14:textId="77777777" w:rsidR="00E30153" w:rsidRPr="00F16EC5" w:rsidRDefault="00E30153" w:rsidP="006B1432">
            <w:pPr>
              <w:jc w:val="center"/>
            </w:pPr>
          </w:p>
        </w:tc>
        <w:tc>
          <w:tcPr>
            <w:tcW w:w="2790" w:type="dxa"/>
          </w:tcPr>
          <w:p w14:paraId="5EFA59F5" w14:textId="77777777" w:rsidR="00E30153" w:rsidRDefault="00E30153" w:rsidP="006B1432">
            <w:pPr>
              <w:jc w:val="center"/>
            </w:pPr>
            <w:r>
              <w:t>β –Funebr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09E33447" w14:textId="2DFD06CB" w:rsidR="007A3DBC" w:rsidRDefault="007A3DBC" w:rsidP="006B1432">
            <w:pPr>
              <w:jc w:val="center"/>
            </w:pPr>
          </w:p>
        </w:tc>
        <w:tc>
          <w:tcPr>
            <w:tcW w:w="2160" w:type="dxa"/>
          </w:tcPr>
          <w:p w14:paraId="6C5943F5" w14:textId="77777777" w:rsidR="00E30153" w:rsidRDefault="00E30153" w:rsidP="006B1432">
            <w:pPr>
              <w:jc w:val="center"/>
            </w:pPr>
            <w:r>
              <w:rPr>
                <w:rFonts w:ascii="Segoe UI" w:hAnsi="Segoe UI" w:cs="Segoe UI"/>
                <w:color w:val="212121"/>
                <w:shd w:val="clear" w:color="auto" w:fill="FFFFFF"/>
              </w:rPr>
              <w:t>91750491</w:t>
            </w:r>
          </w:p>
        </w:tc>
      </w:tr>
      <w:tr w:rsidR="00E30153" w14:paraId="5A33A2A3" w14:textId="77777777" w:rsidTr="00587810">
        <w:trPr>
          <w:trHeight w:val="285"/>
        </w:trPr>
        <w:tc>
          <w:tcPr>
            <w:tcW w:w="1278" w:type="dxa"/>
            <w:vMerge/>
          </w:tcPr>
          <w:p w14:paraId="52090284" w14:textId="77777777" w:rsidR="00E30153" w:rsidRDefault="00E30153" w:rsidP="006B1432">
            <w:pPr>
              <w:jc w:val="center"/>
            </w:pPr>
          </w:p>
        </w:tc>
        <w:tc>
          <w:tcPr>
            <w:tcW w:w="2250" w:type="dxa"/>
            <w:vMerge/>
          </w:tcPr>
          <w:p w14:paraId="3EB26336" w14:textId="77777777" w:rsidR="00E30153" w:rsidRPr="00F16EC5" w:rsidRDefault="00E30153" w:rsidP="006B1432">
            <w:pPr>
              <w:jc w:val="center"/>
            </w:pPr>
          </w:p>
        </w:tc>
        <w:tc>
          <w:tcPr>
            <w:tcW w:w="2790" w:type="dxa"/>
          </w:tcPr>
          <w:p w14:paraId="28A7950B" w14:textId="77777777" w:rsidR="00E30153" w:rsidRDefault="00E30153" w:rsidP="006B1432">
            <w:pPr>
              <w:jc w:val="center"/>
            </w:pPr>
            <w:r>
              <w:t>(E)β –caryophyll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5C94DF9D" w14:textId="4559FF65" w:rsidR="007A3DBC" w:rsidRDefault="007A3DBC" w:rsidP="006B1432">
            <w:pPr>
              <w:jc w:val="center"/>
            </w:pPr>
          </w:p>
        </w:tc>
        <w:tc>
          <w:tcPr>
            <w:tcW w:w="2160" w:type="dxa"/>
          </w:tcPr>
          <w:p w14:paraId="5653716F" w14:textId="77777777" w:rsidR="00E30153" w:rsidRDefault="00405D21" w:rsidP="006B1432">
            <w:pPr>
              <w:jc w:val="center"/>
            </w:pPr>
            <w:r>
              <w:rPr>
                <w:rFonts w:ascii="Segoe UI" w:hAnsi="Segoe UI" w:cs="Segoe UI"/>
                <w:color w:val="212121"/>
                <w:shd w:val="clear" w:color="auto" w:fill="FFFFFF"/>
              </w:rPr>
              <w:t>5281515</w:t>
            </w:r>
          </w:p>
        </w:tc>
      </w:tr>
      <w:tr w:rsidR="00E30153" w14:paraId="4429A514" w14:textId="77777777" w:rsidTr="00587810">
        <w:trPr>
          <w:trHeight w:val="593"/>
        </w:trPr>
        <w:tc>
          <w:tcPr>
            <w:tcW w:w="1278" w:type="dxa"/>
            <w:vMerge/>
          </w:tcPr>
          <w:p w14:paraId="09F335F6" w14:textId="77777777" w:rsidR="00E30153" w:rsidRDefault="00E30153" w:rsidP="006B1432">
            <w:pPr>
              <w:jc w:val="center"/>
            </w:pPr>
          </w:p>
        </w:tc>
        <w:tc>
          <w:tcPr>
            <w:tcW w:w="2250" w:type="dxa"/>
            <w:vMerge/>
          </w:tcPr>
          <w:p w14:paraId="5269E3AD" w14:textId="77777777" w:rsidR="00E30153" w:rsidRPr="00F16EC5" w:rsidRDefault="00E30153" w:rsidP="006B1432">
            <w:pPr>
              <w:jc w:val="center"/>
            </w:pPr>
          </w:p>
        </w:tc>
        <w:tc>
          <w:tcPr>
            <w:tcW w:w="2790" w:type="dxa"/>
          </w:tcPr>
          <w:p w14:paraId="622E4DF6" w14:textId="77777777" w:rsidR="00E30153" w:rsidRDefault="00E30153" w:rsidP="006B1432">
            <w:pPr>
              <w:jc w:val="center"/>
            </w:pPr>
            <w:r>
              <w:t>β –Cedr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43503E5C" w14:textId="400D882F" w:rsidR="007A3DBC" w:rsidRDefault="007A3DBC" w:rsidP="006B1432">
            <w:pPr>
              <w:jc w:val="center"/>
            </w:pPr>
          </w:p>
        </w:tc>
        <w:tc>
          <w:tcPr>
            <w:tcW w:w="2160" w:type="dxa"/>
          </w:tcPr>
          <w:p w14:paraId="78753971" w14:textId="77777777" w:rsidR="00E30153" w:rsidRDefault="00804D85" w:rsidP="006B1432">
            <w:pPr>
              <w:jc w:val="center"/>
            </w:pPr>
            <w:r>
              <w:rPr>
                <w:rFonts w:ascii="Segoe UI" w:hAnsi="Segoe UI" w:cs="Segoe UI"/>
                <w:color w:val="212121"/>
                <w:shd w:val="clear" w:color="auto" w:fill="FFFFFF"/>
              </w:rPr>
              <w:t>11106485</w:t>
            </w:r>
          </w:p>
        </w:tc>
      </w:tr>
      <w:tr w:rsidR="00E30153" w14:paraId="5B5D4FE3" w14:textId="77777777" w:rsidTr="00587810">
        <w:trPr>
          <w:trHeight w:val="255"/>
        </w:trPr>
        <w:tc>
          <w:tcPr>
            <w:tcW w:w="1278" w:type="dxa"/>
            <w:vMerge/>
          </w:tcPr>
          <w:p w14:paraId="0CAEC204" w14:textId="77777777" w:rsidR="00E30153" w:rsidRDefault="00E30153" w:rsidP="006B1432">
            <w:pPr>
              <w:jc w:val="center"/>
            </w:pPr>
          </w:p>
        </w:tc>
        <w:tc>
          <w:tcPr>
            <w:tcW w:w="2250" w:type="dxa"/>
            <w:vMerge/>
          </w:tcPr>
          <w:p w14:paraId="2755CD73" w14:textId="77777777" w:rsidR="00E30153" w:rsidRPr="00F16EC5" w:rsidRDefault="00E30153" w:rsidP="006B1432">
            <w:pPr>
              <w:jc w:val="center"/>
            </w:pPr>
          </w:p>
        </w:tc>
        <w:tc>
          <w:tcPr>
            <w:tcW w:w="2790" w:type="dxa"/>
          </w:tcPr>
          <w:p w14:paraId="17677D13" w14:textId="77777777" w:rsidR="00E30153" w:rsidRDefault="00E30153" w:rsidP="006B1432">
            <w:pPr>
              <w:jc w:val="center"/>
            </w:pPr>
            <w:r>
              <w:t>β –Ylang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21B77EE2" w14:textId="2571BCDF" w:rsidR="007A3DBC" w:rsidRDefault="007A3DBC" w:rsidP="006B1432">
            <w:pPr>
              <w:jc w:val="center"/>
            </w:pPr>
          </w:p>
        </w:tc>
        <w:tc>
          <w:tcPr>
            <w:tcW w:w="2160" w:type="dxa"/>
          </w:tcPr>
          <w:p w14:paraId="178B703B" w14:textId="77777777" w:rsidR="00E30153" w:rsidRDefault="00804D85" w:rsidP="006B1432">
            <w:pPr>
              <w:jc w:val="center"/>
            </w:pPr>
            <w:r>
              <w:rPr>
                <w:rFonts w:ascii="Segoe UI" w:hAnsi="Segoe UI" w:cs="Segoe UI"/>
                <w:color w:val="212121"/>
                <w:shd w:val="clear" w:color="auto" w:fill="FFFFFF"/>
              </w:rPr>
              <w:t>519779</w:t>
            </w:r>
          </w:p>
        </w:tc>
      </w:tr>
      <w:tr w:rsidR="00E30153" w14:paraId="4D25C884" w14:textId="77777777" w:rsidTr="00587810">
        <w:trPr>
          <w:trHeight w:val="368"/>
        </w:trPr>
        <w:tc>
          <w:tcPr>
            <w:tcW w:w="1278" w:type="dxa"/>
            <w:vMerge/>
          </w:tcPr>
          <w:p w14:paraId="25CEAA1B" w14:textId="77777777" w:rsidR="00E30153" w:rsidRDefault="00E30153" w:rsidP="006B1432">
            <w:pPr>
              <w:jc w:val="center"/>
            </w:pPr>
          </w:p>
        </w:tc>
        <w:tc>
          <w:tcPr>
            <w:tcW w:w="2250" w:type="dxa"/>
            <w:vMerge/>
          </w:tcPr>
          <w:p w14:paraId="0460A434" w14:textId="77777777" w:rsidR="00E30153" w:rsidRPr="00F16EC5" w:rsidRDefault="00E30153" w:rsidP="006B1432">
            <w:pPr>
              <w:jc w:val="center"/>
            </w:pPr>
          </w:p>
        </w:tc>
        <w:tc>
          <w:tcPr>
            <w:tcW w:w="2790" w:type="dxa"/>
          </w:tcPr>
          <w:p w14:paraId="481F06E7" w14:textId="77777777" w:rsidR="00E30153" w:rsidRDefault="00E30153" w:rsidP="006B1432">
            <w:pPr>
              <w:jc w:val="center"/>
            </w:pPr>
            <w:r>
              <w:t>Thujopsene</w:t>
            </w:r>
            <w:r w:rsidR="005C38F6">
              <w:fldChar w:fldCharType="begin" w:fldLock="1"/>
            </w:r>
            <w:r w:rsidR="005C38F6">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0A8822EE" w14:textId="7835EF02" w:rsidR="007A3DBC" w:rsidRPr="004E1C7F" w:rsidRDefault="007A3DBC" w:rsidP="006B1432">
            <w:pPr>
              <w:jc w:val="center"/>
            </w:pPr>
          </w:p>
        </w:tc>
        <w:tc>
          <w:tcPr>
            <w:tcW w:w="2160" w:type="dxa"/>
          </w:tcPr>
          <w:p w14:paraId="23B0B53E" w14:textId="77777777" w:rsidR="00E30153" w:rsidRDefault="00804D85" w:rsidP="006B1432">
            <w:pPr>
              <w:jc w:val="center"/>
            </w:pPr>
            <w:r>
              <w:rPr>
                <w:rFonts w:ascii="Segoe UI" w:hAnsi="Segoe UI" w:cs="Segoe UI"/>
                <w:color w:val="212121"/>
                <w:shd w:val="clear" w:color="auto" w:fill="FFFFFF"/>
              </w:rPr>
              <w:t>442402</w:t>
            </w:r>
          </w:p>
        </w:tc>
      </w:tr>
      <w:tr w:rsidR="00E30153" w14:paraId="3E4FD8FE" w14:textId="77777777" w:rsidTr="00587810">
        <w:trPr>
          <w:trHeight w:val="287"/>
        </w:trPr>
        <w:tc>
          <w:tcPr>
            <w:tcW w:w="1278" w:type="dxa"/>
            <w:vMerge/>
          </w:tcPr>
          <w:p w14:paraId="3D8A443F" w14:textId="77777777" w:rsidR="00E30153" w:rsidRDefault="00E30153" w:rsidP="006B1432">
            <w:pPr>
              <w:jc w:val="center"/>
            </w:pPr>
          </w:p>
        </w:tc>
        <w:tc>
          <w:tcPr>
            <w:tcW w:w="2250" w:type="dxa"/>
            <w:vMerge/>
          </w:tcPr>
          <w:p w14:paraId="7C690BFC" w14:textId="77777777" w:rsidR="00E30153" w:rsidRPr="00F16EC5" w:rsidRDefault="00E30153" w:rsidP="006B1432">
            <w:pPr>
              <w:jc w:val="center"/>
            </w:pPr>
          </w:p>
        </w:tc>
        <w:tc>
          <w:tcPr>
            <w:tcW w:w="2790" w:type="dxa"/>
          </w:tcPr>
          <w:p w14:paraId="098E0D22" w14:textId="77777777" w:rsidR="00E30153" w:rsidRDefault="00E30153" w:rsidP="006B1432">
            <w:pPr>
              <w:jc w:val="center"/>
            </w:pPr>
            <w:r>
              <w:t>Prezizaene</w:t>
            </w:r>
            <w:r w:rsidR="005C38F6">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5C38F6">
              <w:fldChar w:fldCharType="separate"/>
            </w:r>
            <w:r w:rsidR="005C38F6" w:rsidRPr="005C38F6">
              <w:rPr>
                <w:noProof/>
                <w:vertAlign w:val="superscript"/>
              </w:rPr>
              <w:t>20</w:t>
            </w:r>
            <w:r w:rsidR="005C38F6">
              <w:fldChar w:fldCharType="end"/>
            </w:r>
          </w:p>
          <w:p w14:paraId="64FDC059" w14:textId="6958AA66" w:rsidR="007A3DBC" w:rsidRPr="004E1C7F" w:rsidRDefault="007A3DBC" w:rsidP="006B1432">
            <w:pPr>
              <w:jc w:val="center"/>
            </w:pPr>
          </w:p>
        </w:tc>
        <w:tc>
          <w:tcPr>
            <w:tcW w:w="2160" w:type="dxa"/>
          </w:tcPr>
          <w:p w14:paraId="75C915A2" w14:textId="77777777" w:rsidR="00E30153" w:rsidRDefault="00804D85" w:rsidP="006B1432">
            <w:pPr>
              <w:jc w:val="center"/>
            </w:pPr>
            <w:r>
              <w:rPr>
                <w:rFonts w:ascii="Segoe UI" w:hAnsi="Segoe UI" w:cs="Segoe UI"/>
                <w:color w:val="212121"/>
                <w:shd w:val="clear" w:color="auto" w:fill="FFFFFF"/>
              </w:rPr>
              <w:t>73950880</w:t>
            </w:r>
          </w:p>
        </w:tc>
      </w:tr>
      <w:tr w:rsidR="00E30153" w14:paraId="383B3883" w14:textId="77777777" w:rsidTr="00587810">
        <w:trPr>
          <w:trHeight w:val="285"/>
        </w:trPr>
        <w:tc>
          <w:tcPr>
            <w:tcW w:w="1278" w:type="dxa"/>
            <w:vMerge/>
          </w:tcPr>
          <w:p w14:paraId="18446CE8" w14:textId="77777777" w:rsidR="00E30153" w:rsidRDefault="00E30153" w:rsidP="006B1432">
            <w:pPr>
              <w:jc w:val="center"/>
            </w:pPr>
          </w:p>
        </w:tc>
        <w:tc>
          <w:tcPr>
            <w:tcW w:w="2250" w:type="dxa"/>
            <w:vMerge/>
          </w:tcPr>
          <w:p w14:paraId="1412B196" w14:textId="77777777" w:rsidR="00E30153" w:rsidRPr="00F16EC5" w:rsidRDefault="00E30153" w:rsidP="006B1432">
            <w:pPr>
              <w:jc w:val="center"/>
            </w:pPr>
          </w:p>
        </w:tc>
        <w:tc>
          <w:tcPr>
            <w:tcW w:w="2790" w:type="dxa"/>
          </w:tcPr>
          <w:p w14:paraId="29C974F6" w14:textId="77777777" w:rsidR="00E30153" w:rsidRDefault="00E30153" w:rsidP="006B1432">
            <w:pPr>
              <w:jc w:val="center"/>
            </w:pPr>
            <w:r>
              <w:t>allo-Aromadendr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2C338EE6" w14:textId="299A916B" w:rsidR="007A3DBC" w:rsidRDefault="007A3DBC" w:rsidP="006B1432">
            <w:pPr>
              <w:jc w:val="center"/>
            </w:pPr>
          </w:p>
        </w:tc>
        <w:tc>
          <w:tcPr>
            <w:tcW w:w="2160" w:type="dxa"/>
          </w:tcPr>
          <w:p w14:paraId="50FDEB5D" w14:textId="77777777" w:rsidR="00E30153" w:rsidRDefault="00804D85" w:rsidP="006B1432">
            <w:pPr>
              <w:jc w:val="center"/>
            </w:pPr>
            <w:r>
              <w:rPr>
                <w:rFonts w:ascii="Segoe UI" w:hAnsi="Segoe UI" w:cs="Segoe UI"/>
                <w:color w:val="212121"/>
                <w:shd w:val="clear" w:color="auto" w:fill="FFFFFF"/>
              </w:rPr>
              <w:t>42608158</w:t>
            </w:r>
          </w:p>
        </w:tc>
      </w:tr>
      <w:tr w:rsidR="00E30153" w14:paraId="0F65794C" w14:textId="77777777" w:rsidTr="00587810">
        <w:trPr>
          <w:trHeight w:val="225"/>
        </w:trPr>
        <w:tc>
          <w:tcPr>
            <w:tcW w:w="1278" w:type="dxa"/>
            <w:vMerge/>
          </w:tcPr>
          <w:p w14:paraId="52F3B861" w14:textId="77777777" w:rsidR="00E30153" w:rsidRDefault="00E30153" w:rsidP="006B1432">
            <w:pPr>
              <w:jc w:val="center"/>
            </w:pPr>
          </w:p>
        </w:tc>
        <w:tc>
          <w:tcPr>
            <w:tcW w:w="2250" w:type="dxa"/>
            <w:vMerge/>
          </w:tcPr>
          <w:p w14:paraId="6AF54351" w14:textId="77777777" w:rsidR="00E30153" w:rsidRPr="00F16EC5" w:rsidRDefault="00E30153" w:rsidP="006B1432">
            <w:pPr>
              <w:jc w:val="center"/>
            </w:pPr>
          </w:p>
        </w:tc>
        <w:tc>
          <w:tcPr>
            <w:tcW w:w="2790" w:type="dxa"/>
          </w:tcPr>
          <w:p w14:paraId="72C815CE" w14:textId="77777777" w:rsidR="00E30153" w:rsidRDefault="00E30153" w:rsidP="006B1432">
            <w:pPr>
              <w:jc w:val="center"/>
            </w:pPr>
            <w:r>
              <w:t>4,5-di-epi-Aristoloch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5E2471B6" w14:textId="3098D8F6" w:rsidR="007A3DBC" w:rsidRDefault="007A3DBC" w:rsidP="006B1432">
            <w:pPr>
              <w:jc w:val="center"/>
            </w:pPr>
          </w:p>
        </w:tc>
        <w:tc>
          <w:tcPr>
            <w:tcW w:w="2160" w:type="dxa"/>
          </w:tcPr>
          <w:p w14:paraId="372B338D" w14:textId="77777777" w:rsidR="00E30153" w:rsidRDefault="00804D85" w:rsidP="006B1432">
            <w:pPr>
              <w:jc w:val="center"/>
            </w:pPr>
            <w:r>
              <w:rPr>
                <w:rFonts w:ascii="Segoe UI" w:hAnsi="Segoe UI" w:cs="Segoe UI"/>
                <w:color w:val="212121"/>
                <w:shd w:val="clear" w:color="auto" w:fill="FFFFFF"/>
              </w:rPr>
              <w:t>6429376</w:t>
            </w:r>
          </w:p>
        </w:tc>
      </w:tr>
      <w:tr w:rsidR="00E30153" w14:paraId="09FC89C4" w14:textId="77777777" w:rsidTr="00587810">
        <w:trPr>
          <w:trHeight w:val="270"/>
        </w:trPr>
        <w:tc>
          <w:tcPr>
            <w:tcW w:w="1278" w:type="dxa"/>
            <w:vMerge/>
          </w:tcPr>
          <w:p w14:paraId="42EB209E" w14:textId="77777777" w:rsidR="00E30153" w:rsidRDefault="00E30153" w:rsidP="006B1432">
            <w:pPr>
              <w:jc w:val="center"/>
            </w:pPr>
          </w:p>
        </w:tc>
        <w:tc>
          <w:tcPr>
            <w:tcW w:w="2250" w:type="dxa"/>
            <w:vMerge/>
          </w:tcPr>
          <w:p w14:paraId="514F163A" w14:textId="77777777" w:rsidR="00E30153" w:rsidRPr="00F16EC5" w:rsidRDefault="00E30153" w:rsidP="006B1432">
            <w:pPr>
              <w:jc w:val="center"/>
            </w:pPr>
          </w:p>
        </w:tc>
        <w:tc>
          <w:tcPr>
            <w:tcW w:w="2790" w:type="dxa"/>
          </w:tcPr>
          <w:p w14:paraId="56CE0067" w14:textId="77777777" w:rsidR="00E30153" w:rsidRDefault="00E30153" w:rsidP="006B1432">
            <w:pPr>
              <w:jc w:val="center"/>
            </w:pPr>
            <w:r>
              <w:t>α –Curcum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62149E30" w14:textId="34DE7F7F" w:rsidR="00693FF3" w:rsidRDefault="00693FF3" w:rsidP="006B1432">
            <w:pPr>
              <w:jc w:val="center"/>
            </w:pPr>
          </w:p>
        </w:tc>
        <w:tc>
          <w:tcPr>
            <w:tcW w:w="2160" w:type="dxa"/>
          </w:tcPr>
          <w:p w14:paraId="4C057F96" w14:textId="77777777" w:rsidR="00E30153" w:rsidRDefault="005A41A2" w:rsidP="006B1432">
            <w:pPr>
              <w:jc w:val="center"/>
            </w:pPr>
            <w:r>
              <w:rPr>
                <w:rFonts w:ascii="Segoe UI" w:hAnsi="Segoe UI" w:cs="Segoe UI"/>
                <w:color w:val="212121"/>
                <w:shd w:val="clear" w:color="auto" w:fill="FFFFFF"/>
              </w:rPr>
              <w:t>92139</w:t>
            </w:r>
          </w:p>
        </w:tc>
      </w:tr>
      <w:tr w:rsidR="00E30153" w14:paraId="46C325AE" w14:textId="77777777" w:rsidTr="00587810">
        <w:trPr>
          <w:trHeight w:val="255"/>
        </w:trPr>
        <w:tc>
          <w:tcPr>
            <w:tcW w:w="1278" w:type="dxa"/>
            <w:vMerge/>
          </w:tcPr>
          <w:p w14:paraId="383DE9BD" w14:textId="77777777" w:rsidR="00E30153" w:rsidRDefault="00E30153" w:rsidP="006B1432">
            <w:pPr>
              <w:jc w:val="center"/>
            </w:pPr>
          </w:p>
        </w:tc>
        <w:tc>
          <w:tcPr>
            <w:tcW w:w="2250" w:type="dxa"/>
            <w:vMerge/>
          </w:tcPr>
          <w:p w14:paraId="3A3CC0B7" w14:textId="77777777" w:rsidR="00E30153" w:rsidRPr="00F16EC5" w:rsidRDefault="00E30153" w:rsidP="006B1432">
            <w:pPr>
              <w:jc w:val="center"/>
            </w:pPr>
          </w:p>
        </w:tc>
        <w:tc>
          <w:tcPr>
            <w:tcW w:w="2790" w:type="dxa"/>
          </w:tcPr>
          <w:p w14:paraId="7A2885A0" w14:textId="77777777" w:rsidR="00E30153" w:rsidRDefault="00E30153" w:rsidP="006B1432">
            <w:pPr>
              <w:jc w:val="center"/>
            </w:pPr>
            <w:r>
              <w:t>Selina-4,11-di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47BA0A24" w14:textId="00F961C5" w:rsidR="007A3DBC" w:rsidRDefault="007A3DBC" w:rsidP="006B1432">
            <w:pPr>
              <w:jc w:val="center"/>
            </w:pPr>
          </w:p>
        </w:tc>
        <w:tc>
          <w:tcPr>
            <w:tcW w:w="2160" w:type="dxa"/>
          </w:tcPr>
          <w:p w14:paraId="4723E2DD" w14:textId="77777777" w:rsidR="00E30153" w:rsidRDefault="00804D85" w:rsidP="006B1432">
            <w:pPr>
              <w:jc w:val="center"/>
            </w:pPr>
            <w:r>
              <w:rPr>
                <w:rFonts w:ascii="Segoe UI" w:hAnsi="Segoe UI" w:cs="Segoe UI"/>
                <w:color w:val="212121"/>
                <w:shd w:val="clear" w:color="auto" w:fill="FFFFFF"/>
              </w:rPr>
              <w:t>6427714</w:t>
            </w:r>
          </w:p>
        </w:tc>
      </w:tr>
      <w:tr w:rsidR="00E30153" w14:paraId="63485328" w14:textId="77777777" w:rsidTr="00587810">
        <w:trPr>
          <w:trHeight w:val="255"/>
        </w:trPr>
        <w:tc>
          <w:tcPr>
            <w:tcW w:w="1278" w:type="dxa"/>
            <w:vMerge/>
          </w:tcPr>
          <w:p w14:paraId="4789658B" w14:textId="77777777" w:rsidR="00E30153" w:rsidRDefault="00E30153" w:rsidP="006B1432">
            <w:pPr>
              <w:jc w:val="center"/>
            </w:pPr>
          </w:p>
        </w:tc>
        <w:tc>
          <w:tcPr>
            <w:tcW w:w="2250" w:type="dxa"/>
            <w:vMerge/>
          </w:tcPr>
          <w:p w14:paraId="7D095D75" w14:textId="77777777" w:rsidR="00E30153" w:rsidRPr="00F16EC5" w:rsidRDefault="00E30153" w:rsidP="006B1432">
            <w:pPr>
              <w:jc w:val="center"/>
            </w:pPr>
          </w:p>
        </w:tc>
        <w:tc>
          <w:tcPr>
            <w:tcW w:w="2790" w:type="dxa"/>
          </w:tcPr>
          <w:p w14:paraId="012A6F50" w14:textId="77777777" w:rsidR="00E30153" w:rsidRDefault="00E30153" w:rsidP="006B1432">
            <w:pPr>
              <w:jc w:val="center"/>
            </w:pPr>
            <w:r>
              <w:t>γ –Muurol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6B535B25" w14:textId="7F9B3AC4" w:rsidR="007A3DBC" w:rsidRDefault="007A3DBC" w:rsidP="006B1432">
            <w:pPr>
              <w:jc w:val="center"/>
            </w:pPr>
          </w:p>
        </w:tc>
        <w:tc>
          <w:tcPr>
            <w:tcW w:w="2160" w:type="dxa"/>
          </w:tcPr>
          <w:p w14:paraId="77DC8E34" w14:textId="77777777" w:rsidR="00E30153" w:rsidRDefault="00804D85" w:rsidP="006B1432">
            <w:pPr>
              <w:jc w:val="center"/>
            </w:pPr>
            <w:r>
              <w:rPr>
                <w:rFonts w:ascii="Segoe UI" w:hAnsi="Segoe UI" w:cs="Segoe UI"/>
                <w:color w:val="212121"/>
                <w:shd w:val="clear" w:color="auto" w:fill="FFFFFF"/>
              </w:rPr>
              <w:t>12313020</w:t>
            </w:r>
          </w:p>
        </w:tc>
      </w:tr>
      <w:tr w:rsidR="00E30153" w14:paraId="714FC9FD" w14:textId="77777777" w:rsidTr="00587810">
        <w:trPr>
          <w:trHeight w:val="255"/>
        </w:trPr>
        <w:tc>
          <w:tcPr>
            <w:tcW w:w="1278" w:type="dxa"/>
            <w:vMerge/>
          </w:tcPr>
          <w:p w14:paraId="68AAFF85" w14:textId="77777777" w:rsidR="00E30153" w:rsidRDefault="00E30153" w:rsidP="006B1432">
            <w:pPr>
              <w:jc w:val="center"/>
            </w:pPr>
          </w:p>
        </w:tc>
        <w:tc>
          <w:tcPr>
            <w:tcW w:w="2250" w:type="dxa"/>
            <w:vMerge/>
          </w:tcPr>
          <w:p w14:paraId="031970EE" w14:textId="77777777" w:rsidR="00E30153" w:rsidRPr="00F16EC5" w:rsidRDefault="00E30153" w:rsidP="006B1432">
            <w:pPr>
              <w:jc w:val="center"/>
            </w:pPr>
          </w:p>
        </w:tc>
        <w:tc>
          <w:tcPr>
            <w:tcW w:w="2790" w:type="dxa"/>
          </w:tcPr>
          <w:p w14:paraId="2AC8AA77" w14:textId="77777777" w:rsidR="00E30153" w:rsidRDefault="00E30153" w:rsidP="006B1432">
            <w:pPr>
              <w:jc w:val="center"/>
            </w:pPr>
            <w:r>
              <w:t>β –Seli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020E0540" w14:textId="53FCF826" w:rsidR="007A3DBC" w:rsidRDefault="007A3DBC" w:rsidP="006B1432">
            <w:pPr>
              <w:jc w:val="center"/>
            </w:pPr>
          </w:p>
        </w:tc>
        <w:tc>
          <w:tcPr>
            <w:tcW w:w="2160" w:type="dxa"/>
          </w:tcPr>
          <w:p w14:paraId="6EEC10DC" w14:textId="77777777" w:rsidR="00E30153" w:rsidRDefault="00804D85" w:rsidP="006B1432">
            <w:pPr>
              <w:jc w:val="center"/>
            </w:pPr>
            <w:r>
              <w:rPr>
                <w:rFonts w:ascii="Segoe UI" w:hAnsi="Segoe UI" w:cs="Segoe UI"/>
                <w:color w:val="212121"/>
                <w:shd w:val="clear" w:color="auto" w:fill="FFFFFF"/>
              </w:rPr>
              <w:t>442393</w:t>
            </w:r>
          </w:p>
        </w:tc>
      </w:tr>
      <w:tr w:rsidR="00E30153" w14:paraId="3DB5B5AB" w14:textId="77777777" w:rsidTr="00587810">
        <w:trPr>
          <w:trHeight w:val="285"/>
        </w:trPr>
        <w:tc>
          <w:tcPr>
            <w:tcW w:w="1278" w:type="dxa"/>
            <w:vMerge/>
          </w:tcPr>
          <w:p w14:paraId="1D04F436" w14:textId="77777777" w:rsidR="00E30153" w:rsidRDefault="00E30153" w:rsidP="006B1432">
            <w:pPr>
              <w:jc w:val="center"/>
            </w:pPr>
          </w:p>
        </w:tc>
        <w:tc>
          <w:tcPr>
            <w:tcW w:w="2250" w:type="dxa"/>
            <w:vMerge/>
          </w:tcPr>
          <w:p w14:paraId="6219747C" w14:textId="77777777" w:rsidR="00E30153" w:rsidRPr="00F16EC5" w:rsidRDefault="00E30153" w:rsidP="006B1432">
            <w:pPr>
              <w:jc w:val="center"/>
            </w:pPr>
          </w:p>
        </w:tc>
        <w:tc>
          <w:tcPr>
            <w:tcW w:w="2790" w:type="dxa"/>
          </w:tcPr>
          <w:p w14:paraId="14084AB1" w14:textId="77777777" w:rsidR="00E30153" w:rsidRDefault="00E30153" w:rsidP="006B1432">
            <w:pPr>
              <w:jc w:val="center"/>
            </w:pPr>
            <w:r>
              <w:t>α –Seli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0596B415" w14:textId="6F40624E" w:rsidR="007A3DBC" w:rsidRDefault="007A3DBC" w:rsidP="006B1432">
            <w:pPr>
              <w:jc w:val="center"/>
            </w:pPr>
          </w:p>
        </w:tc>
        <w:tc>
          <w:tcPr>
            <w:tcW w:w="2160" w:type="dxa"/>
          </w:tcPr>
          <w:p w14:paraId="018746D9" w14:textId="77777777" w:rsidR="00E30153" w:rsidRDefault="00804D85" w:rsidP="006B1432">
            <w:pPr>
              <w:jc w:val="center"/>
            </w:pPr>
            <w:r>
              <w:rPr>
                <w:rFonts w:ascii="Segoe UI" w:hAnsi="Segoe UI" w:cs="Segoe UI"/>
                <w:color w:val="212121"/>
                <w:shd w:val="clear" w:color="auto" w:fill="FFFFFF"/>
              </w:rPr>
              <w:t>10123</w:t>
            </w:r>
          </w:p>
        </w:tc>
      </w:tr>
      <w:tr w:rsidR="00E30153" w14:paraId="5E20DCE0" w14:textId="77777777" w:rsidTr="00587810">
        <w:trPr>
          <w:trHeight w:val="330"/>
        </w:trPr>
        <w:tc>
          <w:tcPr>
            <w:tcW w:w="1278" w:type="dxa"/>
            <w:vMerge/>
          </w:tcPr>
          <w:p w14:paraId="7F073BDB" w14:textId="77777777" w:rsidR="00E30153" w:rsidRDefault="00E30153" w:rsidP="006B1432">
            <w:pPr>
              <w:jc w:val="center"/>
            </w:pPr>
          </w:p>
        </w:tc>
        <w:tc>
          <w:tcPr>
            <w:tcW w:w="2250" w:type="dxa"/>
            <w:vMerge/>
          </w:tcPr>
          <w:p w14:paraId="53904AF3" w14:textId="77777777" w:rsidR="00E30153" w:rsidRPr="00F16EC5" w:rsidRDefault="00E30153" w:rsidP="006B1432">
            <w:pPr>
              <w:jc w:val="center"/>
            </w:pPr>
          </w:p>
        </w:tc>
        <w:tc>
          <w:tcPr>
            <w:tcW w:w="2790" w:type="dxa"/>
          </w:tcPr>
          <w:p w14:paraId="5AE4A8E0" w14:textId="77777777" w:rsidR="00E30153" w:rsidRDefault="00E30153" w:rsidP="006B1432">
            <w:pPr>
              <w:jc w:val="center"/>
            </w:pPr>
            <w:r>
              <w:t>γ –Cadi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619838FF" w14:textId="1D2621A0" w:rsidR="007A3DBC" w:rsidRDefault="007A3DBC" w:rsidP="006B1432">
            <w:pPr>
              <w:jc w:val="center"/>
            </w:pPr>
          </w:p>
        </w:tc>
        <w:tc>
          <w:tcPr>
            <w:tcW w:w="2160" w:type="dxa"/>
          </w:tcPr>
          <w:p w14:paraId="27CF7DFB" w14:textId="77777777" w:rsidR="00E30153" w:rsidRDefault="00804D85" w:rsidP="006B1432">
            <w:pPr>
              <w:jc w:val="center"/>
            </w:pPr>
            <w:r>
              <w:rPr>
                <w:rFonts w:ascii="Segoe UI" w:hAnsi="Segoe UI" w:cs="Segoe UI"/>
                <w:color w:val="212121"/>
                <w:shd w:val="clear" w:color="auto" w:fill="FFFFFF"/>
              </w:rPr>
              <w:t>6432404</w:t>
            </w:r>
          </w:p>
        </w:tc>
      </w:tr>
      <w:tr w:rsidR="00E30153" w14:paraId="0F9CC87E" w14:textId="77777777" w:rsidTr="00587810">
        <w:trPr>
          <w:trHeight w:val="225"/>
        </w:trPr>
        <w:tc>
          <w:tcPr>
            <w:tcW w:w="1278" w:type="dxa"/>
            <w:vMerge/>
          </w:tcPr>
          <w:p w14:paraId="2DC65D49" w14:textId="77777777" w:rsidR="00E30153" w:rsidRDefault="00E30153" w:rsidP="006B1432">
            <w:pPr>
              <w:jc w:val="center"/>
            </w:pPr>
          </w:p>
        </w:tc>
        <w:tc>
          <w:tcPr>
            <w:tcW w:w="2250" w:type="dxa"/>
            <w:vMerge/>
          </w:tcPr>
          <w:p w14:paraId="2DF5802E" w14:textId="77777777" w:rsidR="00E30153" w:rsidRPr="00F16EC5" w:rsidRDefault="00E30153" w:rsidP="006B1432">
            <w:pPr>
              <w:jc w:val="center"/>
            </w:pPr>
          </w:p>
        </w:tc>
        <w:tc>
          <w:tcPr>
            <w:tcW w:w="2790" w:type="dxa"/>
          </w:tcPr>
          <w:p w14:paraId="67E4AE4D" w14:textId="77777777" w:rsidR="00E30153" w:rsidRDefault="00E30153" w:rsidP="006B1432">
            <w:pPr>
              <w:jc w:val="center"/>
            </w:pPr>
            <w:r>
              <w:t>α –Muurol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3E432334" w14:textId="112F8A98" w:rsidR="007A3DBC" w:rsidRDefault="007A3DBC" w:rsidP="006B1432">
            <w:pPr>
              <w:jc w:val="center"/>
            </w:pPr>
          </w:p>
        </w:tc>
        <w:tc>
          <w:tcPr>
            <w:tcW w:w="2160" w:type="dxa"/>
          </w:tcPr>
          <w:p w14:paraId="30AA481A" w14:textId="77777777" w:rsidR="00E30153" w:rsidRDefault="00606CF0" w:rsidP="006B1432">
            <w:pPr>
              <w:jc w:val="center"/>
            </w:pPr>
            <w:r>
              <w:rPr>
                <w:rFonts w:ascii="Segoe UI" w:hAnsi="Segoe UI" w:cs="Segoe UI"/>
                <w:color w:val="212121"/>
                <w:shd w:val="clear" w:color="auto" w:fill="FFFFFF"/>
              </w:rPr>
              <w:t>12306047</w:t>
            </w:r>
          </w:p>
        </w:tc>
      </w:tr>
      <w:tr w:rsidR="00E30153" w14:paraId="0BE8450B" w14:textId="77777777" w:rsidTr="00587810">
        <w:trPr>
          <w:trHeight w:val="285"/>
        </w:trPr>
        <w:tc>
          <w:tcPr>
            <w:tcW w:w="1278" w:type="dxa"/>
            <w:vMerge/>
          </w:tcPr>
          <w:p w14:paraId="0CC44259" w14:textId="77777777" w:rsidR="00E30153" w:rsidRDefault="00E30153" w:rsidP="006B1432">
            <w:pPr>
              <w:jc w:val="center"/>
            </w:pPr>
          </w:p>
        </w:tc>
        <w:tc>
          <w:tcPr>
            <w:tcW w:w="2250" w:type="dxa"/>
            <w:vMerge/>
          </w:tcPr>
          <w:p w14:paraId="60320920" w14:textId="77777777" w:rsidR="00E30153" w:rsidRPr="00F16EC5" w:rsidRDefault="00E30153" w:rsidP="006B1432">
            <w:pPr>
              <w:jc w:val="center"/>
            </w:pPr>
          </w:p>
        </w:tc>
        <w:tc>
          <w:tcPr>
            <w:tcW w:w="2790" w:type="dxa"/>
          </w:tcPr>
          <w:p w14:paraId="4D7432F0" w14:textId="77777777" w:rsidR="00E30153" w:rsidRDefault="00E30153" w:rsidP="006B1432">
            <w:pPr>
              <w:jc w:val="center"/>
            </w:pPr>
            <w:r>
              <w:t>Cupar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7A9504B0" w14:textId="4AFFABF2" w:rsidR="007A3DBC" w:rsidRDefault="007A3DBC" w:rsidP="006B1432">
            <w:pPr>
              <w:jc w:val="center"/>
            </w:pPr>
          </w:p>
        </w:tc>
        <w:tc>
          <w:tcPr>
            <w:tcW w:w="2160" w:type="dxa"/>
          </w:tcPr>
          <w:p w14:paraId="41E1BBA3" w14:textId="77777777" w:rsidR="00E30153" w:rsidRDefault="00606CF0" w:rsidP="006B1432">
            <w:pPr>
              <w:jc w:val="center"/>
            </w:pPr>
            <w:r>
              <w:rPr>
                <w:rFonts w:ascii="Segoe UI" w:hAnsi="Segoe UI" w:cs="Segoe UI"/>
                <w:color w:val="212121"/>
                <w:shd w:val="clear" w:color="auto" w:fill="FFFFFF"/>
              </w:rPr>
              <w:t>86895</w:t>
            </w:r>
          </w:p>
        </w:tc>
      </w:tr>
      <w:tr w:rsidR="00E30153" w14:paraId="46708D41" w14:textId="77777777" w:rsidTr="00587810">
        <w:trPr>
          <w:trHeight w:val="255"/>
        </w:trPr>
        <w:tc>
          <w:tcPr>
            <w:tcW w:w="1278" w:type="dxa"/>
            <w:vMerge/>
          </w:tcPr>
          <w:p w14:paraId="68AD6EE4" w14:textId="77777777" w:rsidR="00E30153" w:rsidRDefault="00E30153" w:rsidP="006B1432">
            <w:pPr>
              <w:jc w:val="center"/>
            </w:pPr>
          </w:p>
        </w:tc>
        <w:tc>
          <w:tcPr>
            <w:tcW w:w="2250" w:type="dxa"/>
            <w:vMerge/>
          </w:tcPr>
          <w:p w14:paraId="60840DFF" w14:textId="77777777" w:rsidR="00E30153" w:rsidRPr="00F16EC5" w:rsidRDefault="00E30153" w:rsidP="006B1432">
            <w:pPr>
              <w:jc w:val="center"/>
            </w:pPr>
          </w:p>
        </w:tc>
        <w:tc>
          <w:tcPr>
            <w:tcW w:w="2790" w:type="dxa"/>
          </w:tcPr>
          <w:p w14:paraId="21E98DBC" w14:textId="77777777" w:rsidR="00E30153" w:rsidRDefault="00E30153" w:rsidP="006B1432">
            <w:pPr>
              <w:jc w:val="center"/>
            </w:pPr>
            <w:r>
              <w:t>β -Bisabol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4519E26D" w14:textId="7DD2FAB9" w:rsidR="007A3DBC" w:rsidRDefault="007A3DBC" w:rsidP="006B1432">
            <w:pPr>
              <w:jc w:val="center"/>
            </w:pPr>
          </w:p>
        </w:tc>
        <w:tc>
          <w:tcPr>
            <w:tcW w:w="2160" w:type="dxa"/>
          </w:tcPr>
          <w:p w14:paraId="0D1053EE" w14:textId="77777777" w:rsidR="00E30153" w:rsidRDefault="008C415D" w:rsidP="006B1432">
            <w:pPr>
              <w:jc w:val="center"/>
            </w:pPr>
            <w:r>
              <w:rPr>
                <w:rFonts w:ascii="Segoe UI" w:hAnsi="Segoe UI" w:cs="Segoe UI"/>
                <w:color w:val="212121"/>
                <w:shd w:val="clear" w:color="auto" w:fill="FFFFFF"/>
              </w:rPr>
              <w:t>10104370</w:t>
            </w:r>
          </w:p>
        </w:tc>
      </w:tr>
      <w:tr w:rsidR="00E30153" w14:paraId="649E49CE" w14:textId="77777777" w:rsidTr="00587810">
        <w:trPr>
          <w:trHeight w:val="300"/>
        </w:trPr>
        <w:tc>
          <w:tcPr>
            <w:tcW w:w="1278" w:type="dxa"/>
            <w:vMerge/>
          </w:tcPr>
          <w:p w14:paraId="66E7CE81" w14:textId="77777777" w:rsidR="00E30153" w:rsidRDefault="00E30153" w:rsidP="006B1432">
            <w:pPr>
              <w:jc w:val="center"/>
            </w:pPr>
          </w:p>
        </w:tc>
        <w:tc>
          <w:tcPr>
            <w:tcW w:w="2250" w:type="dxa"/>
            <w:vMerge/>
          </w:tcPr>
          <w:p w14:paraId="65EA072C" w14:textId="77777777" w:rsidR="00E30153" w:rsidRPr="00F16EC5" w:rsidRDefault="00E30153" w:rsidP="006B1432">
            <w:pPr>
              <w:jc w:val="center"/>
            </w:pPr>
          </w:p>
        </w:tc>
        <w:tc>
          <w:tcPr>
            <w:tcW w:w="2790" w:type="dxa"/>
          </w:tcPr>
          <w:p w14:paraId="4D0319AB" w14:textId="77777777" w:rsidR="00E30153" w:rsidRDefault="00E30153" w:rsidP="006B1432">
            <w:pPr>
              <w:jc w:val="center"/>
            </w:pPr>
            <w:r>
              <w:t>trans-Calame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5E221ACB" w14:textId="17EF28F6" w:rsidR="007A3DBC" w:rsidRDefault="007A3DBC" w:rsidP="006B1432">
            <w:pPr>
              <w:jc w:val="center"/>
            </w:pPr>
          </w:p>
        </w:tc>
        <w:tc>
          <w:tcPr>
            <w:tcW w:w="2160" w:type="dxa"/>
          </w:tcPr>
          <w:p w14:paraId="5D6AC898" w14:textId="77777777" w:rsidR="00E30153" w:rsidRDefault="008C415D" w:rsidP="006B1432">
            <w:pPr>
              <w:jc w:val="center"/>
            </w:pPr>
            <w:r>
              <w:rPr>
                <w:rFonts w:ascii="Segoe UI" w:hAnsi="Segoe UI" w:cs="Segoe UI"/>
                <w:color w:val="212121"/>
                <w:shd w:val="clear" w:color="auto" w:fill="FFFFFF"/>
              </w:rPr>
              <w:t>6429022</w:t>
            </w:r>
          </w:p>
        </w:tc>
      </w:tr>
      <w:tr w:rsidR="00E30153" w14:paraId="0CBD38F6" w14:textId="77777777" w:rsidTr="00587810">
        <w:trPr>
          <w:trHeight w:val="285"/>
        </w:trPr>
        <w:tc>
          <w:tcPr>
            <w:tcW w:w="1278" w:type="dxa"/>
            <w:vMerge/>
          </w:tcPr>
          <w:p w14:paraId="278254D4" w14:textId="77777777" w:rsidR="00E30153" w:rsidRDefault="00E30153" w:rsidP="006B1432">
            <w:pPr>
              <w:jc w:val="center"/>
            </w:pPr>
          </w:p>
        </w:tc>
        <w:tc>
          <w:tcPr>
            <w:tcW w:w="2250" w:type="dxa"/>
            <w:vMerge/>
          </w:tcPr>
          <w:p w14:paraId="4DFD1F8F" w14:textId="77777777" w:rsidR="00E30153" w:rsidRPr="00F16EC5" w:rsidRDefault="00E30153" w:rsidP="006B1432">
            <w:pPr>
              <w:jc w:val="center"/>
            </w:pPr>
          </w:p>
        </w:tc>
        <w:tc>
          <w:tcPr>
            <w:tcW w:w="2790" w:type="dxa"/>
          </w:tcPr>
          <w:p w14:paraId="14C91345" w14:textId="77777777" w:rsidR="00E30153" w:rsidRDefault="00E30153" w:rsidP="006B1432">
            <w:pPr>
              <w:jc w:val="center"/>
            </w:pPr>
            <w:r>
              <w:t>cis-Calame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02B082ED" w14:textId="0AFC86B9" w:rsidR="007A3DBC" w:rsidRDefault="007A3DBC" w:rsidP="006B1432">
            <w:pPr>
              <w:jc w:val="center"/>
            </w:pPr>
          </w:p>
        </w:tc>
        <w:tc>
          <w:tcPr>
            <w:tcW w:w="2160" w:type="dxa"/>
          </w:tcPr>
          <w:p w14:paraId="489B66A2" w14:textId="77777777" w:rsidR="00E30153" w:rsidRDefault="008C415D" w:rsidP="006B1432">
            <w:pPr>
              <w:jc w:val="center"/>
            </w:pPr>
            <w:r>
              <w:rPr>
                <w:rFonts w:ascii="Segoe UI" w:hAnsi="Segoe UI" w:cs="Segoe UI"/>
                <w:color w:val="212121"/>
                <w:shd w:val="clear" w:color="auto" w:fill="FFFFFF"/>
              </w:rPr>
              <w:t>6429077</w:t>
            </w:r>
          </w:p>
        </w:tc>
      </w:tr>
      <w:tr w:rsidR="00E30153" w14:paraId="75B43F54" w14:textId="77777777" w:rsidTr="00587810">
        <w:trPr>
          <w:trHeight w:val="240"/>
        </w:trPr>
        <w:tc>
          <w:tcPr>
            <w:tcW w:w="1278" w:type="dxa"/>
            <w:vMerge/>
          </w:tcPr>
          <w:p w14:paraId="523EF342" w14:textId="77777777" w:rsidR="00E30153" w:rsidRDefault="00E30153" w:rsidP="006B1432">
            <w:pPr>
              <w:jc w:val="center"/>
            </w:pPr>
          </w:p>
        </w:tc>
        <w:tc>
          <w:tcPr>
            <w:tcW w:w="2250" w:type="dxa"/>
            <w:vMerge/>
          </w:tcPr>
          <w:p w14:paraId="5407062A" w14:textId="77777777" w:rsidR="00E30153" w:rsidRPr="00F16EC5" w:rsidRDefault="00E30153" w:rsidP="006B1432">
            <w:pPr>
              <w:jc w:val="center"/>
            </w:pPr>
          </w:p>
        </w:tc>
        <w:tc>
          <w:tcPr>
            <w:tcW w:w="2790" w:type="dxa"/>
          </w:tcPr>
          <w:p w14:paraId="4EC3C01A" w14:textId="77777777" w:rsidR="00E30153" w:rsidRDefault="00E30153" w:rsidP="006B1432">
            <w:pPr>
              <w:jc w:val="center"/>
            </w:pPr>
            <w:r>
              <w:t>δ –Cadi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2C845545" w14:textId="00F4EA0E" w:rsidR="007A3DBC" w:rsidRDefault="007A3DBC" w:rsidP="006B1432">
            <w:pPr>
              <w:jc w:val="center"/>
            </w:pPr>
          </w:p>
        </w:tc>
        <w:tc>
          <w:tcPr>
            <w:tcW w:w="2160" w:type="dxa"/>
          </w:tcPr>
          <w:p w14:paraId="6BC81400" w14:textId="77777777" w:rsidR="00E30153" w:rsidRDefault="008C415D" w:rsidP="006B1432">
            <w:pPr>
              <w:jc w:val="center"/>
            </w:pPr>
            <w:r>
              <w:rPr>
                <w:rFonts w:ascii="Segoe UI" w:hAnsi="Segoe UI" w:cs="Segoe UI"/>
                <w:color w:val="212121"/>
                <w:shd w:val="clear" w:color="auto" w:fill="FFFFFF"/>
              </w:rPr>
              <w:t>441005</w:t>
            </w:r>
          </w:p>
        </w:tc>
      </w:tr>
      <w:tr w:rsidR="00E30153" w14:paraId="75444B2A" w14:textId="77777777" w:rsidTr="00587810">
        <w:trPr>
          <w:trHeight w:val="300"/>
        </w:trPr>
        <w:tc>
          <w:tcPr>
            <w:tcW w:w="1278" w:type="dxa"/>
            <w:vMerge/>
          </w:tcPr>
          <w:p w14:paraId="1EEE791F" w14:textId="77777777" w:rsidR="00E30153" w:rsidRDefault="00E30153" w:rsidP="006B1432">
            <w:pPr>
              <w:jc w:val="center"/>
            </w:pPr>
          </w:p>
        </w:tc>
        <w:tc>
          <w:tcPr>
            <w:tcW w:w="2250" w:type="dxa"/>
            <w:vMerge/>
          </w:tcPr>
          <w:p w14:paraId="3DA95AA0" w14:textId="77777777" w:rsidR="00E30153" w:rsidRPr="00F16EC5" w:rsidRDefault="00E30153" w:rsidP="006B1432">
            <w:pPr>
              <w:jc w:val="center"/>
            </w:pPr>
          </w:p>
        </w:tc>
        <w:tc>
          <w:tcPr>
            <w:tcW w:w="2790" w:type="dxa"/>
          </w:tcPr>
          <w:p w14:paraId="391ECD51" w14:textId="77777777" w:rsidR="00E30153" w:rsidRDefault="00E30153" w:rsidP="006B1432">
            <w:pPr>
              <w:jc w:val="center"/>
            </w:pPr>
            <w:r>
              <w:t>β -Sesquiphellandr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25068717" w14:textId="5F40197E" w:rsidR="007A3DBC" w:rsidRDefault="007A3DBC" w:rsidP="006B1432">
            <w:pPr>
              <w:jc w:val="center"/>
            </w:pPr>
          </w:p>
        </w:tc>
        <w:tc>
          <w:tcPr>
            <w:tcW w:w="2160" w:type="dxa"/>
          </w:tcPr>
          <w:p w14:paraId="06794477" w14:textId="77777777" w:rsidR="00E30153" w:rsidRDefault="008C415D" w:rsidP="006B1432">
            <w:pPr>
              <w:jc w:val="center"/>
            </w:pPr>
            <w:r>
              <w:rPr>
                <w:rFonts w:ascii="Segoe UI" w:hAnsi="Segoe UI" w:cs="Segoe UI"/>
                <w:color w:val="212121"/>
                <w:shd w:val="clear" w:color="auto" w:fill="FFFFFF"/>
              </w:rPr>
              <w:t>12315492</w:t>
            </w:r>
          </w:p>
        </w:tc>
      </w:tr>
      <w:tr w:rsidR="00E30153" w14:paraId="5A87D5CA" w14:textId="77777777" w:rsidTr="00587810">
        <w:trPr>
          <w:trHeight w:val="240"/>
        </w:trPr>
        <w:tc>
          <w:tcPr>
            <w:tcW w:w="1278" w:type="dxa"/>
            <w:vMerge/>
          </w:tcPr>
          <w:p w14:paraId="58048477" w14:textId="77777777" w:rsidR="00E30153" w:rsidRDefault="00E30153" w:rsidP="006B1432">
            <w:pPr>
              <w:jc w:val="center"/>
            </w:pPr>
          </w:p>
        </w:tc>
        <w:tc>
          <w:tcPr>
            <w:tcW w:w="2250" w:type="dxa"/>
            <w:vMerge/>
          </w:tcPr>
          <w:p w14:paraId="405AACF6" w14:textId="77777777" w:rsidR="00E30153" w:rsidRPr="00F16EC5" w:rsidRDefault="00E30153" w:rsidP="006B1432">
            <w:pPr>
              <w:jc w:val="center"/>
            </w:pPr>
          </w:p>
        </w:tc>
        <w:tc>
          <w:tcPr>
            <w:tcW w:w="2790" w:type="dxa"/>
          </w:tcPr>
          <w:p w14:paraId="076C4282" w14:textId="77777777" w:rsidR="00E30153" w:rsidRDefault="00E30153" w:rsidP="006B1432">
            <w:pPr>
              <w:jc w:val="center"/>
            </w:pPr>
            <w:r>
              <w:t>γ -Cupren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71AA2A23" w14:textId="46AD74F2" w:rsidR="007A3DBC" w:rsidRDefault="007A3DBC" w:rsidP="006B1432">
            <w:pPr>
              <w:jc w:val="center"/>
            </w:pPr>
          </w:p>
        </w:tc>
        <w:tc>
          <w:tcPr>
            <w:tcW w:w="2160" w:type="dxa"/>
          </w:tcPr>
          <w:p w14:paraId="281F7993" w14:textId="77777777" w:rsidR="00E30153" w:rsidRDefault="008C415D" w:rsidP="006B1432">
            <w:pPr>
              <w:jc w:val="center"/>
            </w:pPr>
            <w:r>
              <w:rPr>
                <w:rFonts w:ascii="Segoe UI" w:hAnsi="Segoe UI" w:cs="Segoe UI"/>
                <w:color w:val="212121"/>
                <w:shd w:val="clear" w:color="auto" w:fill="FFFFFF"/>
              </w:rPr>
              <w:t>14830706</w:t>
            </w:r>
          </w:p>
        </w:tc>
      </w:tr>
      <w:tr w:rsidR="00E30153" w14:paraId="183142F8" w14:textId="77777777" w:rsidTr="00FC189D">
        <w:trPr>
          <w:trHeight w:val="593"/>
        </w:trPr>
        <w:tc>
          <w:tcPr>
            <w:tcW w:w="1278" w:type="dxa"/>
            <w:vMerge/>
          </w:tcPr>
          <w:p w14:paraId="28219AF9" w14:textId="77777777" w:rsidR="00E30153" w:rsidRDefault="00E30153" w:rsidP="006B1432">
            <w:pPr>
              <w:jc w:val="center"/>
            </w:pPr>
          </w:p>
        </w:tc>
        <w:tc>
          <w:tcPr>
            <w:tcW w:w="2250" w:type="dxa"/>
            <w:vMerge/>
          </w:tcPr>
          <w:p w14:paraId="2C430E36" w14:textId="77777777" w:rsidR="00E30153" w:rsidRPr="00F16EC5" w:rsidRDefault="00E30153" w:rsidP="006B1432">
            <w:pPr>
              <w:jc w:val="center"/>
            </w:pPr>
          </w:p>
        </w:tc>
        <w:tc>
          <w:tcPr>
            <w:tcW w:w="2790" w:type="dxa"/>
          </w:tcPr>
          <w:p w14:paraId="31130DF5" w14:textId="77777777" w:rsidR="00E30153" w:rsidRDefault="00E30153" w:rsidP="006B1432">
            <w:pPr>
              <w:jc w:val="center"/>
            </w:pPr>
            <w:r>
              <w:t>Selina-4(15),7(11)-di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2384F999" w14:textId="6DB76E65" w:rsidR="007A3DBC" w:rsidRDefault="007A3DBC" w:rsidP="006B1432">
            <w:pPr>
              <w:jc w:val="center"/>
            </w:pPr>
          </w:p>
        </w:tc>
        <w:tc>
          <w:tcPr>
            <w:tcW w:w="2160" w:type="dxa"/>
          </w:tcPr>
          <w:p w14:paraId="3F681D1A" w14:textId="77777777" w:rsidR="00E30153" w:rsidRDefault="00CC5211" w:rsidP="006B1432">
            <w:pPr>
              <w:jc w:val="center"/>
            </w:pPr>
            <w:r>
              <w:rPr>
                <w:rFonts w:ascii="Segoe UI" w:hAnsi="Segoe UI" w:cs="Segoe UI"/>
                <w:color w:val="212121"/>
                <w:shd w:val="clear" w:color="auto" w:fill="FFFFFF"/>
              </w:rPr>
              <w:t>10655819</w:t>
            </w:r>
          </w:p>
        </w:tc>
      </w:tr>
      <w:tr w:rsidR="00E30153" w14:paraId="0A55CE1B" w14:textId="77777777" w:rsidTr="00587810">
        <w:trPr>
          <w:trHeight w:val="270"/>
        </w:trPr>
        <w:tc>
          <w:tcPr>
            <w:tcW w:w="1278" w:type="dxa"/>
            <w:vMerge/>
          </w:tcPr>
          <w:p w14:paraId="34E2D360" w14:textId="77777777" w:rsidR="00E30153" w:rsidRDefault="00E30153" w:rsidP="006B1432">
            <w:pPr>
              <w:jc w:val="center"/>
            </w:pPr>
          </w:p>
        </w:tc>
        <w:tc>
          <w:tcPr>
            <w:tcW w:w="2250" w:type="dxa"/>
            <w:vMerge/>
          </w:tcPr>
          <w:p w14:paraId="7CD3D4F3" w14:textId="77777777" w:rsidR="00E30153" w:rsidRPr="00F16EC5" w:rsidRDefault="00E30153" w:rsidP="006B1432">
            <w:pPr>
              <w:jc w:val="center"/>
            </w:pPr>
          </w:p>
        </w:tc>
        <w:tc>
          <w:tcPr>
            <w:tcW w:w="2790" w:type="dxa"/>
          </w:tcPr>
          <w:p w14:paraId="1EE9A583" w14:textId="77777777" w:rsidR="00E30153" w:rsidRDefault="00E30153" w:rsidP="006B1432">
            <w:pPr>
              <w:jc w:val="center"/>
            </w:pPr>
            <w:r>
              <w:t>α –Calacor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659D6EA1" w14:textId="430B2DD2" w:rsidR="007A3DBC" w:rsidRDefault="007A3DBC" w:rsidP="006B1432">
            <w:pPr>
              <w:jc w:val="center"/>
            </w:pPr>
          </w:p>
        </w:tc>
        <w:tc>
          <w:tcPr>
            <w:tcW w:w="2160" w:type="dxa"/>
          </w:tcPr>
          <w:p w14:paraId="63A9F62B" w14:textId="77777777" w:rsidR="00E30153" w:rsidRDefault="00CC5211" w:rsidP="006B1432">
            <w:pPr>
              <w:jc w:val="center"/>
            </w:pPr>
            <w:r>
              <w:rPr>
                <w:rFonts w:ascii="Segoe UI" w:hAnsi="Segoe UI" w:cs="Segoe UI"/>
                <w:color w:val="212121"/>
                <w:shd w:val="clear" w:color="auto" w:fill="FFFFFF"/>
              </w:rPr>
              <w:t>12302243</w:t>
            </w:r>
          </w:p>
        </w:tc>
      </w:tr>
      <w:tr w:rsidR="00E30153" w14:paraId="46A64C7F" w14:textId="77777777" w:rsidTr="00587810">
        <w:trPr>
          <w:trHeight w:val="285"/>
        </w:trPr>
        <w:tc>
          <w:tcPr>
            <w:tcW w:w="1278" w:type="dxa"/>
            <w:vMerge/>
          </w:tcPr>
          <w:p w14:paraId="18D0864D" w14:textId="77777777" w:rsidR="00E30153" w:rsidRDefault="00E30153" w:rsidP="006B1432">
            <w:pPr>
              <w:jc w:val="center"/>
            </w:pPr>
          </w:p>
        </w:tc>
        <w:tc>
          <w:tcPr>
            <w:tcW w:w="2250" w:type="dxa"/>
            <w:vMerge/>
          </w:tcPr>
          <w:p w14:paraId="12BCFD0F" w14:textId="77777777" w:rsidR="00E30153" w:rsidRPr="00F16EC5" w:rsidRDefault="00E30153" w:rsidP="006B1432">
            <w:pPr>
              <w:jc w:val="center"/>
            </w:pPr>
          </w:p>
        </w:tc>
        <w:tc>
          <w:tcPr>
            <w:tcW w:w="2790" w:type="dxa"/>
          </w:tcPr>
          <w:p w14:paraId="22A140FD" w14:textId="77777777" w:rsidR="00E30153" w:rsidRDefault="00E30153" w:rsidP="006B1432">
            <w:pPr>
              <w:jc w:val="center"/>
            </w:pPr>
            <w:r>
              <w:t>Selina-3,7(11)-diene</w:t>
            </w:r>
            <w:r w:rsidR="00365B1E">
              <w:fldChar w:fldCharType="begin" w:fldLock="1"/>
            </w:r>
            <w:r w:rsidR="00365B1E">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7744EE0E" w14:textId="047F4C5D" w:rsidR="007A3DBC" w:rsidRDefault="007A3DBC" w:rsidP="006B1432">
            <w:pPr>
              <w:jc w:val="center"/>
            </w:pPr>
          </w:p>
        </w:tc>
        <w:tc>
          <w:tcPr>
            <w:tcW w:w="2160" w:type="dxa"/>
          </w:tcPr>
          <w:p w14:paraId="2A6D8579" w14:textId="77777777" w:rsidR="00E30153" w:rsidRDefault="00CC5211" w:rsidP="006B1432">
            <w:pPr>
              <w:jc w:val="center"/>
            </w:pPr>
            <w:r>
              <w:rPr>
                <w:rFonts w:ascii="Segoe UI" w:hAnsi="Segoe UI" w:cs="Segoe UI"/>
                <w:color w:val="212121"/>
                <w:shd w:val="clear" w:color="auto" w:fill="FFFFFF"/>
              </w:rPr>
              <w:t>522296</w:t>
            </w:r>
          </w:p>
        </w:tc>
      </w:tr>
      <w:tr w:rsidR="00E30153" w14:paraId="310C3C21" w14:textId="77777777" w:rsidTr="00587810">
        <w:trPr>
          <w:trHeight w:val="300"/>
        </w:trPr>
        <w:tc>
          <w:tcPr>
            <w:tcW w:w="1278" w:type="dxa"/>
            <w:vMerge/>
          </w:tcPr>
          <w:p w14:paraId="74D1804C" w14:textId="77777777" w:rsidR="00E30153" w:rsidRDefault="00E30153" w:rsidP="006B1432">
            <w:pPr>
              <w:jc w:val="center"/>
            </w:pPr>
          </w:p>
        </w:tc>
        <w:tc>
          <w:tcPr>
            <w:tcW w:w="2250" w:type="dxa"/>
            <w:vMerge/>
          </w:tcPr>
          <w:p w14:paraId="2433CD7C" w14:textId="77777777" w:rsidR="00E30153" w:rsidRPr="00F16EC5" w:rsidRDefault="00E30153" w:rsidP="006B1432">
            <w:pPr>
              <w:jc w:val="center"/>
            </w:pPr>
          </w:p>
        </w:tc>
        <w:tc>
          <w:tcPr>
            <w:tcW w:w="2790" w:type="dxa"/>
          </w:tcPr>
          <w:p w14:paraId="7C7432F6" w14:textId="77777777" w:rsidR="00E30153" w:rsidRDefault="00E30153" w:rsidP="006B1432">
            <w:pPr>
              <w:jc w:val="center"/>
            </w:pPr>
            <w:r>
              <w:t>Elemol</w:t>
            </w:r>
            <w:r w:rsidR="00365B1E">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365B1E">
              <w:fldChar w:fldCharType="separate"/>
            </w:r>
            <w:r w:rsidR="00365B1E" w:rsidRPr="00365B1E">
              <w:rPr>
                <w:noProof/>
                <w:vertAlign w:val="superscript"/>
              </w:rPr>
              <w:t>20</w:t>
            </w:r>
            <w:r w:rsidR="00365B1E">
              <w:fldChar w:fldCharType="end"/>
            </w:r>
          </w:p>
          <w:p w14:paraId="725EDAD8" w14:textId="1F46DC0A" w:rsidR="007A3DBC" w:rsidRDefault="007A3DBC" w:rsidP="006B1432">
            <w:pPr>
              <w:jc w:val="center"/>
            </w:pPr>
          </w:p>
        </w:tc>
        <w:tc>
          <w:tcPr>
            <w:tcW w:w="2160" w:type="dxa"/>
          </w:tcPr>
          <w:p w14:paraId="3BFE97A4" w14:textId="77777777" w:rsidR="00E30153" w:rsidRDefault="00CC5211" w:rsidP="006B1432">
            <w:pPr>
              <w:jc w:val="center"/>
            </w:pPr>
            <w:r>
              <w:rPr>
                <w:rFonts w:ascii="Segoe UI" w:hAnsi="Segoe UI" w:cs="Segoe UI"/>
                <w:color w:val="212121"/>
                <w:shd w:val="clear" w:color="auto" w:fill="FFFFFF"/>
              </w:rPr>
              <w:t>92138</w:t>
            </w:r>
          </w:p>
        </w:tc>
      </w:tr>
      <w:tr w:rsidR="00E30153" w14:paraId="4D20B77B" w14:textId="77777777" w:rsidTr="00587810">
        <w:trPr>
          <w:trHeight w:val="260"/>
        </w:trPr>
        <w:tc>
          <w:tcPr>
            <w:tcW w:w="1278" w:type="dxa"/>
            <w:vMerge/>
          </w:tcPr>
          <w:p w14:paraId="3D6B97C1" w14:textId="77777777" w:rsidR="00E30153" w:rsidRDefault="00E30153" w:rsidP="006B1432">
            <w:pPr>
              <w:jc w:val="center"/>
            </w:pPr>
          </w:p>
        </w:tc>
        <w:tc>
          <w:tcPr>
            <w:tcW w:w="2250" w:type="dxa"/>
            <w:vMerge/>
          </w:tcPr>
          <w:p w14:paraId="63A991D1" w14:textId="77777777" w:rsidR="00E30153" w:rsidRPr="00F16EC5" w:rsidRDefault="00E30153" w:rsidP="006B1432">
            <w:pPr>
              <w:jc w:val="center"/>
            </w:pPr>
          </w:p>
        </w:tc>
        <w:tc>
          <w:tcPr>
            <w:tcW w:w="2790" w:type="dxa"/>
          </w:tcPr>
          <w:p w14:paraId="30C042F6" w14:textId="77777777" w:rsidR="00E30153" w:rsidRDefault="00E30153" w:rsidP="006B1432">
            <w:pPr>
              <w:jc w:val="center"/>
            </w:pPr>
            <w:r>
              <w:t>Palustr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7B4BDC6F" w14:textId="10D40493" w:rsidR="007A3DBC" w:rsidRDefault="007A3DBC" w:rsidP="006B1432">
            <w:pPr>
              <w:jc w:val="center"/>
            </w:pPr>
          </w:p>
        </w:tc>
        <w:tc>
          <w:tcPr>
            <w:tcW w:w="2160" w:type="dxa"/>
          </w:tcPr>
          <w:p w14:paraId="2854828A" w14:textId="77777777" w:rsidR="00E30153" w:rsidRDefault="00CC5211" w:rsidP="006B1432">
            <w:pPr>
              <w:jc w:val="center"/>
            </w:pPr>
            <w:r>
              <w:rPr>
                <w:rFonts w:ascii="Segoe UI" w:hAnsi="Segoe UI" w:cs="Segoe UI"/>
                <w:color w:val="212121"/>
                <w:shd w:val="clear" w:color="auto" w:fill="FFFFFF"/>
              </w:rPr>
              <w:t>110745</w:t>
            </w:r>
          </w:p>
        </w:tc>
      </w:tr>
      <w:tr w:rsidR="00E30153" w14:paraId="39BA3784" w14:textId="77777777" w:rsidTr="00587810">
        <w:trPr>
          <w:trHeight w:val="300"/>
        </w:trPr>
        <w:tc>
          <w:tcPr>
            <w:tcW w:w="1278" w:type="dxa"/>
            <w:vMerge/>
          </w:tcPr>
          <w:p w14:paraId="7B2BD13B" w14:textId="77777777" w:rsidR="00E30153" w:rsidRDefault="00E30153" w:rsidP="006B1432">
            <w:pPr>
              <w:jc w:val="center"/>
            </w:pPr>
          </w:p>
        </w:tc>
        <w:tc>
          <w:tcPr>
            <w:tcW w:w="2250" w:type="dxa"/>
            <w:vMerge/>
          </w:tcPr>
          <w:p w14:paraId="5B06C5AF" w14:textId="77777777" w:rsidR="00E30153" w:rsidRPr="00F16EC5" w:rsidRDefault="00E30153" w:rsidP="006B1432">
            <w:pPr>
              <w:jc w:val="center"/>
            </w:pPr>
          </w:p>
        </w:tc>
        <w:tc>
          <w:tcPr>
            <w:tcW w:w="2790" w:type="dxa"/>
          </w:tcPr>
          <w:p w14:paraId="4FEB533B" w14:textId="77777777" w:rsidR="00E30153" w:rsidRDefault="00E30153" w:rsidP="006B1432">
            <w:pPr>
              <w:jc w:val="center"/>
            </w:pPr>
            <w:r>
              <w:t>Caryophyllene oxide</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2DDAB127" w14:textId="5AD59CC0" w:rsidR="007A3DBC" w:rsidRDefault="007A3DBC" w:rsidP="006B1432">
            <w:pPr>
              <w:jc w:val="center"/>
            </w:pPr>
          </w:p>
        </w:tc>
        <w:tc>
          <w:tcPr>
            <w:tcW w:w="2160" w:type="dxa"/>
          </w:tcPr>
          <w:p w14:paraId="39CAF232" w14:textId="77777777" w:rsidR="00E30153" w:rsidRDefault="00CC5211" w:rsidP="006B1432">
            <w:pPr>
              <w:jc w:val="center"/>
            </w:pPr>
            <w:r>
              <w:rPr>
                <w:rFonts w:ascii="Segoe UI" w:hAnsi="Segoe UI" w:cs="Segoe UI"/>
                <w:color w:val="212121"/>
                <w:shd w:val="clear" w:color="auto" w:fill="FFFFFF"/>
              </w:rPr>
              <w:t>1742210</w:t>
            </w:r>
          </w:p>
        </w:tc>
      </w:tr>
      <w:tr w:rsidR="00E30153" w14:paraId="1D053508" w14:textId="77777777" w:rsidTr="00587810">
        <w:trPr>
          <w:trHeight w:val="240"/>
        </w:trPr>
        <w:tc>
          <w:tcPr>
            <w:tcW w:w="1278" w:type="dxa"/>
            <w:vMerge/>
          </w:tcPr>
          <w:p w14:paraId="37F08424" w14:textId="77777777" w:rsidR="00E30153" w:rsidRDefault="00E30153" w:rsidP="006B1432">
            <w:pPr>
              <w:jc w:val="center"/>
            </w:pPr>
          </w:p>
        </w:tc>
        <w:tc>
          <w:tcPr>
            <w:tcW w:w="2250" w:type="dxa"/>
            <w:vMerge/>
          </w:tcPr>
          <w:p w14:paraId="210A33F8" w14:textId="77777777" w:rsidR="00E30153" w:rsidRPr="00F16EC5" w:rsidRDefault="00E30153" w:rsidP="006B1432">
            <w:pPr>
              <w:jc w:val="center"/>
            </w:pPr>
          </w:p>
        </w:tc>
        <w:tc>
          <w:tcPr>
            <w:tcW w:w="2790" w:type="dxa"/>
          </w:tcPr>
          <w:p w14:paraId="15189248" w14:textId="77777777" w:rsidR="00E30153" w:rsidRDefault="00E30153" w:rsidP="006B1432">
            <w:pPr>
              <w:jc w:val="center"/>
            </w:pPr>
            <w:r>
              <w:t>Juniper cedr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1F78713C" w14:textId="11E4E457" w:rsidR="007A3DBC" w:rsidRDefault="007A3DBC" w:rsidP="006B1432">
            <w:pPr>
              <w:jc w:val="center"/>
            </w:pPr>
          </w:p>
        </w:tc>
        <w:tc>
          <w:tcPr>
            <w:tcW w:w="2160" w:type="dxa"/>
          </w:tcPr>
          <w:p w14:paraId="6A9CD0DA" w14:textId="77777777" w:rsidR="00E30153" w:rsidRDefault="00CC5211" w:rsidP="006B1432">
            <w:pPr>
              <w:jc w:val="center"/>
            </w:pPr>
            <w:r>
              <w:rPr>
                <w:rFonts w:ascii="Segoe UI" w:hAnsi="Segoe UI" w:cs="Segoe UI"/>
                <w:color w:val="212121"/>
                <w:shd w:val="clear" w:color="auto" w:fill="FFFFFF"/>
              </w:rPr>
              <w:t>91750096</w:t>
            </w:r>
          </w:p>
        </w:tc>
      </w:tr>
      <w:tr w:rsidR="00E30153" w14:paraId="4E32A363" w14:textId="77777777" w:rsidTr="00587810">
        <w:trPr>
          <w:trHeight w:val="285"/>
        </w:trPr>
        <w:tc>
          <w:tcPr>
            <w:tcW w:w="1278" w:type="dxa"/>
            <w:vMerge/>
          </w:tcPr>
          <w:p w14:paraId="6BD034B8" w14:textId="77777777" w:rsidR="00E30153" w:rsidRDefault="00E30153" w:rsidP="006B1432">
            <w:pPr>
              <w:jc w:val="center"/>
            </w:pPr>
          </w:p>
        </w:tc>
        <w:tc>
          <w:tcPr>
            <w:tcW w:w="2250" w:type="dxa"/>
            <w:vMerge/>
          </w:tcPr>
          <w:p w14:paraId="2D835541" w14:textId="77777777" w:rsidR="00E30153" w:rsidRPr="00F16EC5" w:rsidRDefault="00E30153" w:rsidP="006B1432">
            <w:pPr>
              <w:jc w:val="center"/>
            </w:pPr>
          </w:p>
        </w:tc>
        <w:tc>
          <w:tcPr>
            <w:tcW w:w="2790" w:type="dxa"/>
          </w:tcPr>
          <w:p w14:paraId="154C959E" w14:textId="77777777" w:rsidR="00E30153" w:rsidRDefault="00E30153" w:rsidP="006B1432">
            <w:pPr>
              <w:jc w:val="center"/>
            </w:pPr>
            <w:r>
              <w:t>β –Biot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226A735C" w14:textId="6AB0A23B" w:rsidR="007A3DBC" w:rsidRDefault="007A3DBC" w:rsidP="006B1432">
            <w:pPr>
              <w:jc w:val="center"/>
            </w:pPr>
          </w:p>
        </w:tc>
        <w:tc>
          <w:tcPr>
            <w:tcW w:w="2160" w:type="dxa"/>
          </w:tcPr>
          <w:p w14:paraId="68D8549B" w14:textId="77777777" w:rsidR="00E30153" w:rsidRDefault="00CC5211" w:rsidP="006B1432">
            <w:pPr>
              <w:jc w:val="center"/>
            </w:pPr>
            <w:r>
              <w:rPr>
                <w:rFonts w:ascii="Segoe UI" w:hAnsi="Segoe UI" w:cs="Segoe UI"/>
                <w:color w:val="212121"/>
                <w:shd w:val="clear" w:color="auto" w:fill="FFFFFF"/>
              </w:rPr>
              <w:t>11009509</w:t>
            </w:r>
          </w:p>
        </w:tc>
      </w:tr>
      <w:tr w:rsidR="00E30153" w14:paraId="65B3ABE4" w14:textId="77777777" w:rsidTr="00587810">
        <w:trPr>
          <w:trHeight w:val="240"/>
        </w:trPr>
        <w:tc>
          <w:tcPr>
            <w:tcW w:w="1278" w:type="dxa"/>
            <w:vMerge/>
          </w:tcPr>
          <w:p w14:paraId="07B2E815" w14:textId="77777777" w:rsidR="00E30153" w:rsidRDefault="00E30153" w:rsidP="006B1432">
            <w:pPr>
              <w:jc w:val="center"/>
            </w:pPr>
          </w:p>
        </w:tc>
        <w:tc>
          <w:tcPr>
            <w:tcW w:w="2250" w:type="dxa"/>
            <w:vMerge/>
          </w:tcPr>
          <w:p w14:paraId="757E1C4E" w14:textId="77777777" w:rsidR="00E30153" w:rsidRPr="00F16EC5" w:rsidRDefault="00E30153" w:rsidP="006B1432">
            <w:pPr>
              <w:jc w:val="center"/>
            </w:pPr>
          </w:p>
        </w:tc>
        <w:tc>
          <w:tcPr>
            <w:tcW w:w="2790" w:type="dxa"/>
          </w:tcPr>
          <w:p w14:paraId="4AEFA9BF" w14:textId="77777777" w:rsidR="00E30153" w:rsidRDefault="00E30153" w:rsidP="006B1432">
            <w:pPr>
              <w:jc w:val="center"/>
            </w:pPr>
            <w:r>
              <w:t>Cedr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0210E2C3" w14:textId="36147C41" w:rsidR="007A3DBC" w:rsidRDefault="007A3DBC" w:rsidP="006B1432">
            <w:pPr>
              <w:jc w:val="center"/>
            </w:pPr>
          </w:p>
        </w:tc>
        <w:tc>
          <w:tcPr>
            <w:tcW w:w="2160" w:type="dxa"/>
          </w:tcPr>
          <w:p w14:paraId="5CD80138" w14:textId="77777777" w:rsidR="00E30153" w:rsidRDefault="00CC5211" w:rsidP="006B1432">
            <w:pPr>
              <w:jc w:val="center"/>
            </w:pPr>
            <w:r>
              <w:rPr>
                <w:rFonts w:ascii="Segoe UI" w:hAnsi="Segoe UI" w:cs="Segoe UI"/>
                <w:color w:val="212121"/>
                <w:shd w:val="clear" w:color="auto" w:fill="FFFFFF"/>
              </w:rPr>
              <w:t>65575</w:t>
            </w:r>
          </w:p>
        </w:tc>
      </w:tr>
      <w:tr w:rsidR="00E30153" w14:paraId="5781B1EF" w14:textId="77777777" w:rsidTr="00587810">
        <w:trPr>
          <w:trHeight w:val="285"/>
        </w:trPr>
        <w:tc>
          <w:tcPr>
            <w:tcW w:w="1278" w:type="dxa"/>
            <w:vMerge/>
          </w:tcPr>
          <w:p w14:paraId="38D645E9" w14:textId="77777777" w:rsidR="00E30153" w:rsidRDefault="00E30153" w:rsidP="006B1432">
            <w:pPr>
              <w:jc w:val="center"/>
            </w:pPr>
          </w:p>
        </w:tc>
        <w:tc>
          <w:tcPr>
            <w:tcW w:w="2250" w:type="dxa"/>
            <w:vMerge/>
          </w:tcPr>
          <w:p w14:paraId="0F44CDB2" w14:textId="77777777" w:rsidR="00E30153" w:rsidRPr="00F16EC5" w:rsidRDefault="00E30153" w:rsidP="006B1432">
            <w:pPr>
              <w:jc w:val="center"/>
            </w:pPr>
          </w:p>
        </w:tc>
        <w:tc>
          <w:tcPr>
            <w:tcW w:w="2790" w:type="dxa"/>
          </w:tcPr>
          <w:p w14:paraId="7E4F45C4" w14:textId="77777777" w:rsidR="00E30153" w:rsidRDefault="00E61BD5" w:rsidP="006B1432">
            <w:pPr>
              <w:jc w:val="center"/>
            </w:pPr>
            <w:r>
              <w:t>Sesquithuriferol</w:t>
            </w:r>
            <w:r>
              <w:fldChar w:fldCharType="begin" w:fldLock="1"/>
            </w:r>
            <w:r>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fldChar w:fldCharType="separate"/>
            </w:r>
            <w:r w:rsidRPr="00E61BD5">
              <w:rPr>
                <w:noProof/>
                <w:vertAlign w:val="superscript"/>
              </w:rPr>
              <w:t>20</w:t>
            </w:r>
            <w:r>
              <w:fldChar w:fldCharType="end"/>
            </w:r>
          </w:p>
          <w:p w14:paraId="5D93D52B" w14:textId="674FDFF2" w:rsidR="007A3DBC" w:rsidRDefault="007A3DBC" w:rsidP="006B1432">
            <w:pPr>
              <w:jc w:val="center"/>
            </w:pPr>
          </w:p>
        </w:tc>
        <w:tc>
          <w:tcPr>
            <w:tcW w:w="2160" w:type="dxa"/>
          </w:tcPr>
          <w:p w14:paraId="0B65B29C" w14:textId="77777777" w:rsidR="00E30153" w:rsidRDefault="00CC5211" w:rsidP="006B1432">
            <w:pPr>
              <w:jc w:val="center"/>
            </w:pPr>
            <w:r>
              <w:rPr>
                <w:rFonts w:ascii="Segoe UI" w:hAnsi="Segoe UI" w:cs="Segoe UI"/>
                <w:color w:val="212121"/>
                <w:shd w:val="clear" w:color="auto" w:fill="FFFFFF"/>
              </w:rPr>
              <w:t>91750097</w:t>
            </w:r>
          </w:p>
        </w:tc>
      </w:tr>
      <w:tr w:rsidR="00E30153" w14:paraId="72D44C6F" w14:textId="77777777" w:rsidTr="00587810">
        <w:trPr>
          <w:trHeight w:val="270"/>
        </w:trPr>
        <w:tc>
          <w:tcPr>
            <w:tcW w:w="1278" w:type="dxa"/>
            <w:vMerge/>
          </w:tcPr>
          <w:p w14:paraId="2593FE8F" w14:textId="77777777" w:rsidR="00E30153" w:rsidRDefault="00E30153" w:rsidP="006B1432">
            <w:pPr>
              <w:jc w:val="center"/>
            </w:pPr>
          </w:p>
        </w:tc>
        <w:tc>
          <w:tcPr>
            <w:tcW w:w="2250" w:type="dxa"/>
            <w:vMerge/>
          </w:tcPr>
          <w:p w14:paraId="39997A88" w14:textId="77777777" w:rsidR="00E30153" w:rsidRPr="00F16EC5" w:rsidRDefault="00E30153" w:rsidP="006B1432">
            <w:pPr>
              <w:jc w:val="center"/>
            </w:pPr>
          </w:p>
        </w:tc>
        <w:tc>
          <w:tcPr>
            <w:tcW w:w="2790" w:type="dxa"/>
          </w:tcPr>
          <w:p w14:paraId="43953824" w14:textId="77777777" w:rsidR="00E30153" w:rsidRDefault="00E30153" w:rsidP="006B1432">
            <w:pPr>
              <w:jc w:val="center"/>
            </w:pPr>
            <w:r>
              <w:t>γ –Eudesm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4FFE914A" w14:textId="39566CB5" w:rsidR="00FC189D" w:rsidRDefault="00FC189D" w:rsidP="006B1432">
            <w:pPr>
              <w:jc w:val="center"/>
            </w:pPr>
          </w:p>
        </w:tc>
        <w:tc>
          <w:tcPr>
            <w:tcW w:w="2160" w:type="dxa"/>
          </w:tcPr>
          <w:p w14:paraId="7418B492" w14:textId="77777777" w:rsidR="00E30153" w:rsidRDefault="00E50468" w:rsidP="006B1432">
            <w:pPr>
              <w:jc w:val="center"/>
            </w:pPr>
            <w:r>
              <w:rPr>
                <w:rFonts w:ascii="Segoe UI" w:hAnsi="Segoe UI" w:cs="Segoe UI"/>
                <w:color w:val="212121"/>
                <w:shd w:val="clear" w:color="auto" w:fill="FFFFFF"/>
              </w:rPr>
              <w:t>6432005</w:t>
            </w:r>
          </w:p>
        </w:tc>
      </w:tr>
      <w:tr w:rsidR="00E30153" w14:paraId="0D2995BD" w14:textId="77777777" w:rsidTr="00587810">
        <w:trPr>
          <w:trHeight w:val="300"/>
        </w:trPr>
        <w:tc>
          <w:tcPr>
            <w:tcW w:w="1278" w:type="dxa"/>
            <w:vMerge/>
          </w:tcPr>
          <w:p w14:paraId="558520DB" w14:textId="77777777" w:rsidR="00E30153" w:rsidRDefault="00E30153" w:rsidP="006B1432">
            <w:pPr>
              <w:jc w:val="center"/>
            </w:pPr>
          </w:p>
        </w:tc>
        <w:tc>
          <w:tcPr>
            <w:tcW w:w="2250" w:type="dxa"/>
            <w:vMerge/>
          </w:tcPr>
          <w:p w14:paraId="6F4A4600" w14:textId="77777777" w:rsidR="00E30153" w:rsidRPr="00F16EC5" w:rsidRDefault="00E30153" w:rsidP="006B1432">
            <w:pPr>
              <w:jc w:val="center"/>
            </w:pPr>
          </w:p>
        </w:tc>
        <w:tc>
          <w:tcPr>
            <w:tcW w:w="2790" w:type="dxa"/>
          </w:tcPr>
          <w:p w14:paraId="6E031765" w14:textId="77777777" w:rsidR="00E30153" w:rsidRDefault="00E30153" w:rsidP="006B1432">
            <w:pPr>
              <w:jc w:val="center"/>
            </w:pPr>
            <w:r>
              <w:t>α –Acoren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0F6C630B" w14:textId="42345DE6" w:rsidR="007A3DBC" w:rsidRDefault="007A3DBC" w:rsidP="006B1432">
            <w:pPr>
              <w:jc w:val="center"/>
            </w:pPr>
          </w:p>
        </w:tc>
        <w:tc>
          <w:tcPr>
            <w:tcW w:w="2160" w:type="dxa"/>
          </w:tcPr>
          <w:p w14:paraId="4C2045FB" w14:textId="77777777" w:rsidR="00E30153" w:rsidRDefault="00E50468" w:rsidP="006B1432">
            <w:pPr>
              <w:jc w:val="center"/>
            </w:pPr>
            <w:r>
              <w:rPr>
                <w:rFonts w:ascii="Segoe UI" w:hAnsi="Segoe UI" w:cs="Segoe UI"/>
                <w:color w:val="212121"/>
                <w:shd w:val="clear" w:color="auto" w:fill="FFFFFF"/>
              </w:rPr>
              <w:t>11972555</w:t>
            </w:r>
          </w:p>
        </w:tc>
      </w:tr>
      <w:tr w:rsidR="00E30153" w14:paraId="47E11E70" w14:textId="77777777" w:rsidTr="00587810">
        <w:trPr>
          <w:trHeight w:val="255"/>
        </w:trPr>
        <w:tc>
          <w:tcPr>
            <w:tcW w:w="1278" w:type="dxa"/>
            <w:vMerge/>
          </w:tcPr>
          <w:p w14:paraId="0F622830" w14:textId="77777777" w:rsidR="00E30153" w:rsidRDefault="00E30153" w:rsidP="006B1432">
            <w:pPr>
              <w:jc w:val="center"/>
            </w:pPr>
          </w:p>
        </w:tc>
        <w:tc>
          <w:tcPr>
            <w:tcW w:w="2250" w:type="dxa"/>
            <w:vMerge/>
          </w:tcPr>
          <w:p w14:paraId="43AC7994" w14:textId="77777777" w:rsidR="00E30153" w:rsidRPr="00F16EC5" w:rsidRDefault="00E30153" w:rsidP="006B1432">
            <w:pPr>
              <w:jc w:val="center"/>
            </w:pPr>
          </w:p>
        </w:tc>
        <w:tc>
          <w:tcPr>
            <w:tcW w:w="2790" w:type="dxa"/>
          </w:tcPr>
          <w:p w14:paraId="701B4BB2" w14:textId="77777777" w:rsidR="00E30153" w:rsidRDefault="00E61BD5" w:rsidP="006B1432">
            <w:pPr>
              <w:jc w:val="center"/>
            </w:pPr>
            <w:r>
              <w:t>τ -Muurolol</w:t>
            </w:r>
            <w:r>
              <w:fldChar w:fldCharType="begin" w:fldLock="1"/>
            </w:r>
            <w:r>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fldChar w:fldCharType="separate"/>
            </w:r>
            <w:r w:rsidRPr="00E61BD5">
              <w:rPr>
                <w:noProof/>
                <w:vertAlign w:val="superscript"/>
              </w:rPr>
              <w:t>20</w:t>
            </w:r>
            <w:r>
              <w:fldChar w:fldCharType="end"/>
            </w:r>
          </w:p>
          <w:p w14:paraId="4AC0E8D3" w14:textId="07A56B8A" w:rsidR="007A3DBC" w:rsidRDefault="007A3DBC" w:rsidP="006B1432">
            <w:pPr>
              <w:jc w:val="center"/>
            </w:pPr>
          </w:p>
        </w:tc>
        <w:tc>
          <w:tcPr>
            <w:tcW w:w="2160" w:type="dxa"/>
          </w:tcPr>
          <w:p w14:paraId="65B0BA1F" w14:textId="77777777" w:rsidR="00E30153" w:rsidRDefault="00E50468" w:rsidP="006B1432">
            <w:pPr>
              <w:jc w:val="center"/>
            </w:pPr>
            <w:r>
              <w:rPr>
                <w:rFonts w:ascii="Segoe UI" w:hAnsi="Segoe UI" w:cs="Segoe UI"/>
                <w:color w:val="212121"/>
                <w:shd w:val="clear" w:color="auto" w:fill="FFFFFF"/>
              </w:rPr>
              <w:t>3084331</w:t>
            </w:r>
          </w:p>
        </w:tc>
      </w:tr>
      <w:tr w:rsidR="00E30153" w14:paraId="420E676C" w14:textId="77777777" w:rsidTr="00587810">
        <w:trPr>
          <w:trHeight w:val="240"/>
        </w:trPr>
        <w:tc>
          <w:tcPr>
            <w:tcW w:w="1278" w:type="dxa"/>
            <w:vMerge/>
          </w:tcPr>
          <w:p w14:paraId="22598D19" w14:textId="77777777" w:rsidR="00E30153" w:rsidRDefault="00E30153" w:rsidP="006B1432">
            <w:pPr>
              <w:jc w:val="center"/>
            </w:pPr>
          </w:p>
        </w:tc>
        <w:tc>
          <w:tcPr>
            <w:tcW w:w="2250" w:type="dxa"/>
            <w:vMerge/>
          </w:tcPr>
          <w:p w14:paraId="6086CCD3" w14:textId="77777777" w:rsidR="00E30153" w:rsidRPr="00F16EC5" w:rsidRDefault="00E30153" w:rsidP="006B1432">
            <w:pPr>
              <w:jc w:val="center"/>
            </w:pPr>
          </w:p>
        </w:tc>
        <w:tc>
          <w:tcPr>
            <w:tcW w:w="2790" w:type="dxa"/>
          </w:tcPr>
          <w:p w14:paraId="7B06AB53" w14:textId="77777777" w:rsidR="00E30153" w:rsidRDefault="00E30153" w:rsidP="006B1432">
            <w:pPr>
              <w:jc w:val="center"/>
            </w:pPr>
            <w:r>
              <w:t>epi-Cuben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2E6CA534" w14:textId="6233DF34" w:rsidR="007A3DBC" w:rsidRDefault="007A3DBC" w:rsidP="006B1432">
            <w:pPr>
              <w:jc w:val="center"/>
            </w:pPr>
          </w:p>
        </w:tc>
        <w:tc>
          <w:tcPr>
            <w:tcW w:w="2160" w:type="dxa"/>
          </w:tcPr>
          <w:p w14:paraId="190A7A9C" w14:textId="77777777" w:rsidR="00E30153" w:rsidRDefault="00E50468" w:rsidP="006B1432">
            <w:pPr>
              <w:jc w:val="center"/>
            </w:pPr>
            <w:r>
              <w:rPr>
                <w:rFonts w:ascii="Segoe UI" w:hAnsi="Segoe UI" w:cs="Segoe UI"/>
                <w:color w:val="212121"/>
                <w:shd w:val="clear" w:color="auto" w:fill="FFFFFF"/>
              </w:rPr>
              <w:t>12046149</w:t>
            </w:r>
          </w:p>
        </w:tc>
      </w:tr>
      <w:tr w:rsidR="00E30153" w14:paraId="7A52DF97" w14:textId="77777777" w:rsidTr="00587810">
        <w:trPr>
          <w:trHeight w:val="315"/>
        </w:trPr>
        <w:tc>
          <w:tcPr>
            <w:tcW w:w="1278" w:type="dxa"/>
            <w:vMerge/>
          </w:tcPr>
          <w:p w14:paraId="3DA26F47" w14:textId="77777777" w:rsidR="00E30153" w:rsidRDefault="00E30153" w:rsidP="006B1432">
            <w:pPr>
              <w:jc w:val="center"/>
            </w:pPr>
          </w:p>
        </w:tc>
        <w:tc>
          <w:tcPr>
            <w:tcW w:w="2250" w:type="dxa"/>
            <w:vMerge/>
          </w:tcPr>
          <w:p w14:paraId="1B93D6DB" w14:textId="77777777" w:rsidR="00E30153" w:rsidRPr="00F16EC5" w:rsidRDefault="00E30153" w:rsidP="006B1432">
            <w:pPr>
              <w:jc w:val="center"/>
            </w:pPr>
          </w:p>
        </w:tc>
        <w:tc>
          <w:tcPr>
            <w:tcW w:w="2790" w:type="dxa"/>
          </w:tcPr>
          <w:p w14:paraId="509C2899" w14:textId="77777777" w:rsidR="00E30153" w:rsidRDefault="00E30153" w:rsidP="006B1432">
            <w:pPr>
              <w:jc w:val="center"/>
            </w:pPr>
            <w:r>
              <w:t>α -Eudesm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11A63DCB" w14:textId="49E77C66" w:rsidR="007A3DBC" w:rsidRDefault="007A3DBC" w:rsidP="006B1432">
            <w:pPr>
              <w:jc w:val="center"/>
            </w:pPr>
          </w:p>
        </w:tc>
        <w:tc>
          <w:tcPr>
            <w:tcW w:w="2160" w:type="dxa"/>
          </w:tcPr>
          <w:p w14:paraId="319D4AFF" w14:textId="77777777" w:rsidR="00E30153" w:rsidRDefault="00E50468" w:rsidP="006B1432">
            <w:pPr>
              <w:jc w:val="center"/>
            </w:pPr>
            <w:r>
              <w:rPr>
                <w:rFonts w:ascii="Segoe UI" w:hAnsi="Segoe UI" w:cs="Segoe UI"/>
                <w:color w:val="212121"/>
                <w:shd w:val="clear" w:color="auto" w:fill="FFFFFF"/>
              </w:rPr>
              <w:t>92762</w:t>
            </w:r>
          </w:p>
        </w:tc>
      </w:tr>
      <w:tr w:rsidR="00E30153" w14:paraId="1112CBF0" w14:textId="77777777" w:rsidTr="00587810">
        <w:trPr>
          <w:trHeight w:val="255"/>
        </w:trPr>
        <w:tc>
          <w:tcPr>
            <w:tcW w:w="1278" w:type="dxa"/>
            <w:vMerge/>
          </w:tcPr>
          <w:p w14:paraId="5858A495" w14:textId="77777777" w:rsidR="00E30153" w:rsidRDefault="00E30153" w:rsidP="006B1432">
            <w:pPr>
              <w:jc w:val="center"/>
            </w:pPr>
          </w:p>
        </w:tc>
        <w:tc>
          <w:tcPr>
            <w:tcW w:w="2250" w:type="dxa"/>
            <w:vMerge/>
          </w:tcPr>
          <w:p w14:paraId="5BAEC45D" w14:textId="77777777" w:rsidR="00E30153" w:rsidRPr="00F16EC5" w:rsidRDefault="00E30153" w:rsidP="006B1432">
            <w:pPr>
              <w:jc w:val="center"/>
            </w:pPr>
          </w:p>
        </w:tc>
        <w:tc>
          <w:tcPr>
            <w:tcW w:w="2790" w:type="dxa"/>
          </w:tcPr>
          <w:p w14:paraId="35D4B0DC" w14:textId="77777777" w:rsidR="00E30153" w:rsidRDefault="00E30153" w:rsidP="006B1432">
            <w:pPr>
              <w:jc w:val="center"/>
            </w:pPr>
            <w:r>
              <w:t>β –Eudesm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5AB014A0" w14:textId="11CE63BB" w:rsidR="007A3DBC" w:rsidRDefault="007A3DBC" w:rsidP="006B1432">
            <w:pPr>
              <w:jc w:val="center"/>
            </w:pPr>
          </w:p>
        </w:tc>
        <w:tc>
          <w:tcPr>
            <w:tcW w:w="2160" w:type="dxa"/>
          </w:tcPr>
          <w:p w14:paraId="30142D18" w14:textId="77777777" w:rsidR="00E30153" w:rsidRDefault="00E50468" w:rsidP="006B1432">
            <w:pPr>
              <w:jc w:val="center"/>
            </w:pPr>
            <w:r>
              <w:rPr>
                <w:rFonts w:ascii="Segoe UI" w:hAnsi="Segoe UI" w:cs="Segoe UI"/>
                <w:color w:val="212121"/>
                <w:shd w:val="clear" w:color="auto" w:fill="FFFFFF"/>
              </w:rPr>
              <w:t>91457</w:t>
            </w:r>
          </w:p>
        </w:tc>
      </w:tr>
      <w:tr w:rsidR="00E30153" w14:paraId="0D739ACC" w14:textId="77777777" w:rsidTr="00587810">
        <w:trPr>
          <w:trHeight w:val="315"/>
        </w:trPr>
        <w:tc>
          <w:tcPr>
            <w:tcW w:w="1278" w:type="dxa"/>
            <w:vMerge/>
          </w:tcPr>
          <w:p w14:paraId="19265DFA" w14:textId="77777777" w:rsidR="00E30153" w:rsidRDefault="00E30153" w:rsidP="006B1432">
            <w:pPr>
              <w:jc w:val="center"/>
            </w:pPr>
          </w:p>
        </w:tc>
        <w:tc>
          <w:tcPr>
            <w:tcW w:w="2250" w:type="dxa"/>
            <w:vMerge/>
          </w:tcPr>
          <w:p w14:paraId="6FF0049A" w14:textId="77777777" w:rsidR="00E30153" w:rsidRPr="00F16EC5" w:rsidRDefault="00E30153" w:rsidP="006B1432">
            <w:pPr>
              <w:jc w:val="center"/>
            </w:pPr>
          </w:p>
        </w:tc>
        <w:tc>
          <w:tcPr>
            <w:tcW w:w="2790" w:type="dxa"/>
          </w:tcPr>
          <w:p w14:paraId="610E0FA8" w14:textId="77777777" w:rsidR="00E30153" w:rsidRDefault="00E61BD5" w:rsidP="006B1432">
            <w:pPr>
              <w:jc w:val="center"/>
            </w:pPr>
            <w:r>
              <w:t>α -Cadinol</w:t>
            </w:r>
            <w:r>
              <w:fldChar w:fldCharType="begin" w:fldLock="1"/>
            </w:r>
            <w:r>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fldChar w:fldCharType="separate"/>
            </w:r>
            <w:r w:rsidRPr="00E61BD5">
              <w:rPr>
                <w:noProof/>
                <w:vertAlign w:val="superscript"/>
              </w:rPr>
              <w:t>20</w:t>
            </w:r>
            <w:r>
              <w:fldChar w:fldCharType="end"/>
            </w:r>
          </w:p>
          <w:p w14:paraId="65ED7E68" w14:textId="3B91BD0A" w:rsidR="007A3DBC" w:rsidRDefault="007A3DBC" w:rsidP="006B1432">
            <w:pPr>
              <w:jc w:val="center"/>
            </w:pPr>
          </w:p>
        </w:tc>
        <w:tc>
          <w:tcPr>
            <w:tcW w:w="2160" w:type="dxa"/>
          </w:tcPr>
          <w:p w14:paraId="63173C5D" w14:textId="77777777" w:rsidR="00E30153" w:rsidRDefault="00E50468" w:rsidP="006B1432">
            <w:pPr>
              <w:jc w:val="center"/>
            </w:pPr>
            <w:r>
              <w:rPr>
                <w:rFonts w:ascii="Segoe UI" w:hAnsi="Segoe UI" w:cs="Segoe UI"/>
                <w:color w:val="212121"/>
                <w:shd w:val="clear" w:color="auto" w:fill="FFFFFF"/>
              </w:rPr>
              <w:t>10398656</w:t>
            </w:r>
          </w:p>
        </w:tc>
      </w:tr>
      <w:tr w:rsidR="00E30153" w14:paraId="098F02AD" w14:textId="77777777" w:rsidTr="00587810">
        <w:trPr>
          <w:trHeight w:val="270"/>
        </w:trPr>
        <w:tc>
          <w:tcPr>
            <w:tcW w:w="1278" w:type="dxa"/>
            <w:vMerge/>
          </w:tcPr>
          <w:p w14:paraId="270643E0" w14:textId="77777777" w:rsidR="00E30153" w:rsidRDefault="00E30153" w:rsidP="006B1432">
            <w:pPr>
              <w:jc w:val="center"/>
            </w:pPr>
          </w:p>
        </w:tc>
        <w:tc>
          <w:tcPr>
            <w:tcW w:w="2250" w:type="dxa"/>
            <w:vMerge/>
          </w:tcPr>
          <w:p w14:paraId="3666B1F5" w14:textId="77777777" w:rsidR="00E30153" w:rsidRPr="00F16EC5" w:rsidRDefault="00E30153" w:rsidP="006B1432">
            <w:pPr>
              <w:jc w:val="center"/>
            </w:pPr>
          </w:p>
        </w:tc>
        <w:tc>
          <w:tcPr>
            <w:tcW w:w="2790" w:type="dxa"/>
          </w:tcPr>
          <w:p w14:paraId="67579FA2" w14:textId="77777777" w:rsidR="00E30153" w:rsidRDefault="00E30153" w:rsidP="006B1432">
            <w:pPr>
              <w:jc w:val="center"/>
            </w:pPr>
            <w:r>
              <w:t>Prezizaan-15-a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1CC5C5B8" w14:textId="737B96DD" w:rsidR="007A3DBC" w:rsidRDefault="007A3DBC" w:rsidP="006B1432">
            <w:pPr>
              <w:jc w:val="center"/>
            </w:pPr>
          </w:p>
        </w:tc>
        <w:tc>
          <w:tcPr>
            <w:tcW w:w="2160" w:type="dxa"/>
          </w:tcPr>
          <w:p w14:paraId="6A3EE2C8" w14:textId="77777777" w:rsidR="00E30153" w:rsidRDefault="004A285C" w:rsidP="006B1432">
            <w:pPr>
              <w:jc w:val="center"/>
            </w:pPr>
            <w:r>
              <w:rPr>
                <w:rFonts w:ascii="Segoe UI" w:hAnsi="Segoe UI" w:cs="Segoe UI"/>
                <w:color w:val="212121"/>
                <w:shd w:val="clear" w:color="auto" w:fill="FFFFFF"/>
              </w:rPr>
              <w:t>6428399</w:t>
            </w:r>
          </w:p>
        </w:tc>
      </w:tr>
      <w:tr w:rsidR="00E30153" w14:paraId="5FE986E2" w14:textId="77777777" w:rsidTr="00587810">
        <w:trPr>
          <w:trHeight w:val="270"/>
        </w:trPr>
        <w:tc>
          <w:tcPr>
            <w:tcW w:w="1278" w:type="dxa"/>
            <w:vMerge/>
          </w:tcPr>
          <w:p w14:paraId="4E666F87" w14:textId="77777777" w:rsidR="00E30153" w:rsidRDefault="00E30153" w:rsidP="006B1432">
            <w:pPr>
              <w:jc w:val="center"/>
            </w:pPr>
          </w:p>
        </w:tc>
        <w:tc>
          <w:tcPr>
            <w:tcW w:w="2250" w:type="dxa"/>
            <w:vMerge/>
          </w:tcPr>
          <w:p w14:paraId="4AD16F3A" w14:textId="77777777" w:rsidR="00E30153" w:rsidRPr="00F16EC5" w:rsidRDefault="00E30153" w:rsidP="006B1432">
            <w:pPr>
              <w:jc w:val="center"/>
            </w:pPr>
          </w:p>
        </w:tc>
        <w:tc>
          <w:tcPr>
            <w:tcW w:w="2790" w:type="dxa"/>
          </w:tcPr>
          <w:p w14:paraId="71F9F34B" w14:textId="77777777" w:rsidR="00E30153" w:rsidRDefault="00E30153" w:rsidP="006B1432">
            <w:pPr>
              <w:jc w:val="center"/>
            </w:pPr>
            <w:r>
              <w:t>Khusian-2-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5FA4CE19" w14:textId="2793F3BA" w:rsidR="007A3DBC" w:rsidRDefault="007A3DBC" w:rsidP="006B1432">
            <w:pPr>
              <w:jc w:val="center"/>
            </w:pPr>
          </w:p>
        </w:tc>
        <w:tc>
          <w:tcPr>
            <w:tcW w:w="2160" w:type="dxa"/>
          </w:tcPr>
          <w:p w14:paraId="5083809A" w14:textId="77777777" w:rsidR="00E30153" w:rsidRDefault="00CA6B9E" w:rsidP="006B1432">
            <w:pPr>
              <w:jc w:val="center"/>
            </w:pPr>
            <w:r>
              <w:rPr>
                <w:rFonts w:ascii="Segoe UI" w:hAnsi="Segoe UI" w:cs="Segoe UI"/>
                <w:color w:val="212121"/>
                <w:shd w:val="clear" w:color="auto" w:fill="FFFFFF"/>
              </w:rPr>
              <w:t>91748874</w:t>
            </w:r>
          </w:p>
        </w:tc>
      </w:tr>
      <w:tr w:rsidR="00E30153" w14:paraId="7A85C1BE" w14:textId="77777777" w:rsidTr="00587810">
        <w:trPr>
          <w:trHeight w:val="300"/>
        </w:trPr>
        <w:tc>
          <w:tcPr>
            <w:tcW w:w="1278" w:type="dxa"/>
            <w:vMerge/>
          </w:tcPr>
          <w:p w14:paraId="1CE87E5F" w14:textId="77777777" w:rsidR="00E30153" w:rsidRDefault="00E30153" w:rsidP="006B1432">
            <w:pPr>
              <w:jc w:val="center"/>
            </w:pPr>
          </w:p>
        </w:tc>
        <w:tc>
          <w:tcPr>
            <w:tcW w:w="2250" w:type="dxa"/>
            <w:vMerge/>
          </w:tcPr>
          <w:p w14:paraId="1E44B611" w14:textId="77777777" w:rsidR="00E30153" w:rsidRPr="00F16EC5" w:rsidRDefault="00E30153" w:rsidP="006B1432">
            <w:pPr>
              <w:jc w:val="center"/>
            </w:pPr>
          </w:p>
        </w:tc>
        <w:tc>
          <w:tcPr>
            <w:tcW w:w="2790" w:type="dxa"/>
          </w:tcPr>
          <w:p w14:paraId="5EA10186" w14:textId="77777777" w:rsidR="00E30153" w:rsidRDefault="00E30153" w:rsidP="006B1432">
            <w:pPr>
              <w:jc w:val="center"/>
            </w:pPr>
            <w:r>
              <w:t>α -Bisabol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4D095C74" w14:textId="1CF78473" w:rsidR="007A3DBC" w:rsidRDefault="007A3DBC" w:rsidP="006B1432">
            <w:pPr>
              <w:jc w:val="center"/>
            </w:pPr>
          </w:p>
        </w:tc>
        <w:tc>
          <w:tcPr>
            <w:tcW w:w="2160" w:type="dxa"/>
          </w:tcPr>
          <w:p w14:paraId="7B2CA368" w14:textId="77777777" w:rsidR="00E30153" w:rsidRDefault="00CA6B9E" w:rsidP="006B1432">
            <w:pPr>
              <w:jc w:val="center"/>
            </w:pPr>
            <w:r>
              <w:rPr>
                <w:rFonts w:ascii="Segoe UI" w:hAnsi="Segoe UI" w:cs="Segoe UI"/>
                <w:color w:val="212121"/>
                <w:shd w:val="clear" w:color="auto" w:fill="FFFFFF"/>
              </w:rPr>
              <w:t>442343</w:t>
            </w:r>
          </w:p>
        </w:tc>
      </w:tr>
      <w:tr w:rsidR="00E30153" w14:paraId="695427CC" w14:textId="77777777" w:rsidTr="00587810">
        <w:trPr>
          <w:trHeight w:val="330"/>
        </w:trPr>
        <w:tc>
          <w:tcPr>
            <w:tcW w:w="1278" w:type="dxa"/>
            <w:vMerge/>
          </w:tcPr>
          <w:p w14:paraId="786684B0" w14:textId="77777777" w:rsidR="00E30153" w:rsidRDefault="00E30153" w:rsidP="006B1432">
            <w:pPr>
              <w:jc w:val="center"/>
            </w:pPr>
          </w:p>
        </w:tc>
        <w:tc>
          <w:tcPr>
            <w:tcW w:w="2250" w:type="dxa"/>
            <w:vMerge/>
          </w:tcPr>
          <w:p w14:paraId="0FFD5F15" w14:textId="77777777" w:rsidR="00E30153" w:rsidRPr="00F16EC5" w:rsidRDefault="00E30153" w:rsidP="006B1432">
            <w:pPr>
              <w:jc w:val="center"/>
            </w:pPr>
          </w:p>
        </w:tc>
        <w:tc>
          <w:tcPr>
            <w:tcW w:w="2790" w:type="dxa"/>
          </w:tcPr>
          <w:p w14:paraId="438C13BD" w14:textId="77777777" w:rsidR="00E30153" w:rsidRDefault="00E30153" w:rsidP="006B1432">
            <w:pPr>
              <w:jc w:val="center"/>
            </w:pPr>
            <w:r>
              <w:t>Isopimaradiene</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063567F2" w14:textId="61C45209" w:rsidR="007A3DBC" w:rsidRDefault="007A3DBC" w:rsidP="006B1432">
            <w:pPr>
              <w:jc w:val="center"/>
            </w:pPr>
          </w:p>
        </w:tc>
        <w:tc>
          <w:tcPr>
            <w:tcW w:w="2160" w:type="dxa"/>
          </w:tcPr>
          <w:p w14:paraId="49E1750C" w14:textId="77777777" w:rsidR="00E30153" w:rsidRDefault="00CA6B9E" w:rsidP="006B1432">
            <w:pPr>
              <w:jc w:val="center"/>
            </w:pPr>
            <w:r>
              <w:rPr>
                <w:rFonts w:ascii="Segoe UI" w:hAnsi="Segoe UI" w:cs="Segoe UI"/>
                <w:color w:val="212121"/>
                <w:shd w:val="clear" w:color="auto" w:fill="FFFFFF"/>
              </w:rPr>
              <w:t>13969536</w:t>
            </w:r>
          </w:p>
        </w:tc>
      </w:tr>
      <w:tr w:rsidR="00E30153" w14:paraId="07E9CA8D" w14:textId="77777777" w:rsidTr="00587810">
        <w:trPr>
          <w:trHeight w:val="300"/>
        </w:trPr>
        <w:tc>
          <w:tcPr>
            <w:tcW w:w="1278" w:type="dxa"/>
            <w:vMerge/>
          </w:tcPr>
          <w:p w14:paraId="5C87A02A" w14:textId="77777777" w:rsidR="00E30153" w:rsidRDefault="00E30153" w:rsidP="006B1432">
            <w:pPr>
              <w:jc w:val="center"/>
            </w:pPr>
          </w:p>
        </w:tc>
        <w:tc>
          <w:tcPr>
            <w:tcW w:w="2250" w:type="dxa"/>
            <w:vMerge/>
          </w:tcPr>
          <w:p w14:paraId="5A184A0A" w14:textId="77777777" w:rsidR="00E30153" w:rsidRPr="00F16EC5" w:rsidRDefault="00E30153" w:rsidP="006B1432">
            <w:pPr>
              <w:jc w:val="center"/>
            </w:pPr>
          </w:p>
        </w:tc>
        <w:tc>
          <w:tcPr>
            <w:tcW w:w="2790" w:type="dxa"/>
          </w:tcPr>
          <w:p w14:paraId="3390DED7" w14:textId="77777777" w:rsidR="00E30153" w:rsidRDefault="00E30153" w:rsidP="006B1432">
            <w:pPr>
              <w:jc w:val="center"/>
            </w:pPr>
            <w:r>
              <w:t>Manoyl oxide</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70DD5937" w14:textId="6FDE05C9" w:rsidR="007A3DBC" w:rsidRDefault="007A3DBC" w:rsidP="006B1432">
            <w:pPr>
              <w:jc w:val="center"/>
            </w:pPr>
          </w:p>
        </w:tc>
        <w:tc>
          <w:tcPr>
            <w:tcW w:w="2160" w:type="dxa"/>
          </w:tcPr>
          <w:p w14:paraId="76B48F49" w14:textId="77777777" w:rsidR="00E30153" w:rsidRDefault="00241089" w:rsidP="006B1432">
            <w:pPr>
              <w:jc w:val="center"/>
            </w:pPr>
            <w:r>
              <w:rPr>
                <w:rFonts w:ascii="Segoe UI" w:hAnsi="Segoe UI" w:cs="Segoe UI"/>
                <w:color w:val="212121"/>
                <w:shd w:val="clear" w:color="auto" w:fill="FFFFFF"/>
              </w:rPr>
              <w:t>6432025</w:t>
            </w:r>
          </w:p>
        </w:tc>
      </w:tr>
      <w:tr w:rsidR="00E30153" w14:paraId="3546B595" w14:textId="77777777" w:rsidTr="00587810">
        <w:trPr>
          <w:trHeight w:val="270"/>
        </w:trPr>
        <w:tc>
          <w:tcPr>
            <w:tcW w:w="1278" w:type="dxa"/>
            <w:vMerge/>
          </w:tcPr>
          <w:p w14:paraId="2F0C2D69" w14:textId="77777777" w:rsidR="00E30153" w:rsidRDefault="00E30153" w:rsidP="006B1432">
            <w:pPr>
              <w:jc w:val="center"/>
            </w:pPr>
          </w:p>
        </w:tc>
        <w:tc>
          <w:tcPr>
            <w:tcW w:w="2250" w:type="dxa"/>
            <w:vMerge/>
          </w:tcPr>
          <w:p w14:paraId="0136D2BD" w14:textId="77777777" w:rsidR="00E30153" w:rsidRPr="00F16EC5" w:rsidRDefault="00E30153" w:rsidP="006B1432">
            <w:pPr>
              <w:jc w:val="center"/>
            </w:pPr>
          </w:p>
        </w:tc>
        <w:tc>
          <w:tcPr>
            <w:tcW w:w="2790" w:type="dxa"/>
          </w:tcPr>
          <w:p w14:paraId="3BB527DD" w14:textId="77777777" w:rsidR="00E30153" w:rsidRDefault="00E30153" w:rsidP="006B1432">
            <w:pPr>
              <w:jc w:val="center"/>
            </w:pPr>
            <w:r>
              <w:t>Mano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2F3F5BFA" w14:textId="57C1AA75" w:rsidR="007A3DBC" w:rsidRDefault="007A3DBC" w:rsidP="006B1432">
            <w:pPr>
              <w:jc w:val="center"/>
            </w:pPr>
          </w:p>
        </w:tc>
        <w:tc>
          <w:tcPr>
            <w:tcW w:w="2160" w:type="dxa"/>
          </w:tcPr>
          <w:p w14:paraId="2CB84BF5" w14:textId="77777777" w:rsidR="00E30153" w:rsidRDefault="00241089" w:rsidP="006B1432">
            <w:pPr>
              <w:jc w:val="center"/>
            </w:pPr>
            <w:r>
              <w:rPr>
                <w:rFonts w:ascii="Segoe UI" w:hAnsi="Segoe UI" w:cs="Segoe UI"/>
                <w:color w:val="212121"/>
                <w:shd w:val="clear" w:color="auto" w:fill="FFFFFF"/>
              </w:rPr>
              <w:t>3034394</w:t>
            </w:r>
          </w:p>
        </w:tc>
      </w:tr>
      <w:tr w:rsidR="00E30153" w14:paraId="52C4041A" w14:textId="77777777" w:rsidTr="00FC189D">
        <w:trPr>
          <w:trHeight w:val="647"/>
        </w:trPr>
        <w:tc>
          <w:tcPr>
            <w:tcW w:w="1278" w:type="dxa"/>
            <w:vMerge/>
          </w:tcPr>
          <w:p w14:paraId="74B0E077" w14:textId="77777777" w:rsidR="00E30153" w:rsidRDefault="00E30153" w:rsidP="006B1432">
            <w:pPr>
              <w:jc w:val="center"/>
            </w:pPr>
          </w:p>
        </w:tc>
        <w:tc>
          <w:tcPr>
            <w:tcW w:w="2250" w:type="dxa"/>
            <w:vMerge/>
          </w:tcPr>
          <w:p w14:paraId="40A03ACA" w14:textId="77777777" w:rsidR="00E30153" w:rsidRPr="00F16EC5" w:rsidRDefault="00E30153" w:rsidP="006B1432">
            <w:pPr>
              <w:jc w:val="center"/>
            </w:pPr>
          </w:p>
        </w:tc>
        <w:tc>
          <w:tcPr>
            <w:tcW w:w="2790" w:type="dxa"/>
          </w:tcPr>
          <w:p w14:paraId="07787ED5" w14:textId="77777777" w:rsidR="00E30153" w:rsidRDefault="00E61BD5" w:rsidP="006B1432">
            <w:pPr>
              <w:jc w:val="center"/>
            </w:pPr>
            <w:r>
              <w:t>Isoabienol</w:t>
            </w:r>
            <w:r>
              <w:fldChar w:fldCharType="begin" w:fldLock="1"/>
            </w:r>
            <w:r>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fldChar w:fldCharType="separate"/>
            </w:r>
            <w:r w:rsidRPr="00E61BD5">
              <w:rPr>
                <w:noProof/>
                <w:vertAlign w:val="superscript"/>
              </w:rPr>
              <w:t>20</w:t>
            </w:r>
            <w:r>
              <w:fldChar w:fldCharType="end"/>
            </w:r>
          </w:p>
          <w:p w14:paraId="5DFC3BDC" w14:textId="2FC72F90" w:rsidR="007A3DBC" w:rsidRDefault="007A3DBC" w:rsidP="006B1432">
            <w:pPr>
              <w:jc w:val="center"/>
            </w:pPr>
          </w:p>
        </w:tc>
        <w:tc>
          <w:tcPr>
            <w:tcW w:w="2160" w:type="dxa"/>
          </w:tcPr>
          <w:p w14:paraId="30915704" w14:textId="77777777" w:rsidR="00E30153" w:rsidRDefault="00241089" w:rsidP="006B1432">
            <w:pPr>
              <w:jc w:val="center"/>
            </w:pPr>
            <w:r>
              <w:rPr>
                <w:rFonts w:ascii="Segoe UI" w:hAnsi="Segoe UI" w:cs="Segoe UI"/>
                <w:color w:val="212121"/>
                <w:shd w:val="clear" w:color="auto" w:fill="FFFFFF"/>
              </w:rPr>
              <w:t>11220007</w:t>
            </w:r>
          </w:p>
        </w:tc>
      </w:tr>
      <w:tr w:rsidR="00E30153" w14:paraId="4302B92A" w14:textId="77777777" w:rsidTr="00587810">
        <w:trPr>
          <w:trHeight w:val="270"/>
        </w:trPr>
        <w:tc>
          <w:tcPr>
            <w:tcW w:w="1278" w:type="dxa"/>
            <w:vMerge/>
          </w:tcPr>
          <w:p w14:paraId="44DE3682" w14:textId="77777777" w:rsidR="00E30153" w:rsidRDefault="00E30153" w:rsidP="006B1432">
            <w:pPr>
              <w:jc w:val="center"/>
            </w:pPr>
          </w:p>
        </w:tc>
        <w:tc>
          <w:tcPr>
            <w:tcW w:w="2250" w:type="dxa"/>
            <w:vMerge/>
          </w:tcPr>
          <w:p w14:paraId="1BDDE3A2" w14:textId="77777777" w:rsidR="00E30153" w:rsidRPr="00F16EC5" w:rsidRDefault="00E30153" w:rsidP="006B1432">
            <w:pPr>
              <w:jc w:val="center"/>
            </w:pPr>
          </w:p>
        </w:tc>
        <w:tc>
          <w:tcPr>
            <w:tcW w:w="2790" w:type="dxa"/>
          </w:tcPr>
          <w:p w14:paraId="6F5DECE2" w14:textId="77777777" w:rsidR="00E30153" w:rsidRDefault="00E30153" w:rsidP="006B1432">
            <w:pPr>
              <w:jc w:val="center"/>
            </w:pPr>
            <w:r>
              <w:t>Abienol</w:t>
            </w:r>
            <w:r w:rsidR="00E61BD5">
              <w:fldChar w:fldCharType="begin" w:fldLock="1"/>
            </w:r>
            <w:r w:rsidR="00E61BD5">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2A727F7E" w14:textId="34A66ADA" w:rsidR="007A3DBC" w:rsidRDefault="007A3DBC" w:rsidP="006B1432">
            <w:pPr>
              <w:jc w:val="center"/>
            </w:pPr>
          </w:p>
        </w:tc>
        <w:tc>
          <w:tcPr>
            <w:tcW w:w="2160" w:type="dxa"/>
          </w:tcPr>
          <w:p w14:paraId="0591BCC0" w14:textId="77777777" w:rsidR="00E30153" w:rsidRDefault="00D96840" w:rsidP="006B1432">
            <w:pPr>
              <w:jc w:val="center"/>
            </w:pPr>
            <w:r>
              <w:rPr>
                <w:rFonts w:ascii="Segoe UI" w:hAnsi="Segoe UI" w:cs="Segoe UI"/>
                <w:color w:val="212121"/>
                <w:shd w:val="clear" w:color="auto" w:fill="FFFFFF"/>
              </w:rPr>
              <w:t>6151409</w:t>
            </w:r>
          </w:p>
        </w:tc>
      </w:tr>
      <w:tr w:rsidR="00E30153" w14:paraId="2EE1EFA3" w14:textId="77777777" w:rsidTr="00587810">
        <w:trPr>
          <w:trHeight w:val="255"/>
        </w:trPr>
        <w:tc>
          <w:tcPr>
            <w:tcW w:w="1278" w:type="dxa"/>
            <w:vMerge/>
          </w:tcPr>
          <w:p w14:paraId="5A864890" w14:textId="77777777" w:rsidR="00E30153" w:rsidRDefault="00E30153" w:rsidP="006B1432">
            <w:pPr>
              <w:jc w:val="center"/>
            </w:pPr>
          </w:p>
        </w:tc>
        <w:tc>
          <w:tcPr>
            <w:tcW w:w="2250" w:type="dxa"/>
            <w:vMerge/>
          </w:tcPr>
          <w:p w14:paraId="6C9AA104" w14:textId="77777777" w:rsidR="00E30153" w:rsidRPr="00F16EC5" w:rsidRDefault="00E30153" w:rsidP="006B1432">
            <w:pPr>
              <w:jc w:val="center"/>
            </w:pPr>
          </w:p>
        </w:tc>
        <w:tc>
          <w:tcPr>
            <w:tcW w:w="2790" w:type="dxa"/>
          </w:tcPr>
          <w:p w14:paraId="48925C2C" w14:textId="77777777" w:rsidR="00E30153" w:rsidRDefault="00E30153" w:rsidP="006B1432">
            <w:pPr>
              <w:jc w:val="center"/>
            </w:pPr>
            <w:r w:rsidRPr="00E30153">
              <w:t>Eugenol</w:t>
            </w:r>
            <w:r w:rsidR="00E61BD5">
              <w:fldChar w:fldCharType="begin" w:fldLock="1"/>
            </w:r>
            <w:r w:rsidR="008F0CCF">
              <w:instrText>ADDIN CSL_CITATION {"citationItems":[{"id":"ITEM-1","itemData":{"DOI":"10.1002/ffj.1676","ISSN":"08825734","abstract":"A sample of pyrolytic oil of Vietnamese origin, extracted from Cupressus funbris Endl. was investigated by GC-RI, GC-MS and 13C-NMR spectroscopy. In the pyrolytic oil, dominated by sesquiterpenes (76% of the total composition), 46 components were identified after repeated silica gel chromatography. The main components were: α-cedrene (26.7%), cedrol (12.3%) and β-cedrene (6.6%). The pyrolytic oil differed from the commercial Chinese cedarwood oil (C. funebris wood oil), on the one hand by the absence of thujopsene and conversely the presence of several bicyclo[4.4.0]decane hydrocarbons and alcohols (selinane and cadinane derivatives), and on the other hand by the presence, as minor components, of phenol derivatives. The composition of the pyrolytic oil was compared with that of a commercial sample of cerdarwood oil [53 components identified, thujopsene (25.9%), α-cedrene (24.1%), cedrol (11.3%) and β-cedrene (7.4%)]. Copyright © 2006 John Wiley &amp; Sons, Ltd.","author":[{"dropping-particle":"","family":"Duquesnoy","given":"Emilie","non-dropping-particle":"","parse-names":false,"suffix":""},{"dropping-particle":"","family":"Dinh","given":"Nguyen Huu","non-dropping-particle":"","parse-names":false,"suffix":""},{"dropping-particle":"","family":"Castola","given":"Vincent","non-dropping-particle":"","parse-names":false,"suffix":""},{"dropping-particle":"","family":"Casanova","given":"Joseph","non-dropping-particle":"","parse-names":false,"suffix":""}],"container-title":"Flavour and Fragrance Journal","id":"ITEM-1","issue":"3","issued":{"date-parts":[["2006"]]},"page":"453-457","title":"Composition of a pyrolytic oil from Cupressus funebris Endl. of Vietnamese origin","type":"article-journal","volume":"21"},"uris":["http://www.mendeley.com/documents/?uuid=2b67ed4e-208d-49a7-8a75-b4c0eebfd63b"]}],"mendeley":{"formattedCitation":"&lt;sup&gt;20&lt;/sup&gt;","plainTextFormattedCitation":"20","previouslyFormattedCitation":"&lt;sup&gt;20&lt;/sup&gt;"},"properties":{"noteIndex":0},"schema":"https://github.com/citation-style-language/schema/raw/master/csl-citation.json"}</w:instrText>
            </w:r>
            <w:r w:rsidR="00E61BD5">
              <w:fldChar w:fldCharType="separate"/>
            </w:r>
            <w:r w:rsidR="00E61BD5" w:rsidRPr="00E61BD5">
              <w:rPr>
                <w:noProof/>
                <w:vertAlign w:val="superscript"/>
              </w:rPr>
              <w:t>20</w:t>
            </w:r>
            <w:r w:rsidR="00E61BD5">
              <w:fldChar w:fldCharType="end"/>
            </w:r>
          </w:p>
          <w:p w14:paraId="031FF517" w14:textId="01558315" w:rsidR="007A3DBC" w:rsidRDefault="007A3DBC" w:rsidP="006B1432">
            <w:pPr>
              <w:jc w:val="center"/>
            </w:pPr>
          </w:p>
        </w:tc>
        <w:tc>
          <w:tcPr>
            <w:tcW w:w="2160" w:type="dxa"/>
          </w:tcPr>
          <w:p w14:paraId="7C0A36B6" w14:textId="77777777" w:rsidR="00E30153" w:rsidRDefault="00D96840" w:rsidP="006B1432">
            <w:pPr>
              <w:jc w:val="center"/>
            </w:pPr>
            <w:r>
              <w:rPr>
                <w:rFonts w:ascii="Segoe UI" w:hAnsi="Segoe UI" w:cs="Segoe UI"/>
                <w:color w:val="212121"/>
                <w:shd w:val="clear" w:color="auto" w:fill="FFFFFF"/>
              </w:rPr>
              <w:t>3314</w:t>
            </w:r>
          </w:p>
        </w:tc>
      </w:tr>
      <w:tr w:rsidR="002536E0" w14:paraId="57BC0150" w14:textId="77777777" w:rsidTr="00587810">
        <w:trPr>
          <w:trHeight w:val="225"/>
        </w:trPr>
        <w:tc>
          <w:tcPr>
            <w:tcW w:w="1278" w:type="dxa"/>
            <w:vMerge w:val="restart"/>
          </w:tcPr>
          <w:p w14:paraId="2CB31303" w14:textId="77777777" w:rsidR="002536E0" w:rsidRDefault="002536E0" w:rsidP="006B1432">
            <w:pPr>
              <w:jc w:val="center"/>
            </w:pPr>
            <w:r>
              <w:t>13.</w:t>
            </w:r>
          </w:p>
        </w:tc>
        <w:tc>
          <w:tcPr>
            <w:tcW w:w="2250" w:type="dxa"/>
            <w:vMerge w:val="restart"/>
          </w:tcPr>
          <w:p w14:paraId="6CED28E9" w14:textId="386453E3" w:rsidR="002536E0" w:rsidRDefault="002536E0" w:rsidP="006B1432">
            <w:pPr>
              <w:jc w:val="center"/>
            </w:pPr>
            <w:r w:rsidRPr="002536E0">
              <w:rPr>
                <w:i/>
              </w:rPr>
              <w:t>Curculigo capitulata</w:t>
            </w:r>
            <w:r w:rsidRPr="002536E0">
              <w:t xml:space="preserve"> (Lour.) Kuntze</w:t>
            </w:r>
          </w:p>
        </w:tc>
        <w:tc>
          <w:tcPr>
            <w:tcW w:w="2790" w:type="dxa"/>
          </w:tcPr>
          <w:p w14:paraId="11CDF942" w14:textId="77777777" w:rsidR="002536E0" w:rsidRDefault="002536E0" w:rsidP="006B1432">
            <w:pPr>
              <w:jc w:val="center"/>
            </w:pPr>
            <w:r w:rsidRPr="00B55B8D">
              <w:t>C</w:t>
            </w:r>
            <w:r>
              <w:t>urcapi</w:t>
            </w:r>
            <w:r w:rsidRPr="00B55B8D">
              <w:t>toside</w:t>
            </w:r>
            <w:r w:rsidR="008F0CCF">
              <w:fldChar w:fldCharType="begin" w:fldLock="1"/>
            </w:r>
            <w:r w:rsidR="008F0CCF">
              <w:instrText>ADDIN CSL_CITATION {"citationItems":[{"id":"ITEM-1","itemData":{"author":[{"dropping-particle":"","family":"Lee","given":"Shoei-sheng","non-dropping-particle":"","parse-names":false,"suffix":""},{"dropping-particle":"","family":"Chang","given":"Wen-liang","non-dropping-particle":"","parse-names":false,"suffix":""},{"dropping-particle":"","family":"Chen","given":"Chung-hsiung","non-dropping-particle":"","parse-names":false,"suffix":""}],"id":"ITEM-1","issue":"25","issued":{"date-parts":[["1996"]]},"page":"4405-4408","title":"Isolated from Curculigo Capitulata","type":"article-journal","volume":"37"},"uris":["http://www.mendeley.com/documents/?uuid=0dda6ff1-cd13-44f1-99a9-8e66fa27c975"]}],"mendeley":{"formattedCitation":"&lt;sup&gt;21&lt;/sup&gt;","plainTextFormattedCitation":"21","previouslyFormattedCitation":"&lt;sup&gt;21&lt;/sup&gt;"},"properties":{"noteIndex":0},"schema":"https://github.com/citation-style-language/schema/raw/master/csl-citation.json"}</w:instrText>
            </w:r>
            <w:r w:rsidR="008F0CCF">
              <w:fldChar w:fldCharType="separate"/>
            </w:r>
            <w:r w:rsidR="008F0CCF" w:rsidRPr="008F0CCF">
              <w:rPr>
                <w:noProof/>
                <w:vertAlign w:val="superscript"/>
              </w:rPr>
              <w:t>21</w:t>
            </w:r>
            <w:r w:rsidR="008F0CCF">
              <w:fldChar w:fldCharType="end"/>
            </w:r>
          </w:p>
          <w:p w14:paraId="61477624" w14:textId="62F5FBE9" w:rsidR="004B68D1" w:rsidRDefault="004B68D1" w:rsidP="006B1432">
            <w:pPr>
              <w:jc w:val="center"/>
            </w:pPr>
          </w:p>
        </w:tc>
        <w:tc>
          <w:tcPr>
            <w:tcW w:w="2160" w:type="dxa"/>
          </w:tcPr>
          <w:p w14:paraId="0D8C3AE4" w14:textId="77777777" w:rsidR="002536E0" w:rsidRDefault="002536E0" w:rsidP="006B1432">
            <w:pPr>
              <w:jc w:val="center"/>
            </w:pPr>
            <w:r>
              <w:rPr>
                <w:rFonts w:ascii="Segoe UI" w:hAnsi="Segoe UI" w:cs="Segoe UI"/>
                <w:color w:val="212121"/>
                <w:shd w:val="clear" w:color="auto" w:fill="FFFFFF"/>
              </w:rPr>
              <w:t>101990175</w:t>
            </w:r>
          </w:p>
        </w:tc>
      </w:tr>
      <w:tr w:rsidR="002536E0" w14:paraId="708408FA" w14:textId="77777777" w:rsidTr="00587810">
        <w:trPr>
          <w:trHeight w:val="255"/>
        </w:trPr>
        <w:tc>
          <w:tcPr>
            <w:tcW w:w="1278" w:type="dxa"/>
            <w:vMerge/>
          </w:tcPr>
          <w:p w14:paraId="628B34A6" w14:textId="77777777" w:rsidR="002536E0" w:rsidRDefault="002536E0" w:rsidP="006B1432">
            <w:pPr>
              <w:jc w:val="center"/>
            </w:pPr>
          </w:p>
        </w:tc>
        <w:tc>
          <w:tcPr>
            <w:tcW w:w="2250" w:type="dxa"/>
            <w:vMerge/>
          </w:tcPr>
          <w:p w14:paraId="116FB54D" w14:textId="77777777" w:rsidR="002536E0" w:rsidRDefault="002536E0" w:rsidP="006B1432">
            <w:pPr>
              <w:jc w:val="center"/>
            </w:pPr>
          </w:p>
        </w:tc>
        <w:tc>
          <w:tcPr>
            <w:tcW w:w="2790" w:type="dxa"/>
          </w:tcPr>
          <w:p w14:paraId="136E5B40" w14:textId="77777777" w:rsidR="002536E0" w:rsidRDefault="002536E0" w:rsidP="006B1432">
            <w:pPr>
              <w:jc w:val="center"/>
            </w:pPr>
            <w:r w:rsidRPr="00B55B8D">
              <w:t>Nyasicoside</w:t>
            </w:r>
            <w:r w:rsidR="008F0CCF">
              <w:fldChar w:fldCharType="begin" w:fldLock="1"/>
            </w:r>
            <w:r w:rsidR="0013486B">
              <w:instrText>ADDIN CSL_CITATION {"citationItems":[{"id":"ITEM-1","itemData":{"author":[{"dropping-particle":"","family":"Lee","given":"Shoei-sheng","non-dropping-particle":"","parse-names":false,"suffix":""},{"dropping-particle":"","family":"Chang","given":"Wen-liang","non-dropping-particle":"","parse-names":false,"suffix":""},{"dropping-particle":"","family":"Chen","given":"Chung-hsiung","non-dropping-particle":"","parse-names":false,"suffix":""}],"id":"ITEM-1","issue":"25","issued":{"date-parts":[["1996"]]},"page":"4405-4408","title":"Isolated from Curculigo Capitulata","type":"article-journal","volume":"37"},"uris":["http://www.mendeley.com/documents/?uuid=0dda6ff1-cd13-44f1-99a9-8e66fa27c975"]}],"mendeley":{"formattedCitation":"&lt;sup&gt;21&lt;/sup&gt;","plainTextFormattedCitation":"21","previouslyFormattedCitation":"&lt;sup&gt;21&lt;/sup&gt;"},"properties":{"noteIndex":0},"schema":"https://github.com/citation-style-language/schema/raw/master/csl-citation.json"}</w:instrText>
            </w:r>
            <w:r w:rsidR="008F0CCF">
              <w:fldChar w:fldCharType="separate"/>
            </w:r>
            <w:r w:rsidR="008F0CCF" w:rsidRPr="008F0CCF">
              <w:rPr>
                <w:noProof/>
                <w:vertAlign w:val="superscript"/>
              </w:rPr>
              <w:t>21</w:t>
            </w:r>
            <w:r w:rsidR="008F0CCF">
              <w:fldChar w:fldCharType="end"/>
            </w:r>
          </w:p>
          <w:p w14:paraId="058AFB28" w14:textId="58DF8E99" w:rsidR="0093524F" w:rsidRPr="00B55B8D" w:rsidRDefault="0093524F" w:rsidP="006B1432">
            <w:pPr>
              <w:jc w:val="center"/>
            </w:pPr>
          </w:p>
        </w:tc>
        <w:tc>
          <w:tcPr>
            <w:tcW w:w="2160" w:type="dxa"/>
          </w:tcPr>
          <w:p w14:paraId="3FD1D924" w14:textId="77777777" w:rsidR="002536E0" w:rsidRDefault="002536E0" w:rsidP="006B1432">
            <w:pPr>
              <w:jc w:val="center"/>
            </w:pPr>
            <w:r>
              <w:rPr>
                <w:rFonts w:ascii="Segoe UI" w:hAnsi="Segoe UI" w:cs="Segoe UI"/>
                <w:color w:val="212121"/>
                <w:shd w:val="clear" w:color="auto" w:fill="FFFFFF"/>
              </w:rPr>
              <w:t>10648327</w:t>
            </w:r>
          </w:p>
        </w:tc>
      </w:tr>
      <w:tr w:rsidR="002536E0" w14:paraId="70AAD138" w14:textId="77777777" w:rsidTr="00587810">
        <w:trPr>
          <w:trHeight w:val="692"/>
        </w:trPr>
        <w:tc>
          <w:tcPr>
            <w:tcW w:w="1278" w:type="dxa"/>
            <w:vMerge/>
          </w:tcPr>
          <w:p w14:paraId="145942ED" w14:textId="77777777" w:rsidR="002536E0" w:rsidRDefault="002536E0" w:rsidP="006B1432">
            <w:pPr>
              <w:jc w:val="center"/>
            </w:pPr>
          </w:p>
        </w:tc>
        <w:tc>
          <w:tcPr>
            <w:tcW w:w="2250" w:type="dxa"/>
            <w:vMerge/>
          </w:tcPr>
          <w:p w14:paraId="3F694B59" w14:textId="77777777" w:rsidR="002536E0" w:rsidRDefault="002536E0" w:rsidP="006B1432">
            <w:pPr>
              <w:jc w:val="center"/>
            </w:pPr>
          </w:p>
        </w:tc>
        <w:tc>
          <w:tcPr>
            <w:tcW w:w="2790" w:type="dxa"/>
          </w:tcPr>
          <w:p w14:paraId="640EA3D7" w14:textId="77777777" w:rsidR="002536E0" w:rsidRDefault="0013486B" w:rsidP="006B1432">
            <w:pPr>
              <w:jc w:val="center"/>
            </w:pPr>
            <w:r>
              <w:t>1-O-methyl</w:t>
            </w:r>
            <w:r w:rsidR="002536E0">
              <w:t>nyasicoside</w:t>
            </w:r>
            <w:r>
              <w:fldChar w:fldCharType="begin" w:fldLock="1"/>
            </w:r>
            <w:r>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fldChar w:fldCharType="separate"/>
            </w:r>
            <w:r w:rsidRPr="0013486B">
              <w:rPr>
                <w:noProof/>
                <w:vertAlign w:val="superscript"/>
              </w:rPr>
              <w:t>22</w:t>
            </w:r>
            <w:r>
              <w:fldChar w:fldCharType="end"/>
            </w:r>
          </w:p>
          <w:p w14:paraId="457C7996" w14:textId="0BAF6DA9" w:rsidR="0093524F" w:rsidRDefault="0093524F" w:rsidP="006B1432">
            <w:pPr>
              <w:jc w:val="center"/>
            </w:pPr>
          </w:p>
        </w:tc>
        <w:tc>
          <w:tcPr>
            <w:tcW w:w="2160" w:type="dxa"/>
          </w:tcPr>
          <w:p w14:paraId="53514AAE" w14:textId="77777777" w:rsidR="002536E0" w:rsidRDefault="002536E0" w:rsidP="006B1432">
            <w:pPr>
              <w:jc w:val="center"/>
            </w:pPr>
            <w:r>
              <w:rPr>
                <w:rFonts w:ascii="Segoe UI" w:hAnsi="Segoe UI" w:cs="Segoe UI"/>
                <w:color w:val="212121"/>
                <w:shd w:val="clear" w:color="auto" w:fill="FFFFFF"/>
              </w:rPr>
              <w:t>10791292</w:t>
            </w:r>
          </w:p>
        </w:tc>
      </w:tr>
      <w:tr w:rsidR="002536E0" w14:paraId="5A431487" w14:textId="77777777" w:rsidTr="00587810">
        <w:trPr>
          <w:trHeight w:val="255"/>
        </w:trPr>
        <w:tc>
          <w:tcPr>
            <w:tcW w:w="1278" w:type="dxa"/>
            <w:vMerge/>
          </w:tcPr>
          <w:p w14:paraId="642953A4" w14:textId="77777777" w:rsidR="002536E0" w:rsidRDefault="002536E0" w:rsidP="006B1432">
            <w:pPr>
              <w:jc w:val="center"/>
            </w:pPr>
          </w:p>
        </w:tc>
        <w:tc>
          <w:tcPr>
            <w:tcW w:w="2250" w:type="dxa"/>
            <w:vMerge/>
          </w:tcPr>
          <w:p w14:paraId="207AB5FD" w14:textId="77777777" w:rsidR="002536E0" w:rsidRDefault="002536E0" w:rsidP="006B1432">
            <w:pPr>
              <w:jc w:val="center"/>
            </w:pPr>
          </w:p>
        </w:tc>
        <w:tc>
          <w:tcPr>
            <w:tcW w:w="2790" w:type="dxa"/>
          </w:tcPr>
          <w:p w14:paraId="284CA22C" w14:textId="77777777" w:rsidR="002536E0" w:rsidRDefault="002536E0" w:rsidP="006B1432">
            <w:pPr>
              <w:jc w:val="center"/>
            </w:pPr>
            <w:r w:rsidRPr="00B55B8D">
              <w:t>Curlignan</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1EA4649B" w14:textId="20B058D5" w:rsidR="0093524F" w:rsidRDefault="0093524F" w:rsidP="006B1432">
            <w:pPr>
              <w:jc w:val="center"/>
            </w:pPr>
          </w:p>
        </w:tc>
        <w:tc>
          <w:tcPr>
            <w:tcW w:w="2160" w:type="dxa"/>
          </w:tcPr>
          <w:p w14:paraId="23B462E8" w14:textId="77777777" w:rsidR="002536E0" w:rsidRDefault="002536E0" w:rsidP="006B1432">
            <w:pPr>
              <w:jc w:val="center"/>
            </w:pPr>
            <w:r>
              <w:rPr>
                <w:rFonts w:ascii="Segoe UI" w:hAnsi="Segoe UI" w:cs="Segoe UI"/>
                <w:color w:val="212121"/>
                <w:shd w:val="clear" w:color="auto" w:fill="FFFFFF"/>
              </w:rPr>
              <w:t>91885026</w:t>
            </w:r>
          </w:p>
        </w:tc>
      </w:tr>
      <w:tr w:rsidR="002536E0" w14:paraId="79218924" w14:textId="77777777" w:rsidTr="00587810">
        <w:trPr>
          <w:trHeight w:val="315"/>
        </w:trPr>
        <w:tc>
          <w:tcPr>
            <w:tcW w:w="1278" w:type="dxa"/>
            <w:vMerge/>
          </w:tcPr>
          <w:p w14:paraId="5A776C5D" w14:textId="77777777" w:rsidR="002536E0" w:rsidRDefault="002536E0" w:rsidP="006B1432">
            <w:pPr>
              <w:jc w:val="center"/>
            </w:pPr>
          </w:p>
        </w:tc>
        <w:tc>
          <w:tcPr>
            <w:tcW w:w="2250" w:type="dxa"/>
            <w:vMerge/>
          </w:tcPr>
          <w:p w14:paraId="32850626" w14:textId="77777777" w:rsidR="002536E0" w:rsidRDefault="002536E0" w:rsidP="006B1432">
            <w:pPr>
              <w:jc w:val="center"/>
            </w:pPr>
          </w:p>
        </w:tc>
        <w:tc>
          <w:tcPr>
            <w:tcW w:w="2790" w:type="dxa"/>
          </w:tcPr>
          <w:p w14:paraId="65442350" w14:textId="77777777" w:rsidR="002536E0" w:rsidRDefault="002536E0" w:rsidP="006B1432">
            <w:pPr>
              <w:jc w:val="center"/>
            </w:pPr>
            <w:r>
              <w:t>Capituloside</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3449BBE5" w14:textId="1EF62DB4" w:rsidR="0093524F" w:rsidRPr="00B55B8D" w:rsidRDefault="0093524F" w:rsidP="006B1432">
            <w:pPr>
              <w:jc w:val="center"/>
            </w:pPr>
          </w:p>
        </w:tc>
        <w:tc>
          <w:tcPr>
            <w:tcW w:w="2160" w:type="dxa"/>
          </w:tcPr>
          <w:p w14:paraId="0BB9FCBD" w14:textId="77777777" w:rsidR="002536E0" w:rsidRDefault="002536E0" w:rsidP="006B1432">
            <w:pPr>
              <w:jc w:val="center"/>
            </w:pPr>
            <w:r>
              <w:rPr>
                <w:rFonts w:ascii="Segoe UI" w:hAnsi="Segoe UI" w:cs="Segoe UI"/>
                <w:color w:val="212121"/>
                <w:shd w:val="clear" w:color="auto" w:fill="FFFFFF"/>
              </w:rPr>
              <w:t>3013844</w:t>
            </w:r>
          </w:p>
        </w:tc>
      </w:tr>
      <w:tr w:rsidR="002536E0" w14:paraId="7635371D" w14:textId="77777777" w:rsidTr="00587810">
        <w:trPr>
          <w:trHeight w:val="292"/>
        </w:trPr>
        <w:tc>
          <w:tcPr>
            <w:tcW w:w="1278" w:type="dxa"/>
            <w:vMerge/>
          </w:tcPr>
          <w:p w14:paraId="169729E9" w14:textId="77777777" w:rsidR="002536E0" w:rsidRDefault="002536E0" w:rsidP="006B1432">
            <w:pPr>
              <w:jc w:val="center"/>
            </w:pPr>
          </w:p>
        </w:tc>
        <w:tc>
          <w:tcPr>
            <w:tcW w:w="2250" w:type="dxa"/>
            <w:vMerge/>
          </w:tcPr>
          <w:p w14:paraId="402F7EA0" w14:textId="77777777" w:rsidR="002536E0" w:rsidRDefault="002536E0" w:rsidP="006B1432">
            <w:pPr>
              <w:jc w:val="center"/>
            </w:pPr>
          </w:p>
        </w:tc>
        <w:tc>
          <w:tcPr>
            <w:tcW w:w="2790" w:type="dxa"/>
          </w:tcPr>
          <w:p w14:paraId="114C9D36" w14:textId="77777777" w:rsidR="002536E0" w:rsidRDefault="002536E0" w:rsidP="006B1432">
            <w:pPr>
              <w:jc w:val="center"/>
            </w:pPr>
            <w:r>
              <w:t>Curculigenin</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791995B1" w14:textId="020B9480" w:rsidR="0093524F" w:rsidRDefault="0093524F" w:rsidP="006B1432">
            <w:pPr>
              <w:jc w:val="center"/>
            </w:pPr>
          </w:p>
        </w:tc>
        <w:tc>
          <w:tcPr>
            <w:tcW w:w="2160" w:type="dxa"/>
          </w:tcPr>
          <w:p w14:paraId="659091C6" w14:textId="77777777" w:rsidR="002536E0" w:rsidRDefault="00556387" w:rsidP="006B1432">
            <w:pPr>
              <w:jc w:val="center"/>
            </w:pPr>
            <w:r>
              <w:rPr>
                <w:rFonts w:ascii="Segoe UI" w:hAnsi="Segoe UI" w:cs="Segoe UI"/>
                <w:color w:val="212121"/>
                <w:shd w:val="clear" w:color="auto" w:fill="FFFFFF"/>
              </w:rPr>
              <w:t>101618893</w:t>
            </w:r>
          </w:p>
        </w:tc>
      </w:tr>
      <w:tr w:rsidR="002536E0" w14:paraId="3A3C33D9" w14:textId="77777777" w:rsidTr="00587810">
        <w:trPr>
          <w:trHeight w:val="325"/>
        </w:trPr>
        <w:tc>
          <w:tcPr>
            <w:tcW w:w="1278" w:type="dxa"/>
            <w:vMerge/>
          </w:tcPr>
          <w:p w14:paraId="729039BC" w14:textId="77777777" w:rsidR="002536E0" w:rsidRDefault="002536E0" w:rsidP="006B1432">
            <w:pPr>
              <w:jc w:val="center"/>
            </w:pPr>
          </w:p>
        </w:tc>
        <w:tc>
          <w:tcPr>
            <w:tcW w:w="2250" w:type="dxa"/>
            <w:vMerge/>
          </w:tcPr>
          <w:p w14:paraId="2203D836" w14:textId="77777777" w:rsidR="002536E0" w:rsidRDefault="002536E0" w:rsidP="006B1432">
            <w:pPr>
              <w:jc w:val="center"/>
            </w:pPr>
          </w:p>
        </w:tc>
        <w:tc>
          <w:tcPr>
            <w:tcW w:w="2790" w:type="dxa"/>
          </w:tcPr>
          <w:p w14:paraId="52E421F5" w14:textId="77777777" w:rsidR="002536E0" w:rsidRDefault="002536E0" w:rsidP="006B1432">
            <w:pPr>
              <w:jc w:val="center"/>
            </w:pPr>
            <w:r w:rsidRPr="00B55B8D">
              <w:t>curculigine</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088A4D49" w14:textId="4337E8A0" w:rsidR="0093524F" w:rsidRPr="00B55B8D" w:rsidRDefault="0093524F" w:rsidP="006B1432">
            <w:pPr>
              <w:jc w:val="center"/>
            </w:pPr>
          </w:p>
        </w:tc>
        <w:tc>
          <w:tcPr>
            <w:tcW w:w="2160" w:type="dxa"/>
          </w:tcPr>
          <w:p w14:paraId="3CC3AFCE" w14:textId="77777777" w:rsidR="002536E0" w:rsidRDefault="00556387" w:rsidP="006B1432">
            <w:pPr>
              <w:jc w:val="center"/>
            </w:pPr>
            <w:r>
              <w:rPr>
                <w:rFonts w:ascii="Segoe UI" w:hAnsi="Segoe UI" w:cs="Segoe UI"/>
                <w:color w:val="212121"/>
                <w:shd w:val="clear" w:color="auto" w:fill="FFFFFF"/>
              </w:rPr>
              <w:t>101664510</w:t>
            </w:r>
          </w:p>
        </w:tc>
      </w:tr>
      <w:tr w:rsidR="002536E0" w14:paraId="7C55B3BB" w14:textId="77777777" w:rsidTr="00587810">
        <w:trPr>
          <w:trHeight w:val="270"/>
        </w:trPr>
        <w:tc>
          <w:tcPr>
            <w:tcW w:w="1278" w:type="dxa"/>
            <w:vMerge/>
          </w:tcPr>
          <w:p w14:paraId="329DE6A5" w14:textId="77777777" w:rsidR="002536E0" w:rsidRDefault="002536E0" w:rsidP="006B1432">
            <w:pPr>
              <w:jc w:val="center"/>
            </w:pPr>
          </w:p>
        </w:tc>
        <w:tc>
          <w:tcPr>
            <w:tcW w:w="2250" w:type="dxa"/>
            <w:vMerge/>
          </w:tcPr>
          <w:p w14:paraId="6EA62779" w14:textId="77777777" w:rsidR="002536E0" w:rsidRDefault="002536E0" w:rsidP="006B1432">
            <w:pPr>
              <w:jc w:val="center"/>
            </w:pPr>
          </w:p>
        </w:tc>
        <w:tc>
          <w:tcPr>
            <w:tcW w:w="2790" w:type="dxa"/>
          </w:tcPr>
          <w:p w14:paraId="79DDF40F" w14:textId="77777777" w:rsidR="002536E0" w:rsidRDefault="0013486B" w:rsidP="006B1432">
            <w:pPr>
              <w:jc w:val="center"/>
            </w:pPr>
            <w:r>
              <w:t>iso</w:t>
            </w:r>
            <w:r w:rsidR="002536E0" w:rsidRPr="00B55B8D">
              <w:t>curculigine</w:t>
            </w:r>
            <w:r>
              <w:fldChar w:fldCharType="begin" w:fldLock="1"/>
            </w:r>
            <w:r>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fldChar w:fldCharType="separate"/>
            </w:r>
            <w:r w:rsidRPr="0013486B">
              <w:rPr>
                <w:noProof/>
                <w:vertAlign w:val="superscript"/>
              </w:rPr>
              <w:t>22</w:t>
            </w:r>
            <w:r>
              <w:fldChar w:fldCharType="end"/>
            </w:r>
          </w:p>
          <w:p w14:paraId="77453D7F" w14:textId="14F79A0F" w:rsidR="0093524F" w:rsidRPr="00B55B8D" w:rsidRDefault="0093524F" w:rsidP="006B1432">
            <w:pPr>
              <w:jc w:val="center"/>
            </w:pPr>
          </w:p>
        </w:tc>
        <w:tc>
          <w:tcPr>
            <w:tcW w:w="2160" w:type="dxa"/>
          </w:tcPr>
          <w:p w14:paraId="36552ABF" w14:textId="77777777" w:rsidR="002536E0" w:rsidRDefault="00556387" w:rsidP="006B1432">
            <w:pPr>
              <w:jc w:val="center"/>
            </w:pPr>
            <w:r>
              <w:rPr>
                <w:rFonts w:ascii="Segoe UI" w:hAnsi="Segoe UI" w:cs="Segoe UI"/>
                <w:color w:val="212121"/>
                <w:shd w:val="clear" w:color="auto" w:fill="FFFFFF"/>
              </w:rPr>
              <w:t>101664511</w:t>
            </w:r>
          </w:p>
        </w:tc>
      </w:tr>
      <w:tr w:rsidR="002536E0" w14:paraId="1694A94D" w14:textId="77777777" w:rsidTr="00587810">
        <w:trPr>
          <w:trHeight w:val="253"/>
        </w:trPr>
        <w:tc>
          <w:tcPr>
            <w:tcW w:w="1278" w:type="dxa"/>
            <w:vMerge/>
          </w:tcPr>
          <w:p w14:paraId="7EDCFEAC" w14:textId="77777777" w:rsidR="002536E0" w:rsidRDefault="002536E0" w:rsidP="006B1432">
            <w:pPr>
              <w:jc w:val="center"/>
            </w:pPr>
          </w:p>
        </w:tc>
        <w:tc>
          <w:tcPr>
            <w:tcW w:w="2250" w:type="dxa"/>
            <w:vMerge/>
          </w:tcPr>
          <w:p w14:paraId="7F23027E" w14:textId="77777777" w:rsidR="002536E0" w:rsidRDefault="002536E0" w:rsidP="006B1432">
            <w:pPr>
              <w:jc w:val="center"/>
            </w:pPr>
          </w:p>
        </w:tc>
        <w:tc>
          <w:tcPr>
            <w:tcW w:w="2790" w:type="dxa"/>
          </w:tcPr>
          <w:p w14:paraId="45284635" w14:textId="77777777" w:rsidR="002536E0" w:rsidRDefault="0013486B" w:rsidP="006B1432">
            <w:pPr>
              <w:jc w:val="center"/>
            </w:pPr>
            <w:r>
              <w:t>1-O-methyl</w:t>
            </w:r>
            <w:r w:rsidR="002536E0">
              <w:t>curculigine</w:t>
            </w:r>
            <w:r>
              <w:fldChar w:fldCharType="begin" w:fldLock="1"/>
            </w:r>
            <w:r>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fldChar w:fldCharType="separate"/>
            </w:r>
            <w:r w:rsidRPr="0013486B">
              <w:rPr>
                <w:noProof/>
                <w:vertAlign w:val="superscript"/>
              </w:rPr>
              <w:t>22</w:t>
            </w:r>
            <w:r>
              <w:fldChar w:fldCharType="end"/>
            </w:r>
          </w:p>
          <w:p w14:paraId="7D239F45" w14:textId="31813703" w:rsidR="00553FC7" w:rsidRPr="00B55B8D" w:rsidRDefault="00553FC7" w:rsidP="006B1432">
            <w:pPr>
              <w:jc w:val="center"/>
            </w:pPr>
          </w:p>
        </w:tc>
        <w:tc>
          <w:tcPr>
            <w:tcW w:w="2160" w:type="dxa"/>
          </w:tcPr>
          <w:p w14:paraId="5AA211E0" w14:textId="77777777" w:rsidR="002536E0" w:rsidRDefault="00556387" w:rsidP="006B1432">
            <w:pPr>
              <w:jc w:val="center"/>
            </w:pPr>
            <w:r>
              <w:rPr>
                <w:rFonts w:ascii="Segoe UI" w:hAnsi="Segoe UI" w:cs="Segoe UI"/>
                <w:color w:val="212121"/>
                <w:shd w:val="clear" w:color="auto" w:fill="FFFFFF"/>
              </w:rPr>
              <w:t>101664512</w:t>
            </w:r>
          </w:p>
        </w:tc>
      </w:tr>
      <w:tr w:rsidR="002536E0" w14:paraId="4C2ADA97" w14:textId="77777777" w:rsidTr="00587810">
        <w:trPr>
          <w:trHeight w:val="285"/>
        </w:trPr>
        <w:tc>
          <w:tcPr>
            <w:tcW w:w="1278" w:type="dxa"/>
            <w:vMerge/>
          </w:tcPr>
          <w:p w14:paraId="602FAA2A" w14:textId="77777777" w:rsidR="002536E0" w:rsidRDefault="002536E0" w:rsidP="006B1432">
            <w:pPr>
              <w:jc w:val="center"/>
            </w:pPr>
          </w:p>
        </w:tc>
        <w:tc>
          <w:tcPr>
            <w:tcW w:w="2250" w:type="dxa"/>
            <w:vMerge/>
          </w:tcPr>
          <w:p w14:paraId="1F9FFA22" w14:textId="77777777" w:rsidR="002536E0" w:rsidRDefault="002536E0" w:rsidP="006B1432">
            <w:pPr>
              <w:jc w:val="center"/>
            </w:pPr>
          </w:p>
        </w:tc>
        <w:tc>
          <w:tcPr>
            <w:tcW w:w="2790" w:type="dxa"/>
          </w:tcPr>
          <w:p w14:paraId="4872D1DF" w14:textId="77777777" w:rsidR="002536E0" w:rsidRDefault="0013486B" w:rsidP="006B1432">
            <w:pPr>
              <w:jc w:val="center"/>
            </w:pPr>
            <w:r>
              <w:t>1-O-methyl</w:t>
            </w:r>
            <w:r w:rsidR="002536E0" w:rsidRPr="00B55B8D">
              <w:t>is</w:t>
            </w:r>
            <w:r>
              <w:t>o</w:t>
            </w:r>
            <w:r w:rsidR="002536E0" w:rsidRPr="00B55B8D">
              <w:t>curculigine</w:t>
            </w:r>
            <w:r>
              <w:fldChar w:fldCharType="begin" w:fldLock="1"/>
            </w:r>
            <w:r>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fldChar w:fldCharType="separate"/>
            </w:r>
            <w:r w:rsidRPr="0013486B">
              <w:rPr>
                <w:noProof/>
                <w:vertAlign w:val="superscript"/>
              </w:rPr>
              <w:t>22</w:t>
            </w:r>
            <w:r>
              <w:fldChar w:fldCharType="end"/>
            </w:r>
          </w:p>
          <w:p w14:paraId="574B9AE7" w14:textId="52E8CFA5" w:rsidR="0093524F" w:rsidRDefault="0093524F" w:rsidP="006B1432">
            <w:pPr>
              <w:jc w:val="center"/>
            </w:pPr>
          </w:p>
        </w:tc>
        <w:tc>
          <w:tcPr>
            <w:tcW w:w="2160" w:type="dxa"/>
          </w:tcPr>
          <w:p w14:paraId="0A8284BC" w14:textId="77777777" w:rsidR="002536E0" w:rsidRDefault="00556387" w:rsidP="006B1432">
            <w:pPr>
              <w:jc w:val="center"/>
            </w:pPr>
            <w:r>
              <w:rPr>
                <w:rFonts w:ascii="Segoe UI" w:hAnsi="Segoe UI" w:cs="Segoe UI"/>
                <w:color w:val="212121"/>
                <w:shd w:val="clear" w:color="auto" w:fill="FFFFFF"/>
              </w:rPr>
              <w:t>101664181</w:t>
            </w:r>
          </w:p>
        </w:tc>
      </w:tr>
      <w:tr w:rsidR="002536E0" w14:paraId="477533CC" w14:textId="77777777" w:rsidTr="00587810">
        <w:trPr>
          <w:trHeight w:val="294"/>
        </w:trPr>
        <w:tc>
          <w:tcPr>
            <w:tcW w:w="1278" w:type="dxa"/>
            <w:vMerge/>
          </w:tcPr>
          <w:p w14:paraId="2310B8D6" w14:textId="77777777" w:rsidR="002536E0" w:rsidRDefault="002536E0" w:rsidP="006B1432">
            <w:pPr>
              <w:jc w:val="center"/>
            </w:pPr>
          </w:p>
        </w:tc>
        <w:tc>
          <w:tcPr>
            <w:tcW w:w="2250" w:type="dxa"/>
            <w:vMerge/>
          </w:tcPr>
          <w:p w14:paraId="538FA562" w14:textId="77777777" w:rsidR="002536E0" w:rsidRDefault="002536E0" w:rsidP="006B1432">
            <w:pPr>
              <w:jc w:val="center"/>
            </w:pPr>
          </w:p>
        </w:tc>
        <w:tc>
          <w:tcPr>
            <w:tcW w:w="2790" w:type="dxa"/>
          </w:tcPr>
          <w:p w14:paraId="6CA17FB9" w14:textId="77777777" w:rsidR="002536E0" w:rsidRDefault="002536E0" w:rsidP="006B1432">
            <w:pPr>
              <w:jc w:val="center"/>
            </w:pPr>
            <w:r>
              <w:t>crassifoside A</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48C890EB" w14:textId="77EA252F" w:rsidR="0093524F" w:rsidRPr="006A34A1" w:rsidRDefault="0093524F" w:rsidP="006B1432">
            <w:pPr>
              <w:jc w:val="center"/>
            </w:pPr>
          </w:p>
        </w:tc>
        <w:tc>
          <w:tcPr>
            <w:tcW w:w="2160" w:type="dxa"/>
          </w:tcPr>
          <w:p w14:paraId="516C6BED" w14:textId="77777777" w:rsidR="002536E0" w:rsidRDefault="00805E9F" w:rsidP="006B1432">
            <w:pPr>
              <w:jc w:val="center"/>
            </w:pPr>
            <w:r>
              <w:rPr>
                <w:rFonts w:ascii="Segoe UI" w:hAnsi="Segoe UI" w:cs="Segoe UI"/>
                <w:color w:val="212121"/>
                <w:shd w:val="clear" w:color="auto" w:fill="FFFFFF"/>
              </w:rPr>
              <w:t>101733178</w:t>
            </w:r>
          </w:p>
        </w:tc>
      </w:tr>
      <w:tr w:rsidR="002536E0" w14:paraId="6650267F" w14:textId="77777777" w:rsidTr="00587810">
        <w:trPr>
          <w:trHeight w:val="311"/>
        </w:trPr>
        <w:tc>
          <w:tcPr>
            <w:tcW w:w="1278" w:type="dxa"/>
            <w:vMerge/>
          </w:tcPr>
          <w:p w14:paraId="7650E4A2" w14:textId="77777777" w:rsidR="002536E0" w:rsidRDefault="002536E0" w:rsidP="006B1432">
            <w:pPr>
              <w:jc w:val="center"/>
            </w:pPr>
          </w:p>
        </w:tc>
        <w:tc>
          <w:tcPr>
            <w:tcW w:w="2250" w:type="dxa"/>
            <w:vMerge/>
          </w:tcPr>
          <w:p w14:paraId="18601EA7" w14:textId="77777777" w:rsidR="002536E0" w:rsidRDefault="002536E0" w:rsidP="006B1432">
            <w:pPr>
              <w:jc w:val="center"/>
            </w:pPr>
          </w:p>
        </w:tc>
        <w:tc>
          <w:tcPr>
            <w:tcW w:w="2790" w:type="dxa"/>
          </w:tcPr>
          <w:p w14:paraId="46027289" w14:textId="77777777" w:rsidR="002536E0" w:rsidRDefault="002536E0" w:rsidP="006B1432">
            <w:pPr>
              <w:jc w:val="center"/>
            </w:pPr>
            <w:r>
              <w:t>breviscaside A</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3A84B3A0" w14:textId="0AADBB98" w:rsidR="0093524F" w:rsidRDefault="0093524F" w:rsidP="006B1432">
            <w:pPr>
              <w:jc w:val="center"/>
            </w:pPr>
          </w:p>
        </w:tc>
        <w:tc>
          <w:tcPr>
            <w:tcW w:w="2160" w:type="dxa"/>
          </w:tcPr>
          <w:p w14:paraId="0FEBDB7E" w14:textId="77777777" w:rsidR="002536E0" w:rsidRDefault="00805E9F" w:rsidP="006B1432">
            <w:pPr>
              <w:jc w:val="center"/>
            </w:pPr>
            <w:r>
              <w:rPr>
                <w:rFonts w:ascii="Segoe UI" w:hAnsi="Segoe UI" w:cs="Segoe UI"/>
                <w:color w:val="212121"/>
                <w:shd w:val="clear" w:color="auto" w:fill="FFFFFF"/>
              </w:rPr>
              <w:t>101497745</w:t>
            </w:r>
          </w:p>
        </w:tc>
      </w:tr>
      <w:tr w:rsidR="002536E0" w14:paraId="4FA85B72" w14:textId="77777777" w:rsidTr="00587810">
        <w:trPr>
          <w:trHeight w:val="300"/>
        </w:trPr>
        <w:tc>
          <w:tcPr>
            <w:tcW w:w="1278" w:type="dxa"/>
            <w:vMerge/>
          </w:tcPr>
          <w:p w14:paraId="2BE1B90B" w14:textId="77777777" w:rsidR="002536E0" w:rsidRDefault="002536E0" w:rsidP="006B1432">
            <w:pPr>
              <w:jc w:val="center"/>
            </w:pPr>
          </w:p>
        </w:tc>
        <w:tc>
          <w:tcPr>
            <w:tcW w:w="2250" w:type="dxa"/>
            <w:vMerge/>
          </w:tcPr>
          <w:p w14:paraId="0D84ABD9" w14:textId="77777777" w:rsidR="002536E0" w:rsidRDefault="002536E0" w:rsidP="006B1432">
            <w:pPr>
              <w:jc w:val="center"/>
            </w:pPr>
          </w:p>
        </w:tc>
        <w:tc>
          <w:tcPr>
            <w:tcW w:w="2790" w:type="dxa"/>
          </w:tcPr>
          <w:p w14:paraId="4004C2BB" w14:textId="77777777" w:rsidR="002536E0" w:rsidRDefault="002536E0" w:rsidP="006B1432">
            <w:pPr>
              <w:jc w:val="center"/>
            </w:pPr>
            <w:r w:rsidRPr="006A34A1">
              <w:t>crassifoside D</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35C156EF" w14:textId="66F0D413" w:rsidR="0093524F" w:rsidRDefault="0093524F" w:rsidP="006B1432">
            <w:pPr>
              <w:jc w:val="center"/>
            </w:pPr>
          </w:p>
        </w:tc>
        <w:tc>
          <w:tcPr>
            <w:tcW w:w="2160" w:type="dxa"/>
          </w:tcPr>
          <w:p w14:paraId="5530E404" w14:textId="77777777" w:rsidR="002536E0" w:rsidRDefault="00805E9F" w:rsidP="006B1432">
            <w:pPr>
              <w:jc w:val="center"/>
            </w:pPr>
            <w:r>
              <w:rPr>
                <w:rFonts w:ascii="Segoe UI" w:hAnsi="Segoe UI" w:cs="Segoe UI"/>
                <w:color w:val="212121"/>
                <w:shd w:val="clear" w:color="auto" w:fill="FFFFFF"/>
              </w:rPr>
              <w:t>102387135</w:t>
            </w:r>
          </w:p>
        </w:tc>
      </w:tr>
      <w:tr w:rsidR="002536E0" w14:paraId="43EF5745" w14:textId="77777777" w:rsidTr="00587810">
        <w:trPr>
          <w:trHeight w:val="255"/>
        </w:trPr>
        <w:tc>
          <w:tcPr>
            <w:tcW w:w="1278" w:type="dxa"/>
            <w:vMerge/>
          </w:tcPr>
          <w:p w14:paraId="08C91722" w14:textId="77777777" w:rsidR="002536E0" w:rsidRDefault="002536E0" w:rsidP="006B1432">
            <w:pPr>
              <w:jc w:val="center"/>
            </w:pPr>
          </w:p>
        </w:tc>
        <w:tc>
          <w:tcPr>
            <w:tcW w:w="2250" w:type="dxa"/>
            <w:vMerge/>
          </w:tcPr>
          <w:p w14:paraId="25892A5A" w14:textId="77777777" w:rsidR="002536E0" w:rsidRDefault="002536E0" w:rsidP="006B1432">
            <w:pPr>
              <w:jc w:val="center"/>
            </w:pPr>
          </w:p>
        </w:tc>
        <w:tc>
          <w:tcPr>
            <w:tcW w:w="2790" w:type="dxa"/>
          </w:tcPr>
          <w:p w14:paraId="0E367C90" w14:textId="77777777" w:rsidR="002536E0" w:rsidRDefault="002536E0" w:rsidP="006B1432">
            <w:pPr>
              <w:jc w:val="center"/>
            </w:pPr>
            <w:r w:rsidRPr="006A34A1">
              <w:t>Curcapital</w:t>
            </w:r>
            <w:r w:rsidR="0013486B">
              <w:fldChar w:fldCharType="begin" w:fldLock="1"/>
            </w:r>
            <w:r w:rsidR="0013486B">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1A2A7E9D" w14:textId="11AF5402" w:rsidR="0093524F" w:rsidRPr="006A34A1" w:rsidRDefault="0093524F" w:rsidP="006B1432">
            <w:pPr>
              <w:jc w:val="center"/>
            </w:pPr>
          </w:p>
        </w:tc>
        <w:tc>
          <w:tcPr>
            <w:tcW w:w="2160" w:type="dxa"/>
          </w:tcPr>
          <w:p w14:paraId="6B47FE30" w14:textId="77777777" w:rsidR="002536E0" w:rsidRDefault="00805E9F" w:rsidP="006B1432">
            <w:pPr>
              <w:jc w:val="center"/>
            </w:pPr>
            <w:r>
              <w:rPr>
                <w:rFonts w:ascii="Segoe UI" w:hAnsi="Segoe UI" w:cs="Segoe UI"/>
                <w:color w:val="212121"/>
                <w:shd w:val="clear" w:color="auto" w:fill="FFFFFF"/>
              </w:rPr>
              <w:t>10733722</w:t>
            </w:r>
          </w:p>
        </w:tc>
      </w:tr>
      <w:tr w:rsidR="002536E0" w14:paraId="6D72179E" w14:textId="77777777" w:rsidTr="00587810">
        <w:trPr>
          <w:trHeight w:val="270"/>
        </w:trPr>
        <w:tc>
          <w:tcPr>
            <w:tcW w:w="1278" w:type="dxa"/>
            <w:vMerge/>
          </w:tcPr>
          <w:p w14:paraId="4FF3D831" w14:textId="77777777" w:rsidR="002536E0" w:rsidRDefault="002536E0" w:rsidP="006B1432">
            <w:pPr>
              <w:jc w:val="center"/>
            </w:pPr>
          </w:p>
        </w:tc>
        <w:tc>
          <w:tcPr>
            <w:tcW w:w="2250" w:type="dxa"/>
            <w:vMerge/>
          </w:tcPr>
          <w:p w14:paraId="58B9BFBE" w14:textId="77777777" w:rsidR="002536E0" w:rsidRDefault="002536E0" w:rsidP="006B1432">
            <w:pPr>
              <w:jc w:val="center"/>
            </w:pPr>
          </w:p>
        </w:tc>
        <w:tc>
          <w:tcPr>
            <w:tcW w:w="2790" w:type="dxa"/>
          </w:tcPr>
          <w:p w14:paraId="74FA8CDA" w14:textId="77777777" w:rsidR="002536E0" w:rsidRDefault="002536E0" w:rsidP="006B1432">
            <w:pPr>
              <w:jc w:val="center"/>
            </w:pPr>
            <w:r>
              <w:t>3’’</w:t>
            </w:r>
            <w:r w:rsidRPr="002536E0">
              <w:t>-dehydroxy-nyasicoside</w:t>
            </w:r>
            <w:r w:rsidR="0013486B">
              <w:fldChar w:fldCharType="begin" w:fldLock="1"/>
            </w:r>
            <w:r w:rsidR="00AB0C4E">
              <w:instrText>ADDIN CSL_CITATION {"citationItems":[{"id":"ITEM-1","itemData":{"author":[{"dropping-particle":"","family":"Frezza","given":"Claudio","non-dropping-particle":"","parse-names":false,"suffix":""},{"dropping-particle":"","family":"Venditti","given":"Alessandro","non-dropping-particle":"","parse-names":false,"suffix":""},{"dropping-particle":"","family":"Toniolo","given":"Chiara","non-dropping-particle":"","parse-names":false,"suffix":""},{"dropping-particle":"De","family":"Vita","given":"Daniela","non-dropping-particle":"","parse-names":false,"suffix":""},{"dropping-particle":"","family":"Franceschin","given":"Marco","non-dropping-particle":"","parse-names":false,"suffix":""},{"dropping-particle":"","family":"Ventrone","given":"Antonio","non-dropping-particle":"","parse-names":false,"suffix":""},{"dropping-particle":"","family":"Tomassini","given":"Lamberto","non-dropping-particle":"","parse-names":false,"suffix":""},{"dropping-particle":"","family":"Foddai","given":"Sebastiano","non-dropping-particle":"","parse-names":false,"suffix":""},{"dropping-particle":"","family":"Guiso","given":"Marcella","non-dropping-particle":"","parse-names":false,"suffix":""},{"dropping-particle":"","family":"Nicoletti","given":"Marcello","non-dropping-particle":"","parse-names":false,"suffix":""},{"dropping-particle":"","family":"Serafini","given":"Mauro","non-dropping-particle":"","parse-names":false,"suffix":""},{"dropping-particle":"","family":"Bianco","given":"Armandodoriano","non-dropping-particle":"","parse-names":false,"suffix":""}],"id":"ITEM-1","issue":"6","issued":{"date-parts":[["2020"]]},"title":"Nor -Lignans : Occurrence in Plants and Biological Activities — A Review","type":"article-journal"},"uris":["http://www.mendeley.com/documents/?uuid=23d490e5-332f-45a1-9237-109ac639cee8"]}],"mendeley":{"formattedCitation":"&lt;sup&gt;22&lt;/sup&gt;","plainTextFormattedCitation":"22","previouslyFormattedCitation":"&lt;sup&gt;22&lt;/sup&gt;"},"properties":{"noteIndex":0},"schema":"https://github.com/citation-style-language/schema/raw/master/csl-citation.json"}</w:instrText>
            </w:r>
            <w:r w:rsidR="0013486B">
              <w:fldChar w:fldCharType="separate"/>
            </w:r>
            <w:r w:rsidR="0013486B" w:rsidRPr="0013486B">
              <w:rPr>
                <w:noProof/>
                <w:vertAlign w:val="superscript"/>
              </w:rPr>
              <w:t>22</w:t>
            </w:r>
            <w:r w:rsidR="0013486B">
              <w:fldChar w:fldCharType="end"/>
            </w:r>
          </w:p>
          <w:p w14:paraId="68FDC419" w14:textId="5B555DC1" w:rsidR="0093524F" w:rsidRPr="006A34A1" w:rsidRDefault="0093524F" w:rsidP="006B1432">
            <w:pPr>
              <w:jc w:val="center"/>
            </w:pPr>
          </w:p>
        </w:tc>
        <w:tc>
          <w:tcPr>
            <w:tcW w:w="2160" w:type="dxa"/>
          </w:tcPr>
          <w:p w14:paraId="6A58D862" w14:textId="77777777" w:rsidR="002536E0" w:rsidRDefault="002536E0" w:rsidP="006B1432">
            <w:pPr>
              <w:jc w:val="center"/>
            </w:pPr>
            <w:r>
              <w:rPr>
                <w:rFonts w:ascii="Segoe UI" w:hAnsi="Segoe UI" w:cs="Segoe UI"/>
                <w:color w:val="212121"/>
                <w:shd w:val="clear" w:color="auto" w:fill="FFFFFF"/>
              </w:rPr>
              <w:t>10837746</w:t>
            </w:r>
          </w:p>
        </w:tc>
      </w:tr>
      <w:tr w:rsidR="003B2263" w14:paraId="519A4354" w14:textId="77777777" w:rsidTr="00587810">
        <w:trPr>
          <w:trHeight w:val="150"/>
        </w:trPr>
        <w:tc>
          <w:tcPr>
            <w:tcW w:w="1278" w:type="dxa"/>
            <w:vMerge w:val="restart"/>
          </w:tcPr>
          <w:p w14:paraId="4D00F771" w14:textId="77777777" w:rsidR="003B2263" w:rsidRDefault="003B2263" w:rsidP="006B1432">
            <w:pPr>
              <w:jc w:val="center"/>
            </w:pPr>
            <w:r>
              <w:t>14.</w:t>
            </w:r>
          </w:p>
        </w:tc>
        <w:tc>
          <w:tcPr>
            <w:tcW w:w="2250" w:type="dxa"/>
            <w:vMerge w:val="restart"/>
          </w:tcPr>
          <w:p w14:paraId="39218B62" w14:textId="12988946" w:rsidR="003B2263" w:rsidRDefault="003B2263" w:rsidP="006B1432">
            <w:pPr>
              <w:jc w:val="center"/>
            </w:pPr>
            <w:r w:rsidRPr="00FB21B5">
              <w:rPr>
                <w:i/>
              </w:rPr>
              <w:t>Curcuma longa</w:t>
            </w:r>
            <w:r w:rsidRPr="00FB21B5">
              <w:t xml:space="preserve"> Linn</w:t>
            </w:r>
            <w:r>
              <w:t>.</w:t>
            </w:r>
          </w:p>
        </w:tc>
        <w:tc>
          <w:tcPr>
            <w:tcW w:w="2790" w:type="dxa"/>
          </w:tcPr>
          <w:p w14:paraId="067159AB" w14:textId="77777777" w:rsidR="003B2263" w:rsidRDefault="003B2263" w:rsidP="006B1432">
            <w:pPr>
              <w:jc w:val="center"/>
            </w:pPr>
            <w:r>
              <w:t>Curcumin</w:t>
            </w:r>
            <w:r w:rsidR="00AB0C4E">
              <w:fldChar w:fldCharType="begin" w:fldLock="1"/>
            </w:r>
            <w:r w:rsidR="00AB0C4E">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56ED0691" w14:textId="4AFA7BEF" w:rsidR="0093524F" w:rsidRDefault="0093524F" w:rsidP="006B1432">
            <w:pPr>
              <w:jc w:val="center"/>
            </w:pPr>
          </w:p>
        </w:tc>
        <w:tc>
          <w:tcPr>
            <w:tcW w:w="2160" w:type="dxa"/>
          </w:tcPr>
          <w:p w14:paraId="5E21CBF4" w14:textId="77777777" w:rsidR="003B2263" w:rsidRDefault="003B2263" w:rsidP="006B1432">
            <w:pPr>
              <w:jc w:val="center"/>
            </w:pPr>
            <w:r>
              <w:rPr>
                <w:rFonts w:ascii="Segoe UI" w:hAnsi="Segoe UI" w:cs="Segoe UI"/>
                <w:color w:val="212121"/>
                <w:shd w:val="clear" w:color="auto" w:fill="FFFFFF"/>
              </w:rPr>
              <w:t>969516</w:t>
            </w:r>
          </w:p>
        </w:tc>
      </w:tr>
      <w:tr w:rsidR="003B2263" w14:paraId="1DF4DA9A" w14:textId="77777777" w:rsidTr="00587810">
        <w:trPr>
          <w:trHeight w:val="78"/>
        </w:trPr>
        <w:tc>
          <w:tcPr>
            <w:tcW w:w="1278" w:type="dxa"/>
            <w:vMerge/>
          </w:tcPr>
          <w:p w14:paraId="2615D8BD" w14:textId="77777777" w:rsidR="003B2263" w:rsidRDefault="003B2263" w:rsidP="006B1432">
            <w:pPr>
              <w:jc w:val="center"/>
            </w:pPr>
          </w:p>
        </w:tc>
        <w:tc>
          <w:tcPr>
            <w:tcW w:w="2250" w:type="dxa"/>
            <w:vMerge/>
          </w:tcPr>
          <w:p w14:paraId="2F28A1BA" w14:textId="77777777" w:rsidR="003B2263" w:rsidRPr="00FB21B5" w:rsidRDefault="003B2263" w:rsidP="006B1432">
            <w:pPr>
              <w:jc w:val="center"/>
            </w:pPr>
          </w:p>
        </w:tc>
        <w:tc>
          <w:tcPr>
            <w:tcW w:w="2790" w:type="dxa"/>
          </w:tcPr>
          <w:p w14:paraId="4BDC755A" w14:textId="77777777" w:rsidR="003B2263" w:rsidRDefault="003B2263" w:rsidP="006B1432">
            <w:pPr>
              <w:jc w:val="center"/>
            </w:pPr>
            <w:r>
              <w:t>demethoxycurcumin</w:t>
            </w:r>
            <w:r w:rsidR="00AB0C4E">
              <w:fldChar w:fldCharType="begin" w:fldLock="1"/>
            </w:r>
            <w:r w:rsidR="00AB0C4E">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44D138F5" w14:textId="4589A06E" w:rsidR="0093524F" w:rsidRDefault="0093524F" w:rsidP="006B1432">
            <w:pPr>
              <w:jc w:val="center"/>
            </w:pPr>
          </w:p>
        </w:tc>
        <w:tc>
          <w:tcPr>
            <w:tcW w:w="2160" w:type="dxa"/>
          </w:tcPr>
          <w:p w14:paraId="2982E76C" w14:textId="77777777" w:rsidR="003B2263" w:rsidRDefault="003B2263" w:rsidP="006B1432">
            <w:pPr>
              <w:jc w:val="center"/>
            </w:pPr>
            <w:r>
              <w:rPr>
                <w:rFonts w:ascii="Segoe UI" w:hAnsi="Segoe UI" w:cs="Segoe UI"/>
                <w:color w:val="212121"/>
                <w:shd w:val="clear" w:color="auto" w:fill="FFFFFF"/>
              </w:rPr>
              <w:t>5469424</w:t>
            </w:r>
          </w:p>
        </w:tc>
      </w:tr>
      <w:tr w:rsidR="003B2263" w14:paraId="0C79027C" w14:textId="77777777" w:rsidTr="00587810">
        <w:trPr>
          <w:trHeight w:val="78"/>
        </w:trPr>
        <w:tc>
          <w:tcPr>
            <w:tcW w:w="1278" w:type="dxa"/>
            <w:vMerge/>
          </w:tcPr>
          <w:p w14:paraId="5572FA8B" w14:textId="77777777" w:rsidR="003B2263" w:rsidRDefault="003B2263" w:rsidP="006B1432">
            <w:pPr>
              <w:jc w:val="center"/>
            </w:pPr>
          </w:p>
        </w:tc>
        <w:tc>
          <w:tcPr>
            <w:tcW w:w="2250" w:type="dxa"/>
            <w:vMerge/>
          </w:tcPr>
          <w:p w14:paraId="370293F8" w14:textId="77777777" w:rsidR="003B2263" w:rsidRPr="00FB21B5" w:rsidRDefault="003B2263" w:rsidP="006B1432">
            <w:pPr>
              <w:jc w:val="center"/>
            </w:pPr>
          </w:p>
        </w:tc>
        <w:tc>
          <w:tcPr>
            <w:tcW w:w="2790" w:type="dxa"/>
          </w:tcPr>
          <w:p w14:paraId="7831E87C" w14:textId="77777777" w:rsidR="003B2263" w:rsidRDefault="003B2263" w:rsidP="006B1432">
            <w:pPr>
              <w:jc w:val="center"/>
            </w:pPr>
            <w:r w:rsidRPr="004146C0">
              <w:t>Bisdemethoxycurcumin</w:t>
            </w:r>
            <w:r w:rsidR="00AB0C4E">
              <w:fldChar w:fldCharType="begin" w:fldLock="1"/>
            </w:r>
            <w:r w:rsidR="00AB0C4E">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78F35307" w14:textId="638ECBEB" w:rsidR="0093524F" w:rsidRDefault="0093524F" w:rsidP="006B1432">
            <w:pPr>
              <w:jc w:val="center"/>
            </w:pPr>
          </w:p>
        </w:tc>
        <w:tc>
          <w:tcPr>
            <w:tcW w:w="2160" w:type="dxa"/>
          </w:tcPr>
          <w:p w14:paraId="29C52DC1" w14:textId="77777777" w:rsidR="003B2263" w:rsidRDefault="003B2263" w:rsidP="006B1432">
            <w:pPr>
              <w:jc w:val="center"/>
            </w:pPr>
            <w:r>
              <w:rPr>
                <w:rFonts w:ascii="Segoe UI" w:hAnsi="Segoe UI" w:cs="Segoe UI"/>
                <w:color w:val="212121"/>
                <w:shd w:val="clear" w:color="auto" w:fill="FFFFFF"/>
              </w:rPr>
              <w:t>5315472</w:t>
            </w:r>
          </w:p>
        </w:tc>
      </w:tr>
      <w:tr w:rsidR="003B2263" w14:paraId="62457C72" w14:textId="77777777" w:rsidTr="00587810">
        <w:trPr>
          <w:trHeight w:val="78"/>
        </w:trPr>
        <w:tc>
          <w:tcPr>
            <w:tcW w:w="1278" w:type="dxa"/>
            <w:vMerge/>
          </w:tcPr>
          <w:p w14:paraId="1960F975" w14:textId="77777777" w:rsidR="003B2263" w:rsidRDefault="003B2263" w:rsidP="006B1432">
            <w:pPr>
              <w:jc w:val="center"/>
            </w:pPr>
          </w:p>
        </w:tc>
        <w:tc>
          <w:tcPr>
            <w:tcW w:w="2250" w:type="dxa"/>
            <w:vMerge/>
          </w:tcPr>
          <w:p w14:paraId="384ED000" w14:textId="77777777" w:rsidR="003B2263" w:rsidRPr="00FB21B5" w:rsidRDefault="003B2263" w:rsidP="006B1432">
            <w:pPr>
              <w:jc w:val="center"/>
            </w:pPr>
          </w:p>
        </w:tc>
        <w:tc>
          <w:tcPr>
            <w:tcW w:w="2790" w:type="dxa"/>
          </w:tcPr>
          <w:p w14:paraId="7310E9FF" w14:textId="77777777" w:rsidR="003B2263" w:rsidRDefault="003B2263" w:rsidP="006B1432">
            <w:pPr>
              <w:jc w:val="center"/>
            </w:pPr>
            <w:r>
              <w:t>α-curcumene</w:t>
            </w:r>
            <w:r w:rsidR="00AB0C4E">
              <w:fldChar w:fldCharType="begin" w:fldLock="1"/>
            </w:r>
            <w:r w:rsidR="00AB0C4E">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428E6951" w14:textId="2DB0CF64" w:rsidR="0093524F" w:rsidRDefault="0093524F" w:rsidP="006B1432">
            <w:pPr>
              <w:jc w:val="center"/>
            </w:pPr>
          </w:p>
        </w:tc>
        <w:tc>
          <w:tcPr>
            <w:tcW w:w="2160" w:type="dxa"/>
          </w:tcPr>
          <w:p w14:paraId="6C6B0FAE" w14:textId="77777777" w:rsidR="003B2263" w:rsidRDefault="003B2263" w:rsidP="006B1432">
            <w:pPr>
              <w:jc w:val="center"/>
            </w:pPr>
            <w:r>
              <w:rPr>
                <w:rFonts w:ascii="Segoe UI" w:hAnsi="Segoe UI" w:cs="Segoe UI"/>
                <w:color w:val="212121"/>
                <w:shd w:val="clear" w:color="auto" w:fill="FFFFFF"/>
              </w:rPr>
              <w:t>92139</w:t>
            </w:r>
          </w:p>
        </w:tc>
      </w:tr>
      <w:tr w:rsidR="003B2263" w14:paraId="1C9C2952" w14:textId="77777777" w:rsidTr="00587810">
        <w:trPr>
          <w:trHeight w:val="78"/>
        </w:trPr>
        <w:tc>
          <w:tcPr>
            <w:tcW w:w="1278" w:type="dxa"/>
            <w:vMerge/>
          </w:tcPr>
          <w:p w14:paraId="1EC41388" w14:textId="77777777" w:rsidR="003B2263" w:rsidRDefault="003B2263" w:rsidP="006B1432">
            <w:pPr>
              <w:jc w:val="center"/>
            </w:pPr>
          </w:p>
        </w:tc>
        <w:tc>
          <w:tcPr>
            <w:tcW w:w="2250" w:type="dxa"/>
            <w:vMerge/>
          </w:tcPr>
          <w:p w14:paraId="632E1462" w14:textId="77777777" w:rsidR="003B2263" w:rsidRPr="00FB21B5" w:rsidRDefault="003B2263" w:rsidP="006B1432">
            <w:pPr>
              <w:jc w:val="center"/>
            </w:pPr>
          </w:p>
        </w:tc>
        <w:tc>
          <w:tcPr>
            <w:tcW w:w="2790" w:type="dxa"/>
          </w:tcPr>
          <w:p w14:paraId="3DA26C45" w14:textId="77777777" w:rsidR="003B2263" w:rsidRDefault="003B2263" w:rsidP="006B1432">
            <w:pPr>
              <w:jc w:val="center"/>
            </w:pPr>
            <w:r>
              <w:t>β-atlantone</w:t>
            </w:r>
            <w:r w:rsidR="00AB0C4E">
              <w:fldChar w:fldCharType="begin" w:fldLock="1"/>
            </w:r>
            <w:r w:rsidR="00AB0C4E">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79D0D47B" w14:textId="6AEDBE17" w:rsidR="0093524F" w:rsidRDefault="0093524F" w:rsidP="006B1432">
            <w:pPr>
              <w:jc w:val="center"/>
            </w:pPr>
          </w:p>
        </w:tc>
        <w:tc>
          <w:tcPr>
            <w:tcW w:w="2160" w:type="dxa"/>
          </w:tcPr>
          <w:p w14:paraId="5B746D91" w14:textId="77777777" w:rsidR="003B2263" w:rsidRDefault="003B2263" w:rsidP="006B1432">
            <w:pPr>
              <w:jc w:val="center"/>
            </w:pPr>
            <w:r>
              <w:rPr>
                <w:rFonts w:ascii="Segoe UI" w:hAnsi="Segoe UI" w:cs="Segoe UI"/>
                <w:color w:val="212121"/>
                <w:shd w:val="clear" w:color="auto" w:fill="FFFFFF"/>
              </w:rPr>
              <w:t>181580</w:t>
            </w:r>
          </w:p>
        </w:tc>
      </w:tr>
      <w:tr w:rsidR="003B2263" w14:paraId="28B86573" w14:textId="77777777" w:rsidTr="00587810">
        <w:trPr>
          <w:trHeight w:val="78"/>
        </w:trPr>
        <w:tc>
          <w:tcPr>
            <w:tcW w:w="1278" w:type="dxa"/>
            <w:vMerge/>
          </w:tcPr>
          <w:p w14:paraId="2DE9F9DE" w14:textId="77777777" w:rsidR="003B2263" w:rsidRDefault="003B2263" w:rsidP="006B1432">
            <w:pPr>
              <w:jc w:val="center"/>
            </w:pPr>
          </w:p>
        </w:tc>
        <w:tc>
          <w:tcPr>
            <w:tcW w:w="2250" w:type="dxa"/>
            <w:vMerge/>
          </w:tcPr>
          <w:p w14:paraId="042393A4" w14:textId="77777777" w:rsidR="003B2263" w:rsidRPr="00FB21B5" w:rsidRDefault="003B2263" w:rsidP="006B1432">
            <w:pPr>
              <w:jc w:val="center"/>
            </w:pPr>
          </w:p>
        </w:tc>
        <w:tc>
          <w:tcPr>
            <w:tcW w:w="2790" w:type="dxa"/>
          </w:tcPr>
          <w:p w14:paraId="45FED1F4" w14:textId="77777777" w:rsidR="003B2263" w:rsidRDefault="003B2263" w:rsidP="006B1432">
            <w:pPr>
              <w:jc w:val="center"/>
            </w:pPr>
            <w:r>
              <w:t>Curcumol</w:t>
            </w:r>
            <w:r w:rsidR="00AB0C4E">
              <w:fldChar w:fldCharType="begin" w:fldLock="1"/>
            </w:r>
            <w:r w:rsidR="00AB0C4E">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63E3B3D2" w14:textId="1B206CE8" w:rsidR="0093524F" w:rsidRDefault="0093524F" w:rsidP="006B1432">
            <w:pPr>
              <w:jc w:val="center"/>
            </w:pPr>
          </w:p>
        </w:tc>
        <w:tc>
          <w:tcPr>
            <w:tcW w:w="2160" w:type="dxa"/>
          </w:tcPr>
          <w:p w14:paraId="317676CD" w14:textId="77777777" w:rsidR="003B2263" w:rsidRDefault="003B2263" w:rsidP="006B1432">
            <w:pPr>
              <w:jc w:val="center"/>
            </w:pPr>
            <w:r>
              <w:rPr>
                <w:rFonts w:ascii="Segoe UI" w:hAnsi="Segoe UI" w:cs="Segoe UI"/>
                <w:color w:val="212121"/>
                <w:shd w:val="clear" w:color="auto" w:fill="FFFFFF"/>
              </w:rPr>
              <w:t>14240392</w:t>
            </w:r>
          </w:p>
        </w:tc>
      </w:tr>
      <w:tr w:rsidR="003B2263" w14:paraId="270AC9A3" w14:textId="77777777" w:rsidTr="00587810">
        <w:trPr>
          <w:trHeight w:val="78"/>
        </w:trPr>
        <w:tc>
          <w:tcPr>
            <w:tcW w:w="1278" w:type="dxa"/>
            <w:vMerge/>
          </w:tcPr>
          <w:p w14:paraId="4518B17D" w14:textId="77777777" w:rsidR="003B2263" w:rsidRDefault="003B2263" w:rsidP="006B1432">
            <w:pPr>
              <w:jc w:val="center"/>
            </w:pPr>
          </w:p>
        </w:tc>
        <w:tc>
          <w:tcPr>
            <w:tcW w:w="2250" w:type="dxa"/>
            <w:vMerge/>
          </w:tcPr>
          <w:p w14:paraId="5F5DD18A" w14:textId="77777777" w:rsidR="003B2263" w:rsidRPr="00FB21B5" w:rsidRDefault="003B2263" w:rsidP="006B1432">
            <w:pPr>
              <w:jc w:val="center"/>
            </w:pPr>
          </w:p>
        </w:tc>
        <w:tc>
          <w:tcPr>
            <w:tcW w:w="2790" w:type="dxa"/>
            <w:shd w:val="clear" w:color="auto" w:fill="auto"/>
          </w:tcPr>
          <w:p w14:paraId="561C9C21" w14:textId="77777777" w:rsidR="003B2263" w:rsidRDefault="003B2263" w:rsidP="006B1432">
            <w:pPr>
              <w:jc w:val="center"/>
            </w:pPr>
            <w:r w:rsidRPr="004146C0">
              <w:t>Dehydrocurdione</w:t>
            </w:r>
            <w:r w:rsidR="00AB0C4E">
              <w:fldChar w:fldCharType="begin" w:fldLock="1"/>
            </w:r>
            <w:r w:rsidR="00A35288">
              <w:instrText>ADDIN CSL_CITATION {"citationItems":[{"id":"ITEM-1","itemData":{"DOI":"10.1080/14786419.2017.1354185","ISSN":"14786427","PMID":"28726500","abstract":"A new bisabolane-type sesquiterpenoid, turmerone Q (1), along with six known compounds (2–7), were isolated from the rhizomes of Curcuma longa L. The structural elucidation of the new compound was conducted using 1H NMR, 13C NMR, HSQC, HMBC and NOESY spectroscopic analyses. The absolute configuration of 1 was elucidated by comparison of the experimental and calculated ECD spectra. The anti-inflammatory effects of 1–7 were evaluated through lipopolysaccharide-induced nitric oxide (NO) production in RAW 264.7 macrophages assays, and compounds 6 and 7 showed potent inhibitory activity against NO production.","author":[{"dropping-particle":"","family":"Yuan","given":"Ting","non-dropping-particle":"","parse-names":false,"suffix":""},{"dropping-particle":"","family":"Zhang","given":"Cuiyun","non-dropping-particle":"","parse-names":false,"suffix":""},{"dropping-particle":"","family":"Qiu","given":"Chongyue","non-dropping-particle":"","parse-names":false,"suffix":""},{"dropping-particle":"","family":"Xia","given":"Guiyang","non-dropping-particle":"","parse-names":false,"suffix":""},{"dropping-particle":"","family":"Wang","given":"Fei","non-dropping-particle":"","parse-names":false,"suffix":""},{"dropping-particle":"","family":"Lin","given":"Bin","non-dropping-particle":"","parse-names":false,"suffix":""},{"dropping-particle":"","family":"Li","given":"Hua","non-dropping-particle":"","parse-names":false,"suffix":""},{"dropping-particle":"","family":"Chen","given":"Lixia","non-dropping-particle":"","parse-names":false,"suffix":""}],"container-title":"Natural Product Research","id":"ITEM-1","issue":"16","issued":{"date-parts":[["2018"]]},"page":"1887-1892","publisher":"Taylor &amp; Francis","title":"Chemical constituents from Curcuma longa L. and their inhibitory effects of nitric oxide production","type":"article-journal","volume":"32"},"uris":["http://www.mendeley.com/documents/?uuid=70e3d206-e1b3-4b93-95fd-ea5a1cc8991b"]}],"mendeley":{"formattedCitation":"&lt;sup&gt;23&lt;/sup&gt;","plainTextFormattedCitation":"23","previouslyFormattedCitation":"&lt;sup&gt;23&lt;/sup&gt;"},"properties":{"noteIndex":0},"schema":"https://github.com/citation-style-language/schema/raw/master/csl-citation.json"}</w:instrText>
            </w:r>
            <w:r w:rsidR="00AB0C4E">
              <w:fldChar w:fldCharType="separate"/>
            </w:r>
            <w:r w:rsidR="00AB0C4E" w:rsidRPr="00AB0C4E">
              <w:rPr>
                <w:noProof/>
                <w:vertAlign w:val="superscript"/>
              </w:rPr>
              <w:t>23</w:t>
            </w:r>
            <w:r w:rsidR="00AB0C4E">
              <w:fldChar w:fldCharType="end"/>
            </w:r>
          </w:p>
          <w:p w14:paraId="2D3C7FC3" w14:textId="5BC95707" w:rsidR="0093524F" w:rsidRDefault="0093524F" w:rsidP="006B1432">
            <w:pPr>
              <w:jc w:val="center"/>
            </w:pPr>
          </w:p>
        </w:tc>
        <w:tc>
          <w:tcPr>
            <w:tcW w:w="2160" w:type="dxa"/>
          </w:tcPr>
          <w:p w14:paraId="04FE3383" w14:textId="77777777" w:rsidR="003B2263" w:rsidRDefault="003B2263" w:rsidP="006B1432">
            <w:pPr>
              <w:jc w:val="center"/>
            </w:pPr>
            <w:r>
              <w:rPr>
                <w:rFonts w:ascii="Segoe UI" w:hAnsi="Segoe UI" w:cs="Segoe UI"/>
                <w:color w:val="212121"/>
                <w:shd w:val="clear" w:color="auto" w:fill="FFFFFF"/>
              </w:rPr>
              <w:t>6442617</w:t>
            </w:r>
          </w:p>
        </w:tc>
      </w:tr>
      <w:tr w:rsidR="003B2263" w14:paraId="4E4FE1C2" w14:textId="77777777" w:rsidTr="00587810">
        <w:trPr>
          <w:trHeight w:val="78"/>
        </w:trPr>
        <w:tc>
          <w:tcPr>
            <w:tcW w:w="1278" w:type="dxa"/>
            <w:vMerge/>
          </w:tcPr>
          <w:p w14:paraId="63E629A9" w14:textId="77777777" w:rsidR="003B2263" w:rsidRDefault="003B2263" w:rsidP="006B1432">
            <w:pPr>
              <w:jc w:val="center"/>
            </w:pPr>
          </w:p>
        </w:tc>
        <w:tc>
          <w:tcPr>
            <w:tcW w:w="2250" w:type="dxa"/>
            <w:vMerge/>
          </w:tcPr>
          <w:p w14:paraId="0FD9221F" w14:textId="77777777" w:rsidR="003B2263" w:rsidRPr="00FB21B5" w:rsidRDefault="003B2263" w:rsidP="006B1432">
            <w:pPr>
              <w:jc w:val="center"/>
            </w:pPr>
          </w:p>
        </w:tc>
        <w:tc>
          <w:tcPr>
            <w:tcW w:w="2790" w:type="dxa"/>
          </w:tcPr>
          <w:p w14:paraId="3134B470" w14:textId="77777777" w:rsidR="003B2263" w:rsidRDefault="003B2263" w:rsidP="006B1432">
            <w:pPr>
              <w:jc w:val="center"/>
            </w:pPr>
            <w:r w:rsidRPr="004146C0">
              <w:t>a</w:t>
            </w:r>
            <w:r>
              <w:t>lpha</w:t>
            </w:r>
            <w:r w:rsidRPr="004146C0">
              <w:t>-phellandre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17FEBE0E" w14:textId="1F022AE7" w:rsidR="0093524F" w:rsidRDefault="0093524F" w:rsidP="006B1432">
            <w:pPr>
              <w:jc w:val="center"/>
            </w:pPr>
          </w:p>
        </w:tc>
        <w:tc>
          <w:tcPr>
            <w:tcW w:w="2160" w:type="dxa"/>
          </w:tcPr>
          <w:p w14:paraId="22CDDACE" w14:textId="77777777" w:rsidR="003B2263" w:rsidRDefault="003B2263" w:rsidP="006B1432">
            <w:pPr>
              <w:jc w:val="center"/>
            </w:pPr>
            <w:r>
              <w:rPr>
                <w:rFonts w:ascii="Segoe UI" w:hAnsi="Segoe UI" w:cs="Segoe UI"/>
                <w:color w:val="212121"/>
                <w:shd w:val="clear" w:color="auto" w:fill="FFFFFF"/>
              </w:rPr>
              <w:t>7460</w:t>
            </w:r>
          </w:p>
        </w:tc>
      </w:tr>
      <w:tr w:rsidR="003B2263" w14:paraId="54BC294C" w14:textId="77777777" w:rsidTr="00587810">
        <w:trPr>
          <w:trHeight w:val="78"/>
        </w:trPr>
        <w:tc>
          <w:tcPr>
            <w:tcW w:w="1278" w:type="dxa"/>
            <w:vMerge/>
          </w:tcPr>
          <w:p w14:paraId="6994AFE8" w14:textId="77777777" w:rsidR="003B2263" w:rsidRDefault="003B2263" w:rsidP="006B1432">
            <w:pPr>
              <w:jc w:val="center"/>
            </w:pPr>
          </w:p>
        </w:tc>
        <w:tc>
          <w:tcPr>
            <w:tcW w:w="2250" w:type="dxa"/>
            <w:vMerge/>
          </w:tcPr>
          <w:p w14:paraId="082D4EB8" w14:textId="77777777" w:rsidR="003B2263" w:rsidRPr="00FB21B5" w:rsidRDefault="003B2263" w:rsidP="006B1432">
            <w:pPr>
              <w:jc w:val="center"/>
            </w:pPr>
          </w:p>
        </w:tc>
        <w:tc>
          <w:tcPr>
            <w:tcW w:w="2790" w:type="dxa"/>
          </w:tcPr>
          <w:p w14:paraId="380B27C9" w14:textId="77777777" w:rsidR="003B2263" w:rsidRDefault="003B2263" w:rsidP="006B1432">
            <w:pPr>
              <w:jc w:val="center"/>
            </w:pPr>
            <w:r w:rsidRPr="004146C0">
              <w:t>d</w:t>
            </w:r>
            <w:r>
              <w:t>elta</w:t>
            </w:r>
            <w:r w:rsidRPr="004146C0">
              <w:t>-3-care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4D31B0D9" w14:textId="229E901B" w:rsidR="0093524F" w:rsidRDefault="0093524F" w:rsidP="006B1432">
            <w:pPr>
              <w:jc w:val="center"/>
            </w:pPr>
          </w:p>
        </w:tc>
        <w:tc>
          <w:tcPr>
            <w:tcW w:w="2160" w:type="dxa"/>
          </w:tcPr>
          <w:p w14:paraId="065A6408" w14:textId="77777777" w:rsidR="003B2263" w:rsidRDefault="003B2263" w:rsidP="006B1432">
            <w:pPr>
              <w:jc w:val="center"/>
            </w:pPr>
            <w:r>
              <w:rPr>
                <w:rFonts w:ascii="Segoe UI" w:hAnsi="Segoe UI" w:cs="Segoe UI"/>
                <w:color w:val="212121"/>
                <w:shd w:val="clear" w:color="auto" w:fill="FFFFFF"/>
              </w:rPr>
              <w:t>26049</w:t>
            </w:r>
          </w:p>
        </w:tc>
      </w:tr>
      <w:tr w:rsidR="003B2263" w14:paraId="20066311" w14:textId="77777777" w:rsidTr="00587810">
        <w:trPr>
          <w:trHeight w:val="78"/>
        </w:trPr>
        <w:tc>
          <w:tcPr>
            <w:tcW w:w="1278" w:type="dxa"/>
            <w:vMerge/>
          </w:tcPr>
          <w:p w14:paraId="518930C2" w14:textId="77777777" w:rsidR="003B2263" w:rsidRDefault="003B2263" w:rsidP="006B1432">
            <w:pPr>
              <w:jc w:val="center"/>
            </w:pPr>
          </w:p>
        </w:tc>
        <w:tc>
          <w:tcPr>
            <w:tcW w:w="2250" w:type="dxa"/>
            <w:vMerge/>
          </w:tcPr>
          <w:p w14:paraId="17206EC0" w14:textId="77777777" w:rsidR="003B2263" w:rsidRPr="00FB21B5" w:rsidRDefault="003B2263" w:rsidP="006B1432">
            <w:pPr>
              <w:jc w:val="center"/>
            </w:pPr>
          </w:p>
        </w:tc>
        <w:tc>
          <w:tcPr>
            <w:tcW w:w="2790" w:type="dxa"/>
          </w:tcPr>
          <w:p w14:paraId="319541F5" w14:textId="77777777" w:rsidR="003B2263" w:rsidRDefault="003B2263" w:rsidP="006B1432">
            <w:pPr>
              <w:jc w:val="center"/>
            </w:pPr>
            <w:r w:rsidRPr="004146C0">
              <w:t>Eucalyptol</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52458148" w14:textId="4DFB0254" w:rsidR="0093524F" w:rsidRDefault="0093524F" w:rsidP="006B1432">
            <w:pPr>
              <w:jc w:val="center"/>
            </w:pPr>
          </w:p>
        </w:tc>
        <w:tc>
          <w:tcPr>
            <w:tcW w:w="2160" w:type="dxa"/>
          </w:tcPr>
          <w:p w14:paraId="4F7D9693" w14:textId="77777777" w:rsidR="003B2263" w:rsidRDefault="003B2263" w:rsidP="006B1432">
            <w:pPr>
              <w:jc w:val="center"/>
            </w:pPr>
            <w:r>
              <w:rPr>
                <w:rFonts w:ascii="Segoe UI" w:hAnsi="Segoe UI" w:cs="Segoe UI"/>
                <w:color w:val="212121"/>
                <w:shd w:val="clear" w:color="auto" w:fill="FFFFFF"/>
              </w:rPr>
              <w:t>2758</w:t>
            </w:r>
          </w:p>
        </w:tc>
      </w:tr>
      <w:tr w:rsidR="003B2263" w14:paraId="17B9DD82" w14:textId="77777777" w:rsidTr="00587810">
        <w:trPr>
          <w:trHeight w:val="78"/>
        </w:trPr>
        <w:tc>
          <w:tcPr>
            <w:tcW w:w="1278" w:type="dxa"/>
            <w:vMerge/>
          </w:tcPr>
          <w:p w14:paraId="3013389A" w14:textId="77777777" w:rsidR="003B2263" w:rsidRDefault="003B2263" w:rsidP="006B1432">
            <w:pPr>
              <w:jc w:val="center"/>
            </w:pPr>
          </w:p>
        </w:tc>
        <w:tc>
          <w:tcPr>
            <w:tcW w:w="2250" w:type="dxa"/>
            <w:vMerge/>
          </w:tcPr>
          <w:p w14:paraId="6C6F32FA" w14:textId="77777777" w:rsidR="003B2263" w:rsidRPr="00FB21B5" w:rsidRDefault="003B2263" w:rsidP="006B1432">
            <w:pPr>
              <w:jc w:val="center"/>
            </w:pPr>
          </w:p>
        </w:tc>
        <w:tc>
          <w:tcPr>
            <w:tcW w:w="2790" w:type="dxa"/>
          </w:tcPr>
          <w:p w14:paraId="75C148E1" w14:textId="77777777" w:rsidR="003B2263" w:rsidRDefault="003B2263" w:rsidP="006B1432">
            <w:pPr>
              <w:jc w:val="center"/>
            </w:pPr>
            <w:r w:rsidRPr="004146C0">
              <w:t>b</w:t>
            </w:r>
            <w:r>
              <w:t>eta</w:t>
            </w:r>
            <w:r w:rsidRPr="004146C0">
              <w:t xml:space="preserve"> Caryophylle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01038228" w14:textId="46102DFE" w:rsidR="0093524F" w:rsidRDefault="0093524F" w:rsidP="006B1432">
            <w:pPr>
              <w:jc w:val="center"/>
            </w:pPr>
          </w:p>
        </w:tc>
        <w:tc>
          <w:tcPr>
            <w:tcW w:w="2160" w:type="dxa"/>
          </w:tcPr>
          <w:p w14:paraId="7EA4EA35" w14:textId="77777777" w:rsidR="003B2263" w:rsidRDefault="003B2263" w:rsidP="006B1432">
            <w:pPr>
              <w:jc w:val="center"/>
            </w:pPr>
            <w:r>
              <w:rPr>
                <w:rFonts w:ascii="Segoe UI" w:hAnsi="Segoe UI" w:cs="Segoe UI"/>
                <w:color w:val="212121"/>
                <w:shd w:val="clear" w:color="auto" w:fill="FFFFFF"/>
              </w:rPr>
              <w:t>5281515</w:t>
            </w:r>
          </w:p>
        </w:tc>
      </w:tr>
      <w:tr w:rsidR="003B2263" w14:paraId="318C1F6E" w14:textId="77777777" w:rsidTr="00587810">
        <w:trPr>
          <w:trHeight w:val="647"/>
        </w:trPr>
        <w:tc>
          <w:tcPr>
            <w:tcW w:w="1278" w:type="dxa"/>
            <w:vMerge/>
          </w:tcPr>
          <w:p w14:paraId="5073729B" w14:textId="77777777" w:rsidR="003B2263" w:rsidRDefault="003B2263" w:rsidP="006B1432">
            <w:pPr>
              <w:jc w:val="center"/>
            </w:pPr>
          </w:p>
        </w:tc>
        <w:tc>
          <w:tcPr>
            <w:tcW w:w="2250" w:type="dxa"/>
            <w:vMerge/>
          </w:tcPr>
          <w:p w14:paraId="78008EDB" w14:textId="77777777" w:rsidR="003B2263" w:rsidRPr="00FB21B5" w:rsidRDefault="003B2263" w:rsidP="006B1432">
            <w:pPr>
              <w:jc w:val="center"/>
            </w:pPr>
          </w:p>
        </w:tc>
        <w:tc>
          <w:tcPr>
            <w:tcW w:w="2790" w:type="dxa"/>
          </w:tcPr>
          <w:p w14:paraId="47EF814D" w14:textId="77777777" w:rsidR="003B2263" w:rsidRDefault="003B2263" w:rsidP="006B1432">
            <w:pPr>
              <w:jc w:val="center"/>
            </w:pPr>
            <w:r w:rsidRPr="004146C0">
              <w:t>b</w:t>
            </w:r>
            <w:r>
              <w:t>eta</w:t>
            </w:r>
            <w:r w:rsidRPr="004146C0">
              <w:t>-farnese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48754CA3" w14:textId="1315D741" w:rsidR="0093524F" w:rsidRDefault="0093524F" w:rsidP="006B1432">
            <w:pPr>
              <w:jc w:val="center"/>
            </w:pPr>
          </w:p>
        </w:tc>
        <w:tc>
          <w:tcPr>
            <w:tcW w:w="2160" w:type="dxa"/>
          </w:tcPr>
          <w:p w14:paraId="5709E467" w14:textId="77777777" w:rsidR="003B2263" w:rsidRDefault="003B2263" w:rsidP="006B1432">
            <w:pPr>
              <w:jc w:val="center"/>
            </w:pPr>
            <w:r>
              <w:rPr>
                <w:rFonts w:ascii="Segoe UI" w:hAnsi="Segoe UI" w:cs="Segoe UI"/>
                <w:color w:val="212121"/>
                <w:shd w:val="clear" w:color="auto" w:fill="FFFFFF"/>
              </w:rPr>
              <w:t>5281517</w:t>
            </w:r>
          </w:p>
        </w:tc>
      </w:tr>
      <w:tr w:rsidR="003B2263" w14:paraId="7A011764" w14:textId="77777777" w:rsidTr="00587810">
        <w:trPr>
          <w:trHeight w:val="78"/>
        </w:trPr>
        <w:tc>
          <w:tcPr>
            <w:tcW w:w="1278" w:type="dxa"/>
            <w:vMerge/>
          </w:tcPr>
          <w:p w14:paraId="679E9AE5" w14:textId="77777777" w:rsidR="003B2263" w:rsidRDefault="003B2263" w:rsidP="006B1432">
            <w:pPr>
              <w:jc w:val="center"/>
            </w:pPr>
          </w:p>
        </w:tc>
        <w:tc>
          <w:tcPr>
            <w:tcW w:w="2250" w:type="dxa"/>
            <w:vMerge/>
          </w:tcPr>
          <w:p w14:paraId="4AA93E86" w14:textId="77777777" w:rsidR="003B2263" w:rsidRPr="00FB21B5" w:rsidRDefault="003B2263" w:rsidP="006B1432">
            <w:pPr>
              <w:jc w:val="center"/>
            </w:pPr>
          </w:p>
        </w:tc>
        <w:tc>
          <w:tcPr>
            <w:tcW w:w="2790" w:type="dxa"/>
          </w:tcPr>
          <w:p w14:paraId="1BE3F5AE" w14:textId="77777777" w:rsidR="003B2263" w:rsidRDefault="003B2263" w:rsidP="006B1432">
            <w:pPr>
              <w:jc w:val="center"/>
            </w:pPr>
            <w:r w:rsidRPr="004146C0">
              <w:t>b</w:t>
            </w:r>
            <w:r>
              <w:t>eta</w:t>
            </w:r>
            <w:r w:rsidRPr="004146C0">
              <w:t>-bisabole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59D073C5" w14:textId="4A4032A6" w:rsidR="0093524F" w:rsidRDefault="0093524F" w:rsidP="006B1432">
            <w:pPr>
              <w:jc w:val="center"/>
            </w:pPr>
          </w:p>
        </w:tc>
        <w:tc>
          <w:tcPr>
            <w:tcW w:w="2160" w:type="dxa"/>
          </w:tcPr>
          <w:p w14:paraId="2CF62548" w14:textId="77777777" w:rsidR="003B2263" w:rsidRDefault="003B2263" w:rsidP="006B1432">
            <w:pPr>
              <w:jc w:val="center"/>
            </w:pPr>
            <w:r>
              <w:rPr>
                <w:rFonts w:ascii="Segoe UI" w:hAnsi="Segoe UI" w:cs="Segoe UI"/>
                <w:color w:val="212121"/>
                <w:shd w:val="clear" w:color="auto" w:fill="FFFFFF"/>
              </w:rPr>
              <w:t>10104370</w:t>
            </w:r>
          </w:p>
        </w:tc>
      </w:tr>
      <w:tr w:rsidR="003B2263" w14:paraId="337AA67E" w14:textId="77777777" w:rsidTr="00587810">
        <w:trPr>
          <w:trHeight w:val="78"/>
        </w:trPr>
        <w:tc>
          <w:tcPr>
            <w:tcW w:w="1278" w:type="dxa"/>
            <w:vMerge/>
          </w:tcPr>
          <w:p w14:paraId="16EB482C" w14:textId="77777777" w:rsidR="003B2263" w:rsidRDefault="003B2263" w:rsidP="006B1432">
            <w:pPr>
              <w:jc w:val="center"/>
            </w:pPr>
          </w:p>
        </w:tc>
        <w:tc>
          <w:tcPr>
            <w:tcW w:w="2250" w:type="dxa"/>
            <w:vMerge/>
          </w:tcPr>
          <w:p w14:paraId="5B3C88BD" w14:textId="77777777" w:rsidR="003B2263" w:rsidRPr="00FB21B5" w:rsidRDefault="003B2263" w:rsidP="006B1432">
            <w:pPr>
              <w:jc w:val="center"/>
            </w:pPr>
          </w:p>
        </w:tc>
        <w:tc>
          <w:tcPr>
            <w:tcW w:w="2790" w:type="dxa"/>
          </w:tcPr>
          <w:p w14:paraId="3829C957" w14:textId="77777777" w:rsidR="003B2263" w:rsidRDefault="003B2263" w:rsidP="006B1432">
            <w:pPr>
              <w:jc w:val="center"/>
            </w:pPr>
            <w:r w:rsidRPr="004146C0">
              <w:t>b</w:t>
            </w:r>
            <w:r>
              <w:t>eta</w:t>
            </w:r>
            <w:r w:rsidRPr="004146C0">
              <w:t>-sesquiphellandre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3C56A2D0" w14:textId="1354D2DB" w:rsidR="0093524F" w:rsidRDefault="0093524F" w:rsidP="006B1432">
            <w:pPr>
              <w:jc w:val="center"/>
            </w:pPr>
          </w:p>
        </w:tc>
        <w:tc>
          <w:tcPr>
            <w:tcW w:w="2160" w:type="dxa"/>
          </w:tcPr>
          <w:p w14:paraId="62B0CB78" w14:textId="77777777" w:rsidR="003B2263" w:rsidRDefault="003B2263" w:rsidP="006B1432">
            <w:pPr>
              <w:jc w:val="center"/>
            </w:pPr>
            <w:r>
              <w:rPr>
                <w:rFonts w:ascii="Segoe UI" w:hAnsi="Segoe UI" w:cs="Segoe UI"/>
                <w:color w:val="212121"/>
                <w:shd w:val="clear" w:color="auto" w:fill="FFFFFF"/>
              </w:rPr>
              <w:t>12315492</w:t>
            </w:r>
          </w:p>
        </w:tc>
      </w:tr>
      <w:tr w:rsidR="003B2263" w14:paraId="49025884" w14:textId="77777777" w:rsidTr="00587810">
        <w:trPr>
          <w:trHeight w:val="78"/>
        </w:trPr>
        <w:tc>
          <w:tcPr>
            <w:tcW w:w="1278" w:type="dxa"/>
            <w:vMerge/>
          </w:tcPr>
          <w:p w14:paraId="0351F8D5" w14:textId="77777777" w:rsidR="003B2263" w:rsidRDefault="003B2263" w:rsidP="006B1432">
            <w:pPr>
              <w:jc w:val="center"/>
            </w:pPr>
          </w:p>
        </w:tc>
        <w:tc>
          <w:tcPr>
            <w:tcW w:w="2250" w:type="dxa"/>
            <w:vMerge/>
          </w:tcPr>
          <w:p w14:paraId="7AC3BAAC" w14:textId="77777777" w:rsidR="003B2263" w:rsidRPr="00FB21B5" w:rsidRDefault="003B2263" w:rsidP="006B1432">
            <w:pPr>
              <w:jc w:val="center"/>
            </w:pPr>
          </w:p>
        </w:tc>
        <w:tc>
          <w:tcPr>
            <w:tcW w:w="2790" w:type="dxa"/>
          </w:tcPr>
          <w:p w14:paraId="34515040" w14:textId="77777777" w:rsidR="003B2263" w:rsidRDefault="003B2263" w:rsidP="006B1432">
            <w:pPr>
              <w:jc w:val="center"/>
            </w:pPr>
            <w:r w:rsidRPr="004146C0">
              <w:t>ar-turmero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41DD5AA3" w14:textId="361DE7C5" w:rsidR="0093524F" w:rsidRDefault="0093524F" w:rsidP="006B1432">
            <w:pPr>
              <w:jc w:val="center"/>
            </w:pPr>
          </w:p>
        </w:tc>
        <w:tc>
          <w:tcPr>
            <w:tcW w:w="2160" w:type="dxa"/>
          </w:tcPr>
          <w:p w14:paraId="63EAFD3F" w14:textId="77777777" w:rsidR="003B2263" w:rsidRDefault="003B2263" w:rsidP="006B1432">
            <w:pPr>
              <w:jc w:val="center"/>
            </w:pPr>
            <w:r>
              <w:rPr>
                <w:rFonts w:ascii="Segoe UI" w:hAnsi="Segoe UI" w:cs="Segoe UI"/>
                <w:color w:val="212121"/>
                <w:shd w:val="clear" w:color="auto" w:fill="FFFFFF"/>
              </w:rPr>
              <w:t>160512</w:t>
            </w:r>
          </w:p>
        </w:tc>
      </w:tr>
      <w:tr w:rsidR="003B2263" w14:paraId="50F0C343" w14:textId="77777777" w:rsidTr="00587810">
        <w:trPr>
          <w:trHeight w:val="78"/>
        </w:trPr>
        <w:tc>
          <w:tcPr>
            <w:tcW w:w="1278" w:type="dxa"/>
            <w:vMerge/>
          </w:tcPr>
          <w:p w14:paraId="7A0A98BD" w14:textId="77777777" w:rsidR="003B2263" w:rsidRDefault="003B2263" w:rsidP="006B1432">
            <w:pPr>
              <w:jc w:val="center"/>
            </w:pPr>
          </w:p>
        </w:tc>
        <w:tc>
          <w:tcPr>
            <w:tcW w:w="2250" w:type="dxa"/>
            <w:vMerge/>
          </w:tcPr>
          <w:p w14:paraId="0392943C" w14:textId="77777777" w:rsidR="003B2263" w:rsidRPr="00FB21B5" w:rsidRDefault="003B2263" w:rsidP="006B1432">
            <w:pPr>
              <w:jc w:val="center"/>
            </w:pPr>
          </w:p>
        </w:tc>
        <w:tc>
          <w:tcPr>
            <w:tcW w:w="2790" w:type="dxa"/>
            <w:shd w:val="clear" w:color="auto" w:fill="auto"/>
          </w:tcPr>
          <w:p w14:paraId="12A30401" w14:textId="77777777" w:rsidR="003B2263" w:rsidRDefault="003B2263" w:rsidP="006B1432">
            <w:pPr>
              <w:jc w:val="center"/>
            </w:pPr>
            <w:r w:rsidRPr="004146C0">
              <w:t>Curlone (b</w:t>
            </w:r>
            <w:r>
              <w:t>eta</w:t>
            </w:r>
            <w:r w:rsidRPr="004146C0">
              <w:t>-tumerone)</w:t>
            </w:r>
            <w:r w:rsidR="00A35288">
              <w:fldChar w:fldCharType="begin" w:fldLock="1"/>
            </w:r>
            <w:r w:rsidR="00A35288">
              <w:instrText>ADDIN CSL_CITATION {"citationItems":[{"id":"ITEM-1","itemData":{"DOI":"10.1080/10412905.2011.9712275","ISSN":"10412905","abstract":"The essential oil from the rhizomes of Roma cultivar of turmeric (Curcuma longa) from Orissa was examined for its antimicrobial activity against the pathogens causing eye infections. The oil was obtained by hydrodistillation extraction method using Clevenger apparatus. Chemical analysis of the oil was done by using gas chromatography and mass spectrometry (GC/MS). The antimicrobial effects of oil towards Staphylococcus aureus, Pseudomonas aeruginosa, Candida albicans and Aspergillus niger were tested by inhibition zone diameter (IZD) test to screen the antimicrobial activity, minimum inhibitory concentration (MIC) test and minimum killing time (MKT) test to determine the minimum concentration of oil and minimum time required to kill the pathogens. Oil showed very good activity against all four microbial strains used at concentration of 10 μL except Pseudomonas aerugenosa. Very low concentration of 1.95 μL/mL oil was needed to inhibit the growth of most highly infecting pathogen Staphylococcus aureus within 15 min of its exposure in comparison to other microbial strains. High turmerone content (49.76%) of elite turmeric cultivar Roma released from Orissa (India) might be assigned to be responsible for such excellent anti microbial activity against the tested pathogens. The purpose of this study is to authenticate the use of turmeric rhizome oil against eye infections so as to giving an approach to formulate turmeric rhizome oil as potential eye drop in place of traditional antibiotics after undertaking its in vivo pharmacological studies. © 2011 Allured Business Media.","author":[{"dropping-particle":"","family":"Singh","given":"Shikha","non-dropping-particle":"","parse-names":false,"suffix":""},{"dropping-particle":"","family":"Rajesh","given":"Bhawani Sankar Sathpathy","non-dropping-particle":"","parse-names":false,"suffix":""},{"dropping-particle":"","family":"Sahoo","given":"Kumar","non-dropping-particle":"","parse-names":false,"suffix":""},{"dropping-particle":"","family":"Subudhi","given":"Enketeswara","non-dropping-particle":"","parse-names":false,"suffix":""},{"dropping-particle":"","family":"Nayak","given":"Sanghamitra","non-dropping-particle":"","parse-names":false,"suffix":""}],"container-title":"Journal of Essential Oil Research","id":"ITEM-1","issue":"6","issued":{"date-parts":[["2011"]]},"page":"11-18","title":"Chemical Composition of Turmeric Oil (Curcuma longa L. cv. Roma) and its Antimicrobial Activity against Eye Infecting Pathogens","type":"article-journal","volume":"23"},"uris":["http://www.mendeley.com/documents/?uuid=d3b4a1f9-6934-412a-ae03-3e6a022e3965"]}],"mendeley":{"formattedCitation":"&lt;sup&gt;24&lt;/sup&gt;","plainTextFormattedCitation":"24","previouslyFormattedCitation":"&lt;sup&gt;24&lt;/sup&gt;"},"properties":{"noteIndex":0},"schema":"https://github.com/citation-style-language/schema/raw/master/csl-citation.json"}</w:instrText>
            </w:r>
            <w:r w:rsidR="00A35288">
              <w:fldChar w:fldCharType="separate"/>
            </w:r>
            <w:r w:rsidR="00A35288" w:rsidRPr="00A35288">
              <w:rPr>
                <w:noProof/>
                <w:vertAlign w:val="superscript"/>
              </w:rPr>
              <w:t>24</w:t>
            </w:r>
            <w:r w:rsidR="00A35288">
              <w:fldChar w:fldCharType="end"/>
            </w:r>
          </w:p>
          <w:p w14:paraId="294D61CB" w14:textId="2E807F5E" w:rsidR="0093524F" w:rsidRDefault="0093524F" w:rsidP="006B1432">
            <w:pPr>
              <w:jc w:val="center"/>
            </w:pPr>
          </w:p>
        </w:tc>
        <w:tc>
          <w:tcPr>
            <w:tcW w:w="2160" w:type="dxa"/>
          </w:tcPr>
          <w:p w14:paraId="18AD71BB" w14:textId="77777777" w:rsidR="003B2263" w:rsidRDefault="003B2263" w:rsidP="006B1432">
            <w:pPr>
              <w:jc w:val="center"/>
            </w:pPr>
            <w:r>
              <w:rPr>
                <w:rFonts w:ascii="Segoe UI" w:hAnsi="Segoe UI" w:cs="Segoe UI"/>
                <w:color w:val="212121"/>
                <w:shd w:val="clear" w:color="auto" w:fill="FFFFFF"/>
              </w:rPr>
              <w:t>196216</w:t>
            </w:r>
          </w:p>
        </w:tc>
      </w:tr>
      <w:tr w:rsidR="003B2263" w14:paraId="418FC637" w14:textId="77777777" w:rsidTr="00587810">
        <w:trPr>
          <w:trHeight w:val="78"/>
        </w:trPr>
        <w:tc>
          <w:tcPr>
            <w:tcW w:w="1278" w:type="dxa"/>
            <w:vMerge/>
          </w:tcPr>
          <w:p w14:paraId="3F7FC140" w14:textId="77777777" w:rsidR="003B2263" w:rsidRDefault="003B2263" w:rsidP="006B1432">
            <w:pPr>
              <w:jc w:val="center"/>
            </w:pPr>
          </w:p>
        </w:tc>
        <w:tc>
          <w:tcPr>
            <w:tcW w:w="2250" w:type="dxa"/>
            <w:vMerge/>
          </w:tcPr>
          <w:p w14:paraId="23257AE9" w14:textId="77777777" w:rsidR="003B2263" w:rsidRPr="00FB21B5" w:rsidRDefault="003B2263" w:rsidP="006B1432">
            <w:pPr>
              <w:jc w:val="center"/>
            </w:pPr>
          </w:p>
        </w:tc>
        <w:tc>
          <w:tcPr>
            <w:tcW w:w="2790" w:type="dxa"/>
          </w:tcPr>
          <w:p w14:paraId="51A38463" w14:textId="77777777" w:rsidR="003B2263" w:rsidRDefault="003B2263" w:rsidP="006B1432">
            <w:pPr>
              <w:jc w:val="center"/>
            </w:pPr>
            <w:r w:rsidRPr="00632FAB">
              <w:t>humulene oxide</w:t>
            </w:r>
            <w:r w:rsidR="00A35288">
              <w:fldChar w:fldCharType="begin" w:fldLock="1"/>
            </w:r>
            <w:r w:rsidR="00A35288">
              <w:instrText>ADDIN CSL_CITATION {"citationItems":[{"id":"ITEM-1","itemData":{"DOI":"10.3390/nu10091196","ISSN":"20726643","PMID":"30200410","abstract":"Members of the genus Curcuma L. have been used in traditional medicine for centuries for treating gastrointestinal disorders, pain, inflammatory conditions, wounds, and for cancer prevention and antiaging, among others. Many of the biological activities of Curcuma species can be attributed to nonvolatile curcuminoids, but these plants also produce volatile chemicals. Essential oils, in general, have shown numerous beneficial effects for health maintenance and treatment of diseases. Essential oils from Curcuma spp., particularly C. longa, have demonstrated various health-related biological activities and several essential oil companies have recently marketed Curcuma oils. This review summarizes the volatile components of various Curcuma species, the biological activities of Curcuma essential oils, and potential safety concerns of Curcuma essential oils and their components.","author":[{"dropping-particle":"","family":"Dosoky","given":"Noura S.","non-dropping-particle":"","parse-names":false,"suffix":""},{"dropping-particle":"","family":"Setzer","given":"William N.","non-dropping-particle":"","parse-names":false,"suffix":""}],"container-title":"Nutrients","id":"ITEM-1","issue":"9","issued":{"date-parts":[["2018"]]},"page":"10-17","title":"Chemical composition and biological activities of essential oils of curcuma species","type":"article-journal","volume":"10"},"uris":["http://www.mendeley.com/documents/?uuid=c5d49c5b-cd36-4c58-ad0d-0b8d54ac7b5c"]}],"mendeley":{"formattedCitation":"&lt;sup&gt;25&lt;/sup&gt;","plainTextFormattedCitation":"25","previouslyFormattedCitation":"&lt;sup&gt;25&lt;/sup&gt;"},"properties":{"noteIndex":0},"schema":"https://github.com/citation-style-language/schema/raw/master/csl-citation.json"}</w:instrText>
            </w:r>
            <w:r w:rsidR="00A35288">
              <w:fldChar w:fldCharType="separate"/>
            </w:r>
            <w:r w:rsidR="00A35288" w:rsidRPr="00A35288">
              <w:rPr>
                <w:noProof/>
                <w:vertAlign w:val="superscript"/>
              </w:rPr>
              <w:t>25</w:t>
            </w:r>
            <w:r w:rsidR="00A35288">
              <w:fldChar w:fldCharType="end"/>
            </w:r>
          </w:p>
          <w:p w14:paraId="6FE8FB22" w14:textId="12DD5F73" w:rsidR="0093524F" w:rsidRDefault="0093524F" w:rsidP="006B1432">
            <w:pPr>
              <w:jc w:val="center"/>
            </w:pPr>
          </w:p>
        </w:tc>
        <w:tc>
          <w:tcPr>
            <w:tcW w:w="2160" w:type="dxa"/>
          </w:tcPr>
          <w:p w14:paraId="57F733EC" w14:textId="77777777" w:rsidR="003B2263" w:rsidRDefault="003B2263" w:rsidP="006B1432">
            <w:pPr>
              <w:jc w:val="center"/>
            </w:pPr>
            <w:r>
              <w:rPr>
                <w:rFonts w:ascii="Segoe UI" w:hAnsi="Segoe UI" w:cs="Segoe UI"/>
                <w:color w:val="212121"/>
                <w:shd w:val="clear" w:color="auto" w:fill="FFFFFF"/>
              </w:rPr>
              <w:t>22559443</w:t>
            </w:r>
          </w:p>
        </w:tc>
      </w:tr>
      <w:tr w:rsidR="003B2263" w14:paraId="5311BF4B" w14:textId="77777777" w:rsidTr="00587810">
        <w:trPr>
          <w:trHeight w:val="78"/>
        </w:trPr>
        <w:tc>
          <w:tcPr>
            <w:tcW w:w="1278" w:type="dxa"/>
            <w:vMerge/>
          </w:tcPr>
          <w:p w14:paraId="43B411E2" w14:textId="77777777" w:rsidR="003B2263" w:rsidRDefault="003B2263" w:rsidP="006B1432">
            <w:pPr>
              <w:jc w:val="center"/>
            </w:pPr>
          </w:p>
        </w:tc>
        <w:tc>
          <w:tcPr>
            <w:tcW w:w="2250" w:type="dxa"/>
            <w:vMerge/>
          </w:tcPr>
          <w:p w14:paraId="6E1EE623" w14:textId="77777777" w:rsidR="003B2263" w:rsidRPr="00FB21B5" w:rsidRDefault="003B2263" w:rsidP="006B1432">
            <w:pPr>
              <w:jc w:val="center"/>
            </w:pPr>
          </w:p>
        </w:tc>
        <w:tc>
          <w:tcPr>
            <w:tcW w:w="2790" w:type="dxa"/>
          </w:tcPr>
          <w:p w14:paraId="4EC38DAE" w14:textId="77777777" w:rsidR="003B2263" w:rsidRDefault="003B2263" w:rsidP="006B1432">
            <w:pPr>
              <w:jc w:val="center"/>
            </w:pPr>
            <w:r w:rsidRPr="00632FAB">
              <w:t>β-selinene</w:t>
            </w:r>
            <w:r w:rsidR="00A35288">
              <w:fldChar w:fldCharType="begin" w:fldLock="1"/>
            </w:r>
            <w:r w:rsidR="00A35288">
              <w:instrText>ADDIN CSL_CITATION {"citationItems":[{"id":"ITEM-1","itemData":{"DOI":"10.3390/nu10091196","ISSN":"20726643","PMID":"30200410","abstract":"Members of the genus Curcuma L. have been used in traditional medicine for centuries for treating gastrointestinal disorders, pain, inflammatory conditions, wounds, and for cancer prevention and antiaging, among others. Many of the biological activities of Curcuma species can be attributed to nonvolatile curcuminoids, but these plants also produce volatile chemicals. Essential oils, in general, have shown numerous beneficial effects for health maintenance and treatment of diseases. Essential oils from Curcuma spp., particularly C. longa, have demonstrated various health-related biological activities and several essential oil companies have recently marketed Curcuma oils. This review summarizes the volatile components of various Curcuma species, the biological activities of Curcuma essential oils, and potential safety concerns of Curcuma essential oils and their components.","author":[{"dropping-particle":"","family":"Dosoky","given":"Noura S.","non-dropping-particle":"","parse-names":false,"suffix":""},{"dropping-particle":"","family":"Setzer","given":"William N.","non-dropping-particle":"","parse-names":false,"suffix":""}],"container-title":"Nutrients","id":"ITEM-1","issue":"9","issued":{"date-parts":[["2018"]]},"page":"10-17","title":"Chemical composition and biological activities of essential oils of curcuma species","type":"article-journal","volume":"10"},"uris":["http://www.mendeley.com/documents/?uuid=c5d49c5b-cd36-4c58-ad0d-0b8d54ac7b5c"]}],"mendeley":{"formattedCitation":"&lt;sup&gt;25&lt;/sup&gt;","plainTextFormattedCitation":"25","previouslyFormattedCitation":"&lt;sup&gt;25&lt;/sup&gt;"},"properties":{"noteIndex":0},"schema":"https://github.com/citation-style-language/schema/raw/master/csl-citation.json"}</w:instrText>
            </w:r>
            <w:r w:rsidR="00A35288">
              <w:fldChar w:fldCharType="separate"/>
            </w:r>
            <w:r w:rsidR="00A35288" w:rsidRPr="00A35288">
              <w:rPr>
                <w:noProof/>
                <w:vertAlign w:val="superscript"/>
              </w:rPr>
              <w:t>25</w:t>
            </w:r>
            <w:r w:rsidR="00A35288">
              <w:fldChar w:fldCharType="end"/>
            </w:r>
          </w:p>
          <w:p w14:paraId="326FC128" w14:textId="2FC5B528" w:rsidR="00553FC7" w:rsidRDefault="00553FC7" w:rsidP="006B1432">
            <w:pPr>
              <w:jc w:val="center"/>
            </w:pPr>
          </w:p>
        </w:tc>
        <w:tc>
          <w:tcPr>
            <w:tcW w:w="2160" w:type="dxa"/>
          </w:tcPr>
          <w:p w14:paraId="0451D980" w14:textId="77777777" w:rsidR="003B2263" w:rsidRDefault="003B2263" w:rsidP="006B1432">
            <w:pPr>
              <w:jc w:val="center"/>
            </w:pPr>
            <w:r>
              <w:rPr>
                <w:rFonts w:ascii="Segoe UI" w:hAnsi="Segoe UI" w:cs="Segoe UI"/>
                <w:color w:val="212121"/>
                <w:shd w:val="clear" w:color="auto" w:fill="FFFFFF"/>
              </w:rPr>
              <w:t>442393</w:t>
            </w:r>
          </w:p>
        </w:tc>
      </w:tr>
      <w:tr w:rsidR="003B2263" w14:paraId="0364F512" w14:textId="77777777" w:rsidTr="00587810">
        <w:trPr>
          <w:trHeight w:val="78"/>
        </w:trPr>
        <w:tc>
          <w:tcPr>
            <w:tcW w:w="1278" w:type="dxa"/>
            <w:vMerge/>
          </w:tcPr>
          <w:p w14:paraId="6AE47822" w14:textId="77777777" w:rsidR="003B2263" w:rsidRDefault="003B2263" w:rsidP="006B1432">
            <w:pPr>
              <w:jc w:val="center"/>
            </w:pPr>
          </w:p>
        </w:tc>
        <w:tc>
          <w:tcPr>
            <w:tcW w:w="2250" w:type="dxa"/>
            <w:vMerge/>
          </w:tcPr>
          <w:p w14:paraId="59E1B306" w14:textId="77777777" w:rsidR="003B2263" w:rsidRPr="00FB21B5" w:rsidRDefault="003B2263" w:rsidP="006B1432">
            <w:pPr>
              <w:jc w:val="center"/>
            </w:pPr>
          </w:p>
        </w:tc>
        <w:tc>
          <w:tcPr>
            <w:tcW w:w="2790" w:type="dxa"/>
          </w:tcPr>
          <w:p w14:paraId="5C925873" w14:textId="77777777" w:rsidR="003B2263" w:rsidRDefault="003B2263" w:rsidP="006B1432">
            <w:pPr>
              <w:jc w:val="center"/>
            </w:pPr>
            <w:r w:rsidRPr="00632FAB">
              <w:t>α-zingiberene</w:t>
            </w:r>
            <w:r w:rsidR="00A35288">
              <w:fldChar w:fldCharType="begin" w:fldLock="1"/>
            </w:r>
            <w:r w:rsidR="00A35288">
              <w:instrText>ADDIN CSL_CITATION {"citationItems":[{"id":"ITEM-1","itemData":{"DOI":"10.3390/nu10091196","ISSN":"20726643","PMID":"30200410","abstract":"Members of the genus Curcuma L. have been used in traditional medicine for centuries for treating gastrointestinal disorders, pain, inflammatory conditions, wounds, and for cancer prevention and antiaging, among others. Many of the biological activities of Curcuma species can be attributed to nonvolatile curcuminoids, but these plants also produce volatile chemicals. Essential oils, in general, have shown numerous beneficial effects for health maintenance and treatment of diseases. Essential oils from Curcuma spp., particularly C. longa, have demonstrated various health-related biological activities and several essential oil companies have recently marketed Curcuma oils. This review summarizes the volatile components of various Curcuma species, the biological activities of Curcuma essential oils, and potential safety concerns of Curcuma essential oils and their components.","author":[{"dropping-particle":"","family":"Dosoky","given":"Noura S.","non-dropping-particle":"","parse-names":false,"suffix":""},{"dropping-particle":"","family":"Setzer","given":"William N.","non-dropping-particle":"","parse-names":false,"suffix":""}],"container-title":"Nutrients","id":"ITEM-1","issue":"9","issued":{"date-parts":[["2018"]]},"page":"10-17","title":"Chemical composition and biological activities of essential oils of curcuma species","type":"article-journal","volume":"10"},"uris":["http://www.mendeley.com/documents/?uuid=c5d49c5b-cd36-4c58-ad0d-0b8d54ac7b5c"]}],"mendeley":{"formattedCitation":"&lt;sup&gt;25&lt;/sup&gt;","plainTextFormattedCitation":"25","previouslyFormattedCitation":"&lt;sup&gt;25&lt;/sup&gt;"},"properties":{"noteIndex":0},"schema":"https://github.com/citation-style-language/schema/raw/master/csl-citation.json"}</w:instrText>
            </w:r>
            <w:r w:rsidR="00A35288">
              <w:fldChar w:fldCharType="separate"/>
            </w:r>
            <w:r w:rsidR="00A35288" w:rsidRPr="00A35288">
              <w:rPr>
                <w:noProof/>
                <w:vertAlign w:val="superscript"/>
              </w:rPr>
              <w:t>25</w:t>
            </w:r>
            <w:r w:rsidR="00A35288">
              <w:fldChar w:fldCharType="end"/>
            </w:r>
          </w:p>
          <w:p w14:paraId="429DE4FD" w14:textId="091A99FE" w:rsidR="0093524F" w:rsidRDefault="0093524F" w:rsidP="006B1432">
            <w:pPr>
              <w:jc w:val="center"/>
            </w:pPr>
          </w:p>
        </w:tc>
        <w:tc>
          <w:tcPr>
            <w:tcW w:w="2160" w:type="dxa"/>
          </w:tcPr>
          <w:p w14:paraId="3E66A8C2" w14:textId="77777777" w:rsidR="003B2263" w:rsidRDefault="003B2263" w:rsidP="006B1432">
            <w:pPr>
              <w:jc w:val="center"/>
            </w:pPr>
            <w:r>
              <w:rPr>
                <w:rFonts w:ascii="Segoe UI" w:hAnsi="Segoe UI" w:cs="Segoe UI"/>
                <w:color w:val="212121"/>
                <w:shd w:val="clear" w:color="auto" w:fill="FFFFFF"/>
              </w:rPr>
              <w:t>11127403</w:t>
            </w:r>
          </w:p>
        </w:tc>
      </w:tr>
      <w:tr w:rsidR="003B2263" w14:paraId="194A3D0F" w14:textId="77777777" w:rsidTr="00587810">
        <w:trPr>
          <w:trHeight w:val="78"/>
        </w:trPr>
        <w:tc>
          <w:tcPr>
            <w:tcW w:w="1278" w:type="dxa"/>
            <w:vMerge/>
          </w:tcPr>
          <w:p w14:paraId="531A57CE" w14:textId="77777777" w:rsidR="003B2263" w:rsidRDefault="003B2263" w:rsidP="006B1432">
            <w:pPr>
              <w:jc w:val="center"/>
            </w:pPr>
          </w:p>
        </w:tc>
        <w:tc>
          <w:tcPr>
            <w:tcW w:w="2250" w:type="dxa"/>
            <w:vMerge/>
          </w:tcPr>
          <w:p w14:paraId="34A75061" w14:textId="77777777" w:rsidR="003B2263" w:rsidRPr="00FB21B5" w:rsidRDefault="003B2263" w:rsidP="006B1432">
            <w:pPr>
              <w:jc w:val="center"/>
            </w:pPr>
          </w:p>
        </w:tc>
        <w:tc>
          <w:tcPr>
            <w:tcW w:w="2790" w:type="dxa"/>
          </w:tcPr>
          <w:p w14:paraId="4E685410" w14:textId="77777777" w:rsidR="003B2263" w:rsidRDefault="003B2263" w:rsidP="006B1432">
            <w:pPr>
              <w:jc w:val="center"/>
            </w:pPr>
            <w:r w:rsidRPr="00632FAB">
              <w:t>α-Turmerone</w:t>
            </w:r>
            <w:r w:rsidR="00A35288">
              <w:fldChar w:fldCharType="begin" w:fldLock="1"/>
            </w:r>
            <w:r w:rsidR="00A35288">
              <w:instrText>ADDIN CSL_CITATION {"citationItems":[{"id":"ITEM-1","itemData":{"DOI":"10.3390/nu10091196","ISSN":"20726643","PMID":"30200410","abstract":"Members of the genus Curcuma L. have been used in traditional medicine for centuries for treating gastrointestinal disorders, pain, inflammatory conditions, wounds, and for cancer prevention and antiaging, among others. Many of the biological activities of Curcuma species can be attributed to nonvolatile curcuminoids, but these plants also produce volatile chemicals. Essential oils, in general, have shown numerous beneficial effects for health maintenance and treatment of diseases. Essential oils from Curcuma spp., particularly C. longa, have demonstrated various health-related biological activities and several essential oil companies have recently marketed Curcuma oils. This review summarizes the volatile components of various Curcuma species, the biological activities of Curcuma essential oils, and potential safety concerns of Curcuma essential oils and their components.","author":[{"dropping-particle":"","family":"Dosoky","given":"Noura S.","non-dropping-particle":"","parse-names":false,"suffix":""},{"dropping-particle":"","family":"Setzer","given":"William N.","non-dropping-particle":"","parse-names":false,"suffix":""}],"container-title":"Nutrients","id":"ITEM-1","issue":"9","issued":{"date-parts":[["2018"]]},"page":"10-17","title":"Chemical composition and biological activities of essential oils of curcuma species","type":"article-journal","volume":"10"},"uris":["http://www.mendeley.com/documents/?uuid=c5d49c5b-cd36-4c58-ad0d-0b8d54ac7b5c"]}],"mendeley":{"formattedCitation":"&lt;sup&gt;25&lt;/sup&gt;","plainTextFormattedCitation":"25","previouslyFormattedCitation":"&lt;sup&gt;25&lt;/sup&gt;"},"properties":{"noteIndex":0},"schema":"https://github.com/citation-style-language/schema/raw/master/csl-citation.json"}</w:instrText>
            </w:r>
            <w:r w:rsidR="00A35288">
              <w:fldChar w:fldCharType="separate"/>
            </w:r>
            <w:r w:rsidR="00A35288" w:rsidRPr="00A35288">
              <w:rPr>
                <w:noProof/>
                <w:vertAlign w:val="superscript"/>
              </w:rPr>
              <w:t>25</w:t>
            </w:r>
            <w:r w:rsidR="00A35288">
              <w:fldChar w:fldCharType="end"/>
            </w:r>
          </w:p>
          <w:p w14:paraId="11C36B37" w14:textId="75580FF0" w:rsidR="0093524F" w:rsidRDefault="0093524F" w:rsidP="006B1432">
            <w:pPr>
              <w:jc w:val="center"/>
            </w:pPr>
          </w:p>
        </w:tc>
        <w:tc>
          <w:tcPr>
            <w:tcW w:w="2160" w:type="dxa"/>
          </w:tcPr>
          <w:p w14:paraId="10F4C585" w14:textId="77777777" w:rsidR="003B2263" w:rsidRDefault="003B2263" w:rsidP="006B1432">
            <w:pPr>
              <w:jc w:val="center"/>
            </w:pPr>
            <w:r>
              <w:rPr>
                <w:rFonts w:ascii="Segoe UI" w:hAnsi="Segoe UI" w:cs="Segoe UI"/>
                <w:color w:val="212121"/>
                <w:shd w:val="clear" w:color="auto" w:fill="FFFFFF"/>
              </w:rPr>
              <w:t>14632996</w:t>
            </w:r>
          </w:p>
        </w:tc>
      </w:tr>
      <w:tr w:rsidR="003B2263" w14:paraId="140DDD20" w14:textId="77777777" w:rsidTr="00587810">
        <w:trPr>
          <w:trHeight w:val="78"/>
        </w:trPr>
        <w:tc>
          <w:tcPr>
            <w:tcW w:w="1278" w:type="dxa"/>
            <w:vMerge/>
          </w:tcPr>
          <w:p w14:paraId="501535B3" w14:textId="77777777" w:rsidR="003B2263" w:rsidRDefault="003B2263" w:rsidP="006B1432">
            <w:pPr>
              <w:jc w:val="center"/>
            </w:pPr>
          </w:p>
        </w:tc>
        <w:tc>
          <w:tcPr>
            <w:tcW w:w="2250" w:type="dxa"/>
            <w:vMerge/>
          </w:tcPr>
          <w:p w14:paraId="58B9F848" w14:textId="77777777" w:rsidR="003B2263" w:rsidRPr="00FB21B5" w:rsidRDefault="003B2263" w:rsidP="006B1432">
            <w:pPr>
              <w:jc w:val="center"/>
            </w:pPr>
          </w:p>
        </w:tc>
        <w:tc>
          <w:tcPr>
            <w:tcW w:w="2790" w:type="dxa"/>
          </w:tcPr>
          <w:p w14:paraId="730385D7" w14:textId="77777777" w:rsidR="003B2263" w:rsidRDefault="00C21F11" w:rsidP="006B1432">
            <w:pPr>
              <w:jc w:val="center"/>
            </w:pPr>
            <w:r w:rsidRPr="00632FAB">
              <w:t>Z</w:t>
            </w:r>
            <w:r w:rsidR="003B2263" w:rsidRPr="00632FAB">
              <w:t>ingiberene</w:t>
            </w:r>
            <w:r w:rsidR="00A35288">
              <w:fldChar w:fldCharType="begin" w:fldLock="1"/>
            </w:r>
            <w:r w:rsidR="00A35288">
              <w:instrText>ADDIN CSL_CITATION {"citationItems":[{"id":"ITEM-1","itemData":{"DOI":"10.3390/nu10091196","ISSN":"20726643","PMID":"30200410","abstract":"Members of the genus Curcuma L. have been used in traditional medicine for centuries for treating gastrointestinal disorders, pain, inflammatory conditions, wounds, and for cancer prevention and antiaging, among others. Many of the biological activities of Curcuma species can be attributed to nonvolatile curcuminoids, but these plants also produce volatile chemicals. Essential oils, in general, have shown numerous beneficial effects for health maintenance and treatment of diseases. Essential oils from Curcuma spp., particularly C. longa, have demonstrated various health-related biological activities and several essential oil companies have recently marketed Curcuma oils. This review summarizes the volatile components of various Curcuma species, the biological activities of Curcuma essential oils, and potential safety concerns of Curcuma essential oils and their components.","author":[{"dropping-particle":"","family":"Dosoky","given":"Noura S.","non-dropping-particle":"","parse-names":false,"suffix":""},{"dropping-particle":"","family":"Setzer","given":"William N.","non-dropping-particle":"","parse-names":false,"suffix":""}],"container-title":"Nutrients","id":"ITEM-1","issue":"9","issued":{"date-parts":[["2018"]]},"page":"10-17","title":"Chemical composition and biological activities of essential oils of curcuma species","type":"article-journal","volume":"10"},"uris":["http://www.mendeley.com/documents/?uuid=c5d49c5b-cd36-4c58-ad0d-0b8d54ac7b5c"]}],"mendeley":{"formattedCitation":"&lt;sup&gt;25&lt;/sup&gt;","plainTextFormattedCitation":"25","previouslyFormattedCitation":"&lt;sup&gt;25&lt;/sup&gt;"},"properties":{"noteIndex":0},"schema":"https://github.com/citation-style-language/schema/raw/master/csl-citation.json"}</w:instrText>
            </w:r>
            <w:r w:rsidR="00A35288">
              <w:fldChar w:fldCharType="separate"/>
            </w:r>
            <w:r w:rsidR="00A35288" w:rsidRPr="00A35288">
              <w:rPr>
                <w:noProof/>
                <w:vertAlign w:val="superscript"/>
              </w:rPr>
              <w:t>25</w:t>
            </w:r>
            <w:r w:rsidR="00A35288">
              <w:fldChar w:fldCharType="end"/>
            </w:r>
          </w:p>
          <w:p w14:paraId="7176BD57" w14:textId="136DB69E" w:rsidR="0093524F" w:rsidRDefault="0093524F" w:rsidP="006B1432">
            <w:pPr>
              <w:jc w:val="center"/>
            </w:pPr>
          </w:p>
        </w:tc>
        <w:tc>
          <w:tcPr>
            <w:tcW w:w="2160" w:type="dxa"/>
          </w:tcPr>
          <w:p w14:paraId="734AB4FA" w14:textId="77777777" w:rsidR="003B2263" w:rsidRDefault="003B2263" w:rsidP="006B1432">
            <w:pPr>
              <w:jc w:val="center"/>
            </w:pPr>
            <w:r>
              <w:rPr>
                <w:rFonts w:ascii="Segoe UI" w:hAnsi="Segoe UI" w:cs="Segoe UI"/>
                <w:color w:val="212121"/>
                <w:shd w:val="clear" w:color="auto" w:fill="FFFFFF"/>
              </w:rPr>
              <w:t>92776</w:t>
            </w:r>
          </w:p>
        </w:tc>
      </w:tr>
      <w:tr w:rsidR="003B2263" w14:paraId="4D791E17" w14:textId="77777777" w:rsidTr="00587810">
        <w:trPr>
          <w:trHeight w:val="78"/>
        </w:trPr>
        <w:tc>
          <w:tcPr>
            <w:tcW w:w="1278" w:type="dxa"/>
            <w:vMerge/>
          </w:tcPr>
          <w:p w14:paraId="72E8C34D" w14:textId="77777777" w:rsidR="003B2263" w:rsidRDefault="003B2263" w:rsidP="006B1432">
            <w:pPr>
              <w:jc w:val="center"/>
            </w:pPr>
          </w:p>
        </w:tc>
        <w:tc>
          <w:tcPr>
            <w:tcW w:w="2250" w:type="dxa"/>
            <w:vMerge/>
          </w:tcPr>
          <w:p w14:paraId="66996764" w14:textId="77777777" w:rsidR="003B2263" w:rsidRPr="00FB21B5" w:rsidRDefault="003B2263" w:rsidP="006B1432">
            <w:pPr>
              <w:jc w:val="center"/>
            </w:pPr>
          </w:p>
        </w:tc>
        <w:tc>
          <w:tcPr>
            <w:tcW w:w="2790" w:type="dxa"/>
          </w:tcPr>
          <w:p w14:paraId="50F302A8" w14:textId="77777777" w:rsidR="003B2263" w:rsidRDefault="003B2263" w:rsidP="006B1432">
            <w:pPr>
              <w:jc w:val="center"/>
            </w:pPr>
            <w:r w:rsidRPr="00D83847">
              <w:t>tetrahydroxycurcumin</w:t>
            </w:r>
            <w:r w:rsidR="00A35288">
              <w:fldChar w:fldCharType="begin" w:fldLock="1"/>
            </w:r>
            <w:r w:rsidR="00A3528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A35288">
              <w:fldChar w:fldCharType="separate"/>
            </w:r>
            <w:r w:rsidR="00A35288" w:rsidRPr="00A35288">
              <w:rPr>
                <w:noProof/>
                <w:vertAlign w:val="superscript"/>
              </w:rPr>
              <w:t>26</w:t>
            </w:r>
            <w:r w:rsidR="00A35288">
              <w:fldChar w:fldCharType="end"/>
            </w:r>
          </w:p>
          <w:p w14:paraId="26206270" w14:textId="69327D04" w:rsidR="0093524F" w:rsidRDefault="0093524F" w:rsidP="006B1432">
            <w:pPr>
              <w:jc w:val="center"/>
            </w:pPr>
          </w:p>
        </w:tc>
        <w:tc>
          <w:tcPr>
            <w:tcW w:w="2160" w:type="dxa"/>
          </w:tcPr>
          <w:p w14:paraId="436D26DF" w14:textId="77777777" w:rsidR="003B2263" w:rsidRDefault="003B2263" w:rsidP="006B1432">
            <w:pPr>
              <w:jc w:val="center"/>
            </w:pPr>
            <w:r>
              <w:rPr>
                <w:rFonts w:ascii="Segoe UI" w:hAnsi="Segoe UI" w:cs="Segoe UI"/>
                <w:color w:val="212121"/>
                <w:shd w:val="clear" w:color="auto" w:fill="FFFFFF"/>
              </w:rPr>
              <w:t>129762283</w:t>
            </w:r>
          </w:p>
        </w:tc>
      </w:tr>
      <w:tr w:rsidR="003B2263" w14:paraId="16677489" w14:textId="77777777" w:rsidTr="00587810">
        <w:trPr>
          <w:trHeight w:val="78"/>
        </w:trPr>
        <w:tc>
          <w:tcPr>
            <w:tcW w:w="1278" w:type="dxa"/>
            <w:vMerge/>
          </w:tcPr>
          <w:p w14:paraId="3A843378" w14:textId="77777777" w:rsidR="003B2263" w:rsidRDefault="003B2263" w:rsidP="006B1432">
            <w:pPr>
              <w:jc w:val="center"/>
            </w:pPr>
          </w:p>
        </w:tc>
        <w:tc>
          <w:tcPr>
            <w:tcW w:w="2250" w:type="dxa"/>
            <w:vMerge/>
          </w:tcPr>
          <w:p w14:paraId="7CB757A2" w14:textId="77777777" w:rsidR="003B2263" w:rsidRPr="00FB21B5" w:rsidRDefault="003B2263" w:rsidP="006B1432">
            <w:pPr>
              <w:jc w:val="center"/>
            </w:pPr>
          </w:p>
        </w:tc>
        <w:tc>
          <w:tcPr>
            <w:tcW w:w="2790" w:type="dxa"/>
          </w:tcPr>
          <w:p w14:paraId="10EFAAC9" w14:textId="77777777" w:rsidR="003B2263" w:rsidRDefault="003B2263" w:rsidP="006B1432">
            <w:pPr>
              <w:jc w:val="center"/>
            </w:pPr>
            <w:r w:rsidRPr="00D83847">
              <w:t>cyclocurcumin</w:t>
            </w:r>
            <w:r w:rsidR="00A35288">
              <w:fldChar w:fldCharType="begin" w:fldLock="1"/>
            </w:r>
            <w:r w:rsidR="00A3528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A35288">
              <w:fldChar w:fldCharType="separate"/>
            </w:r>
            <w:r w:rsidR="00A35288" w:rsidRPr="00A35288">
              <w:rPr>
                <w:noProof/>
                <w:vertAlign w:val="superscript"/>
              </w:rPr>
              <w:t>26</w:t>
            </w:r>
            <w:r w:rsidR="00A35288">
              <w:fldChar w:fldCharType="end"/>
            </w:r>
          </w:p>
          <w:p w14:paraId="20A9E846" w14:textId="15B9B8B5" w:rsidR="0093524F" w:rsidRDefault="0093524F" w:rsidP="006B1432">
            <w:pPr>
              <w:jc w:val="center"/>
            </w:pPr>
          </w:p>
        </w:tc>
        <w:tc>
          <w:tcPr>
            <w:tcW w:w="2160" w:type="dxa"/>
          </w:tcPr>
          <w:p w14:paraId="31409A2D" w14:textId="77777777" w:rsidR="003B2263" w:rsidRDefault="003B2263" w:rsidP="006B1432">
            <w:pPr>
              <w:jc w:val="center"/>
            </w:pPr>
            <w:r>
              <w:rPr>
                <w:rFonts w:ascii="Segoe UI" w:hAnsi="Segoe UI" w:cs="Segoe UI"/>
                <w:color w:val="212121"/>
                <w:shd w:val="clear" w:color="auto" w:fill="FFFFFF"/>
              </w:rPr>
              <w:t>69879809</w:t>
            </w:r>
          </w:p>
        </w:tc>
      </w:tr>
      <w:tr w:rsidR="003B2263" w14:paraId="05E09B7C" w14:textId="77777777" w:rsidTr="00587810">
        <w:trPr>
          <w:trHeight w:val="78"/>
        </w:trPr>
        <w:tc>
          <w:tcPr>
            <w:tcW w:w="1278" w:type="dxa"/>
            <w:vMerge/>
          </w:tcPr>
          <w:p w14:paraId="19EE6A7D" w14:textId="77777777" w:rsidR="003B2263" w:rsidRDefault="003B2263" w:rsidP="006B1432">
            <w:pPr>
              <w:jc w:val="center"/>
            </w:pPr>
          </w:p>
        </w:tc>
        <w:tc>
          <w:tcPr>
            <w:tcW w:w="2250" w:type="dxa"/>
            <w:vMerge/>
          </w:tcPr>
          <w:p w14:paraId="6A77F228" w14:textId="77777777" w:rsidR="003B2263" w:rsidRPr="00FB21B5" w:rsidRDefault="003B2263" w:rsidP="006B1432">
            <w:pPr>
              <w:jc w:val="center"/>
            </w:pPr>
          </w:p>
        </w:tc>
        <w:tc>
          <w:tcPr>
            <w:tcW w:w="2790" w:type="dxa"/>
          </w:tcPr>
          <w:p w14:paraId="65CB11DA" w14:textId="77777777" w:rsidR="003B2263" w:rsidRDefault="003B2263" w:rsidP="006B1432">
            <w:pPr>
              <w:jc w:val="center"/>
            </w:pPr>
            <w:r w:rsidRPr="00D83847">
              <w:t>calebin-A</w:t>
            </w:r>
            <w:r w:rsidR="00A35288">
              <w:fldChar w:fldCharType="begin" w:fldLock="1"/>
            </w:r>
            <w:r w:rsidR="00A3528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A35288">
              <w:fldChar w:fldCharType="separate"/>
            </w:r>
            <w:r w:rsidR="00A35288" w:rsidRPr="00A35288">
              <w:rPr>
                <w:noProof/>
                <w:vertAlign w:val="superscript"/>
              </w:rPr>
              <w:t>26</w:t>
            </w:r>
            <w:r w:rsidR="00A35288">
              <w:fldChar w:fldCharType="end"/>
            </w:r>
          </w:p>
          <w:p w14:paraId="1691E3F1" w14:textId="557788E1" w:rsidR="0093524F" w:rsidRDefault="0093524F" w:rsidP="006B1432">
            <w:pPr>
              <w:jc w:val="center"/>
            </w:pPr>
          </w:p>
        </w:tc>
        <w:tc>
          <w:tcPr>
            <w:tcW w:w="2160" w:type="dxa"/>
          </w:tcPr>
          <w:p w14:paraId="75E24E3E" w14:textId="77777777" w:rsidR="003B2263" w:rsidRDefault="003B2263" w:rsidP="006B1432">
            <w:pPr>
              <w:jc w:val="center"/>
            </w:pPr>
            <w:r>
              <w:rPr>
                <w:rFonts w:ascii="Segoe UI" w:hAnsi="Segoe UI" w:cs="Segoe UI"/>
                <w:color w:val="212121"/>
                <w:shd w:val="clear" w:color="auto" w:fill="FFFFFF"/>
              </w:rPr>
              <w:t>637429</w:t>
            </w:r>
          </w:p>
        </w:tc>
      </w:tr>
      <w:tr w:rsidR="003B2263" w14:paraId="776FE51D" w14:textId="77777777" w:rsidTr="00587810">
        <w:trPr>
          <w:trHeight w:val="78"/>
        </w:trPr>
        <w:tc>
          <w:tcPr>
            <w:tcW w:w="1278" w:type="dxa"/>
            <w:vMerge/>
          </w:tcPr>
          <w:p w14:paraId="14B99A5F" w14:textId="77777777" w:rsidR="003B2263" w:rsidRDefault="003B2263" w:rsidP="006B1432">
            <w:pPr>
              <w:jc w:val="center"/>
            </w:pPr>
          </w:p>
        </w:tc>
        <w:tc>
          <w:tcPr>
            <w:tcW w:w="2250" w:type="dxa"/>
            <w:vMerge/>
          </w:tcPr>
          <w:p w14:paraId="2F63FC70" w14:textId="77777777" w:rsidR="003B2263" w:rsidRPr="00FB21B5" w:rsidRDefault="003B2263" w:rsidP="006B1432">
            <w:pPr>
              <w:jc w:val="center"/>
            </w:pPr>
          </w:p>
        </w:tc>
        <w:tc>
          <w:tcPr>
            <w:tcW w:w="2790" w:type="dxa"/>
          </w:tcPr>
          <w:p w14:paraId="46FECAA7" w14:textId="77777777" w:rsidR="003B2263" w:rsidRDefault="003B2263" w:rsidP="006B1432">
            <w:pPr>
              <w:jc w:val="center"/>
            </w:pPr>
            <w:r w:rsidRPr="00542EAD">
              <w:t>(E)-ferulic acid</w:t>
            </w:r>
            <w:r w:rsidR="00A35288">
              <w:fldChar w:fldCharType="begin" w:fldLock="1"/>
            </w:r>
            <w:r w:rsidR="00EF72A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A35288">
              <w:fldChar w:fldCharType="separate"/>
            </w:r>
            <w:r w:rsidR="00A35288" w:rsidRPr="00A35288">
              <w:rPr>
                <w:noProof/>
                <w:vertAlign w:val="superscript"/>
              </w:rPr>
              <w:t>26</w:t>
            </w:r>
            <w:r w:rsidR="00A35288">
              <w:fldChar w:fldCharType="end"/>
            </w:r>
          </w:p>
          <w:p w14:paraId="29D82AEF" w14:textId="3A78CA89" w:rsidR="0093524F" w:rsidRDefault="0093524F" w:rsidP="006B1432">
            <w:pPr>
              <w:jc w:val="center"/>
            </w:pPr>
          </w:p>
        </w:tc>
        <w:tc>
          <w:tcPr>
            <w:tcW w:w="2160" w:type="dxa"/>
          </w:tcPr>
          <w:p w14:paraId="64F3C8EC" w14:textId="77777777" w:rsidR="003B2263" w:rsidRDefault="003B2263" w:rsidP="006B1432">
            <w:pPr>
              <w:jc w:val="center"/>
            </w:pPr>
            <w:r>
              <w:rPr>
                <w:rFonts w:ascii="Segoe UI" w:hAnsi="Segoe UI" w:cs="Segoe UI"/>
                <w:color w:val="212121"/>
                <w:shd w:val="clear" w:color="auto" w:fill="FFFFFF"/>
              </w:rPr>
              <w:t>445858</w:t>
            </w:r>
          </w:p>
        </w:tc>
      </w:tr>
      <w:tr w:rsidR="003B2263" w14:paraId="4E973B2C" w14:textId="77777777" w:rsidTr="00587810">
        <w:trPr>
          <w:trHeight w:val="78"/>
        </w:trPr>
        <w:tc>
          <w:tcPr>
            <w:tcW w:w="1278" w:type="dxa"/>
            <w:vMerge/>
          </w:tcPr>
          <w:p w14:paraId="1AB59282" w14:textId="77777777" w:rsidR="003B2263" w:rsidRDefault="003B2263" w:rsidP="006B1432">
            <w:pPr>
              <w:jc w:val="center"/>
            </w:pPr>
          </w:p>
        </w:tc>
        <w:tc>
          <w:tcPr>
            <w:tcW w:w="2250" w:type="dxa"/>
            <w:vMerge/>
          </w:tcPr>
          <w:p w14:paraId="42C23A33" w14:textId="77777777" w:rsidR="003B2263" w:rsidRPr="00FB21B5" w:rsidRDefault="003B2263" w:rsidP="006B1432">
            <w:pPr>
              <w:jc w:val="center"/>
            </w:pPr>
          </w:p>
        </w:tc>
        <w:tc>
          <w:tcPr>
            <w:tcW w:w="2790" w:type="dxa"/>
          </w:tcPr>
          <w:p w14:paraId="25853015" w14:textId="77777777" w:rsidR="003B2263" w:rsidRDefault="003B2263" w:rsidP="006B1432">
            <w:pPr>
              <w:jc w:val="center"/>
            </w:pPr>
            <w:r w:rsidRPr="00542EAD">
              <w:t>(Z)-ferulic acid</w:t>
            </w:r>
            <w:r w:rsidR="00EF72A8">
              <w:fldChar w:fldCharType="begin" w:fldLock="1"/>
            </w:r>
            <w:r w:rsidR="00EF72A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F72A8">
              <w:fldChar w:fldCharType="separate"/>
            </w:r>
            <w:r w:rsidR="00EF72A8" w:rsidRPr="00EF72A8">
              <w:rPr>
                <w:noProof/>
                <w:vertAlign w:val="superscript"/>
              </w:rPr>
              <w:t>26</w:t>
            </w:r>
            <w:r w:rsidR="00EF72A8">
              <w:fldChar w:fldCharType="end"/>
            </w:r>
          </w:p>
          <w:p w14:paraId="303FA07A" w14:textId="37B13D30" w:rsidR="0093524F" w:rsidRDefault="0093524F" w:rsidP="006B1432">
            <w:pPr>
              <w:jc w:val="center"/>
            </w:pPr>
          </w:p>
        </w:tc>
        <w:tc>
          <w:tcPr>
            <w:tcW w:w="2160" w:type="dxa"/>
          </w:tcPr>
          <w:p w14:paraId="13FC3C05" w14:textId="77777777" w:rsidR="003B2263" w:rsidRDefault="003B2263" w:rsidP="006B1432">
            <w:pPr>
              <w:jc w:val="center"/>
            </w:pPr>
            <w:r>
              <w:rPr>
                <w:rFonts w:ascii="Segoe UI" w:hAnsi="Segoe UI" w:cs="Segoe UI"/>
                <w:color w:val="212121"/>
                <w:shd w:val="clear" w:color="auto" w:fill="FFFFFF"/>
              </w:rPr>
              <w:t>1548883</w:t>
            </w:r>
          </w:p>
        </w:tc>
      </w:tr>
      <w:tr w:rsidR="003B2263" w14:paraId="33DE4196" w14:textId="77777777" w:rsidTr="00587810">
        <w:trPr>
          <w:trHeight w:val="78"/>
        </w:trPr>
        <w:tc>
          <w:tcPr>
            <w:tcW w:w="1278" w:type="dxa"/>
            <w:vMerge/>
          </w:tcPr>
          <w:p w14:paraId="1AC5D909" w14:textId="77777777" w:rsidR="003B2263" w:rsidRDefault="003B2263" w:rsidP="006B1432">
            <w:pPr>
              <w:jc w:val="center"/>
            </w:pPr>
          </w:p>
        </w:tc>
        <w:tc>
          <w:tcPr>
            <w:tcW w:w="2250" w:type="dxa"/>
            <w:vMerge/>
          </w:tcPr>
          <w:p w14:paraId="3323DDC6" w14:textId="77777777" w:rsidR="003B2263" w:rsidRPr="00FB21B5" w:rsidRDefault="003B2263" w:rsidP="006B1432">
            <w:pPr>
              <w:jc w:val="center"/>
            </w:pPr>
          </w:p>
        </w:tc>
        <w:tc>
          <w:tcPr>
            <w:tcW w:w="2790" w:type="dxa"/>
          </w:tcPr>
          <w:p w14:paraId="6794D9BE" w14:textId="77777777" w:rsidR="003B2263" w:rsidRDefault="003B2263" w:rsidP="006B1432">
            <w:pPr>
              <w:jc w:val="center"/>
            </w:pPr>
            <w:r w:rsidRPr="00542EAD">
              <w:t>vanillic acid</w:t>
            </w:r>
            <w:r w:rsidR="00EF72A8">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F72A8">
              <w:fldChar w:fldCharType="separate"/>
            </w:r>
            <w:r w:rsidR="00EF72A8" w:rsidRPr="00EF72A8">
              <w:rPr>
                <w:noProof/>
                <w:vertAlign w:val="superscript"/>
              </w:rPr>
              <w:t>26</w:t>
            </w:r>
            <w:r w:rsidR="00EF72A8">
              <w:fldChar w:fldCharType="end"/>
            </w:r>
          </w:p>
          <w:p w14:paraId="01FFD4EB" w14:textId="019260B6" w:rsidR="0093524F" w:rsidRDefault="0093524F" w:rsidP="006B1432">
            <w:pPr>
              <w:jc w:val="center"/>
            </w:pPr>
          </w:p>
        </w:tc>
        <w:tc>
          <w:tcPr>
            <w:tcW w:w="2160" w:type="dxa"/>
          </w:tcPr>
          <w:p w14:paraId="4E97E2A2" w14:textId="77777777" w:rsidR="003B2263" w:rsidRDefault="003B2263" w:rsidP="006B1432">
            <w:pPr>
              <w:jc w:val="center"/>
            </w:pPr>
            <w:r>
              <w:rPr>
                <w:rFonts w:ascii="Segoe UI" w:hAnsi="Segoe UI" w:cs="Segoe UI"/>
                <w:color w:val="212121"/>
                <w:shd w:val="clear" w:color="auto" w:fill="FFFFFF"/>
              </w:rPr>
              <w:t>8468</w:t>
            </w:r>
          </w:p>
        </w:tc>
      </w:tr>
      <w:tr w:rsidR="003B2263" w14:paraId="6222988A" w14:textId="77777777" w:rsidTr="00587810">
        <w:trPr>
          <w:trHeight w:val="78"/>
        </w:trPr>
        <w:tc>
          <w:tcPr>
            <w:tcW w:w="1278" w:type="dxa"/>
            <w:vMerge/>
          </w:tcPr>
          <w:p w14:paraId="7086F513" w14:textId="77777777" w:rsidR="003B2263" w:rsidRDefault="003B2263" w:rsidP="006B1432">
            <w:pPr>
              <w:jc w:val="center"/>
            </w:pPr>
          </w:p>
        </w:tc>
        <w:tc>
          <w:tcPr>
            <w:tcW w:w="2250" w:type="dxa"/>
            <w:vMerge/>
          </w:tcPr>
          <w:p w14:paraId="0474D517" w14:textId="77777777" w:rsidR="003B2263" w:rsidRPr="00FB21B5" w:rsidRDefault="003B2263" w:rsidP="006B1432">
            <w:pPr>
              <w:jc w:val="center"/>
            </w:pPr>
          </w:p>
        </w:tc>
        <w:tc>
          <w:tcPr>
            <w:tcW w:w="2790" w:type="dxa"/>
          </w:tcPr>
          <w:p w14:paraId="3B4D7C77" w14:textId="77777777" w:rsidR="003B2263" w:rsidRDefault="003B2263" w:rsidP="006B1432">
            <w:pPr>
              <w:jc w:val="center"/>
            </w:pPr>
            <w:r w:rsidRPr="00542EAD">
              <w:t>p-cyme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111F7826" w14:textId="54722DA2" w:rsidR="0093524F" w:rsidRDefault="0093524F" w:rsidP="006B1432">
            <w:pPr>
              <w:jc w:val="center"/>
            </w:pPr>
          </w:p>
        </w:tc>
        <w:tc>
          <w:tcPr>
            <w:tcW w:w="2160" w:type="dxa"/>
          </w:tcPr>
          <w:p w14:paraId="7F510465" w14:textId="77777777" w:rsidR="003B2263" w:rsidRDefault="003B2263" w:rsidP="006B1432">
            <w:pPr>
              <w:jc w:val="center"/>
            </w:pPr>
            <w:r>
              <w:rPr>
                <w:rFonts w:ascii="Segoe UI" w:hAnsi="Segoe UI" w:cs="Segoe UI"/>
                <w:color w:val="212121"/>
                <w:shd w:val="clear" w:color="auto" w:fill="FFFFFF"/>
              </w:rPr>
              <w:t>7463</w:t>
            </w:r>
          </w:p>
        </w:tc>
      </w:tr>
      <w:tr w:rsidR="003B2263" w14:paraId="12454A31" w14:textId="77777777" w:rsidTr="00587810">
        <w:trPr>
          <w:trHeight w:val="78"/>
        </w:trPr>
        <w:tc>
          <w:tcPr>
            <w:tcW w:w="1278" w:type="dxa"/>
            <w:vMerge/>
          </w:tcPr>
          <w:p w14:paraId="6442DE17" w14:textId="77777777" w:rsidR="003B2263" w:rsidRDefault="003B2263" w:rsidP="006B1432">
            <w:pPr>
              <w:jc w:val="center"/>
            </w:pPr>
          </w:p>
        </w:tc>
        <w:tc>
          <w:tcPr>
            <w:tcW w:w="2250" w:type="dxa"/>
            <w:vMerge/>
          </w:tcPr>
          <w:p w14:paraId="744F1123" w14:textId="77777777" w:rsidR="003B2263" w:rsidRPr="00FB21B5" w:rsidRDefault="003B2263" w:rsidP="006B1432">
            <w:pPr>
              <w:jc w:val="center"/>
            </w:pPr>
          </w:p>
        </w:tc>
        <w:tc>
          <w:tcPr>
            <w:tcW w:w="2790" w:type="dxa"/>
          </w:tcPr>
          <w:p w14:paraId="48BD13CD" w14:textId="77777777" w:rsidR="003B2263" w:rsidRDefault="003B2263" w:rsidP="006B1432">
            <w:pPr>
              <w:jc w:val="center"/>
            </w:pPr>
            <w:r w:rsidRPr="00542EAD">
              <w:t>m-cyme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1851646D" w14:textId="26ACA830" w:rsidR="0093524F" w:rsidRDefault="0093524F" w:rsidP="006B1432">
            <w:pPr>
              <w:jc w:val="center"/>
            </w:pPr>
          </w:p>
        </w:tc>
        <w:tc>
          <w:tcPr>
            <w:tcW w:w="2160" w:type="dxa"/>
          </w:tcPr>
          <w:p w14:paraId="0586750E" w14:textId="77777777" w:rsidR="003B2263" w:rsidRDefault="003B2263" w:rsidP="006B1432">
            <w:pPr>
              <w:jc w:val="center"/>
            </w:pPr>
            <w:r>
              <w:rPr>
                <w:rFonts w:ascii="Segoe UI" w:hAnsi="Segoe UI" w:cs="Segoe UI"/>
                <w:color w:val="212121"/>
                <w:shd w:val="clear" w:color="auto" w:fill="FFFFFF"/>
              </w:rPr>
              <w:t>10812</w:t>
            </w:r>
          </w:p>
        </w:tc>
      </w:tr>
      <w:tr w:rsidR="003B2263" w14:paraId="3A60C0AE" w14:textId="77777777" w:rsidTr="00587810">
        <w:trPr>
          <w:trHeight w:val="78"/>
        </w:trPr>
        <w:tc>
          <w:tcPr>
            <w:tcW w:w="1278" w:type="dxa"/>
            <w:vMerge/>
          </w:tcPr>
          <w:p w14:paraId="073C04CF" w14:textId="77777777" w:rsidR="003B2263" w:rsidRDefault="003B2263" w:rsidP="006B1432">
            <w:pPr>
              <w:jc w:val="center"/>
            </w:pPr>
          </w:p>
        </w:tc>
        <w:tc>
          <w:tcPr>
            <w:tcW w:w="2250" w:type="dxa"/>
            <w:vMerge/>
          </w:tcPr>
          <w:p w14:paraId="249125DC" w14:textId="77777777" w:rsidR="003B2263" w:rsidRPr="00FB21B5" w:rsidRDefault="003B2263" w:rsidP="006B1432">
            <w:pPr>
              <w:jc w:val="center"/>
            </w:pPr>
          </w:p>
        </w:tc>
        <w:tc>
          <w:tcPr>
            <w:tcW w:w="2790" w:type="dxa"/>
          </w:tcPr>
          <w:p w14:paraId="5269FFDB" w14:textId="77777777" w:rsidR="003B2263" w:rsidRDefault="003B2263" w:rsidP="006B1432">
            <w:pPr>
              <w:jc w:val="center"/>
            </w:pPr>
            <w:r>
              <w:t>beta</w:t>
            </w:r>
            <w:r w:rsidRPr="00542EAD">
              <w:t>-phellandre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6F662649" w14:textId="18AD7B90" w:rsidR="0093524F" w:rsidRDefault="0093524F" w:rsidP="006B1432">
            <w:pPr>
              <w:jc w:val="center"/>
            </w:pPr>
          </w:p>
        </w:tc>
        <w:tc>
          <w:tcPr>
            <w:tcW w:w="2160" w:type="dxa"/>
          </w:tcPr>
          <w:p w14:paraId="3CD7B5A8" w14:textId="77777777" w:rsidR="003B2263" w:rsidRDefault="003B2263" w:rsidP="006B1432">
            <w:pPr>
              <w:jc w:val="center"/>
            </w:pPr>
            <w:r>
              <w:rPr>
                <w:rFonts w:ascii="Segoe UI" w:hAnsi="Segoe UI" w:cs="Segoe UI"/>
                <w:color w:val="212121"/>
                <w:shd w:val="clear" w:color="auto" w:fill="FFFFFF"/>
              </w:rPr>
              <w:t>11142</w:t>
            </w:r>
          </w:p>
        </w:tc>
      </w:tr>
      <w:tr w:rsidR="003B2263" w14:paraId="4DF5AB6F" w14:textId="77777777" w:rsidTr="00587810">
        <w:trPr>
          <w:trHeight w:val="78"/>
        </w:trPr>
        <w:tc>
          <w:tcPr>
            <w:tcW w:w="1278" w:type="dxa"/>
            <w:vMerge/>
          </w:tcPr>
          <w:p w14:paraId="2CCC941A" w14:textId="77777777" w:rsidR="003B2263" w:rsidRDefault="003B2263" w:rsidP="006B1432">
            <w:pPr>
              <w:jc w:val="center"/>
            </w:pPr>
          </w:p>
        </w:tc>
        <w:tc>
          <w:tcPr>
            <w:tcW w:w="2250" w:type="dxa"/>
            <w:vMerge/>
          </w:tcPr>
          <w:p w14:paraId="3F5A6876" w14:textId="77777777" w:rsidR="003B2263" w:rsidRPr="00FB21B5" w:rsidRDefault="003B2263" w:rsidP="006B1432">
            <w:pPr>
              <w:jc w:val="center"/>
            </w:pPr>
          </w:p>
        </w:tc>
        <w:tc>
          <w:tcPr>
            <w:tcW w:w="2790" w:type="dxa"/>
          </w:tcPr>
          <w:p w14:paraId="7838803E" w14:textId="77777777" w:rsidR="003B2263" w:rsidRDefault="003B2263" w:rsidP="006B1432">
            <w:pPr>
              <w:jc w:val="center"/>
            </w:pPr>
            <w:r w:rsidRPr="00542EAD">
              <w:t>p-mentha-1,4(8)-die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0A66477E" w14:textId="47894568" w:rsidR="0093524F" w:rsidRDefault="0093524F" w:rsidP="006B1432">
            <w:pPr>
              <w:jc w:val="center"/>
            </w:pPr>
          </w:p>
        </w:tc>
        <w:tc>
          <w:tcPr>
            <w:tcW w:w="2160" w:type="dxa"/>
          </w:tcPr>
          <w:p w14:paraId="10D17156" w14:textId="77777777" w:rsidR="003B2263" w:rsidRDefault="003B2263" w:rsidP="006B1432">
            <w:pPr>
              <w:jc w:val="center"/>
            </w:pPr>
            <w:r>
              <w:rPr>
                <w:rFonts w:ascii="Segoe UI" w:hAnsi="Segoe UI" w:cs="Segoe UI"/>
                <w:color w:val="212121"/>
                <w:shd w:val="clear" w:color="auto" w:fill="FFFFFF"/>
              </w:rPr>
              <w:t>11463</w:t>
            </w:r>
          </w:p>
        </w:tc>
      </w:tr>
      <w:tr w:rsidR="003B2263" w14:paraId="0E34A8B8" w14:textId="77777777" w:rsidTr="00587810">
        <w:trPr>
          <w:trHeight w:val="78"/>
        </w:trPr>
        <w:tc>
          <w:tcPr>
            <w:tcW w:w="1278" w:type="dxa"/>
            <w:vMerge/>
          </w:tcPr>
          <w:p w14:paraId="64BEAE31" w14:textId="77777777" w:rsidR="003B2263" w:rsidRDefault="003B2263" w:rsidP="006B1432">
            <w:pPr>
              <w:jc w:val="center"/>
            </w:pPr>
          </w:p>
        </w:tc>
        <w:tc>
          <w:tcPr>
            <w:tcW w:w="2250" w:type="dxa"/>
            <w:vMerge/>
          </w:tcPr>
          <w:p w14:paraId="022D8B16" w14:textId="77777777" w:rsidR="003B2263" w:rsidRPr="00FB21B5" w:rsidRDefault="003B2263" w:rsidP="006B1432">
            <w:pPr>
              <w:jc w:val="center"/>
            </w:pPr>
          </w:p>
        </w:tc>
        <w:tc>
          <w:tcPr>
            <w:tcW w:w="2790" w:type="dxa"/>
          </w:tcPr>
          <w:p w14:paraId="5B67DB55" w14:textId="77777777" w:rsidR="003B2263" w:rsidRDefault="003B2263" w:rsidP="006B1432">
            <w:pPr>
              <w:jc w:val="center"/>
            </w:pPr>
            <w:r w:rsidRPr="00542EAD">
              <w:t>thym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283D7315" w14:textId="2A9CC615" w:rsidR="0093524F" w:rsidRDefault="0093524F" w:rsidP="006B1432">
            <w:pPr>
              <w:jc w:val="center"/>
            </w:pPr>
          </w:p>
        </w:tc>
        <w:tc>
          <w:tcPr>
            <w:tcW w:w="2160" w:type="dxa"/>
          </w:tcPr>
          <w:p w14:paraId="5874A6ED" w14:textId="77777777" w:rsidR="003B2263" w:rsidRDefault="003B2263" w:rsidP="006B1432">
            <w:pPr>
              <w:jc w:val="center"/>
            </w:pPr>
            <w:r>
              <w:rPr>
                <w:rFonts w:ascii="Segoe UI" w:hAnsi="Segoe UI" w:cs="Segoe UI"/>
                <w:color w:val="212121"/>
                <w:shd w:val="clear" w:color="auto" w:fill="FFFFFF"/>
              </w:rPr>
              <w:t>6989</w:t>
            </w:r>
          </w:p>
        </w:tc>
      </w:tr>
      <w:tr w:rsidR="003B2263" w14:paraId="56562537" w14:textId="77777777" w:rsidTr="00587810">
        <w:trPr>
          <w:trHeight w:val="78"/>
        </w:trPr>
        <w:tc>
          <w:tcPr>
            <w:tcW w:w="1278" w:type="dxa"/>
            <w:vMerge/>
          </w:tcPr>
          <w:p w14:paraId="15394D6C" w14:textId="77777777" w:rsidR="003B2263" w:rsidRDefault="003B2263" w:rsidP="006B1432">
            <w:pPr>
              <w:jc w:val="center"/>
            </w:pPr>
          </w:p>
        </w:tc>
        <w:tc>
          <w:tcPr>
            <w:tcW w:w="2250" w:type="dxa"/>
            <w:vMerge/>
          </w:tcPr>
          <w:p w14:paraId="525BF303" w14:textId="77777777" w:rsidR="003B2263" w:rsidRPr="00FB21B5" w:rsidRDefault="003B2263" w:rsidP="006B1432">
            <w:pPr>
              <w:jc w:val="center"/>
            </w:pPr>
          </w:p>
        </w:tc>
        <w:tc>
          <w:tcPr>
            <w:tcW w:w="2790" w:type="dxa"/>
          </w:tcPr>
          <w:p w14:paraId="1AB77E8E" w14:textId="77777777" w:rsidR="003B2263" w:rsidRDefault="003B2263" w:rsidP="006B1432">
            <w:pPr>
              <w:jc w:val="center"/>
            </w:pPr>
            <w:r w:rsidRPr="00542EAD">
              <w:t>menth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2C869E92" w14:textId="3A564590" w:rsidR="0093524F" w:rsidRDefault="0093524F" w:rsidP="006B1432">
            <w:pPr>
              <w:jc w:val="center"/>
            </w:pPr>
          </w:p>
        </w:tc>
        <w:tc>
          <w:tcPr>
            <w:tcW w:w="2160" w:type="dxa"/>
          </w:tcPr>
          <w:p w14:paraId="437E10C5" w14:textId="77777777" w:rsidR="003B2263" w:rsidRDefault="003B2263" w:rsidP="006B1432">
            <w:pPr>
              <w:jc w:val="center"/>
            </w:pPr>
            <w:r>
              <w:rPr>
                <w:rFonts w:ascii="Segoe UI" w:hAnsi="Segoe UI" w:cs="Segoe UI"/>
                <w:color w:val="212121"/>
                <w:shd w:val="clear" w:color="auto" w:fill="FFFFFF"/>
              </w:rPr>
              <w:t>1254</w:t>
            </w:r>
          </w:p>
        </w:tc>
      </w:tr>
      <w:tr w:rsidR="003B2263" w14:paraId="4052AD03" w14:textId="77777777" w:rsidTr="00587810">
        <w:trPr>
          <w:trHeight w:val="665"/>
        </w:trPr>
        <w:tc>
          <w:tcPr>
            <w:tcW w:w="1278" w:type="dxa"/>
            <w:vMerge/>
          </w:tcPr>
          <w:p w14:paraId="41DE8C0B" w14:textId="77777777" w:rsidR="003B2263" w:rsidRDefault="003B2263" w:rsidP="006B1432">
            <w:pPr>
              <w:jc w:val="center"/>
            </w:pPr>
          </w:p>
        </w:tc>
        <w:tc>
          <w:tcPr>
            <w:tcW w:w="2250" w:type="dxa"/>
            <w:vMerge/>
          </w:tcPr>
          <w:p w14:paraId="11AF4C67" w14:textId="77777777" w:rsidR="003B2263" w:rsidRPr="00FB21B5" w:rsidRDefault="003B2263" w:rsidP="006B1432">
            <w:pPr>
              <w:jc w:val="center"/>
            </w:pPr>
          </w:p>
        </w:tc>
        <w:tc>
          <w:tcPr>
            <w:tcW w:w="2790" w:type="dxa"/>
          </w:tcPr>
          <w:p w14:paraId="77ACDE5E" w14:textId="77777777" w:rsidR="003B2263" w:rsidRDefault="003B2263" w:rsidP="006B1432">
            <w:pPr>
              <w:jc w:val="center"/>
            </w:pPr>
            <w:r w:rsidRPr="00542EAD">
              <w:t>1,3,8-paramenthatrie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0D12CD0F" w14:textId="0C7ECDE1" w:rsidR="0093524F" w:rsidRDefault="0093524F" w:rsidP="006B1432">
            <w:pPr>
              <w:jc w:val="center"/>
            </w:pPr>
          </w:p>
        </w:tc>
        <w:tc>
          <w:tcPr>
            <w:tcW w:w="2160" w:type="dxa"/>
          </w:tcPr>
          <w:p w14:paraId="2551706C" w14:textId="77777777" w:rsidR="003B2263" w:rsidRDefault="003B2263" w:rsidP="006B1432">
            <w:pPr>
              <w:jc w:val="center"/>
            </w:pPr>
            <w:r>
              <w:rPr>
                <w:rFonts w:ascii="Segoe UI" w:hAnsi="Segoe UI" w:cs="Segoe UI"/>
                <w:color w:val="212121"/>
                <w:shd w:val="clear" w:color="auto" w:fill="FFFFFF"/>
              </w:rPr>
              <w:t>176983</w:t>
            </w:r>
          </w:p>
        </w:tc>
      </w:tr>
      <w:tr w:rsidR="003B2263" w14:paraId="3F7542A9" w14:textId="77777777" w:rsidTr="00587810">
        <w:trPr>
          <w:trHeight w:val="557"/>
        </w:trPr>
        <w:tc>
          <w:tcPr>
            <w:tcW w:w="1278" w:type="dxa"/>
            <w:vMerge/>
          </w:tcPr>
          <w:p w14:paraId="3EC41465" w14:textId="77777777" w:rsidR="003B2263" w:rsidRDefault="003B2263" w:rsidP="006B1432">
            <w:pPr>
              <w:jc w:val="center"/>
            </w:pPr>
          </w:p>
        </w:tc>
        <w:tc>
          <w:tcPr>
            <w:tcW w:w="2250" w:type="dxa"/>
            <w:vMerge/>
          </w:tcPr>
          <w:p w14:paraId="034F4B66" w14:textId="77777777" w:rsidR="003B2263" w:rsidRPr="00FB21B5" w:rsidRDefault="003B2263" w:rsidP="006B1432">
            <w:pPr>
              <w:jc w:val="center"/>
            </w:pPr>
          </w:p>
        </w:tc>
        <w:tc>
          <w:tcPr>
            <w:tcW w:w="2790" w:type="dxa"/>
          </w:tcPr>
          <w:p w14:paraId="2FA51396" w14:textId="77777777" w:rsidR="003B2263" w:rsidRDefault="003B2263" w:rsidP="006B1432">
            <w:pPr>
              <w:jc w:val="center"/>
            </w:pPr>
            <w:r w:rsidRPr="005F608A">
              <w:t>p-methylacetophen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140C4054" w14:textId="3DDBADBD" w:rsidR="0093524F" w:rsidRDefault="0093524F" w:rsidP="006B1432">
            <w:pPr>
              <w:jc w:val="center"/>
            </w:pPr>
          </w:p>
        </w:tc>
        <w:tc>
          <w:tcPr>
            <w:tcW w:w="2160" w:type="dxa"/>
          </w:tcPr>
          <w:p w14:paraId="350C99CE" w14:textId="77777777" w:rsidR="003B2263" w:rsidRDefault="003B2263" w:rsidP="006B1432">
            <w:pPr>
              <w:jc w:val="center"/>
            </w:pPr>
            <w:r>
              <w:rPr>
                <w:rFonts w:ascii="Segoe UI" w:hAnsi="Segoe UI" w:cs="Segoe UI"/>
                <w:color w:val="212121"/>
                <w:shd w:val="clear" w:color="auto" w:fill="FFFFFF"/>
              </w:rPr>
              <w:t>8500</w:t>
            </w:r>
          </w:p>
        </w:tc>
      </w:tr>
      <w:tr w:rsidR="003B2263" w14:paraId="67DD7EEA" w14:textId="77777777" w:rsidTr="00587810">
        <w:trPr>
          <w:trHeight w:val="78"/>
        </w:trPr>
        <w:tc>
          <w:tcPr>
            <w:tcW w:w="1278" w:type="dxa"/>
            <w:vMerge/>
          </w:tcPr>
          <w:p w14:paraId="108B2A89" w14:textId="77777777" w:rsidR="003B2263" w:rsidRDefault="003B2263" w:rsidP="006B1432">
            <w:pPr>
              <w:jc w:val="center"/>
            </w:pPr>
          </w:p>
        </w:tc>
        <w:tc>
          <w:tcPr>
            <w:tcW w:w="2250" w:type="dxa"/>
            <w:vMerge/>
          </w:tcPr>
          <w:p w14:paraId="45EB74C7" w14:textId="77777777" w:rsidR="003B2263" w:rsidRPr="00FB21B5" w:rsidRDefault="003B2263" w:rsidP="006B1432">
            <w:pPr>
              <w:jc w:val="center"/>
            </w:pPr>
          </w:p>
        </w:tc>
        <w:tc>
          <w:tcPr>
            <w:tcW w:w="2790" w:type="dxa"/>
          </w:tcPr>
          <w:p w14:paraId="29AB21D2" w14:textId="77777777" w:rsidR="003B2263" w:rsidRDefault="003B2263" w:rsidP="006B1432">
            <w:pPr>
              <w:jc w:val="center"/>
            </w:pPr>
            <w:r w:rsidRPr="005F608A">
              <w:t>piperit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74EBDA2B" w14:textId="6AED38DB" w:rsidR="0093524F" w:rsidRDefault="0093524F" w:rsidP="006B1432">
            <w:pPr>
              <w:jc w:val="center"/>
            </w:pPr>
          </w:p>
        </w:tc>
        <w:tc>
          <w:tcPr>
            <w:tcW w:w="2160" w:type="dxa"/>
          </w:tcPr>
          <w:p w14:paraId="171DA8B2" w14:textId="77777777" w:rsidR="003B2263" w:rsidRDefault="003B2263" w:rsidP="006B1432">
            <w:pPr>
              <w:jc w:val="center"/>
            </w:pPr>
            <w:r>
              <w:rPr>
                <w:rFonts w:ascii="Segoe UI" w:hAnsi="Segoe UI" w:cs="Segoe UI"/>
                <w:color w:val="212121"/>
                <w:shd w:val="clear" w:color="auto" w:fill="FFFFFF"/>
              </w:rPr>
              <w:t>6987</w:t>
            </w:r>
          </w:p>
        </w:tc>
      </w:tr>
      <w:tr w:rsidR="003B2263" w14:paraId="03B741E5" w14:textId="77777777" w:rsidTr="00587810">
        <w:trPr>
          <w:trHeight w:val="78"/>
        </w:trPr>
        <w:tc>
          <w:tcPr>
            <w:tcW w:w="1278" w:type="dxa"/>
            <w:vMerge/>
          </w:tcPr>
          <w:p w14:paraId="375AD770" w14:textId="77777777" w:rsidR="003B2263" w:rsidRDefault="003B2263" w:rsidP="006B1432">
            <w:pPr>
              <w:jc w:val="center"/>
            </w:pPr>
          </w:p>
        </w:tc>
        <w:tc>
          <w:tcPr>
            <w:tcW w:w="2250" w:type="dxa"/>
            <w:vMerge/>
          </w:tcPr>
          <w:p w14:paraId="3307A3E7" w14:textId="77777777" w:rsidR="003B2263" w:rsidRPr="00FB21B5" w:rsidRDefault="003B2263" w:rsidP="006B1432">
            <w:pPr>
              <w:jc w:val="center"/>
            </w:pPr>
          </w:p>
        </w:tc>
        <w:tc>
          <w:tcPr>
            <w:tcW w:w="2790" w:type="dxa"/>
          </w:tcPr>
          <w:p w14:paraId="39655571" w14:textId="77777777" w:rsidR="003B2263" w:rsidRDefault="003B2263" w:rsidP="006B1432">
            <w:pPr>
              <w:jc w:val="center"/>
            </w:pPr>
            <w:r w:rsidRPr="005F608A">
              <w:t>piperitone epoxid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4727A1F2" w14:textId="253D3D4C" w:rsidR="0093524F" w:rsidRDefault="0093524F" w:rsidP="006B1432">
            <w:pPr>
              <w:jc w:val="center"/>
            </w:pPr>
          </w:p>
        </w:tc>
        <w:tc>
          <w:tcPr>
            <w:tcW w:w="2160" w:type="dxa"/>
          </w:tcPr>
          <w:p w14:paraId="567C9043" w14:textId="77777777" w:rsidR="003B2263" w:rsidRDefault="003B2263" w:rsidP="006B1432">
            <w:pPr>
              <w:jc w:val="center"/>
            </w:pPr>
            <w:r>
              <w:rPr>
                <w:rFonts w:ascii="Segoe UI" w:hAnsi="Segoe UI" w:cs="Segoe UI"/>
                <w:color w:val="212121"/>
                <w:shd w:val="clear" w:color="auto" w:fill="FFFFFF"/>
              </w:rPr>
              <w:t>12492569</w:t>
            </w:r>
          </w:p>
        </w:tc>
      </w:tr>
      <w:tr w:rsidR="003B2263" w14:paraId="3EA6DF78" w14:textId="77777777" w:rsidTr="00587810">
        <w:trPr>
          <w:trHeight w:val="78"/>
        </w:trPr>
        <w:tc>
          <w:tcPr>
            <w:tcW w:w="1278" w:type="dxa"/>
            <w:vMerge/>
          </w:tcPr>
          <w:p w14:paraId="2867A2B8" w14:textId="77777777" w:rsidR="003B2263" w:rsidRDefault="003B2263" w:rsidP="006B1432">
            <w:pPr>
              <w:jc w:val="center"/>
            </w:pPr>
          </w:p>
        </w:tc>
        <w:tc>
          <w:tcPr>
            <w:tcW w:w="2250" w:type="dxa"/>
            <w:vMerge/>
          </w:tcPr>
          <w:p w14:paraId="2ADA2CFC" w14:textId="77777777" w:rsidR="003B2263" w:rsidRPr="00FB21B5" w:rsidRDefault="003B2263" w:rsidP="006B1432">
            <w:pPr>
              <w:jc w:val="center"/>
            </w:pPr>
          </w:p>
        </w:tc>
        <w:tc>
          <w:tcPr>
            <w:tcW w:w="2790" w:type="dxa"/>
          </w:tcPr>
          <w:p w14:paraId="2971FEFD" w14:textId="77777777" w:rsidR="003B2263" w:rsidRDefault="003B2263" w:rsidP="006B1432">
            <w:pPr>
              <w:jc w:val="center"/>
            </w:pPr>
            <w:r w:rsidRPr="005F608A">
              <w:t>teresantal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0EFC859C" w14:textId="7F8B98CD" w:rsidR="0093524F" w:rsidRDefault="0093524F" w:rsidP="006B1432">
            <w:pPr>
              <w:jc w:val="center"/>
            </w:pPr>
          </w:p>
        </w:tc>
        <w:tc>
          <w:tcPr>
            <w:tcW w:w="2160" w:type="dxa"/>
          </w:tcPr>
          <w:p w14:paraId="089E5EC8" w14:textId="77777777" w:rsidR="003B2263" w:rsidRDefault="003B2263" w:rsidP="006B1432">
            <w:pPr>
              <w:jc w:val="center"/>
            </w:pPr>
            <w:r>
              <w:rPr>
                <w:rFonts w:ascii="Segoe UI" w:hAnsi="Segoe UI" w:cs="Segoe UI"/>
                <w:color w:val="212121"/>
                <w:shd w:val="clear" w:color="auto" w:fill="FFFFFF"/>
              </w:rPr>
              <w:t>578221</w:t>
            </w:r>
          </w:p>
        </w:tc>
      </w:tr>
      <w:tr w:rsidR="003B2263" w14:paraId="2C53FBE7" w14:textId="77777777" w:rsidTr="003409A0">
        <w:trPr>
          <w:trHeight w:val="710"/>
        </w:trPr>
        <w:tc>
          <w:tcPr>
            <w:tcW w:w="1278" w:type="dxa"/>
            <w:vMerge/>
          </w:tcPr>
          <w:p w14:paraId="22D7DD01" w14:textId="77777777" w:rsidR="003B2263" w:rsidRDefault="003B2263" w:rsidP="006B1432">
            <w:pPr>
              <w:jc w:val="center"/>
            </w:pPr>
          </w:p>
        </w:tc>
        <w:tc>
          <w:tcPr>
            <w:tcW w:w="2250" w:type="dxa"/>
            <w:vMerge/>
          </w:tcPr>
          <w:p w14:paraId="4E46441B" w14:textId="77777777" w:rsidR="003B2263" w:rsidRPr="00FB21B5" w:rsidRDefault="003B2263" w:rsidP="006B1432">
            <w:pPr>
              <w:jc w:val="center"/>
            </w:pPr>
          </w:p>
        </w:tc>
        <w:tc>
          <w:tcPr>
            <w:tcW w:w="2790" w:type="dxa"/>
          </w:tcPr>
          <w:p w14:paraId="379BFE91" w14:textId="77777777" w:rsidR="003B2263" w:rsidRDefault="003B2263" w:rsidP="006B1432">
            <w:pPr>
              <w:jc w:val="center"/>
            </w:pPr>
            <w:r w:rsidRPr="005F608A">
              <w:t>2-norpinan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78AFAA5A" w14:textId="154FF5F9" w:rsidR="0093524F" w:rsidRDefault="0093524F" w:rsidP="006B1432">
            <w:pPr>
              <w:jc w:val="center"/>
            </w:pPr>
          </w:p>
        </w:tc>
        <w:tc>
          <w:tcPr>
            <w:tcW w:w="2160" w:type="dxa"/>
          </w:tcPr>
          <w:p w14:paraId="06274A24" w14:textId="77777777" w:rsidR="003B2263" w:rsidRDefault="003B2263" w:rsidP="006B1432">
            <w:pPr>
              <w:jc w:val="center"/>
            </w:pPr>
            <w:r>
              <w:rPr>
                <w:rFonts w:ascii="Segoe UI" w:hAnsi="Segoe UI" w:cs="Segoe UI"/>
                <w:color w:val="212121"/>
                <w:shd w:val="clear" w:color="auto" w:fill="FFFFFF"/>
              </w:rPr>
              <w:t>85945</w:t>
            </w:r>
          </w:p>
        </w:tc>
      </w:tr>
      <w:tr w:rsidR="003B2263" w14:paraId="04CFE6C9" w14:textId="77777777" w:rsidTr="003409A0">
        <w:trPr>
          <w:trHeight w:val="602"/>
        </w:trPr>
        <w:tc>
          <w:tcPr>
            <w:tcW w:w="1278" w:type="dxa"/>
            <w:vMerge/>
          </w:tcPr>
          <w:p w14:paraId="2CF3A8EE" w14:textId="77777777" w:rsidR="003B2263" w:rsidRDefault="003B2263" w:rsidP="006B1432">
            <w:pPr>
              <w:jc w:val="center"/>
            </w:pPr>
          </w:p>
        </w:tc>
        <w:tc>
          <w:tcPr>
            <w:tcW w:w="2250" w:type="dxa"/>
            <w:vMerge/>
          </w:tcPr>
          <w:p w14:paraId="1AA48E67" w14:textId="77777777" w:rsidR="003B2263" w:rsidRPr="00FB21B5" w:rsidRDefault="003B2263" w:rsidP="006B1432">
            <w:pPr>
              <w:jc w:val="center"/>
            </w:pPr>
          </w:p>
        </w:tc>
        <w:tc>
          <w:tcPr>
            <w:tcW w:w="2790" w:type="dxa"/>
          </w:tcPr>
          <w:p w14:paraId="6AE8B6D1" w14:textId="77777777" w:rsidR="003B2263" w:rsidRDefault="003B2263" w:rsidP="006B1432">
            <w:pPr>
              <w:jc w:val="center"/>
            </w:pPr>
            <w:r w:rsidRPr="005F608A">
              <w:t>3-bornan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35F7B406" w14:textId="7681C17C" w:rsidR="0093524F" w:rsidRDefault="0093524F" w:rsidP="006B1432">
            <w:pPr>
              <w:jc w:val="center"/>
            </w:pPr>
          </w:p>
        </w:tc>
        <w:tc>
          <w:tcPr>
            <w:tcW w:w="2160" w:type="dxa"/>
          </w:tcPr>
          <w:p w14:paraId="7AC22344" w14:textId="77777777" w:rsidR="003B2263" w:rsidRDefault="003B2263" w:rsidP="006B1432">
            <w:pPr>
              <w:jc w:val="center"/>
            </w:pPr>
            <w:r>
              <w:rPr>
                <w:rFonts w:ascii="Segoe UI" w:hAnsi="Segoe UI" w:cs="Segoe UI"/>
                <w:color w:val="212121"/>
                <w:shd w:val="clear" w:color="auto" w:fill="FFFFFF"/>
              </w:rPr>
              <w:t>23618937</w:t>
            </w:r>
          </w:p>
        </w:tc>
      </w:tr>
      <w:tr w:rsidR="003B2263" w14:paraId="49D61B30" w14:textId="77777777" w:rsidTr="00587810">
        <w:trPr>
          <w:trHeight w:val="467"/>
        </w:trPr>
        <w:tc>
          <w:tcPr>
            <w:tcW w:w="1278" w:type="dxa"/>
            <w:vMerge/>
          </w:tcPr>
          <w:p w14:paraId="36D562E5" w14:textId="77777777" w:rsidR="003B2263" w:rsidRDefault="003B2263" w:rsidP="006B1432">
            <w:pPr>
              <w:jc w:val="center"/>
            </w:pPr>
          </w:p>
        </w:tc>
        <w:tc>
          <w:tcPr>
            <w:tcW w:w="2250" w:type="dxa"/>
            <w:vMerge/>
          </w:tcPr>
          <w:p w14:paraId="333FB5AC" w14:textId="77777777" w:rsidR="003B2263" w:rsidRPr="00FB21B5" w:rsidRDefault="003B2263" w:rsidP="006B1432">
            <w:pPr>
              <w:jc w:val="center"/>
            </w:pPr>
          </w:p>
        </w:tc>
        <w:tc>
          <w:tcPr>
            <w:tcW w:w="2790" w:type="dxa"/>
          </w:tcPr>
          <w:p w14:paraId="16A8FC88" w14:textId="77777777" w:rsidR="003B2263" w:rsidRDefault="003B2263" w:rsidP="006B1432">
            <w:pPr>
              <w:jc w:val="center"/>
            </w:pPr>
            <w:r w:rsidRPr="005F608A">
              <w:t>3,7-dimethyl-6-nonena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2E295017" w14:textId="7CBA6B08" w:rsidR="0093524F" w:rsidRDefault="0093524F" w:rsidP="006B1432">
            <w:pPr>
              <w:jc w:val="center"/>
            </w:pPr>
          </w:p>
        </w:tc>
        <w:tc>
          <w:tcPr>
            <w:tcW w:w="2160" w:type="dxa"/>
          </w:tcPr>
          <w:p w14:paraId="01F25C93" w14:textId="77777777" w:rsidR="003B2263" w:rsidRDefault="003B2263" w:rsidP="006B1432">
            <w:pPr>
              <w:jc w:val="center"/>
            </w:pPr>
            <w:r>
              <w:rPr>
                <w:rFonts w:ascii="Segoe UI" w:hAnsi="Segoe UI" w:cs="Segoe UI"/>
                <w:color w:val="212121"/>
                <w:shd w:val="clear" w:color="auto" w:fill="FFFFFF"/>
              </w:rPr>
              <w:t>543623</w:t>
            </w:r>
          </w:p>
        </w:tc>
      </w:tr>
      <w:tr w:rsidR="003B2263" w14:paraId="614C9826" w14:textId="77777777" w:rsidTr="00587810">
        <w:trPr>
          <w:trHeight w:val="78"/>
        </w:trPr>
        <w:tc>
          <w:tcPr>
            <w:tcW w:w="1278" w:type="dxa"/>
            <w:vMerge/>
          </w:tcPr>
          <w:p w14:paraId="35DDEB97" w14:textId="77777777" w:rsidR="003B2263" w:rsidRDefault="003B2263" w:rsidP="006B1432">
            <w:pPr>
              <w:jc w:val="center"/>
            </w:pPr>
          </w:p>
        </w:tc>
        <w:tc>
          <w:tcPr>
            <w:tcW w:w="2250" w:type="dxa"/>
            <w:vMerge/>
          </w:tcPr>
          <w:p w14:paraId="1DA3C099" w14:textId="77777777" w:rsidR="003B2263" w:rsidRPr="00FB21B5" w:rsidRDefault="003B2263" w:rsidP="006B1432">
            <w:pPr>
              <w:jc w:val="center"/>
            </w:pPr>
          </w:p>
        </w:tc>
        <w:tc>
          <w:tcPr>
            <w:tcW w:w="2790" w:type="dxa"/>
          </w:tcPr>
          <w:p w14:paraId="13230F9A" w14:textId="77777777" w:rsidR="003B2263" w:rsidRDefault="003B2263" w:rsidP="006B1432">
            <w:pPr>
              <w:jc w:val="center"/>
            </w:pPr>
            <w:r w:rsidRPr="005F608A">
              <w:t>Bisacur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2E205EA9" w14:textId="7D0064AC" w:rsidR="003409A0" w:rsidRDefault="003409A0" w:rsidP="006B1432">
            <w:pPr>
              <w:jc w:val="center"/>
            </w:pPr>
          </w:p>
        </w:tc>
        <w:tc>
          <w:tcPr>
            <w:tcW w:w="2160" w:type="dxa"/>
          </w:tcPr>
          <w:p w14:paraId="2ADC5243" w14:textId="77777777" w:rsidR="003B2263" w:rsidRDefault="003B2263" w:rsidP="006B1432">
            <w:pPr>
              <w:jc w:val="center"/>
            </w:pPr>
            <w:r>
              <w:rPr>
                <w:rFonts w:ascii="Segoe UI" w:hAnsi="Segoe UI" w:cs="Segoe UI"/>
                <w:color w:val="212121"/>
                <w:shd w:val="clear" w:color="auto" w:fill="FFFFFF"/>
              </w:rPr>
              <w:t>14287397</w:t>
            </w:r>
          </w:p>
        </w:tc>
      </w:tr>
      <w:tr w:rsidR="003B2263" w14:paraId="2D162719" w14:textId="77777777" w:rsidTr="003409A0">
        <w:trPr>
          <w:trHeight w:val="683"/>
        </w:trPr>
        <w:tc>
          <w:tcPr>
            <w:tcW w:w="1278" w:type="dxa"/>
            <w:vMerge/>
          </w:tcPr>
          <w:p w14:paraId="5275D267" w14:textId="77777777" w:rsidR="003B2263" w:rsidRDefault="003B2263" w:rsidP="006B1432">
            <w:pPr>
              <w:jc w:val="center"/>
            </w:pPr>
          </w:p>
        </w:tc>
        <w:tc>
          <w:tcPr>
            <w:tcW w:w="2250" w:type="dxa"/>
            <w:vMerge/>
          </w:tcPr>
          <w:p w14:paraId="0D15A924" w14:textId="77777777" w:rsidR="003B2263" w:rsidRPr="00FB21B5" w:rsidRDefault="003B2263" w:rsidP="006B1432">
            <w:pPr>
              <w:jc w:val="center"/>
            </w:pPr>
          </w:p>
        </w:tc>
        <w:tc>
          <w:tcPr>
            <w:tcW w:w="2790" w:type="dxa"/>
          </w:tcPr>
          <w:p w14:paraId="2685214F" w14:textId="77777777" w:rsidR="003B2263" w:rsidRDefault="003B2263" w:rsidP="006B1432">
            <w:pPr>
              <w:jc w:val="center"/>
            </w:pPr>
            <w:r w:rsidRPr="005F608A">
              <w:t>Bisacum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130676E3" w14:textId="5320A5CA" w:rsidR="0093524F" w:rsidRDefault="0093524F" w:rsidP="006B1432">
            <w:pPr>
              <w:jc w:val="center"/>
            </w:pPr>
          </w:p>
        </w:tc>
        <w:tc>
          <w:tcPr>
            <w:tcW w:w="2160" w:type="dxa"/>
          </w:tcPr>
          <w:p w14:paraId="7A0BADC4" w14:textId="77777777" w:rsidR="003B2263" w:rsidRDefault="003B2263" w:rsidP="006B1432">
            <w:pPr>
              <w:jc w:val="center"/>
            </w:pPr>
            <w:r>
              <w:rPr>
                <w:rFonts w:ascii="Segoe UI" w:hAnsi="Segoe UI" w:cs="Segoe UI"/>
                <w:color w:val="212121"/>
                <w:shd w:val="clear" w:color="auto" w:fill="FFFFFF"/>
              </w:rPr>
              <w:t>5315469</w:t>
            </w:r>
          </w:p>
        </w:tc>
      </w:tr>
      <w:tr w:rsidR="003B2263" w14:paraId="56C42DE6" w14:textId="77777777" w:rsidTr="00587810">
        <w:trPr>
          <w:trHeight w:val="78"/>
        </w:trPr>
        <w:tc>
          <w:tcPr>
            <w:tcW w:w="1278" w:type="dxa"/>
            <w:vMerge/>
          </w:tcPr>
          <w:p w14:paraId="45E6BD54" w14:textId="77777777" w:rsidR="003B2263" w:rsidRDefault="003B2263" w:rsidP="006B1432">
            <w:pPr>
              <w:jc w:val="center"/>
            </w:pPr>
          </w:p>
        </w:tc>
        <w:tc>
          <w:tcPr>
            <w:tcW w:w="2250" w:type="dxa"/>
            <w:vMerge/>
          </w:tcPr>
          <w:p w14:paraId="3FFA11CA" w14:textId="77777777" w:rsidR="003B2263" w:rsidRPr="00FB21B5" w:rsidRDefault="003B2263" w:rsidP="006B1432">
            <w:pPr>
              <w:jc w:val="center"/>
            </w:pPr>
          </w:p>
        </w:tc>
        <w:tc>
          <w:tcPr>
            <w:tcW w:w="2790" w:type="dxa"/>
          </w:tcPr>
          <w:p w14:paraId="3F85ADB3" w14:textId="77777777" w:rsidR="003B2263" w:rsidRDefault="003B2263" w:rsidP="006B1432">
            <w:pPr>
              <w:jc w:val="center"/>
            </w:pPr>
            <w:r w:rsidRPr="005F608A">
              <w:t>Xanthorrhiz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778936CA" w14:textId="5C5B8EE4" w:rsidR="0093524F" w:rsidRDefault="0093524F" w:rsidP="006B1432">
            <w:pPr>
              <w:jc w:val="center"/>
            </w:pPr>
          </w:p>
        </w:tc>
        <w:tc>
          <w:tcPr>
            <w:tcW w:w="2160" w:type="dxa"/>
          </w:tcPr>
          <w:p w14:paraId="6607DD5D" w14:textId="77777777" w:rsidR="003B2263" w:rsidRDefault="003B2263" w:rsidP="006B1432">
            <w:pPr>
              <w:jc w:val="center"/>
            </w:pPr>
            <w:r>
              <w:rPr>
                <w:rFonts w:ascii="Segoe UI" w:hAnsi="Segoe UI" w:cs="Segoe UI"/>
                <w:color w:val="212121"/>
                <w:shd w:val="clear" w:color="auto" w:fill="FFFFFF"/>
              </w:rPr>
              <w:t>93135</w:t>
            </w:r>
          </w:p>
        </w:tc>
      </w:tr>
      <w:tr w:rsidR="003B2263" w14:paraId="68B5D512" w14:textId="77777777" w:rsidTr="003409A0">
        <w:trPr>
          <w:trHeight w:val="665"/>
        </w:trPr>
        <w:tc>
          <w:tcPr>
            <w:tcW w:w="1278" w:type="dxa"/>
            <w:vMerge/>
          </w:tcPr>
          <w:p w14:paraId="3F21A6B9" w14:textId="77777777" w:rsidR="003B2263" w:rsidRDefault="003B2263" w:rsidP="006B1432">
            <w:pPr>
              <w:jc w:val="center"/>
            </w:pPr>
          </w:p>
        </w:tc>
        <w:tc>
          <w:tcPr>
            <w:tcW w:w="2250" w:type="dxa"/>
            <w:vMerge/>
          </w:tcPr>
          <w:p w14:paraId="0905DCB4" w14:textId="77777777" w:rsidR="003B2263" w:rsidRPr="00FB21B5" w:rsidRDefault="003B2263" w:rsidP="006B1432">
            <w:pPr>
              <w:jc w:val="center"/>
            </w:pPr>
          </w:p>
        </w:tc>
        <w:tc>
          <w:tcPr>
            <w:tcW w:w="2790" w:type="dxa"/>
          </w:tcPr>
          <w:p w14:paraId="7F5D4C5C" w14:textId="77777777" w:rsidR="003B2263" w:rsidRDefault="003B2263" w:rsidP="006B1432">
            <w:pPr>
              <w:jc w:val="center"/>
            </w:pPr>
            <w:r w:rsidRPr="005F608A">
              <w:t>Zinger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40F0A288" w14:textId="066582F3" w:rsidR="0093524F" w:rsidRDefault="0093524F" w:rsidP="006B1432">
            <w:pPr>
              <w:jc w:val="center"/>
            </w:pPr>
          </w:p>
        </w:tc>
        <w:tc>
          <w:tcPr>
            <w:tcW w:w="2160" w:type="dxa"/>
          </w:tcPr>
          <w:p w14:paraId="6A981DA3" w14:textId="77777777" w:rsidR="003B2263" w:rsidRDefault="003B2263" w:rsidP="006B1432">
            <w:pPr>
              <w:jc w:val="center"/>
            </w:pPr>
            <w:r>
              <w:rPr>
                <w:rFonts w:ascii="Segoe UI" w:hAnsi="Segoe UI" w:cs="Segoe UI"/>
                <w:color w:val="212121"/>
                <w:shd w:val="clear" w:color="auto" w:fill="FFFFFF"/>
              </w:rPr>
              <w:t>31211</w:t>
            </w:r>
          </w:p>
        </w:tc>
      </w:tr>
      <w:tr w:rsidR="003B2263" w14:paraId="3CBF5CD9" w14:textId="77777777" w:rsidTr="003409A0">
        <w:trPr>
          <w:trHeight w:val="647"/>
        </w:trPr>
        <w:tc>
          <w:tcPr>
            <w:tcW w:w="1278" w:type="dxa"/>
            <w:vMerge/>
          </w:tcPr>
          <w:p w14:paraId="22BC1218" w14:textId="77777777" w:rsidR="003B2263" w:rsidRDefault="003B2263" w:rsidP="006B1432">
            <w:pPr>
              <w:jc w:val="center"/>
            </w:pPr>
          </w:p>
        </w:tc>
        <w:tc>
          <w:tcPr>
            <w:tcW w:w="2250" w:type="dxa"/>
            <w:vMerge/>
          </w:tcPr>
          <w:p w14:paraId="240EF48B" w14:textId="77777777" w:rsidR="003B2263" w:rsidRPr="00FB21B5" w:rsidRDefault="003B2263" w:rsidP="006B1432">
            <w:pPr>
              <w:jc w:val="center"/>
            </w:pPr>
          </w:p>
        </w:tc>
        <w:tc>
          <w:tcPr>
            <w:tcW w:w="2790" w:type="dxa"/>
          </w:tcPr>
          <w:p w14:paraId="0418112F" w14:textId="77777777" w:rsidR="003B2263" w:rsidRDefault="003B2263" w:rsidP="006B1432">
            <w:pPr>
              <w:jc w:val="center"/>
            </w:pPr>
            <w:r w:rsidRPr="005F608A">
              <w:t>Curcuphen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6CC83975" w14:textId="39476C72" w:rsidR="0093524F" w:rsidRDefault="0093524F" w:rsidP="006B1432">
            <w:pPr>
              <w:jc w:val="center"/>
            </w:pPr>
          </w:p>
        </w:tc>
        <w:tc>
          <w:tcPr>
            <w:tcW w:w="2160" w:type="dxa"/>
          </w:tcPr>
          <w:p w14:paraId="585129D9" w14:textId="77777777" w:rsidR="003B2263" w:rsidRDefault="003B2263" w:rsidP="006B1432">
            <w:pPr>
              <w:jc w:val="center"/>
            </w:pPr>
            <w:r>
              <w:rPr>
                <w:rFonts w:ascii="Segoe UI" w:hAnsi="Segoe UI" w:cs="Segoe UI"/>
                <w:color w:val="212121"/>
                <w:shd w:val="clear" w:color="auto" w:fill="FFFFFF"/>
              </w:rPr>
              <w:t>360253</w:t>
            </w:r>
          </w:p>
        </w:tc>
      </w:tr>
      <w:tr w:rsidR="003B2263" w14:paraId="413FBBCE" w14:textId="77777777" w:rsidTr="00587810">
        <w:trPr>
          <w:trHeight w:val="78"/>
        </w:trPr>
        <w:tc>
          <w:tcPr>
            <w:tcW w:w="1278" w:type="dxa"/>
            <w:vMerge/>
          </w:tcPr>
          <w:p w14:paraId="1459C3B5" w14:textId="77777777" w:rsidR="003B2263" w:rsidRDefault="003B2263" w:rsidP="006B1432">
            <w:pPr>
              <w:jc w:val="center"/>
            </w:pPr>
          </w:p>
        </w:tc>
        <w:tc>
          <w:tcPr>
            <w:tcW w:w="2250" w:type="dxa"/>
            <w:vMerge/>
          </w:tcPr>
          <w:p w14:paraId="52B5A62F" w14:textId="77777777" w:rsidR="003B2263" w:rsidRPr="00FB21B5" w:rsidRDefault="003B2263" w:rsidP="006B1432">
            <w:pPr>
              <w:jc w:val="center"/>
            </w:pPr>
          </w:p>
        </w:tc>
        <w:tc>
          <w:tcPr>
            <w:tcW w:w="2790" w:type="dxa"/>
          </w:tcPr>
          <w:p w14:paraId="07848DF6" w14:textId="77777777" w:rsidR="003B2263" w:rsidRDefault="003B2263" w:rsidP="006B1432">
            <w:pPr>
              <w:jc w:val="center"/>
            </w:pPr>
            <w:r w:rsidRPr="005F608A">
              <w:t>dihydro-ar-turmer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1DB53217" w14:textId="2A57DB4B" w:rsidR="0093524F" w:rsidRDefault="0093524F" w:rsidP="006B1432">
            <w:pPr>
              <w:jc w:val="center"/>
            </w:pPr>
          </w:p>
        </w:tc>
        <w:tc>
          <w:tcPr>
            <w:tcW w:w="2160" w:type="dxa"/>
          </w:tcPr>
          <w:p w14:paraId="4B4F6E1A" w14:textId="77777777" w:rsidR="003B2263" w:rsidRDefault="003B2263" w:rsidP="006B1432">
            <w:pPr>
              <w:jc w:val="center"/>
            </w:pPr>
            <w:r>
              <w:rPr>
                <w:rFonts w:ascii="Segoe UI" w:hAnsi="Segoe UI" w:cs="Segoe UI"/>
                <w:color w:val="212121"/>
                <w:shd w:val="clear" w:color="auto" w:fill="FFFFFF"/>
              </w:rPr>
              <w:t>13970960</w:t>
            </w:r>
          </w:p>
        </w:tc>
      </w:tr>
      <w:tr w:rsidR="003B2263" w14:paraId="69D72272" w14:textId="77777777" w:rsidTr="003409A0">
        <w:trPr>
          <w:trHeight w:val="638"/>
        </w:trPr>
        <w:tc>
          <w:tcPr>
            <w:tcW w:w="1278" w:type="dxa"/>
            <w:vMerge/>
          </w:tcPr>
          <w:p w14:paraId="451497F1" w14:textId="77777777" w:rsidR="003B2263" w:rsidRDefault="003B2263" w:rsidP="006B1432">
            <w:pPr>
              <w:jc w:val="center"/>
            </w:pPr>
          </w:p>
        </w:tc>
        <w:tc>
          <w:tcPr>
            <w:tcW w:w="2250" w:type="dxa"/>
            <w:vMerge/>
          </w:tcPr>
          <w:p w14:paraId="4215C4AE" w14:textId="77777777" w:rsidR="003B2263" w:rsidRPr="00FB21B5" w:rsidRDefault="003B2263" w:rsidP="006B1432">
            <w:pPr>
              <w:jc w:val="center"/>
            </w:pPr>
          </w:p>
        </w:tc>
        <w:tc>
          <w:tcPr>
            <w:tcW w:w="2790" w:type="dxa"/>
          </w:tcPr>
          <w:p w14:paraId="4F72015A" w14:textId="77777777" w:rsidR="003B2263" w:rsidRDefault="003B2263" w:rsidP="006B1432">
            <w:pPr>
              <w:jc w:val="center"/>
            </w:pPr>
            <w:r w:rsidRPr="005F608A">
              <w:t>dehydrocurcume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58270FAA" w14:textId="0346D550" w:rsidR="0093524F" w:rsidRDefault="0093524F" w:rsidP="006B1432">
            <w:pPr>
              <w:jc w:val="center"/>
            </w:pPr>
          </w:p>
        </w:tc>
        <w:tc>
          <w:tcPr>
            <w:tcW w:w="2160" w:type="dxa"/>
          </w:tcPr>
          <w:p w14:paraId="6D90DF65" w14:textId="77777777" w:rsidR="003B2263" w:rsidRDefault="003B2263" w:rsidP="006B1432">
            <w:pPr>
              <w:jc w:val="center"/>
            </w:pPr>
            <w:r>
              <w:rPr>
                <w:rFonts w:ascii="Segoe UI" w:hAnsi="Segoe UI" w:cs="Segoe UI"/>
                <w:color w:val="212121"/>
                <w:shd w:val="clear" w:color="auto" w:fill="FFFFFF"/>
              </w:rPr>
              <w:t>11063457</w:t>
            </w:r>
          </w:p>
        </w:tc>
      </w:tr>
      <w:tr w:rsidR="003B2263" w14:paraId="444507AE" w14:textId="77777777" w:rsidTr="003409A0">
        <w:trPr>
          <w:trHeight w:val="728"/>
        </w:trPr>
        <w:tc>
          <w:tcPr>
            <w:tcW w:w="1278" w:type="dxa"/>
            <w:vMerge/>
          </w:tcPr>
          <w:p w14:paraId="7D5159E2" w14:textId="77777777" w:rsidR="003B2263" w:rsidRDefault="003B2263" w:rsidP="006B1432">
            <w:pPr>
              <w:jc w:val="center"/>
            </w:pPr>
          </w:p>
        </w:tc>
        <w:tc>
          <w:tcPr>
            <w:tcW w:w="2250" w:type="dxa"/>
            <w:vMerge/>
          </w:tcPr>
          <w:p w14:paraId="34F23793" w14:textId="77777777" w:rsidR="003B2263" w:rsidRPr="00FB21B5" w:rsidRDefault="003B2263" w:rsidP="006B1432">
            <w:pPr>
              <w:jc w:val="center"/>
            </w:pPr>
          </w:p>
        </w:tc>
        <w:tc>
          <w:tcPr>
            <w:tcW w:w="2790" w:type="dxa"/>
          </w:tcPr>
          <w:p w14:paraId="29E3F2D9" w14:textId="77777777" w:rsidR="003B2263" w:rsidRDefault="003B2263" w:rsidP="006B1432">
            <w:pPr>
              <w:jc w:val="center"/>
            </w:pPr>
            <w:r w:rsidRPr="00A57006">
              <w:t>epiprocurcumenol</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4B4AE1A3" w14:textId="63AAC8BD" w:rsidR="0093524F" w:rsidRDefault="0093524F" w:rsidP="006B1432">
            <w:pPr>
              <w:jc w:val="center"/>
            </w:pPr>
          </w:p>
        </w:tc>
        <w:tc>
          <w:tcPr>
            <w:tcW w:w="2160" w:type="dxa"/>
          </w:tcPr>
          <w:p w14:paraId="12BEFEE3" w14:textId="77777777" w:rsidR="003B2263" w:rsidRDefault="003B2263" w:rsidP="006B1432">
            <w:pPr>
              <w:jc w:val="center"/>
            </w:pPr>
            <w:r>
              <w:rPr>
                <w:rFonts w:ascii="Segoe UI" w:hAnsi="Segoe UI" w:cs="Segoe UI"/>
                <w:color w:val="212121"/>
                <w:shd w:val="clear" w:color="auto" w:fill="FFFFFF"/>
              </w:rPr>
              <w:t>10263440</w:t>
            </w:r>
          </w:p>
        </w:tc>
      </w:tr>
      <w:tr w:rsidR="003B2263" w14:paraId="4A7402F4" w14:textId="77777777" w:rsidTr="003409A0">
        <w:trPr>
          <w:trHeight w:val="1412"/>
        </w:trPr>
        <w:tc>
          <w:tcPr>
            <w:tcW w:w="1278" w:type="dxa"/>
            <w:vMerge/>
          </w:tcPr>
          <w:p w14:paraId="27448769" w14:textId="77777777" w:rsidR="003B2263" w:rsidRDefault="003B2263" w:rsidP="006B1432">
            <w:pPr>
              <w:jc w:val="center"/>
            </w:pPr>
          </w:p>
        </w:tc>
        <w:tc>
          <w:tcPr>
            <w:tcW w:w="2250" w:type="dxa"/>
            <w:vMerge/>
          </w:tcPr>
          <w:p w14:paraId="0B0BA1E3" w14:textId="77777777" w:rsidR="003B2263" w:rsidRPr="00FB21B5" w:rsidRDefault="003B2263" w:rsidP="006B1432">
            <w:pPr>
              <w:jc w:val="center"/>
            </w:pPr>
          </w:p>
        </w:tc>
        <w:tc>
          <w:tcPr>
            <w:tcW w:w="2790" w:type="dxa"/>
          </w:tcPr>
          <w:p w14:paraId="2B9B9486" w14:textId="77777777" w:rsidR="003B2263" w:rsidRDefault="003B2263" w:rsidP="006B1432">
            <w:pPr>
              <w:jc w:val="center"/>
            </w:pPr>
            <w:r w:rsidRPr="007B5C9B">
              <w:t>1-(4-hydroxy-3-methoxyphenyl)- 7-(3, 4-dihydroxyphenyl)-1, 6-heptadiene-3, 5-di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584E33AA" w14:textId="3F1F375C" w:rsidR="00553FC7" w:rsidRDefault="00553FC7" w:rsidP="006B1432">
            <w:pPr>
              <w:jc w:val="center"/>
            </w:pPr>
          </w:p>
        </w:tc>
        <w:tc>
          <w:tcPr>
            <w:tcW w:w="2160" w:type="dxa"/>
          </w:tcPr>
          <w:p w14:paraId="4B20F56C" w14:textId="77777777" w:rsidR="003B2263" w:rsidRDefault="003B2263" w:rsidP="006B1432">
            <w:pPr>
              <w:jc w:val="center"/>
            </w:pPr>
            <w:r>
              <w:rPr>
                <w:rFonts w:ascii="Segoe UI" w:hAnsi="Segoe UI" w:cs="Segoe UI"/>
                <w:color w:val="212121"/>
                <w:shd w:val="clear" w:color="auto" w:fill="FFFFFF"/>
              </w:rPr>
              <w:t>390474</w:t>
            </w:r>
          </w:p>
        </w:tc>
      </w:tr>
      <w:tr w:rsidR="003B2263" w14:paraId="5029485A" w14:textId="77777777" w:rsidTr="00587810">
        <w:trPr>
          <w:trHeight w:val="78"/>
        </w:trPr>
        <w:tc>
          <w:tcPr>
            <w:tcW w:w="1278" w:type="dxa"/>
            <w:vMerge/>
          </w:tcPr>
          <w:p w14:paraId="5FA238DC" w14:textId="77777777" w:rsidR="003B2263" w:rsidRDefault="003B2263" w:rsidP="006B1432">
            <w:pPr>
              <w:jc w:val="center"/>
            </w:pPr>
          </w:p>
        </w:tc>
        <w:tc>
          <w:tcPr>
            <w:tcW w:w="2250" w:type="dxa"/>
            <w:vMerge/>
          </w:tcPr>
          <w:p w14:paraId="6D6C312D" w14:textId="77777777" w:rsidR="003B2263" w:rsidRPr="00FB21B5" w:rsidRDefault="003B2263" w:rsidP="006B1432">
            <w:pPr>
              <w:jc w:val="center"/>
            </w:pPr>
          </w:p>
        </w:tc>
        <w:tc>
          <w:tcPr>
            <w:tcW w:w="2790" w:type="dxa"/>
          </w:tcPr>
          <w:p w14:paraId="5A1680B1" w14:textId="77777777" w:rsidR="003B2263" w:rsidRDefault="003B2263" w:rsidP="006B1432">
            <w:pPr>
              <w:jc w:val="center"/>
            </w:pPr>
            <w:r w:rsidRPr="00021FCE">
              <w:t>1-(4-hydroxyphenyl)-7-(3, 4-dihydroxyphenyl)-1, 6-heptadiene-3, 5-dione</w:t>
            </w:r>
            <w:r w:rsidR="00446CCC">
              <w:fldChar w:fldCharType="begin" w:fldLock="1"/>
            </w:r>
            <w:r w:rsidR="00446CCC">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6AA782B5" w14:textId="0A9D92D4" w:rsidR="00553FC7" w:rsidRDefault="00553FC7" w:rsidP="006B1432">
            <w:pPr>
              <w:jc w:val="center"/>
            </w:pPr>
          </w:p>
        </w:tc>
        <w:tc>
          <w:tcPr>
            <w:tcW w:w="2160" w:type="dxa"/>
          </w:tcPr>
          <w:p w14:paraId="374E413B" w14:textId="77777777" w:rsidR="003B2263" w:rsidRDefault="003B2263" w:rsidP="006B1432">
            <w:pPr>
              <w:jc w:val="center"/>
            </w:pPr>
            <w:r>
              <w:rPr>
                <w:rFonts w:ascii="Segoe UI" w:hAnsi="Segoe UI" w:cs="Segoe UI"/>
                <w:color w:val="212121"/>
                <w:shd w:val="clear" w:color="auto" w:fill="FFFFFF"/>
              </w:rPr>
              <w:t>68738786</w:t>
            </w:r>
          </w:p>
        </w:tc>
      </w:tr>
      <w:tr w:rsidR="003B2263" w14:paraId="0825ECF8" w14:textId="77777777" w:rsidTr="003409A0">
        <w:trPr>
          <w:trHeight w:val="890"/>
        </w:trPr>
        <w:tc>
          <w:tcPr>
            <w:tcW w:w="1278" w:type="dxa"/>
            <w:vMerge/>
          </w:tcPr>
          <w:p w14:paraId="5AC98F51" w14:textId="77777777" w:rsidR="003B2263" w:rsidRDefault="003B2263" w:rsidP="006B1432">
            <w:pPr>
              <w:jc w:val="center"/>
            </w:pPr>
          </w:p>
        </w:tc>
        <w:tc>
          <w:tcPr>
            <w:tcW w:w="2250" w:type="dxa"/>
            <w:vMerge/>
          </w:tcPr>
          <w:p w14:paraId="018C027A" w14:textId="77777777" w:rsidR="003B2263" w:rsidRPr="00FB21B5" w:rsidRDefault="003B2263" w:rsidP="006B1432">
            <w:pPr>
              <w:jc w:val="center"/>
            </w:pPr>
          </w:p>
        </w:tc>
        <w:tc>
          <w:tcPr>
            <w:tcW w:w="2790" w:type="dxa"/>
          </w:tcPr>
          <w:p w14:paraId="7347B2F2" w14:textId="77777777" w:rsidR="003B2263" w:rsidRDefault="003B2263" w:rsidP="006B1432">
            <w:pPr>
              <w:jc w:val="center"/>
            </w:pPr>
            <w:r w:rsidRPr="00021FCE">
              <w:t>1,7-bis(4-hydroxyphenyl)-1-heptene-3,5-dione</w:t>
            </w:r>
            <w:r w:rsidR="00446CCC">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446CCC">
              <w:fldChar w:fldCharType="separate"/>
            </w:r>
            <w:r w:rsidR="00446CCC" w:rsidRPr="00446CCC">
              <w:rPr>
                <w:noProof/>
                <w:vertAlign w:val="superscript"/>
              </w:rPr>
              <w:t>26</w:t>
            </w:r>
            <w:r w:rsidR="00446CCC">
              <w:fldChar w:fldCharType="end"/>
            </w:r>
          </w:p>
          <w:p w14:paraId="20A8E9B3" w14:textId="77777777" w:rsidR="003B2263" w:rsidRDefault="003B2263" w:rsidP="006B1432">
            <w:pPr>
              <w:jc w:val="center"/>
            </w:pPr>
          </w:p>
        </w:tc>
        <w:tc>
          <w:tcPr>
            <w:tcW w:w="2160" w:type="dxa"/>
          </w:tcPr>
          <w:p w14:paraId="0B1A39BE" w14:textId="77777777" w:rsidR="003B2263" w:rsidRDefault="003B2263" w:rsidP="006B1432">
            <w:pPr>
              <w:jc w:val="center"/>
            </w:pPr>
            <w:r>
              <w:rPr>
                <w:rFonts w:ascii="Segoe UI" w:hAnsi="Segoe UI" w:cs="Segoe UI"/>
                <w:color w:val="212121"/>
                <w:shd w:val="clear" w:color="auto" w:fill="FFFFFF"/>
              </w:rPr>
              <w:t>9796708</w:t>
            </w:r>
          </w:p>
        </w:tc>
      </w:tr>
      <w:tr w:rsidR="003B2263" w14:paraId="4425B531" w14:textId="77777777" w:rsidTr="003409A0">
        <w:trPr>
          <w:trHeight w:val="1142"/>
        </w:trPr>
        <w:tc>
          <w:tcPr>
            <w:tcW w:w="1278" w:type="dxa"/>
            <w:vMerge/>
          </w:tcPr>
          <w:p w14:paraId="32008963" w14:textId="77777777" w:rsidR="003B2263" w:rsidRDefault="003B2263" w:rsidP="006B1432">
            <w:pPr>
              <w:jc w:val="center"/>
            </w:pPr>
          </w:p>
        </w:tc>
        <w:tc>
          <w:tcPr>
            <w:tcW w:w="2250" w:type="dxa"/>
            <w:vMerge/>
          </w:tcPr>
          <w:p w14:paraId="59A363A5" w14:textId="77777777" w:rsidR="003B2263" w:rsidRPr="00FB21B5" w:rsidRDefault="003B2263" w:rsidP="006B1432">
            <w:pPr>
              <w:jc w:val="center"/>
            </w:pPr>
          </w:p>
        </w:tc>
        <w:tc>
          <w:tcPr>
            <w:tcW w:w="2790" w:type="dxa"/>
          </w:tcPr>
          <w:p w14:paraId="2B401A6E" w14:textId="77777777" w:rsidR="003B2263" w:rsidRDefault="003B2263" w:rsidP="006B1432">
            <w:pPr>
              <w:jc w:val="center"/>
            </w:pPr>
            <w:r w:rsidRPr="00EC0A58">
              <w:t>1,7-bis(4-hydroxy-3-methoxyphenyl)-1,4,6-heptatrien-3-one</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6C32921F" w14:textId="2C53F08D" w:rsidR="00553FC7" w:rsidRDefault="00553FC7" w:rsidP="006B1432">
            <w:pPr>
              <w:jc w:val="center"/>
            </w:pPr>
          </w:p>
        </w:tc>
        <w:tc>
          <w:tcPr>
            <w:tcW w:w="2160" w:type="dxa"/>
          </w:tcPr>
          <w:p w14:paraId="6B1C9FA7" w14:textId="77777777" w:rsidR="003B2263" w:rsidRDefault="003B2263" w:rsidP="006B1432">
            <w:pPr>
              <w:jc w:val="center"/>
            </w:pPr>
            <w:r>
              <w:rPr>
                <w:rFonts w:ascii="Segoe UI" w:hAnsi="Segoe UI" w:cs="Segoe UI"/>
                <w:color w:val="212121"/>
                <w:shd w:val="clear" w:color="auto" w:fill="FFFFFF"/>
              </w:rPr>
              <w:t>10904292</w:t>
            </w:r>
          </w:p>
        </w:tc>
      </w:tr>
      <w:tr w:rsidR="003B2263" w14:paraId="3903A7B5" w14:textId="77777777" w:rsidTr="00587810">
        <w:trPr>
          <w:trHeight w:val="78"/>
        </w:trPr>
        <w:tc>
          <w:tcPr>
            <w:tcW w:w="1278" w:type="dxa"/>
            <w:vMerge/>
          </w:tcPr>
          <w:p w14:paraId="75A4E573" w14:textId="77777777" w:rsidR="003B2263" w:rsidRDefault="003B2263" w:rsidP="006B1432">
            <w:pPr>
              <w:jc w:val="center"/>
            </w:pPr>
          </w:p>
        </w:tc>
        <w:tc>
          <w:tcPr>
            <w:tcW w:w="2250" w:type="dxa"/>
            <w:vMerge/>
          </w:tcPr>
          <w:p w14:paraId="52036603" w14:textId="77777777" w:rsidR="003B2263" w:rsidRPr="00FB21B5" w:rsidRDefault="003B2263" w:rsidP="006B1432">
            <w:pPr>
              <w:jc w:val="center"/>
            </w:pPr>
          </w:p>
        </w:tc>
        <w:tc>
          <w:tcPr>
            <w:tcW w:w="2790" w:type="dxa"/>
          </w:tcPr>
          <w:p w14:paraId="676D5708" w14:textId="77777777" w:rsidR="003B2263" w:rsidRDefault="003B2263" w:rsidP="006B1432">
            <w:pPr>
              <w:jc w:val="center"/>
            </w:pPr>
            <w:r w:rsidRPr="00EC0A58">
              <w:t>1,7-bis-(4-hydroxyphenyl)-1,4,6-heptatrien-3-one</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68B0B4DB" w14:textId="77777777" w:rsidR="003B2263" w:rsidRDefault="003B2263" w:rsidP="006B1432">
            <w:pPr>
              <w:jc w:val="center"/>
            </w:pPr>
          </w:p>
        </w:tc>
        <w:tc>
          <w:tcPr>
            <w:tcW w:w="2160" w:type="dxa"/>
          </w:tcPr>
          <w:p w14:paraId="5E17256D" w14:textId="77777777" w:rsidR="003B2263" w:rsidRDefault="003B2263" w:rsidP="006B1432">
            <w:pPr>
              <w:jc w:val="center"/>
            </w:pPr>
            <w:r>
              <w:rPr>
                <w:rFonts w:ascii="Segoe UI" w:hAnsi="Segoe UI" w:cs="Segoe UI"/>
                <w:color w:val="212121"/>
                <w:shd w:val="clear" w:color="auto" w:fill="FFFFFF"/>
              </w:rPr>
              <w:t>71346280</w:t>
            </w:r>
          </w:p>
        </w:tc>
      </w:tr>
      <w:tr w:rsidR="003B2263" w14:paraId="7969BAAA" w14:textId="77777777" w:rsidTr="00587810">
        <w:trPr>
          <w:trHeight w:val="78"/>
        </w:trPr>
        <w:tc>
          <w:tcPr>
            <w:tcW w:w="1278" w:type="dxa"/>
            <w:vMerge/>
          </w:tcPr>
          <w:p w14:paraId="41FBBC56" w14:textId="77777777" w:rsidR="003B2263" w:rsidRDefault="003B2263" w:rsidP="006B1432">
            <w:pPr>
              <w:jc w:val="center"/>
            </w:pPr>
          </w:p>
        </w:tc>
        <w:tc>
          <w:tcPr>
            <w:tcW w:w="2250" w:type="dxa"/>
            <w:vMerge/>
          </w:tcPr>
          <w:p w14:paraId="7175149E" w14:textId="77777777" w:rsidR="003B2263" w:rsidRPr="00FB21B5" w:rsidRDefault="003B2263" w:rsidP="006B1432">
            <w:pPr>
              <w:jc w:val="center"/>
            </w:pPr>
          </w:p>
        </w:tc>
        <w:tc>
          <w:tcPr>
            <w:tcW w:w="2790" w:type="dxa"/>
          </w:tcPr>
          <w:p w14:paraId="33A4E863" w14:textId="77777777" w:rsidR="003B2263" w:rsidRDefault="003B2263" w:rsidP="006B1432">
            <w:pPr>
              <w:jc w:val="center"/>
            </w:pPr>
            <w:r w:rsidRPr="00EC0A58">
              <w:t>1-(4-hydroxy-3-methoxyphenyl)-5-(4-hydroxyphenyl)-1, 4-pentadiene-3-one</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5873E286" w14:textId="77777777" w:rsidR="003B2263" w:rsidRDefault="003B2263" w:rsidP="006B1432">
            <w:pPr>
              <w:jc w:val="center"/>
            </w:pPr>
          </w:p>
        </w:tc>
        <w:tc>
          <w:tcPr>
            <w:tcW w:w="2160" w:type="dxa"/>
          </w:tcPr>
          <w:p w14:paraId="70C6103C" w14:textId="77777777" w:rsidR="003B2263" w:rsidRDefault="003B2263" w:rsidP="006B1432">
            <w:pPr>
              <w:jc w:val="center"/>
            </w:pPr>
            <w:r>
              <w:rPr>
                <w:rFonts w:ascii="Segoe UI" w:hAnsi="Segoe UI" w:cs="Segoe UI"/>
                <w:color w:val="212121"/>
                <w:shd w:val="clear" w:color="auto" w:fill="FFFFFF"/>
              </w:rPr>
              <w:t>10469828</w:t>
            </w:r>
          </w:p>
        </w:tc>
      </w:tr>
      <w:tr w:rsidR="003B2263" w14:paraId="48A598AC" w14:textId="77777777" w:rsidTr="00587810">
        <w:trPr>
          <w:trHeight w:val="78"/>
        </w:trPr>
        <w:tc>
          <w:tcPr>
            <w:tcW w:w="1278" w:type="dxa"/>
            <w:vMerge/>
          </w:tcPr>
          <w:p w14:paraId="682B091C" w14:textId="77777777" w:rsidR="003B2263" w:rsidRDefault="003B2263" w:rsidP="006B1432">
            <w:pPr>
              <w:jc w:val="center"/>
            </w:pPr>
          </w:p>
        </w:tc>
        <w:tc>
          <w:tcPr>
            <w:tcW w:w="2250" w:type="dxa"/>
            <w:vMerge/>
          </w:tcPr>
          <w:p w14:paraId="56097307" w14:textId="77777777" w:rsidR="003B2263" w:rsidRPr="00FB21B5" w:rsidRDefault="003B2263" w:rsidP="006B1432">
            <w:pPr>
              <w:jc w:val="center"/>
            </w:pPr>
          </w:p>
        </w:tc>
        <w:tc>
          <w:tcPr>
            <w:tcW w:w="2790" w:type="dxa"/>
          </w:tcPr>
          <w:p w14:paraId="438EB70C" w14:textId="77777777" w:rsidR="003B2263" w:rsidRDefault="003B2263" w:rsidP="006B1432">
            <w:pPr>
              <w:jc w:val="center"/>
            </w:pPr>
            <w:r w:rsidRPr="00EC0A58">
              <w:t>(E)-4-(4-hydroxy-3-methoxyphenyl)but-3-en-2-one</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55112997" w14:textId="77777777" w:rsidR="003B2263" w:rsidRDefault="003B2263" w:rsidP="006B1432">
            <w:pPr>
              <w:jc w:val="center"/>
            </w:pPr>
          </w:p>
        </w:tc>
        <w:tc>
          <w:tcPr>
            <w:tcW w:w="2160" w:type="dxa"/>
          </w:tcPr>
          <w:p w14:paraId="0E7564B8" w14:textId="77777777" w:rsidR="003B2263" w:rsidRDefault="003B2263" w:rsidP="006B1432">
            <w:pPr>
              <w:jc w:val="center"/>
            </w:pPr>
            <w:r>
              <w:rPr>
                <w:rFonts w:ascii="Segoe UI" w:hAnsi="Segoe UI" w:cs="Segoe UI"/>
                <w:color w:val="212121"/>
                <w:shd w:val="clear" w:color="auto" w:fill="FFFFFF"/>
              </w:rPr>
              <w:t>5354238</w:t>
            </w:r>
          </w:p>
        </w:tc>
      </w:tr>
      <w:tr w:rsidR="003B2263" w14:paraId="423336DB" w14:textId="77777777" w:rsidTr="00587810">
        <w:trPr>
          <w:trHeight w:val="78"/>
        </w:trPr>
        <w:tc>
          <w:tcPr>
            <w:tcW w:w="1278" w:type="dxa"/>
            <w:vMerge/>
          </w:tcPr>
          <w:p w14:paraId="13DED04F" w14:textId="77777777" w:rsidR="003B2263" w:rsidRDefault="003B2263" w:rsidP="006B1432">
            <w:pPr>
              <w:jc w:val="center"/>
            </w:pPr>
          </w:p>
        </w:tc>
        <w:tc>
          <w:tcPr>
            <w:tcW w:w="2250" w:type="dxa"/>
            <w:vMerge/>
          </w:tcPr>
          <w:p w14:paraId="65EA27A9" w14:textId="77777777" w:rsidR="003B2263" w:rsidRPr="00FB21B5" w:rsidRDefault="003B2263" w:rsidP="006B1432">
            <w:pPr>
              <w:jc w:val="center"/>
            </w:pPr>
          </w:p>
        </w:tc>
        <w:tc>
          <w:tcPr>
            <w:tcW w:w="2790" w:type="dxa"/>
          </w:tcPr>
          <w:p w14:paraId="63006ABD" w14:textId="77777777" w:rsidR="003B2263" w:rsidRDefault="003B2263" w:rsidP="006B1432">
            <w:pPr>
              <w:jc w:val="center"/>
            </w:pPr>
            <w:r>
              <w:t>gamma-terpinene</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220BC787" w14:textId="77777777" w:rsidR="003B2263" w:rsidRDefault="003B2263" w:rsidP="006B1432">
            <w:pPr>
              <w:jc w:val="center"/>
            </w:pPr>
          </w:p>
        </w:tc>
        <w:tc>
          <w:tcPr>
            <w:tcW w:w="2160" w:type="dxa"/>
          </w:tcPr>
          <w:p w14:paraId="38F24AFA" w14:textId="77777777" w:rsidR="003B2263" w:rsidRDefault="003B2263" w:rsidP="006B1432">
            <w:pPr>
              <w:jc w:val="center"/>
            </w:pPr>
            <w:r>
              <w:rPr>
                <w:rFonts w:ascii="Segoe UI" w:hAnsi="Segoe UI" w:cs="Segoe UI"/>
                <w:color w:val="212121"/>
                <w:shd w:val="clear" w:color="auto" w:fill="FFFFFF"/>
              </w:rPr>
              <w:t>7461</w:t>
            </w:r>
          </w:p>
        </w:tc>
      </w:tr>
      <w:tr w:rsidR="003B2263" w14:paraId="26535367" w14:textId="77777777" w:rsidTr="00587810">
        <w:trPr>
          <w:trHeight w:val="78"/>
        </w:trPr>
        <w:tc>
          <w:tcPr>
            <w:tcW w:w="1278" w:type="dxa"/>
            <w:vMerge/>
          </w:tcPr>
          <w:p w14:paraId="41CC47D3" w14:textId="77777777" w:rsidR="003B2263" w:rsidRDefault="003B2263" w:rsidP="006B1432">
            <w:pPr>
              <w:jc w:val="center"/>
            </w:pPr>
          </w:p>
        </w:tc>
        <w:tc>
          <w:tcPr>
            <w:tcW w:w="2250" w:type="dxa"/>
            <w:vMerge/>
          </w:tcPr>
          <w:p w14:paraId="54EC4271" w14:textId="77777777" w:rsidR="003B2263" w:rsidRPr="00FB21B5" w:rsidRDefault="003B2263" w:rsidP="006B1432">
            <w:pPr>
              <w:jc w:val="center"/>
            </w:pPr>
          </w:p>
        </w:tc>
        <w:tc>
          <w:tcPr>
            <w:tcW w:w="2790" w:type="dxa"/>
          </w:tcPr>
          <w:p w14:paraId="06BDCC42" w14:textId="77777777" w:rsidR="003B2263" w:rsidRDefault="003B2263" w:rsidP="006B1432">
            <w:pPr>
              <w:jc w:val="center"/>
            </w:pPr>
            <w:r w:rsidRPr="00EC0A58">
              <w:t>terpinen-4-ol</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3A51C656" w14:textId="77777777" w:rsidR="003B2263" w:rsidRDefault="003B2263" w:rsidP="006B1432">
            <w:pPr>
              <w:jc w:val="center"/>
            </w:pPr>
          </w:p>
        </w:tc>
        <w:tc>
          <w:tcPr>
            <w:tcW w:w="2160" w:type="dxa"/>
          </w:tcPr>
          <w:p w14:paraId="6E329A38" w14:textId="77777777" w:rsidR="003B2263" w:rsidRDefault="003B2263" w:rsidP="006B1432">
            <w:pPr>
              <w:jc w:val="center"/>
            </w:pPr>
            <w:r>
              <w:rPr>
                <w:rFonts w:ascii="Segoe UI" w:hAnsi="Segoe UI" w:cs="Segoe UI"/>
                <w:color w:val="212121"/>
                <w:shd w:val="clear" w:color="auto" w:fill="FFFFFF"/>
              </w:rPr>
              <w:t>11230</w:t>
            </w:r>
          </w:p>
        </w:tc>
      </w:tr>
      <w:tr w:rsidR="003B2263" w14:paraId="3E08B814" w14:textId="77777777" w:rsidTr="00587810">
        <w:trPr>
          <w:trHeight w:val="78"/>
        </w:trPr>
        <w:tc>
          <w:tcPr>
            <w:tcW w:w="1278" w:type="dxa"/>
            <w:vMerge/>
          </w:tcPr>
          <w:p w14:paraId="65B35009" w14:textId="77777777" w:rsidR="003B2263" w:rsidRDefault="003B2263" w:rsidP="006B1432">
            <w:pPr>
              <w:jc w:val="center"/>
            </w:pPr>
          </w:p>
        </w:tc>
        <w:tc>
          <w:tcPr>
            <w:tcW w:w="2250" w:type="dxa"/>
            <w:vMerge/>
          </w:tcPr>
          <w:p w14:paraId="2B125D43" w14:textId="77777777" w:rsidR="003B2263" w:rsidRPr="00FB21B5" w:rsidRDefault="003B2263" w:rsidP="006B1432">
            <w:pPr>
              <w:jc w:val="center"/>
            </w:pPr>
          </w:p>
        </w:tc>
        <w:tc>
          <w:tcPr>
            <w:tcW w:w="2790" w:type="dxa"/>
          </w:tcPr>
          <w:p w14:paraId="7A908DB5" w14:textId="77777777" w:rsidR="003B2263" w:rsidRDefault="003B2263" w:rsidP="006B1432">
            <w:pPr>
              <w:jc w:val="center"/>
            </w:pPr>
            <w:r w:rsidRPr="00EC0A58">
              <w:t>Carvacrol</w:t>
            </w:r>
            <w:r w:rsidR="00180029">
              <w:fldChar w:fldCharType="begin" w:fldLock="1"/>
            </w:r>
            <w:r w:rsidR="00180029">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169945B4" w14:textId="77777777" w:rsidR="003B2263" w:rsidRDefault="003B2263" w:rsidP="006B1432">
            <w:pPr>
              <w:jc w:val="center"/>
            </w:pPr>
          </w:p>
        </w:tc>
        <w:tc>
          <w:tcPr>
            <w:tcW w:w="2160" w:type="dxa"/>
          </w:tcPr>
          <w:p w14:paraId="1113C211" w14:textId="77777777" w:rsidR="003B2263" w:rsidRDefault="003B2263" w:rsidP="006B1432">
            <w:pPr>
              <w:jc w:val="center"/>
            </w:pPr>
            <w:r>
              <w:rPr>
                <w:rFonts w:ascii="Segoe UI" w:hAnsi="Segoe UI" w:cs="Segoe UI"/>
                <w:color w:val="212121"/>
                <w:shd w:val="clear" w:color="auto" w:fill="FFFFFF"/>
              </w:rPr>
              <w:t>10364</w:t>
            </w:r>
          </w:p>
        </w:tc>
      </w:tr>
      <w:tr w:rsidR="003B2263" w14:paraId="59E4FBB9" w14:textId="77777777" w:rsidTr="00587810">
        <w:trPr>
          <w:trHeight w:val="78"/>
        </w:trPr>
        <w:tc>
          <w:tcPr>
            <w:tcW w:w="1278" w:type="dxa"/>
            <w:vMerge/>
          </w:tcPr>
          <w:p w14:paraId="6F8AB00E" w14:textId="77777777" w:rsidR="003B2263" w:rsidRDefault="003B2263" w:rsidP="006B1432">
            <w:pPr>
              <w:jc w:val="center"/>
            </w:pPr>
          </w:p>
        </w:tc>
        <w:tc>
          <w:tcPr>
            <w:tcW w:w="2250" w:type="dxa"/>
            <w:vMerge/>
          </w:tcPr>
          <w:p w14:paraId="3690EC4B" w14:textId="77777777" w:rsidR="003B2263" w:rsidRPr="00FB21B5" w:rsidRDefault="003B2263" w:rsidP="006B1432">
            <w:pPr>
              <w:jc w:val="center"/>
            </w:pPr>
          </w:p>
        </w:tc>
        <w:tc>
          <w:tcPr>
            <w:tcW w:w="2790" w:type="dxa"/>
          </w:tcPr>
          <w:p w14:paraId="6E7E6B17" w14:textId="77777777" w:rsidR="003B2263" w:rsidRDefault="003B2263" w:rsidP="006B1432">
            <w:pPr>
              <w:jc w:val="center"/>
            </w:pPr>
            <w:r w:rsidRPr="00EC0A58">
              <w:t>(E)-carveol</w:t>
            </w:r>
            <w:r w:rsidR="00180029">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180029">
              <w:fldChar w:fldCharType="separate"/>
            </w:r>
            <w:r w:rsidR="00180029" w:rsidRPr="00180029">
              <w:rPr>
                <w:noProof/>
                <w:vertAlign w:val="superscript"/>
              </w:rPr>
              <w:t>26</w:t>
            </w:r>
            <w:r w:rsidR="00180029">
              <w:fldChar w:fldCharType="end"/>
            </w:r>
          </w:p>
          <w:p w14:paraId="70C5BF9A" w14:textId="28E82FCC" w:rsidR="0093524F" w:rsidRDefault="0093524F" w:rsidP="006B1432">
            <w:pPr>
              <w:jc w:val="center"/>
            </w:pPr>
          </w:p>
        </w:tc>
        <w:tc>
          <w:tcPr>
            <w:tcW w:w="2160" w:type="dxa"/>
          </w:tcPr>
          <w:p w14:paraId="6D546649" w14:textId="77777777" w:rsidR="003B2263" w:rsidRDefault="003B2263" w:rsidP="006B1432">
            <w:pPr>
              <w:jc w:val="center"/>
            </w:pPr>
            <w:r>
              <w:rPr>
                <w:rFonts w:ascii="Segoe UI" w:hAnsi="Segoe UI" w:cs="Segoe UI"/>
                <w:color w:val="212121"/>
                <w:shd w:val="clear" w:color="auto" w:fill="FFFFFF"/>
              </w:rPr>
              <w:t>94221</w:t>
            </w:r>
          </w:p>
        </w:tc>
      </w:tr>
      <w:tr w:rsidR="003B2263" w14:paraId="12D00563" w14:textId="77777777" w:rsidTr="00587810">
        <w:trPr>
          <w:trHeight w:val="78"/>
        </w:trPr>
        <w:tc>
          <w:tcPr>
            <w:tcW w:w="1278" w:type="dxa"/>
            <w:vMerge/>
          </w:tcPr>
          <w:p w14:paraId="4099D621" w14:textId="77777777" w:rsidR="003B2263" w:rsidRDefault="003B2263" w:rsidP="006B1432">
            <w:pPr>
              <w:jc w:val="center"/>
            </w:pPr>
          </w:p>
        </w:tc>
        <w:tc>
          <w:tcPr>
            <w:tcW w:w="2250" w:type="dxa"/>
            <w:vMerge/>
          </w:tcPr>
          <w:p w14:paraId="68B8755F" w14:textId="77777777" w:rsidR="003B2263" w:rsidRPr="00FB21B5" w:rsidRDefault="003B2263" w:rsidP="006B1432">
            <w:pPr>
              <w:jc w:val="center"/>
            </w:pPr>
          </w:p>
        </w:tc>
        <w:tc>
          <w:tcPr>
            <w:tcW w:w="2790" w:type="dxa"/>
          </w:tcPr>
          <w:p w14:paraId="4A4903B7" w14:textId="77777777" w:rsidR="003B2263" w:rsidRDefault="003B2263" w:rsidP="006B1432">
            <w:pPr>
              <w:jc w:val="center"/>
            </w:pPr>
            <w:r w:rsidRPr="00EC0A58">
              <w:t>o-cymen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077B9EFF" w14:textId="02DF4439" w:rsidR="0093524F" w:rsidRDefault="0093524F" w:rsidP="006B1432">
            <w:pPr>
              <w:jc w:val="center"/>
            </w:pPr>
          </w:p>
        </w:tc>
        <w:tc>
          <w:tcPr>
            <w:tcW w:w="2160" w:type="dxa"/>
          </w:tcPr>
          <w:p w14:paraId="2C8F5C2D" w14:textId="77777777" w:rsidR="003B2263" w:rsidRDefault="003B2263" w:rsidP="006B1432">
            <w:pPr>
              <w:jc w:val="center"/>
            </w:pPr>
            <w:r>
              <w:rPr>
                <w:rFonts w:ascii="Segoe UI" w:hAnsi="Segoe UI" w:cs="Segoe UI"/>
                <w:color w:val="212121"/>
                <w:shd w:val="clear" w:color="auto" w:fill="FFFFFF"/>
              </w:rPr>
              <w:t>10703</w:t>
            </w:r>
          </w:p>
        </w:tc>
      </w:tr>
      <w:tr w:rsidR="003B2263" w14:paraId="1A0743F3" w14:textId="77777777" w:rsidTr="00587810">
        <w:trPr>
          <w:trHeight w:val="78"/>
        </w:trPr>
        <w:tc>
          <w:tcPr>
            <w:tcW w:w="1278" w:type="dxa"/>
            <w:vMerge/>
          </w:tcPr>
          <w:p w14:paraId="516B750A" w14:textId="77777777" w:rsidR="003B2263" w:rsidRDefault="003B2263" w:rsidP="006B1432">
            <w:pPr>
              <w:jc w:val="center"/>
            </w:pPr>
          </w:p>
        </w:tc>
        <w:tc>
          <w:tcPr>
            <w:tcW w:w="2250" w:type="dxa"/>
            <w:vMerge/>
          </w:tcPr>
          <w:p w14:paraId="2275E4D0" w14:textId="77777777" w:rsidR="003B2263" w:rsidRPr="00FB21B5" w:rsidRDefault="003B2263" w:rsidP="006B1432">
            <w:pPr>
              <w:jc w:val="center"/>
            </w:pPr>
          </w:p>
        </w:tc>
        <w:tc>
          <w:tcPr>
            <w:tcW w:w="2790" w:type="dxa"/>
          </w:tcPr>
          <w:p w14:paraId="6C554831" w14:textId="77777777" w:rsidR="003B2263" w:rsidRDefault="003B2263" w:rsidP="006B1432">
            <w:pPr>
              <w:jc w:val="center"/>
            </w:pPr>
            <w:r w:rsidRPr="00EC0A58">
              <w:t>carvon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1FD7D3C9" w14:textId="6E20687C" w:rsidR="0093524F" w:rsidRDefault="0093524F" w:rsidP="006B1432">
            <w:pPr>
              <w:jc w:val="center"/>
            </w:pPr>
          </w:p>
        </w:tc>
        <w:tc>
          <w:tcPr>
            <w:tcW w:w="2160" w:type="dxa"/>
          </w:tcPr>
          <w:p w14:paraId="35E47FCA" w14:textId="77777777" w:rsidR="003B2263" w:rsidRDefault="003B2263" w:rsidP="006B1432">
            <w:pPr>
              <w:jc w:val="center"/>
            </w:pPr>
            <w:r>
              <w:rPr>
                <w:rFonts w:ascii="Segoe UI" w:hAnsi="Segoe UI" w:cs="Segoe UI"/>
                <w:color w:val="212121"/>
                <w:shd w:val="clear" w:color="auto" w:fill="FFFFFF"/>
              </w:rPr>
              <w:t>7439</w:t>
            </w:r>
          </w:p>
        </w:tc>
      </w:tr>
      <w:tr w:rsidR="003B2263" w14:paraId="47A4229F" w14:textId="77777777" w:rsidTr="00587810">
        <w:trPr>
          <w:trHeight w:val="78"/>
        </w:trPr>
        <w:tc>
          <w:tcPr>
            <w:tcW w:w="1278" w:type="dxa"/>
            <w:vMerge/>
          </w:tcPr>
          <w:p w14:paraId="23C67368" w14:textId="77777777" w:rsidR="003B2263" w:rsidRDefault="003B2263" w:rsidP="006B1432">
            <w:pPr>
              <w:jc w:val="center"/>
            </w:pPr>
          </w:p>
        </w:tc>
        <w:tc>
          <w:tcPr>
            <w:tcW w:w="2250" w:type="dxa"/>
            <w:vMerge/>
          </w:tcPr>
          <w:p w14:paraId="0F46241E" w14:textId="77777777" w:rsidR="003B2263" w:rsidRPr="00FB21B5" w:rsidRDefault="003B2263" w:rsidP="006B1432">
            <w:pPr>
              <w:jc w:val="center"/>
            </w:pPr>
          </w:p>
        </w:tc>
        <w:tc>
          <w:tcPr>
            <w:tcW w:w="2790" w:type="dxa"/>
          </w:tcPr>
          <w:p w14:paraId="322E88AA" w14:textId="77777777" w:rsidR="003B2263" w:rsidRDefault="003B2263" w:rsidP="006B1432">
            <w:pPr>
              <w:jc w:val="center"/>
            </w:pPr>
            <w:r w:rsidRPr="00EC0A58">
              <w:t>p-menth-8-en-2-on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10E44361" w14:textId="1EBF766A" w:rsidR="0093524F" w:rsidRDefault="0093524F" w:rsidP="006B1432">
            <w:pPr>
              <w:jc w:val="center"/>
            </w:pPr>
          </w:p>
        </w:tc>
        <w:tc>
          <w:tcPr>
            <w:tcW w:w="2160" w:type="dxa"/>
          </w:tcPr>
          <w:p w14:paraId="1FF9A7B9" w14:textId="77777777" w:rsidR="003B2263" w:rsidRDefault="003B2263" w:rsidP="006B1432">
            <w:pPr>
              <w:jc w:val="center"/>
            </w:pPr>
            <w:r>
              <w:rPr>
                <w:rFonts w:ascii="Segoe UI" w:hAnsi="Segoe UI" w:cs="Segoe UI"/>
                <w:color w:val="212121"/>
                <w:shd w:val="clear" w:color="auto" w:fill="FFFFFF"/>
              </w:rPr>
              <w:t>24473</w:t>
            </w:r>
          </w:p>
        </w:tc>
      </w:tr>
      <w:tr w:rsidR="003B2263" w14:paraId="7234F83F" w14:textId="77777777" w:rsidTr="00587810">
        <w:trPr>
          <w:trHeight w:val="78"/>
        </w:trPr>
        <w:tc>
          <w:tcPr>
            <w:tcW w:w="1278" w:type="dxa"/>
            <w:vMerge/>
          </w:tcPr>
          <w:p w14:paraId="7ED1135C" w14:textId="77777777" w:rsidR="003B2263" w:rsidRDefault="003B2263" w:rsidP="006B1432">
            <w:pPr>
              <w:jc w:val="center"/>
            </w:pPr>
          </w:p>
        </w:tc>
        <w:tc>
          <w:tcPr>
            <w:tcW w:w="2250" w:type="dxa"/>
            <w:vMerge/>
          </w:tcPr>
          <w:p w14:paraId="35E0BC50" w14:textId="77777777" w:rsidR="003B2263" w:rsidRPr="00FB21B5" w:rsidRDefault="003B2263" w:rsidP="006B1432">
            <w:pPr>
              <w:jc w:val="center"/>
            </w:pPr>
          </w:p>
        </w:tc>
        <w:tc>
          <w:tcPr>
            <w:tcW w:w="2790" w:type="dxa"/>
          </w:tcPr>
          <w:p w14:paraId="60DCD38E" w14:textId="77777777" w:rsidR="003B2263" w:rsidRDefault="003B2263" w:rsidP="006B1432">
            <w:pPr>
              <w:jc w:val="center"/>
            </w:pPr>
            <w:r>
              <w:t>alpha</w:t>
            </w:r>
            <w:r w:rsidRPr="00F45A1E">
              <w:t>-thujen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09A527B3" w14:textId="3E3DB886" w:rsidR="0093524F" w:rsidRDefault="0093524F" w:rsidP="006B1432">
            <w:pPr>
              <w:jc w:val="center"/>
            </w:pPr>
          </w:p>
        </w:tc>
        <w:tc>
          <w:tcPr>
            <w:tcW w:w="2160" w:type="dxa"/>
          </w:tcPr>
          <w:p w14:paraId="1FF0C151" w14:textId="77777777" w:rsidR="003B2263" w:rsidRDefault="003B2263" w:rsidP="006B1432">
            <w:pPr>
              <w:jc w:val="center"/>
            </w:pPr>
            <w:r>
              <w:rPr>
                <w:rFonts w:ascii="Segoe UI" w:hAnsi="Segoe UI" w:cs="Segoe UI"/>
                <w:color w:val="212121"/>
                <w:shd w:val="clear" w:color="auto" w:fill="FFFFFF"/>
              </w:rPr>
              <w:t>17868</w:t>
            </w:r>
          </w:p>
        </w:tc>
      </w:tr>
      <w:tr w:rsidR="003B2263" w14:paraId="3EF2F853" w14:textId="77777777" w:rsidTr="00140BDA">
        <w:trPr>
          <w:trHeight w:val="647"/>
        </w:trPr>
        <w:tc>
          <w:tcPr>
            <w:tcW w:w="1278" w:type="dxa"/>
            <w:vMerge/>
          </w:tcPr>
          <w:p w14:paraId="75246F16" w14:textId="77777777" w:rsidR="003B2263" w:rsidRDefault="003B2263" w:rsidP="006B1432">
            <w:pPr>
              <w:jc w:val="center"/>
            </w:pPr>
          </w:p>
        </w:tc>
        <w:tc>
          <w:tcPr>
            <w:tcW w:w="2250" w:type="dxa"/>
            <w:vMerge/>
          </w:tcPr>
          <w:p w14:paraId="11C695E8" w14:textId="77777777" w:rsidR="003B2263" w:rsidRPr="00FB21B5" w:rsidRDefault="003B2263" w:rsidP="006B1432">
            <w:pPr>
              <w:jc w:val="center"/>
            </w:pPr>
          </w:p>
        </w:tc>
        <w:tc>
          <w:tcPr>
            <w:tcW w:w="2790" w:type="dxa"/>
          </w:tcPr>
          <w:p w14:paraId="0BD39547" w14:textId="77777777" w:rsidR="003B2263" w:rsidRDefault="003B2263" w:rsidP="006B1432">
            <w:pPr>
              <w:jc w:val="center"/>
            </w:pPr>
            <w:r w:rsidRPr="00F45A1E">
              <w:t>p-cymen-8-ol</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0A71A2F3" w14:textId="12ACD77D" w:rsidR="0093524F" w:rsidRDefault="0093524F" w:rsidP="006B1432">
            <w:pPr>
              <w:jc w:val="center"/>
            </w:pPr>
          </w:p>
        </w:tc>
        <w:tc>
          <w:tcPr>
            <w:tcW w:w="2160" w:type="dxa"/>
          </w:tcPr>
          <w:p w14:paraId="44850A8F" w14:textId="77777777" w:rsidR="003B2263" w:rsidRDefault="003B2263" w:rsidP="006B1432">
            <w:pPr>
              <w:jc w:val="center"/>
            </w:pPr>
            <w:r>
              <w:rPr>
                <w:rFonts w:ascii="Segoe UI" w:hAnsi="Segoe UI" w:cs="Segoe UI"/>
                <w:color w:val="212121"/>
                <w:shd w:val="clear" w:color="auto" w:fill="FFFFFF"/>
              </w:rPr>
              <w:t>14529</w:t>
            </w:r>
          </w:p>
        </w:tc>
      </w:tr>
      <w:tr w:rsidR="003B2263" w14:paraId="16B970DE" w14:textId="77777777" w:rsidTr="00140BDA">
        <w:trPr>
          <w:trHeight w:val="737"/>
        </w:trPr>
        <w:tc>
          <w:tcPr>
            <w:tcW w:w="1278" w:type="dxa"/>
            <w:vMerge/>
          </w:tcPr>
          <w:p w14:paraId="0A2D62F8" w14:textId="77777777" w:rsidR="003B2263" w:rsidRDefault="003B2263" w:rsidP="006B1432">
            <w:pPr>
              <w:jc w:val="center"/>
            </w:pPr>
          </w:p>
        </w:tc>
        <w:tc>
          <w:tcPr>
            <w:tcW w:w="2250" w:type="dxa"/>
            <w:vMerge/>
          </w:tcPr>
          <w:p w14:paraId="0A3A7D45" w14:textId="77777777" w:rsidR="003B2263" w:rsidRPr="00FB21B5" w:rsidRDefault="003B2263" w:rsidP="006B1432">
            <w:pPr>
              <w:jc w:val="center"/>
            </w:pPr>
          </w:p>
        </w:tc>
        <w:tc>
          <w:tcPr>
            <w:tcW w:w="2790" w:type="dxa"/>
          </w:tcPr>
          <w:p w14:paraId="14E4467D" w14:textId="77777777" w:rsidR="003B2263" w:rsidRDefault="003B2263" w:rsidP="006B1432">
            <w:pPr>
              <w:jc w:val="center"/>
            </w:pPr>
            <w:r w:rsidRPr="004E6445">
              <w:t>sylvestren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00E463E3" w14:textId="4F12877B" w:rsidR="0093524F" w:rsidRDefault="0093524F" w:rsidP="006B1432">
            <w:pPr>
              <w:jc w:val="center"/>
            </w:pPr>
          </w:p>
        </w:tc>
        <w:tc>
          <w:tcPr>
            <w:tcW w:w="2160" w:type="dxa"/>
          </w:tcPr>
          <w:p w14:paraId="54D8A832" w14:textId="77777777" w:rsidR="003B2263" w:rsidRDefault="003B2263" w:rsidP="006B1432">
            <w:pPr>
              <w:jc w:val="center"/>
            </w:pPr>
            <w:r>
              <w:rPr>
                <w:rFonts w:ascii="Segoe UI" w:hAnsi="Segoe UI" w:cs="Segoe UI"/>
                <w:color w:val="212121"/>
                <w:shd w:val="clear" w:color="auto" w:fill="FFFFFF"/>
              </w:rPr>
              <w:t>12304570</w:t>
            </w:r>
          </w:p>
        </w:tc>
      </w:tr>
      <w:tr w:rsidR="003B2263" w14:paraId="232A1757" w14:textId="77777777" w:rsidTr="00587810">
        <w:trPr>
          <w:trHeight w:val="78"/>
        </w:trPr>
        <w:tc>
          <w:tcPr>
            <w:tcW w:w="1278" w:type="dxa"/>
            <w:vMerge/>
          </w:tcPr>
          <w:p w14:paraId="632BA666" w14:textId="77777777" w:rsidR="003B2263" w:rsidRDefault="003B2263" w:rsidP="006B1432">
            <w:pPr>
              <w:jc w:val="center"/>
            </w:pPr>
          </w:p>
        </w:tc>
        <w:tc>
          <w:tcPr>
            <w:tcW w:w="2250" w:type="dxa"/>
            <w:vMerge/>
          </w:tcPr>
          <w:p w14:paraId="1C9B8846" w14:textId="77777777" w:rsidR="003B2263" w:rsidRPr="00FB21B5" w:rsidRDefault="003B2263" w:rsidP="006B1432">
            <w:pPr>
              <w:jc w:val="center"/>
            </w:pPr>
          </w:p>
        </w:tc>
        <w:tc>
          <w:tcPr>
            <w:tcW w:w="2790" w:type="dxa"/>
          </w:tcPr>
          <w:p w14:paraId="49E2161C" w14:textId="77777777" w:rsidR="003B2263" w:rsidRDefault="003B2263" w:rsidP="006B1432">
            <w:pPr>
              <w:jc w:val="center"/>
            </w:pPr>
            <w:r w:rsidRPr="004E6445">
              <w:t>menthofuran</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15C7AA84" w14:textId="1470E3DB" w:rsidR="0093524F" w:rsidRDefault="0093524F" w:rsidP="006B1432">
            <w:pPr>
              <w:jc w:val="center"/>
            </w:pPr>
          </w:p>
        </w:tc>
        <w:tc>
          <w:tcPr>
            <w:tcW w:w="2160" w:type="dxa"/>
          </w:tcPr>
          <w:p w14:paraId="27E54F90" w14:textId="77777777" w:rsidR="003B2263" w:rsidRDefault="003B2263" w:rsidP="006B1432">
            <w:pPr>
              <w:jc w:val="center"/>
            </w:pPr>
            <w:r>
              <w:rPr>
                <w:rFonts w:ascii="Segoe UI" w:hAnsi="Segoe UI" w:cs="Segoe UI"/>
                <w:color w:val="212121"/>
                <w:shd w:val="clear" w:color="auto" w:fill="FFFFFF"/>
              </w:rPr>
              <w:t>329983</w:t>
            </w:r>
          </w:p>
        </w:tc>
      </w:tr>
      <w:tr w:rsidR="003B2263" w14:paraId="3EE30D5E" w14:textId="77777777" w:rsidTr="00587810">
        <w:trPr>
          <w:trHeight w:val="78"/>
        </w:trPr>
        <w:tc>
          <w:tcPr>
            <w:tcW w:w="1278" w:type="dxa"/>
            <w:vMerge/>
          </w:tcPr>
          <w:p w14:paraId="20CE17C9" w14:textId="77777777" w:rsidR="003B2263" w:rsidRDefault="003B2263" w:rsidP="006B1432">
            <w:pPr>
              <w:jc w:val="center"/>
            </w:pPr>
          </w:p>
        </w:tc>
        <w:tc>
          <w:tcPr>
            <w:tcW w:w="2250" w:type="dxa"/>
            <w:vMerge/>
          </w:tcPr>
          <w:p w14:paraId="1D732FD2" w14:textId="77777777" w:rsidR="003B2263" w:rsidRPr="00FB21B5" w:rsidRDefault="003B2263" w:rsidP="006B1432">
            <w:pPr>
              <w:jc w:val="center"/>
            </w:pPr>
          </w:p>
        </w:tc>
        <w:tc>
          <w:tcPr>
            <w:tcW w:w="2790" w:type="dxa"/>
          </w:tcPr>
          <w:p w14:paraId="4EC506E4" w14:textId="77777777" w:rsidR="003B2263" w:rsidRDefault="003B2263" w:rsidP="006B1432">
            <w:pPr>
              <w:jc w:val="center"/>
            </w:pPr>
            <w:r>
              <w:t>beta,beta</w:t>
            </w:r>
            <w:r w:rsidRPr="004E6445">
              <w:t>-dimethylstyren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66FE4ECC" w14:textId="017709F1" w:rsidR="0093524F" w:rsidRDefault="0093524F" w:rsidP="006B1432">
            <w:pPr>
              <w:jc w:val="center"/>
            </w:pPr>
          </w:p>
        </w:tc>
        <w:tc>
          <w:tcPr>
            <w:tcW w:w="2160" w:type="dxa"/>
          </w:tcPr>
          <w:p w14:paraId="4521DB33" w14:textId="77777777" w:rsidR="003B2263" w:rsidRDefault="003B2263" w:rsidP="006B1432">
            <w:pPr>
              <w:jc w:val="center"/>
            </w:pPr>
            <w:r>
              <w:rPr>
                <w:rFonts w:ascii="Segoe UI" w:hAnsi="Segoe UI" w:cs="Segoe UI"/>
                <w:color w:val="212121"/>
                <w:shd w:val="clear" w:color="auto" w:fill="FFFFFF"/>
              </w:rPr>
              <w:t>13030</w:t>
            </w:r>
          </w:p>
        </w:tc>
      </w:tr>
      <w:tr w:rsidR="003B2263" w14:paraId="47445D07" w14:textId="77777777" w:rsidTr="00587810">
        <w:trPr>
          <w:trHeight w:val="78"/>
        </w:trPr>
        <w:tc>
          <w:tcPr>
            <w:tcW w:w="1278" w:type="dxa"/>
            <w:vMerge/>
          </w:tcPr>
          <w:p w14:paraId="2784A0D2" w14:textId="77777777" w:rsidR="003B2263" w:rsidRDefault="003B2263" w:rsidP="006B1432">
            <w:pPr>
              <w:jc w:val="center"/>
            </w:pPr>
          </w:p>
        </w:tc>
        <w:tc>
          <w:tcPr>
            <w:tcW w:w="2250" w:type="dxa"/>
            <w:vMerge/>
          </w:tcPr>
          <w:p w14:paraId="261A71AE" w14:textId="77777777" w:rsidR="003B2263" w:rsidRPr="00FB21B5" w:rsidRDefault="003B2263" w:rsidP="006B1432">
            <w:pPr>
              <w:jc w:val="center"/>
            </w:pPr>
          </w:p>
        </w:tc>
        <w:tc>
          <w:tcPr>
            <w:tcW w:w="2790" w:type="dxa"/>
          </w:tcPr>
          <w:p w14:paraId="3E7F80EC" w14:textId="77777777" w:rsidR="003B2263" w:rsidRDefault="003B2263" w:rsidP="006B1432">
            <w:pPr>
              <w:jc w:val="center"/>
            </w:pPr>
            <w:r w:rsidRPr="004876FD">
              <w:t>camphor</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5F87EE6F" w14:textId="77A63656" w:rsidR="0093524F" w:rsidRDefault="0093524F" w:rsidP="006B1432">
            <w:pPr>
              <w:jc w:val="center"/>
            </w:pPr>
          </w:p>
        </w:tc>
        <w:tc>
          <w:tcPr>
            <w:tcW w:w="2160" w:type="dxa"/>
          </w:tcPr>
          <w:p w14:paraId="7CD30A70" w14:textId="77777777" w:rsidR="003B2263" w:rsidRDefault="003B2263" w:rsidP="006B1432">
            <w:pPr>
              <w:jc w:val="center"/>
            </w:pPr>
            <w:r>
              <w:rPr>
                <w:rFonts w:ascii="Segoe UI" w:hAnsi="Segoe UI" w:cs="Segoe UI"/>
                <w:color w:val="212121"/>
                <w:shd w:val="clear" w:color="auto" w:fill="FFFFFF"/>
              </w:rPr>
              <w:t>2537</w:t>
            </w:r>
          </w:p>
        </w:tc>
      </w:tr>
      <w:tr w:rsidR="003B2263" w14:paraId="5C85AF21" w14:textId="77777777" w:rsidTr="00587810">
        <w:trPr>
          <w:trHeight w:val="78"/>
        </w:trPr>
        <w:tc>
          <w:tcPr>
            <w:tcW w:w="1278" w:type="dxa"/>
            <w:vMerge/>
          </w:tcPr>
          <w:p w14:paraId="24B1B694" w14:textId="77777777" w:rsidR="003B2263" w:rsidRDefault="003B2263" w:rsidP="006B1432">
            <w:pPr>
              <w:jc w:val="center"/>
            </w:pPr>
          </w:p>
        </w:tc>
        <w:tc>
          <w:tcPr>
            <w:tcW w:w="2250" w:type="dxa"/>
            <w:vMerge/>
          </w:tcPr>
          <w:p w14:paraId="50B607DC" w14:textId="77777777" w:rsidR="003B2263" w:rsidRPr="00FB21B5" w:rsidRDefault="003B2263" w:rsidP="006B1432">
            <w:pPr>
              <w:jc w:val="center"/>
            </w:pPr>
          </w:p>
        </w:tc>
        <w:tc>
          <w:tcPr>
            <w:tcW w:w="2790" w:type="dxa"/>
          </w:tcPr>
          <w:p w14:paraId="54A37425" w14:textId="77777777" w:rsidR="003B2263" w:rsidRDefault="003B2263" w:rsidP="006B1432">
            <w:pPr>
              <w:jc w:val="center"/>
            </w:pPr>
            <w:r w:rsidRPr="004876FD">
              <w:t>benzene, 1-methyl-4-(1-methylpropyl)</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72585052" w14:textId="3C81A4FE" w:rsidR="0093524F" w:rsidRDefault="0093524F" w:rsidP="006B1432">
            <w:pPr>
              <w:jc w:val="center"/>
            </w:pPr>
          </w:p>
        </w:tc>
        <w:tc>
          <w:tcPr>
            <w:tcW w:w="2160" w:type="dxa"/>
          </w:tcPr>
          <w:p w14:paraId="410E4BFB" w14:textId="77777777" w:rsidR="003B2263" w:rsidRDefault="003B2263" w:rsidP="006B1432">
            <w:pPr>
              <w:jc w:val="center"/>
            </w:pPr>
            <w:r>
              <w:rPr>
                <w:rFonts w:ascii="Segoe UI" w:hAnsi="Segoe UI" w:cs="Segoe UI"/>
                <w:color w:val="212121"/>
                <w:shd w:val="clear" w:color="auto" w:fill="FFFFFF"/>
              </w:rPr>
              <w:t>519195</w:t>
            </w:r>
          </w:p>
        </w:tc>
      </w:tr>
      <w:tr w:rsidR="003B2263" w14:paraId="7025D52A" w14:textId="77777777" w:rsidTr="00587810">
        <w:trPr>
          <w:trHeight w:val="78"/>
        </w:trPr>
        <w:tc>
          <w:tcPr>
            <w:tcW w:w="1278" w:type="dxa"/>
            <w:vMerge/>
          </w:tcPr>
          <w:p w14:paraId="0F9C61C1" w14:textId="77777777" w:rsidR="003B2263" w:rsidRDefault="003B2263" w:rsidP="006B1432">
            <w:pPr>
              <w:jc w:val="center"/>
            </w:pPr>
          </w:p>
        </w:tc>
        <w:tc>
          <w:tcPr>
            <w:tcW w:w="2250" w:type="dxa"/>
            <w:vMerge/>
          </w:tcPr>
          <w:p w14:paraId="7D5ED7A4" w14:textId="77777777" w:rsidR="003B2263" w:rsidRPr="00FB21B5" w:rsidRDefault="003B2263" w:rsidP="006B1432">
            <w:pPr>
              <w:jc w:val="center"/>
            </w:pPr>
          </w:p>
        </w:tc>
        <w:tc>
          <w:tcPr>
            <w:tcW w:w="2790" w:type="dxa"/>
          </w:tcPr>
          <w:p w14:paraId="5C5BF72F" w14:textId="77777777" w:rsidR="003B2263" w:rsidRDefault="003B2263" w:rsidP="006B1432">
            <w:pPr>
              <w:jc w:val="center"/>
            </w:pPr>
            <w:r w:rsidRPr="004876FD">
              <w:t>borneol</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3A83A710" w14:textId="1DABA169" w:rsidR="0093524F" w:rsidRDefault="0093524F" w:rsidP="006B1432">
            <w:pPr>
              <w:jc w:val="center"/>
            </w:pPr>
          </w:p>
        </w:tc>
        <w:tc>
          <w:tcPr>
            <w:tcW w:w="2160" w:type="dxa"/>
          </w:tcPr>
          <w:p w14:paraId="67ACEDA6" w14:textId="77777777" w:rsidR="003B2263" w:rsidRDefault="003B2263" w:rsidP="006B1432">
            <w:pPr>
              <w:jc w:val="center"/>
            </w:pPr>
            <w:r>
              <w:rPr>
                <w:rFonts w:ascii="Segoe UI" w:hAnsi="Segoe UI" w:cs="Segoe UI"/>
                <w:color w:val="212121"/>
                <w:shd w:val="clear" w:color="auto" w:fill="FFFFFF"/>
              </w:rPr>
              <w:t>64685</w:t>
            </w:r>
          </w:p>
        </w:tc>
      </w:tr>
      <w:tr w:rsidR="003B2263" w14:paraId="73F162D3" w14:textId="77777777" w:rsidTr="00587810">
        <w:trPr>
          <w:trHeight w:val="78"/>
        </w:trPr>
        <w:tc>
          <w:tcPr>
            <w:tcW w:w="1278" w:type="dxa"/>
            <w:vMerge/>
          </w:tcPr>
          <w:p w14:paraId="766FA09E" w14:textId="77777777" w:rsidR="003B2263" w:rsidRDefault="003B2263" w:rsidP="006B1432">
            <w:pPr>
              <w:jc w:val="center"/>
            </w:pPr>
          </w:p>
        </w:tc>
        <w:tc>
          <w:tcPr>
            <w:tcW w:w="2250" w:type="dxa"/>
            <w:vMerge/>
          </w:tcPr>
          <w:p w14:paraId="3371D10C" w14:textId="77777777" w:rsidR="003B2263" w:rsidRPr="00FB21B5" w:rsidRDefault="003B2263" w:rsidP="006B1432">
            <w:pPr>
              <w:jc w:val="center"/>
            </w:pPr>
          </w:p>
        </w:tc>
        <w:tc>
          <w:tcPr>
            <w:tcW w:w="2790" w:type="dxa"/>
          </w:tcPr>
          <w:p w14:paraId="1A1C0B4D" w14:textId="77777777" w:rsidR="003B2263" w:rsidRDefault="003B2263" w:rsidP="006B1432">
            <w:pPr>
              <w:jc w:val="center"/>
            </w:pPr>
            <w:r w:rsidRPr="004876FD">
              <w:t>bornyl acetat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306D98BF" w14:textId="4F26AF33" w:rsidR="0093524F" w:rsidRDefault="0093524F" w:rsidP="006B1432">
            <w:pPr>
              <w:jc w:val="center"/>
            </w:pPr>
          </w:p>
        </w:tc>
        <w:tc>
          <w:tcPr>
            <w:tcW w:w="2160" w:type="dxa"/>
          </w:tcPr>
          <w:p w14:paraId="778993A0" w14:textId="77777777" w:rsidR="003B2263" w:rsidRDefault="003B2263" w:rsidP="006B1432">
            <w:pPr>
              <w:jc w:val="center"/>
            </w:pPr>
            <w:r>
              <w:rPr>
                <w:rFonts w:ascii="Segoe UI" w:hAnsi="Segoe UI" w:cs="Segoe UI"/>
                <w:color w:val="212121"/>
                <w:shd w:val="clear" w:color="auto" w:fill="FFFFFF"/>
              </w:rPr>
              <w:t>6448</w:t>
            </w:r>
          </w:p>
        </w:tc>
      </w:tr>
      <w:tr w:rsidR="003B2263" w14:paraId="2454E137" w14:textId="77777777" w:rsidTr="00587810">
        <w:trPr>
          <w:trHeight w:val="78"/>
        </w:trPr>
        <w:tc>
          <w:tcPr>
            <w:tcW w:w="1278" w:type="dxa"/>
            <w:vMerge/>
          </w:tcPr>
          <w:p w14:paraId="0E6922AE" w14:textId="77777777" w:rsidR="003B2263" w:rsidRDefault="003B2263" w:rsidP="006B1432">
            <w:pPr>
              <w:jc w:val="center"/>
            </w:pPr>
          </w:p>
        </w:tc>
        <w:tc>
          <w:tcPr>
            <w:tcW w:w="2250" w:type="dxa"/>
            <w:vMerge/>
          </w:tcPr>
          <w:p w14:paraId="72642195" w14:textId="77777777" w:rsidR="003B2263" w:rsidRPr="00FB21B5" w:rsidRDefault="003B2263" w:rsidP="006B1432">
            <w:pPr>
              <w:jc w:val="center"/>
            </w:pPr>
          </w:p>
        </w:tc>
        <w:tc>
          <w:tcPr>
            <w:tcW w:w="2790" w:type="dxa"/>
          </w:tcPr>
          <w:p w14:paraId="758B1488" w14:textId="77777777" w:rsidR="003B2263" w:rsidRDefault="003B2263" w:rsidP="006B1432">
            <w:pPr>
              <w:jc w:val="center"/>
            </w:pPr>
            <w:r w:rsidRPr="004876FD">
              <w:t>(E)-chrysanthenyl acetate</w:t>
            </w:r>
            <w:r w:rsidR="00251F1E">
              <w:fldChar w:fldCharType="begin" w:fldLock="1"/>
            </w:r>
            <w:r w:rsidR="00251F1E">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06695010" w14:textId="40EA3F4C" w:rsidR="0093524F" w:rsidRDefault="0093524F" w:rsidP="006B1432">
            <w:pPr>
              <w:jc w:val="center"/>
            </w:pPr>
          </w:p>
        </w:tc>
        <w:tc>
          <w:tcPr>
            <w:tcW w:w="2160" w:type="dxa"/>
          </w:tcPr>
          <w:p w14:paraId="11311DE7" w14:textId="77777777" w:rsidR="003B2263" w:rsidRDefault="003B2263" w:rsidP="006B1432">
            <w:pPr>
              <w:jc w:val="center"/>
            </w:pPr>
            <w:r>
              <w:rPr>
                <w:rFonts w:ascii="Segoe UI" w:hAnsi="Segoe UI" w:cs="Segoe UI"/>
                <w:color w:val="212121"/>
                <w:shd w:val="clear" w:color="auto" w:fill="FFFFFF"/>
              </w:rPr>
              <w:t>162747</w:t>
            </w:r>
          </w:p>
        </w:tc>
      </w:tr>
      <w:tr w:rsidR="003B2263" w14:paraId="224C18FF" w14:textId="77777777" w:rsidTr="00587810">
        <w:trPr>
          <w:trHeight w:val="78"/>
        </w:trPr>
        <w:tc>
          <w:tcPr>
            <w:tcW w:w="1278" w:type="dxa"/>
            <w:vMerge/>
          </w:tcPr>
          <w:p w14:paraId="6750BA98" w14:textId="77777777" w:rsidR="003B2263" w:rsidRDefault="003B2263" w:rsidP="006B1432">
            <w:pPr>
              <w:jc w:val="center"/>
            </w:pPr>
          </w:p>
        </w:tc>
        <w:tc>
          <w:tcPr>
            <w:tcW w:w="2250" w:type="dxa"/>
            <w:vMerge/>
          </w:tcPr>
          <w:p w14:paraId="1F133B3A" w14:textId="77777777" w:rsidR="003B2263" w:rsidRPr="00FB21B5" w:rsidRDefault="003B2263" w:rsidP="006B1432">
            <w:pPr>
              <w:jc w:val="center"/>
            </w:pPr>
          </w:p>
        </w:tc>
        <w:tc>
          <w:tcPr>
            <w:tcW w:w="2790" w:type="dxa"/>
          </w:tcPr>
          <w:p w14:paraId="4E1729A0" w14:textId="77777777" w:rsidR="003B2263" w:rsidRDefault="003B2263" w:rsidP="006B1432">
            <w:pPr>
              <w:jc w:val="center"/>
            </w:pPr>
            <w:r w:rsidRPr="004876FD">
              <w:t>(Z)-cinerone</w:t>
            </w:r>
            <w:r w:rsidR="00251F1E">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251F1E">
              <w:fldChar w:fldCharType="separate"/>
            </w:r>
            <w:r w:rsidR="00251F1E" w:rsidRPr="00251F1E">
              <w:rPr>
                <w:noProof/>
                <w:vertAlign w:val="superscript"/>
              </w:rPr>
              <w:t>26</w:t>
            </w:r>
            <w:r w:rsidR="00251F1E">
              <w:fldChar w:fldCharType="end"/>
            </w:r>
          </w:p>
          <w:p w14:paraId="3FD3EA06" w14:textId="739FA202" w:rsidR="0093524F" w:rsidRDefault="0093524F" w:rsidP="006B1432">
            <w:pPr>
              <w:jc w:val="center"/>
            </w:pPr>
          </w:p>
        </w:tc>
        <w:tc>
          <w:tcPr>
            <w:tcW w:w="2160" w:type="dxa"/>
          </w:tcPr>
          <w:p w14:paraId="3FC5CCBC" w14:textId="77777777" w:rsidR="003B2263" w:rsidRDefault="003B2263" w:rsidP="006B1432">
            <w:pPr>
              <w:jc w:val="center"/>
            </w:pPr>
            <w:r>
              <w:rPr>
                <w:rFonts w:ascii="Segoe UI" w:hAnsi="Segoe UI" w:cs="Segoe UI"/>
                <w:color w:val="212121"/>
                <w:shd w:val="clear" w:color="auto" w:fill="FFFFFF"/>
              </w:rPr>
              <w:t>5373127</w:t>
            </w:r>
          </w:p>
        </w:tc>
      </w:tr>
      <w:tr w:rsidR="003B2263" w14:paraId="1CF760D3" w14:textId="77777777" w:rsidTr="003409A0">
        <w:trPr>
          <w:trHeight w:val="665"/>
        </w:trPr>
        <w:tc>
          <w:tcPr>
            <w:tcW w:w="1278" w:type="dxa"/>
            <w:vMerge/>
          </w:tcPr>
          <w:p w14:paraId="5C67BA2A" w14:textId="77777777" w:rsidR="003B2263" w:rsidRDefault="003B2263" w:rsidP="006B1432">
            <w:pPr>
              <w:jc w:val="center"/>
            </w:pPr>
          </w:p>
        </w:tc>
        <w:tc>
          <w:tcPr>
            <w:tcW w:w="2250" w:type="dxa"/>
            <w:vMerge/>
          </w:tcPr>
          <w:p w14:paraId="125DBAB2" w14:textId="77777777" w:rsidR="003B2263" w:rsidRPr="00FB21B5" w:rsidRDefault="003B2263" w:rsidP="006B1432">
            <w:pPr>
              <w:jc w:val="center"/>
            </w:pPr>
          </w:p>
        </w:tc>
        <w:tc>
          <w:tcPr>
            <w:tcW w:w="2790" w:type="dxa"/>
          </w:tcPr>
          <w:p w14:paraId="713B97AC" w14:textId="77777777" w:rsidR="003B2263" w:rsidRDefault="003B2263" w:rsidP="006B1432">
            <w:pPr>
              <w:jc w:val="center"/>
            </w:pPr>
            <w:r w:rsidRPr="004876FD">
              <w:t>Camphen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30D0058C" w14:textId="69A4C58D" w:rsidR="0093524F" w:rsidRDefault="0093524F" w:rsidP="006B1432">
            <w:pPr>
              <w:jc w:val="center"/>
            </w:pPr>
          </w:p>
        </w:tc>
        <w:tc>
          <w:tcPr>
            <w:tcW w:w="2160" w:type="dxa"/>
          </w:tcPr>
          <w:p w14:paraId="37719F41" w14:textId="77777777" w:rsidR="003B2263" w:rsidRDefault="003B2263" w:rsidP="006B1432">
            <w:pPr>
              <w:jc w:val="center"/>
            </w:pPr>
            <w:r>
              <w:rPr>
                <w:rFonts w:ascii="Segoe UI" w:hAnsi="Segoe UI" w:cs="Segoe UI"/>
                <w:color w:val="212121"/>
                <w:shd w:val="clear" w:color="auto" w:fill="FFFFFF"/>
              </w:rPr>
              <w:t>6616</w:t>
            </w:r>
          </w:p>
        </w:tc>
      </w:tr>
      <w:tr w:rsidR="003B2263" w14:paraId="4D941971" w14:textId="77777777" w:rsidTr="00587810">
        <w:trPr>
          <w:trHeight w:val="78"/>
        </w:trPr>
        <w:tc>
          <w:tcPr>
            <w:tcW w:w="1278" w:type="dxa"/>
            <w:vMerge/>
          </w:tcPr>
          <w:p w14:paraId="594A3AD2" w14:textId="77777777" w:rsidR="003B2263" w:rsidRDefault="003B2263" w:rsidP="006B1432">
            <w:pPr>
              <w:jc w:val="center"/>
            </w:pPr>
          </w:p>
        </w:tc>
        <w:tc>
          <w:tcPr>
            <w:tcW w:w="2250" w:type="dxa"/>
            <w:vMerge/>
          </w:tcPr>
          <w:p w14:paraId="0FBF5EA9" w14:textId="77777777" w:rsidR="003B2263" w:rsidRPr="00FB21B5" w:rsidRDefault="003B2263" w:rsidP="006B1432">
            <w:pPr>
              <w:jc w:val="center"/>
            </w:pPr>
          </w:p>
        </w:tc>
        <w:tc>
          <w:tcPr>
            <w:tcW w:w="2790" w:type="dxa"/>
          </w:tcPr>
          <w:p w14:paraId="488F7290" w14:textId="77777777" w:rsidR="003B2263" w:rsidRDefault="003B2263" w:rsidP="006B1432">
            <w:pPr>
              <w:jc w:val="center"/>
            </w:pPr>
            <w:r w:rsidRPr="004876FD">
              <w:t>2-caren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3B9F411A" w14:textId="16369F71" w:rsidR="0093524F" w:rsidRDefault="0093524F" w:rsidP="006B1432">
            <w:pPr>
              <w:jc w:val="center"/>
            </w:pPr>
          </w:p>
        </w:tc>
        <w:tc>
          <w:tcPr>
            <w:tcW w:w="2160" w:type="dxa"/>
          </w:tcPr>
          <w:p w14:paraId="679155C3" w14:textId="77777777" w:rsidR="003B2263" w:rsidRDefault="003B2263" w:rsidP="006B1432">
            <w:pPr>
              <w:jc w:val="center"/>
            </w:pPr>
            <w:r>
              <w:rPr>
                <w:rFonts w:ascii="Segoe UI" w:hAnsi="Segoe UI" w:cs="Segoe UI"/>
                <w:color w:val="212121"/>
                <w:shd w:val="clear" w:color="auto" w:fill="FFFFFF"/>
              </w:rPr>
              <w:t>79044</w:t>
            </w:r>
          </w:p>
        </w:tc>
      </w:tr>
      <w:tr w:rsidR="003B2263" w14:paraId="2DE00E03" w14:textId="77777777" w:rsidTr="00587810">
        <w:trPr>
          <w:trHeight w:val="78"/>
        </w:trPr>
        <w:tc>
          <w:tcPr>
            <w:tcW w:w="1278" w:type="dxa"/>
            <w:vMerge/>
          </w:tcPr>
          <w:p w14:paraId="45A0EAB4" w14:textId="77777777" w:rsidR="003B2263" w:rsidRDefault="003B2263" w:rsidP="006B1432">
            <w:pPr>
              <w:jc w:val="center"/>
            </w:pPr>
          </w:p>
        </w:tc>
        <w:tc>
          <w:tcPr>
            <w:tcW w:w="2250" w:type="dxa"/>
            <w:vMerge/>
          </w:tcPr>
          <w:p w14:paraId="4958CF63" w14:textId="77777777" w:rsidR="003B2263" w:rsidRPr="00FB21B5" w:rsidRDefault="003B2263" w:rsidP="006B1432">
            <w:pPr>
              <w:jc w:val="center"/>
            </w:pPr>
          </w:p>
        </w:tc>
        <w:tc>
          <w:tcPr>
            <w:tcW w:w="2790" w:type="dxa"/>
          </w:tcPr>
          <w:p w14:paraId="02F4E7D9" w14:textId="77777777" w:rsidR="003B2263" w:rsidRDefault="003B2263" w:rsidP="006B1432">
            <w:pPr>
              <w:jc w:val="center"/>
            </w:pPr>
            <w:r w:rsidRPr="004876FD">
              <w:t>Ascaridol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6F18D431" w14:textId="422AE736" w:rsidR="0093524F" w:rsidRDefault="0093524F" w:rsidP="006B1432">
            <w:pPr>
              <w:jc w:val="center"/>
            </w:pPr>
          </w:p>
        </w:tc>
        <w:tc>
          <w:tcPr>
            <w:tcW w:w="2160" w:type="dxa"/>
          </w:tcPr>
          <w:p w14:paraId="269143BA" w14:textId="77777777" w:rsidR="003B2263" w:rsidRDefault="003B2263" w:rsidP="006B1432">
            <w:pPr>
              <w:jc w:val="center"/>
            </w:pPr>
            <w:r>
              <w:rPr>
                <w:rFonts w:ascii="Segoe UI" w:hAnsi="Segoe UI" w:cs="Segoe UI"/>
                <w:color w:val="212121"/>
                <w:shd w:val="clear" w:color="auto" w:fill="FFFFFF"/>
              </w:rPr>
              <w:t>10545</w:t>
            </w:r>
          </w:p>
        </w:tc>
      </w:tr>
      <w:tr w:rsidR="003B2263" w14:paraId="256DE535" w14:textId="77777777" w:rsidTr="00587810">
        <w:trPr>
          <w:trHeight w:val="78"/>
        </w:trPr>
        <w:tc>
          <w:tcPr>
            <w:tcW w:w="1278" w:type="dxa"/>
            <w:vMerge/>
          </w:tcPr>
          <w:p w14:paraId="078661F5" w14:textId="77777777" w:rsidR="003B2263" w:rsidRDefault="003B2263" w:rsidP="006B1432">
            <w:pPr>
              <w:jc w:val="center"/>
            </w:pPr>
          </w:p>
        </w:tc>
        <w:tc>
          <w:tcPr>
            <w:tcW w:w="2250" w:type="dxa"/>
            <w:vMerge/>
          </w:tcPr>
          <w:p w14:paraId="4968B7D0" w14:textId="77777777" w:rsidR="003B2263" w:rsidRPr="00FB21B5" w:rsidRDefault="003B2263" w:rsidP="006B1432">
            <w:pPr>
              <w:jc w:val="center"/>
            </w:pPr>
          </w:p>
        </w:tc>
        <w:tc>
          <w:tcPr>
            <w:tcW w:w="2790" w:type="dxa"/>
          </w:tcPr>
          <w:p w14:paraId="2CF1E51F" w14:textId="77777777" w:rsidR="003B2263" w:rsidRDefault="003B2263" w:rsidP="006B1432">
            <w:pPr>
              <w:jc w:val="center"/>
            </w:pPr>
            <w:r>
              <w:t>alpha</w:t>
            </w:r>
            <w:r w:rsidRPr="004876FD">
              <w:t>-pinen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51608F29" w14:textId="086F3286" w:rsidR="0093524F" w:rsidRDefault="0093524F" w:rsidP="006B1432">
            <w:pPr>
              <w:jc w:val="center"/>
            </w:pPr>
          </w:p>
        </w:tc>
        <w:tc>
          <w:tcPr>
            <w:tcW w:w="2160" w:type="dxa"/>
          </w:tcPr>
          <w:p w14:paraId="0061079E" w14:textId="77777777" w:rsidR="003B2263" w:rsidRDefault="003B2263" w:rsidP="006B1432">
            <w:pPr>
              <w:jc w:val="center"/>
            </w:pPr>
            <w:r>
              <w:rPr>
                <w:rFonts w:ascii="Segoe UI" w:hAnsi="Segoe UI" w:cs="Segoe UI"/>
                <w:color w:val="212121"/>
                <w:shd w:val="clear" w:color="auto" w:fill="FFFFFF"/>
              </w:rPr>
              <w:t>6654</w:t>
            </w:r>
          </w:p>
        </w:tc>
      </w:tr>
      <w:tr w:rsidR="003B2263" w14:paraId="3D46B7A3" w14:textId="77777777" w:rsidTr="00587810">
        <w:trPr>
          <w:trHeight w:val="78"/>
        </w:trPr>
        <w:tc>
          <w:tcPr>
            <w:tcW w:w="1278" w:type="dxa"/>
            <w:vMerge/>
          </w:tcPr>
          <w:p w14:paraId="03FEED90" w14:textId="77777777" w:rsidR="003B2263" w:rsidRDefault="003B2263" w:rsidP="006B1432">
            <w:pPr>
              <w:jc w:val="center"/>
            </w:pPr>
          </w:p>
        </w:tc>
        <w:tc>
          <w:tcPr>
            <w:tcW w:w="2250" w:type="dxa"/>
            <w:vMerge/>
          </w:tcPr>
          <w:p w14:paraId="65EC5DDD" w14:textId="77777777" w:rsidR="003B2263" w:rsidRPr="00FB21B5" w:rsidRDefault="003B2263" w:rsidP="006B1432">
            <w:pPr>
              <w:jc w:val="center"/>
            </w:pPr>
          </w:p>
        </w:tc>
        <w:tc>
          <w:tcPr>
            <w:tcW w:w="2790" w:type="dxa"/>
          </w:tcPr>
          <w:p w14:paraId="430159A1" w14:textId="77777777" w:rsidR="003B2263" w:rsidRDefault="003B2263" w:rsidP="006B1432">
            <w:pPr>
              <w:jc w:val="center"/>
            </w:pPr>
            <w:r>
              <w:t>beta</w:t>
            </w:r>
            <w:r w:rsidRPr="00202430">
              <w:t>-pinen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37D9DC19" w14:textId="56EFA7B3" w:rsidR="0093524F" w:rsidRDefault="0093524F" w:rsidP="006B1432">
            <w:pPr>
              <w:jc w:val="center"/>
            </w:pPr>
          </w:p>
        </w:tc>
        <w:tc>
          <w:tcPr>
            <w:tcW w:w="2160" w:type="dxa"/>
          </w:tcPr>
          <w:p w14:paraId="3BDD8BBD" w14:textId="77777777" w:rsidR="003B2263" w:rsidRDefault="003B2263" w:rsidP="006B1432">
            <w:pPr>
              <w:jc w:val="center"/>
            </w:pPr>
            <w:r>
              <w:rPr>
                <w:rFonts w:ascii="Segoe UI" w:hAnsi="Segoe UI" w:cs="Segoe UI"/>
                <w:color w:val="212121"/>
                <w:shd w:val="clear" w:color="auto" w:fill="FFFFFF"/>
              </w:rPr>
              <w:t>14896</w:t>
            </w:r>
          </w:p>
        </w:tc>
      </w:tr>
      <w:tr w:rsidR="003B2263" w14:paraId="5F711159" w14:textId="77777777" w:rsidTr="00587810">
        <w:trPr>
          <w:trHeight w:val="78"/>
        </w:trPr>
        <w:tc>
          <w:tcPr>
            <w:tcW w:w="1278" w:type="dxa"/>
            <w:vMerge/>
          </w:tcPr>
          <w:p w14:paraId="5CFFCA38" w14:textId="77777777" w:rsidR="003B2263" w:rsidRDefault="003B2263" w:rsidP="006B1432">
            <w:pPr>
              <w:jc w:val="center"/>
            </w:pPr>
          </w:p>
        </w:tc>
        <w:tc>
          <w:tcPr>
            <w:tcW w:w="2250" w:type="dxa"/>
            <w:vMerge/>
          </w:tcPr>
          <w:p w14:paraId="5BFDB6A9" w14:textId="77777777" w:rsidR="003B2263" w:rsidRPr="00FB21B5" w:rsidRDefault="003B2263" w:rsidP="006B1432">
            <w:pPr>
              <w:jc w:val="center"/>
            </w:pPr>
          </w:p>
        </w:tc>
        <w:tc>
          <w:tcPr>
            <w:tcW w:w="2790" w:type="dxa"/>
          </w:tcPr>
          <w:p w14:paraId="73DB988B" w14:textId="77777777" w:rsidR="003B2263" w:rsidRDefault="003B2263" w:rsidP="006B1432">
            <w:pPr>
              <w:jc w:val="center"/>
            </w:pPr>
            <w:r w:rsidRPr="00202430">
              <w:t>cis-ocimen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2F5555F3" w14:textId="25D83E52" w:rsidR="0093524F" w:rsidRDefault="0093524F" w:rsidP="006B1432">
            <w:pPr>
              <w:jc w:val="center"/>
            </w:pPr>
          </w:p>
        </w:tc>
        <w:tc>
          <w:tcPr>
            <w:tcW w:w="2160" w:type="dxa"/>
          </w:tcPr>
          <w:p w14:paraId="77CF1BF9" w14:textId="77777777" w:rsidR="003B2263" w:rsidRDefault="003B2263" w:rsidP="006B1432">
            <w:pPr>
              <w:jc w:val="center"/>
            </w:pPr>
            <w:r>
              <w:rPr>
                <w:rFonts w:ascii="Segoe UI" w:hAnsi="Segoe UI" w:cs="Segoe UI"/>
                <w:color w:val="212121"/>
                <w:shd w:val="clear" w:color="auto" w:fill="FFFFFF"/>
              </w:rPr>
              <w:t>5320250</w:t>
            </w:r>
          </w:p>
        </w:tc>
      </w:tr>
      <w:tr w:rsidR="003B2263" w14:paraId="35EB5534" w14:textId="77777777" w:rsidTr="00587810">
        <w:trPr>
          <w:trHeight w:val="78"/>
        </w:trPr>
        <w:tc>
          <w:tcPr>
            <w:tcW w:w="1278" w:type="dxa"/>
            <w:vMerge/>
          </w:tcPr>
          <w:p w14:paraId="0FB360C5" w14:textId="77777777" w:rsidR="003B2263" w:rsidRDefault="003B2263" w:rsidP="006B1432">
            <w:pPr>
              <w:jc w:val="center"/>
            </w:pPr>
          </w:p>
        </w:tc>
        <w:tc>
          <w:tcPr>
            <w:tcW w:w="2250" w:type="dxa"/>
            <w:vMerge/>
          </w:tcPr>
          <w:p w14:paraId="6F942C72" w14:textId="77777777" w:rsidR="003B2263" w:rsidRPr="00FB21B5" w:rsidRDefault="003B2263" w:rsidP="006B1432">
            <w:pPr>
              <w:jc w:val="center"/>
            </w:pPr>
          </w:p>
        </w:tc>
        <w:tc>
          <w:tcPr>
            <w:tcW w:w="2790" w:type="dxa"/>
          </w:tcPr>
          <w:p w14:paraId="76F14A5C" w14:textId="77777777" w:rsidR="003B2263" w:rsidRDefault="003B2263" w:rsidP="006B1432">
            <w:pPr>
              <w:jc w:val="center"/>
            </w:pPr>
            <w:r w:rsidRPr="00202430">
              <w:t>citronellal</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227A0B2D" w14:textId="4A77F4A5" w:rsidR="0093524F" w:rsidRDefault="0093524F" w:rsidP="006B1432">
            <w:pPr>
              <w:jc w:val="center"/>
            </w:pPr>
          </w:p>
        </w:tc>
        <w:tc>
          <w:tcPr>
            <w:tcW w:w="2160" w:type="dxa"/>
          </w:tcPr>
          <w:p w14:paraId="3F0B7745" w14:textId="77777777" w:rsidR="003B2263" w:rsidRDefault="003B2263" w:rsidP="006B1432">
            <w:pPr>
              <w:jc w:val="center"/>
            </w:pPr>
            <w:r>
              <w:rPr>
                <w:rFonts w:ascii="Segoe UI" w:hAnsi="Segoe UI" w:cs="Segoe UI"/>
                <w:color w:val="212121"/>
                <w:shd w:val="clear" w:color="auto" w:fill="FFFFFF"/>
              </w:rPr>
              <w:t>7794</w:t>
            </w:r>
          </w:p>
        </w:tc>
      </w:tr>
      <w:tr w:rsidR="003B2263" w14:paraId="3A36EA01" w14:textId="77777777" w:rsidTr="00587810">
        <w:trPr>
          <w:trHeight w:val="78"/>
        </w:trPr>
        <w:tc>
          <w:tcPr>
            <w:tcW w:w="1278" w:type="dxa"/>
            <w:vMerge/>
          </w:tcPr>
          <w:p w14:paraId="20307C24" w14:textId="77777777" w:rsidR="003B2263" w:rsidRDefault="003B2263" w:rsidP="006B1432">
            <w:pPr>
              <w:jc w:val="center"/>
            </w:pPr>
          </w:p>
        </w:tc>
        <w:tc>
          <w:tcPr>
            <w:tcW w:w="2250" w:type="dxa"/>
            <w:vMerge/>
          </w:tcPr>
          <w:p w14:paraId="7F173928" w14:textId="77777777" w:rsidR="003B2263" w:rsidRPr="00FB21B5" w:rsidRDefault="003B2263" w:rsidP="006B1432">
            <w:pPr>
              <w:jc w:val="center"/>
            </w:pPr>
          </w:p>
        </w:tc>
        <w:tc>
          <w:tcPr>
            <w:tcW w:w="2790" w:type="dxa"/>
          </w:tcPr>
          <w:p w14:paraId="29D695F1" w14:textId="77777777" w:rsidR="003B2263" w:rsidRDefault="003B2263" w:rsidP="006B1432">
            <w:pPr>
              <w:jc w:val="center"/>
            </w:pPr>
            <w:r w:rsidRPr="00202430">
              <w:t>geranial</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38F8A9B2" w14:textId="21BEA542" w:rsidR="0093524F" w:rsidRDefault="0093524F" w:rsidP="006B1432">
            <w:pPr>
              <w:jc w:val="center"/>
            </w:pPr>
          </w:p>
        </w:tc>
        <w:tc>
          <w:tcPr>
            <w:tcW w:w="2160" w:type="dxa"/>
          </w:tcPr>
          <w:p w14:paraId="3692D660" w14:textId="77777777" w:rsidR="003B2263" w:rsidRDefault="003B2263" w:rsidP="006B1432">
            <w:pPr>
              <w:jc w:val="center"/>
            </w:pPr>
            <w:r>
              <w:rPr>
                <w:rFonts w:ascii="Segoe UI" w:hAnsi="Segoe UI" w:cs="Segoe UI"/>
                <w:color w:val="212121"/>
                <w:shd w:val="clear" w:color="auto" w:fill="FFFFFF"/>
              </w:rPr>
              <w:t>638011</w:t>
            </w:r>
          </w:p>
        </w:tc>
      </w:tr>
      <w:tr w:rsidR="003B2263" w14:paraId="70AE2C49" w14:textId="77777777" w:rsidTr="00587810">
        <w:trPr>
          <w:trHeight w:val="78"/>
        </w:trPr>
        <w:tc>
          <w:tcPr>
            <w:tcW w:w="1278" w:type="dxa"/>
            <w:vMerge/>
          </w:tcPr>
          <w:p w14:paraId="67BC0CFD" w14:textId="77777777" w:rsidR="003B2263" w:rsidRDefault="003B2263" w:rsidP="006B1432">
            <w:pPr>
              <w:jc w:val="center"/>
            </w:pPr>
          </w:p>
        </w:tc>
        <w:tc>
          <w:tcPr>
            <w:tcW w:w="2250" w:type="dxa"/>
            <w:vMerge/>
          </w:tcPr>
          <w:p w14:paraId="344B43F1" w14:textId="77777777" w:rsidR="003B2263" w:rsidRPr="00FB21B5" w:rsidRDefault="003B2263" w:rsidP="006B1432">
            <w:pPr>
              <w:jc w:val="center"/>
            </w:pPr>
          </w:p>
        </w:tc>
        <w:tc>
          <w:tcPr>
            <w:tcW w:w="2790" w:type="dxa"/>
          </w:tcPr>
          <w:p w14:paraId="2E11C846" w14:textId="77777777" w:rsidR="003B2263" w:rsidRDefault="003B2263" w:rsidP="006B1432">
            <w:pPr>
              <w:jc w:val="center"/>
            </w:pPr>
            <w:r w:rsidRPr="00202430">
              <w:t>myrcene</w:t>
            </w:r>
            <w:r w:rsidR="00D621E8">
              <w:fldChar w:fldCharType="begin" w:fldLock="1"/>
            </w:r>
            <w:r w:rsidR="00D621E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467A3BF5" w14:textId="28430489" w:rsidR="0093524F" w:rsidRDefault="0093524F" w:rsidP="006B1432">
            <w:pPr>
              <w:jc w:val="center"/>
            </w:pPr>
          </w:p>
        </w:tc>
        <w:tc>
          <w:tcPr>
            <w:tcW w:w="2160" w:type="dxa"/>
          </w:tcPr>
          <w:p w14:paraId="5A5B03D0" w14:textId="77777777" w:rsidR="003B2263" w:rsidRDefault="003B2263" w:rsidP="006B1432">
            <w:pPr>
              <w:jc w:val="center"/>
            </w:pPr>
            <w:r>
              <w:rPr>
                <w:rFonts w:ascii="Segoe UI" w:hAnsi="Segoe UI" w:cs="Segoe UI"/>
                <w:color w:val="212121"/>
                <w:shd w:val="clear" w:color="auto" w:fill="FFFFFF"/>
              </w:rPr>
              <w:t>31253</w:t>
            </w:r>
          </w:p>
        </w:tc>
      </w:tr>
      <w:tr w:rsidR="003B2263" w14:paraId="7BB1ECEE" w14:textId="77777777" w:rsidTr="00587810">
        <w:trPr>
          <w:trHeight w:val="78"/>
        </w:trPr>
        <w:tc>
          <w:tcPr>
            <w:tcW w:w="1278" w:type="dxa"/>
            <w:vMerge/>
          </w:tcPr>
          <w:p w14:paraId="64E5D1AC" w14:textId="77777777" w:rsidR="003B2263" w:rsidRDefault="003B2263" w:rsidP="006B1432">
            <w:pPr>
              <w:jc w:val="center"/>
            </w:pPr>
          </w:p>
        </w:tc>
        <w:tc>
          <w:tcPr>
            <w:tcW w:w="2250" w:type="dxa"/>
            <w:vMerge/>
          </w:tcPr>
          <w:p w14:paraId="5FA995B7" w14:textId="77777777" w:rsidR="003B2263" w:rsidRPr="00FB21B5" w:rsidRDefault="003B2263" w:rsidP="006B1432">
            <w:pPr>
              <w:jc w:val="center"/>
            </w:pPr>
          </w:p>
        </w:tc>
        <w:tc>
          <w:tcPr>
            <w:tcW w:w="2790" w:type="dxa"/>
          </w:tcPr>
          <w:p w14:paraId="5050C33B" w14:textId="77777777" w:rsidR="003B2263" w:rsidRDefault="003B2263" w:rsidP="006B1432">
            <w:pPr>
              <w:jc w:val="center"/>
            </w:pPr>
            <w:r w:rsidRPr="00202430">
              <w:t>R-citronellene</w:t>
            </w:r>
            <w:r w:rsidR="00D621E8">
              <w:fldChar w:fldCharType="begin" w:fldLock="1"/>
            </w:r>
            <w:r w:rsidR="00EB0B5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621E8">
              <w:fldChar w:fldCharType="separate"/>
            </w:r>
            <w:r w:rsidR="00D621E8" w:rsidRPr="00D621E8">
              <w:rPr>
                <w:noProof/>
                <w:vertAlign w:val="superscript"/>
              </w:rPr>
              <w:t>26</w:t>
            </w:r>
            <w:r w:rsidR="00D621E8">
              <w:fldChar w:fldCharType="end"/>
            </w:r>
          </w:p>
          <w:p w14:paraId="07E16C58" w14:textId="7FF40AD6" w:rsidR="00EC6F81" w:rsidRDefault="00EC6F81" w:rsidP="006B1432">
            <w:pPr>
              <w:jc w:val="center"/>
            </w:pPr>
          </w:p>
        </w:tc>
        <w:tc>
          <w:tcPr>
            <w:tcW w:w="2160" w:type="dxa"/>
          </w:tcPr>
          <w:p w14:paraId="6E061DCB" w14:textId="77777777" w:rsidR="003B2263" w:rsidRDefault="003B2263" w:rsidP="006B1432">
            <w:pPr>
              <w:jc w:val="center"/>
            </w:pPr>
            <w:r>
              <w:rPr>
                <w:rFonts w:ascii="Segoe UI" w:hAnsi="Segoe UI" w:cs="Segoe UI"/>
                <w:color w:val="212121"/>
                <w:shd w:val="clear" w:color="auto" w:fill="FFFFFF"/>
              </w:rPr>
              <w:t>10997105</w:t>
            </w:r>
          </w:p>
        </w:tc>
      </w:tr>
      <w:tr w:rsidR="003B2263" w14:paraId="6FFCF112" w14:textId="77777777" w:rsidTr="00587810">
        <w:trPr>
          <w:trHeight w:val="78"/>
        </w:trPr>
        <w:tc>
          <w:tcPr>
            <w:tcW w:w="1278" w:type="dxa"/>
            <w:vMerge/>
          </w:tcPr>
          <w:p w14:paraId="73DB4DC9" w14:textId="77777777" w:rsidR="003B2263" w:rsidRDefault="003B2263" w:rsidP="006B1432">
            <w:pPr>
              <w:jc w:val="center"/>
            </w:pPr>
          </w:p>
        </w:tc>
        <w:tc>
          <w:tcPr>
            <w:tcW w:w="2250" w:type="dxa"/>
            <w:vMerge/>
          </w:tcPr>
          <w:p w14:paraId="3F440471" w14:textId="77777777" w:rsidR="003B2263" w:rsidRPr="00FB21B5" w:rsidRDefault="003B2263" w:rsidP="006B1432">
            <w:pPr>
              <w:jc w:val="center"/>
            </w:pPr>
          </w:p>
        </w:tc>
        <w:tc>
          <w:tcPr>
            <w:tcW w:w="2790" w:type="dxa"/>
          </w:tcPr>
          <w:p w14:paraId="55B8C172" w14:textId="77777777" w:rsidR="003B2263" w:rsidRDefault="003B2263" w:rsidP="006B1432">
            <w:pPr>
              <w:jc w:val="center"/>
            </w:pPr>
            <w:r w:rsidRPr="00202430">
              <w:t>citronellyl pentanoate</w:t>
            </w:r>
            <w:r w:rsidR="00EB0B53">
              <w:fldChar w:fldCharType="begin" w:fldLock="1"/>
            </w:r>
            <w:r w:rsidR="00EB0B5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B0B53">
              <w:fldChar w:fldCharType="separate"/>
            </w:r>
            <w:r w:rsidR="00EB0B53" w:rsidRPr="00EB0B53">
              <w:rPr>
                <w:noProof/>
                <w:vertAlign w:val="superscript"/>
              </w:rPr>
              <w:t>26</w:t>
            </w:r>
            <w:r w:rsidR="00EB0B53">
              <w:fldChar w:fldCharType="end"/>
            </w:r>
          </w:p>
          <w:p w14:paraId="2F6B3699" w14:textId="455E8247" w:rsidR="00EC6F81" w:rsidRDefault="00EC6F81" w:rsidP="006B1432">
            <w:pPr>
              <w:jc w:val="center"/>
            </w:pPr>
          </w:p>
        </w:tc>
        <w:tc>
          <w:tcPr>
            <w:tcW w:w="2160" w:type="dxa"/>
          </w:tcPr>
          <w:p w14:paraId="3F1A535D" w14:textId="77777777" w:rsidR="003B2263" w:rsidRDefault="003B2263" w:rsidP="006B1432">
            <w:pPr>
              <w:jc w:val="center"/>
            </w:pPr>
            <w:r>
              <w:rPr>
                <w:rFonts w:ascii="Segoe UI" w:hAnsi="Segoe UI" w:cs="Segoe UI"/>
                <w:color w:val="212121"/>
                <w:shd w:val="clear" w:color="auto" w:fill="FFFFFF"/>
              </w:rPr>
              <w:t>61416</w:t>
            </w:r>
          </w:p>
        </w:tc>
      </w:tr>
      <w:tr w:rsidR="003B2263" w14:paraId="2A61CA92" w14:textId="77777777" w:rsidTr="00587810">
        <w:trPr>
          <w:trHeight w:val="78"/>
        </w:trPr>
        <w:tc>
          <w:tcPr>
            <w:tcW w:w="1278" w:type="dxa"/>
            <w:vMerge/>
          </w:tcPr>
          <w:p w14:paraId="55B93B05" w14:textId="77777777" w:rsidR="003B2263" w:rsidRDefault="003B2263" w:rsidP="006B1432">
            <w:pPr>
              <w:jc w:val="center"/>
            </w:pPr>
          </w:p>
        </w:tc>
        <w:tc>
          <w:tcPr>
            <w:tcW w:w="2250" w:type="dxa"/>
            <w:vMerge/>
          </w:tcPr>
          <w:p w14:paraId="3E1A15D8" w14:textId="77777777" w:rsidR="003B2263" w:rsidRPr="00FB21B5" w:rsidRDefault="003B2263" w:rsidP="006B1432">
            <w:pPr>
              <w:jc w:val="center"/>
            </w:pPr>
          </w:p>
        </w:tc>
        <w:tc>
          <w:tcPr>
            <w:tcW w:w="2790" w:type="dxa"/>
          </w:tcPr>
          <w:p w14:paraId="1D5584C0" w14:textId="77777777" w:rsidR="003B2263" w:rsidRDefault="003B2263" w:rsidP="006B1432">
            <w:pPr>
              <w:jc w:val="center"/>
            </w:pPr>
            <w:r w:rsidRPr="00202430">
              <w:t>nerol</w:t>
            </w:r>
            <w:r w:rsidR="00EB0B53">
              <w:fldChar w:fldCharType="begin" w:fldLock="1"/>
            </w:r>
            <w:r w:rsidR="00EB0B5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B0B53">
              <w:fldChar w:fldCharType="separate"/>
            </w:r>
            <w:r w:rsidR="00EB0B53" w:rsidRPr="00EB0B53">
              <w:rPr>
                <w:noProof/>
                <w:vertAlign w:val="superscript"/>
              </w:rPr>
              <w:t>26</w:t>
            </w:r>
            <w:r w:rsidR="00EB0B53">
              <w:fldChar w:fldCharType="end"/>
            </w:r>
          </w:p>
          <w:p w14:paraId="09C4CFF2" w14:textId="2BE22295" w:rsidR="00EC6F81" w:rsidRDefault="00EC6F81" w:rsidP="006B1432">
            <w:pPr>
              <w:jc w:val="center"/>
            </w:pPr>
          </w:p>
        </w:tc>
        <w:tc>
          <w:tcPr>
            <w:tcW w:w="2160" w:type="dxa"/>
          </w:tcPr>
          <w:p w14:paraId="5E6A2D89" w14:textId="77777777" w:rsidR="003B2263" w:rsidRDefault="003B2263" w:rsidP="006B1432">
            <w:pPr>
              <w:jc w:val="center"/>
            </w:pPr>
            <w:r>
              <w:rPr>
                <w:rFonts w:ascii="Segoe UI" w:hAnsi="Segoe UI" w:cs="Segoe UI"/>
                <w:color w:val="212121"/>
                <w:shd w:val="clear" w:color="auto" w:fill="FFFFFF"/>
              </w:rPr>
              <w:t>643820</w:t>
            </w:r>
          </w:p>
        </w:tc>
      </w:tr>
      <w:tr w:rsidR="003B2263" w14:paraId="0DFDF280" w14:textId="77777777" w:rsidTr="00587810">
        <w:trPr>
          <w:trHeight w:val="78"/>
        </w:trPr>
        <w:tc>
          <w:tcPr>
            <w:tcW w:w="1278" w:type="dxa"/>
            <w:vMerge/>
          </w:tcPr>
          <w:p w14:paraId="04A508CD" w14:textId="77777777" w:rsidR="003B2263" w:rsidRDefault="003B2263" w:rsidP="006B1432">
            <w:pPr>
              <w:jc w:val="center"/>
            </w:pPr>
          </w:p>
        </w:tc>
        <w:tc>
          <w:tcPr>
            <w:tcW w:w="2250" w:type="dxa"/>
            <w:vMerge/>
          </w:tcPr>
          <w:p w14:paraId="4A4F5812" w14:textId="77777777" w:rsidR="003B2263" w:rsidRPr="00FB21B5" w:rsidRDefault="003B2263" w:rsidP="006B1432">
            <w:pPr>
              <w:jc w:val="center"/>
            </w:pPr>
          </w:p>
        </w:tc>
        <w:tc>
          <w:tcPr>
            <w:tcW w:w="2790" w:type="dxa"/>
          </w:tcPr>
          <w:p w14:paraId="47929D4B" w14:textId="77777777" w:rsidR="003B2263" w:rsidRDefault="003B2263" w:rsidP="006B1432">
            <w:pPr>
              <w:jc w:val="center"/>
            </w:pPr>
            <w:r w:rsidRPr="00202430">
              <w:t>geraniol</w:t>
            </w:r>
            <w:r w:rsidR="00EB0B53">
              <w:fldChar w:fldCharType="begin" w:fldLock="1"/>
            </w:r>
            <w:r w:rsidR="00EB0B5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B0B53">
              <w:fldChar w:fldCharType="separate"/>
            </w:r>
            <w:r w:rsidR="00EB0B53" w:rsidRPr="00EB0B53">
              <w:rPr>
                <w:noProof/>
                <w:vertAlign w:val="superscript"/>
              </w:rPr>
              <w:t>26</w:t>
            </w:r>
            <w:r w:rsidR="00EB0B53">
              <w:fldChar w:fldCharType="end"/>
            </w:r>
          </w:p>
          <w:p w14:paraId="60F27BD6" w14:textId="74D26C53" w:rsidR="00EC6F81" w:rsidRDefault="00EC6F81" w:rsidP="006B1432">
            <w:pPr>
              <w:jc w:val="center"/>
            </w:pPr>
          </w:p>
        </w:tc>
        <w:tc>
          <w:tcPr>
            <w:tcW w:w="2160" w:type="dxa"/>
          </w:tcPr>
          <w:p w14:paraId="51859DA7" w14:textId="77777777" w:rsidR="003B2263" w:rsidRDefault="003B2263" w:rsidP="006B1432">
            <w:pPr>
              <w:jc w:val="center"/>
            </w:pPr>
            <w:r>
              <w:rPr>
                <w:rFonts w:ascii="Segoe UI" w:hAnsi="Segoe UI" w:cs="Segoe UI"/>
                <w:color w:val="212121"/>
                <w:shd w:val="clear" w:color="auto" w:fill="FFFFFF"/>
              </w:rPr>
              <w:t>637566</w:t>
            </w:r>
          </w:p>
        </w:tc>
      </w:tr>
      <w:tr w:rsidR="003B2263" w14:paraId="7133F720" w14:textId="77777777" w:rsidTr="00587810">
        <w:trPr>
          <w:trHeight w:val="78"/>
        </w:trPr>
        <w:tc>
          <w:tcPr>
            <w:tcW w:w="1278" w:type="dxa"/>
            <w:vMerge/>
          </w:tcPr>
          <w:p w14:paraId="624CE261" w14:textId="77777777" w:rsidR="003B2263" w:rsidRDefault="003B2263" w:rsidP="006B1432">
            <w:pPr>
              <w:jc w:val="center"/>
            </w:pPr>
          </w:p>
        </w:tc>
        <w:tc>
          <w:tcPr>
            <w:tcW w:w="2250" w:type="dxa"/>
            <w:vMerge/>
          </w:tcPr>
          <w:p w14:paraId="3A9580D3" w14:textId="77777777" w:rsidR="003B2263" w:rsidRPr="00FB21B5" w:rsidRDefault="003B2263" w:rsidP="006B1432">
            <w:pPr>
              <w:jc w:val="center"/>
            </w:pPr>
          </w:p>
        </w:tc>
        <w:tc>
          <w:tcPr>
            <w:tcW w:w="2790" w:type="dxa"/>
          </w:tcPr>
          <w:p w14:paraId="1ADEAB0B" w14:textId="77777777" w:rsidR="003B2263" w:rsidRDefault="003B2263" w:rsidP="006B1432">
            <w:pPr>
              <w:jc w:val="center"/>
            </w:pPr>
            <w:r w:rsidRPr="00202430">
              <w:t>trans-ocimene</w:t>
            </w:r>
            <w:r w:rsidR="00EB0B53">
              <w:fldChar w:fldCharType="begin" w:fldLock="1"/>
            </w:r>
            <w:r w:rsidR="00EB0B5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B0B53">
              <w:fldChar w:fldCharType="separate"/>
            </w:r>
            <w:r w:rsidR="00EB0B53" w:rsidRPr="00EB0B53">
              <w:rPr>
                <w:noProof/>
                <w:vertAlign w:val="superscript"/>
              </w:rPr>
              <w:t>26</w:t>
            </w:r>
            <w:r w:rsidR="00EB0B53">
              <w:fldChar w:fldCharType="end"/>
            </w:r>
          </w:p>
          <w:p w14:paraId="147BF379" w14:textId="5EA92AE0" w:rsidR="00EC6F81" w:rsidRDefault="00EC6F81" w:rsidP="006B1432">
            <w:pPr>
              <w:jc w:val="center"/>
            </w:pPr>
          </w:p>
        </w:tc>
        <w:tc>
          <w:tcPr>
            <w:tcW w:w="2160" w:type="dxa"/>
          </w:tcPr>
          <w:p w14:paraId="7238341B" w14:textId="77777777" w:rsidR="003B2263" w:rsidRDefault="003B2263" w:rsidP="006B1432">
            <w:pPr>
              <w:jc w:val="center"/>
            </w:pPr>
            <w:r>
              <w:rPr>
                <w:rFonts w:ascii="Segoe UI" w:hAnsi="Segoe UI" w:cs="Segoe UI"/>
                <w:color w:val="212121"/>
                <w:shd w:val="clear" w:color="auto" w:fill="FFFFFF"/>
              </w:rPr>
              <w:t>5281553</w:t>
            </w:r>
          </w:p>
        </w:tc>
      </w:tr>
      <w:tr w:rsidR="003B2263" w14:paraId="108498BA" w14:textId="77777777" w:rsidTr="00587810">
        <w:trPr>
          <w:trHeight w:val="78"/>
        </w:trPr>
        <w:tc>
          <w:tcPr>
            <w:tcW w:w="1278" w:type="dxa"/>
            <w:vMerge/>
          </w:tcPr>
          <w:p w14:paraId="719C889F" w14:textId="77777777" w:rsidR="003B2263" w:rsidRDefault="003B2263" w:rsidP="006B1432">
            <w:pPr>
              <w:jc w:val="center"/>
            </w:pPr>
          </w:p>
        </w:tc>
        <w:tc>
          <w:tcPr>
            <w:tcW w:w="2250" w:type="dxa"/>
            <w:vMerge/>
          </w:tcPr>
          <w:p w14:paraId="1D3241A9" w14:textId="77777777" w:rsidR="003B2263" w:rsidRPr="00FB21B5" w:rsidRDefault="003B2263" w:rsidP="006B1432">
            <w:pPr>
              <w:jc w:val="center"/>
            </w:pPr>
          </w:p>
        </w:tc>
        <w:tc>
          <w:tcPr>
            <w:tcW w:w="2790" w:type="dxa"/>
          </w:tcPr>
          <w:p w14:paraId="259B293B" w14:textId="77777777" w:rsidR="003B2263" w:rsidRDefault="003B2263" w:rsidP="006B1432">
            <w:pPr>
              <w:jc w:val="center"/>
            </w:pPr>
            <w:r w:rsidRPr="00202430">
              <w:t>linalool</w:t>
            </w:r>
            <w:r w:rsidR="00EB0B53">
              <w:fldChar w:fldCharType="begin" w:fldLock="1"/>
            </w:r>
            <w:r w:rsidR="00EB0B5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B0B53">
              <w:fldChar w:fldCharType="separate"/>
            </w:r>
            <w:r w:rsidR="00EB0B53" w:rsidRPr="00EB0B53">
              <w:rPr>
                <w:noProof/>
                <w:vertAlign w:val="superscript"/>
              </w:rPr>
              <w:t>26</w:t>
            </w:r>
            <w:r w:rsidR="00EB0B53">
              <w:fldChar w:fldCharType="end"/>
            </w:r>
          </w:p>
          <w:p w14:paraId="2C0DBAA6" w14:textId="6B548C67" w:rsidR="00EC6F81" w:rsidRDefault="00EC6F81" w:rsidP="006B1432">
            <w:pPr>
              <w:jc w:val="center"/>
            </w:pPr>
          </w:p>
        </w:tc>
        <w:tc>
          <w:tcPr>
            <w:tcW w:w="2160" w:type="dxa"/>
          </w:tcPr>
          <w:p w14:paraId="25BE4C5F" w14:textId="77777777" w:rsidR="003B2263" w:rsidRDefault="003B2263" w:rsidP="006B1432">
            <w:pPr>
              <w:jc w:val="center"/>
            </w:pPr>
            <w:r>
              <w:rPr>
                <w:rFonts w:ascii="Segoe UI" w:hAnsi="Segoe UI" w:cs="Segoe UI"/>
                <w:color w:val="212121"/>
                <w:shd w:val="clear" w:color="auto" w:fill="FFFFFF"/>
              </w:rPr>
              <w:t>6549</w:t>
            </w:r>
          </w:p>
        </w:tc>
      </w:tr>
      <w:tr w:rsidR="003B2263" w14:paraId="75BDC852" w14:textId="77777777" w:rsidTr="00587810">
        <w:trPr>
          <w:trHeight w:val="78"/>
        </w:trPr>
        <w:tc>
          <w:tcPr>
            <w:tcW w:w="1278" w:type="dxa"/>
            <w:vMerge/>
          </w:tcPr>
          <w:p w14:paraId="49E3E499" w14:textId="77777777" w:rsidR="003B2263" w:rsidRDefault="003B2263" w:rsidP="006B1432">
            <w:pPr>
              <w:jc w:val="center"/>
            </w:pPr>
          </w:p>
        </w:tc>
        <w:tc>
          <w:tcPr>
            <w:tcW w:w="2250" w:type="dxa"/>
            <w:vMerge/>
          </w:tcPr>
          <w:p w14:paraId="46C590EE" w14:textId="77777777" w:rsidR="003B2263" w:rsidRPr="00FB21B5" w:rsidRDefault="003B2263" w:rsidP="006B1432">
            <w:pPr>
              <w:jc w:val="center"/>
            </w:pPr>
          </w:p>
        </w:tc>
        <w:tc>
          <w:tcPr>
            <w:tcW w:w="2790" w:type="dxa"/>
          </w:tcPr>
          <w:p w14:paraId="51F873E6" w14:textId="77777777" w:rsidR="003B2263" w:rsidRDefault="003B2263" w:rsidP="006B1432">
            <w:pPr>
              <w:jc w:val="center"/>
            </w:pPr>
            <w:r w:rsidRPr="00202430">
              <w:t>neryl acetate</w:t>
            </w:r>
            <w:r w:rsidR="00EB0B53">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B0B53">
              <w:fldChar w:fldCharType="separate"/>
            </w:r>
            <w:r w:rsidR="00EB0B53" w:rsidRPr="00EB0B53">
              <w:rPr>
                <w:noProof/>
                <w:vertAlign w:val="superscript"/>
              </w:rPr>
              <w:t>26</w:t>
            </w:r>
            <w:r w:rsidR="00EB0B53">
              <w:fldChar w:fldCharType="end"/>
            </w:r>
          </w:p>
          <w:p w14:paraId="2455E204" w14:textId="4C897FCB" w:rsidR="00EC6F81" w:rsidRDefault="00EC6F81" w:rsidP="006B1432">
            <w:pPr>
              <w:jc w:val="center"/>
            </w:pPr>
          </w:p>
        </w:tc>
        <w:tc>
          <w:tcPr>
            <w:tcW w:w="2160" w:type="dxa"/>
          </w:tcPr>
          <w:p w14:paraId="0DCC67FB" w14:textId="77777777" w:rsidR="003B2263" w:rsidRDefault="003B2263" w:rsidP="006B1432">
            <w:pPr>
              <w:jc w:val="center"/>
            </w:pPr>
            <w:r>
              <w:rPr>
                <w:rFonts w:ascii="Segoe UI" w:hAnsi="Segoe UI" w:cs="Segoe UI"/>
                <w:color w:val="212121"/>
                <w:shd w:val="clear" w:color="auto" w:fill="FFFFFF"/>
              </w:rPr>
              <w:lastRenderedPageBreak/>
              <w:t>1549025</w:t>
            </w:r>
          </w:p>
        </w:tc>
      </w:tr>
      <w:tr w:rsidR="003B2263" w14:paraId="78850797" w14:textId="77777777" w:rsidTr="00587810">
        <w:trPr>
          <w:trHeight w:val="78"/>
        </w:trPr>
        <w:tc>
          <w:tcPr>
            <w:tcW w:w="1278" w:type="dxa"/>
            <w:vMerge/>
          </w:tcPr>
          <w:p w14:paraId="0CBADE37" w14:textId="77777777" w:rsidR="003B2263" w:rsidRDefault="003B2263" w:rsidP="006B1432">
            <w:pPr>
              <w:jc w:val="center"/>
            </w:pPr>
          </w:p>
        </w:tc>
        <w:tc>
          <w:tcPr>
            <w:tcW w:w="2250" w:type="dxa"/>
            <w:vMerge/>
          </w:tcPr>
          <w:p w14:paraId="77EB9129" w14:textId="77777777" w:rsidR="003B2263" w:rsidRPr="00FB21B5" w:rsidRDefault="003B2263" w:rsidP="006B1432">
            <w:pPr>
              <w:jc w:val="center"/>
            </w:pPr>
          </w:p>
        </w:tc>
        <w:tc>
          <w:tcPr>
            <w:tcW w:w="2790" w:type="dxa"/>
          </w:tcPr>
          <w:p w14:paraId="1887DE24" w14:textId="77777777" w:rsidR="003B2263" w:rsidRDefault="003B2263" w:rsidP="006B1432">
            <w:pPr>
              <w:jc w:val="center"/>
            </w:pPr>
            <w:r w:rsidRPr="00202430">
              <w:t>geranic acid</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232CC00B" w14:textId="438320A3" w:rsidR="00EC6F81" w:rsidRDefault="00EC6F81" w:rsidP="006B1432">
            <w:pPr>
              <w:jc w:val="center"/>
            </w:pPr>
          </w:p>
        </w:tc>
        <w:tc>
          <w:tcPr>
            <w:tcW w:w="2160" w:type="dxa"/>
          </w:tcPr>
          <w:p w14:paraId="06D01A13" w14:textId="77777777" w:rsidR="003B2263" w:rsidRDefault="003B2263" w:rsidP="006B1432">
            <w:pPr>
              <w:jc w:val="center"/>
            </w:pPr>
            <w:r>
              <w:rPr>
                <w:rFonts w:ascii="Segoe UI" w:hAnsi="Segoe UI" w:cs="Segoe UI"/>
                <w:color w:val="212121"/>
                <w:shd w:val="clear" w:color="auto" w:fill="FFFFFF"/>
              </w:rPr>
              <w:t>5275520</w:t>
            </w:r>
          </w:p>
        </w:tc>
      </w:tr>
      <w:tr w:rsidR="003B2263" w14:paraId="6EA7267F" w14:textId="77777777" w:rsidTr="00587810">
        <w:trPr>
          <w:trHeight w:val="78"/>
        </w:trPr>
        <w:tc>
          <w:tcPr>
            <w:tcW w:w="1278" w:type="dxa"/>
            <w:vMerge/>
          </w:tcPr>
          <w:p w14:paraId="22813101" w14:textId="77777777" w:rsidR="003B2263" w:rsidRDefault="003B2263" w:rsidP="006B1432">
            <w:pPr>
              <w:jc w:val="center"/>
            </w:pPr>
          </w:p>
        </w:tc>
        <w:tc>
          <w:tcPr>
            <w:tcW w:w="2250" w:type="dxa"/>
            <w:vMerge/>
          </w:tcPr>
          <w:p w14:paraId="5141C4A9" w14:textId="77777777" w:rsidR="003B2263" w:rsidRPr="00FB21B5" w:rsidRDefault="003B2263" w:rsidP="006B1432">
            <w:pPr>
              <w:jc w:val="center"/>
            </w:pPr>
          </w:p>
        </w:tc>
        <w:tc>
          <w:tcPr>
            <w:tcW w:w="2790" w:type="dxa"/>
          </w:tcPr>
          <w:p w14:paraId="54D513E0" w14:textId="77777777" w:rsidR="003B2263" w:rsidRDefault="003B2263" w:rsidP="006B1432">
            <w:pPr>
              <w:jc w:val="center"/>
            </w:pPr>
            <w:r w:rsidRPr="00202430">
              <w:t>geranyl acetate</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6322644E" w14:textId="2F61C526" w:rsidR="00EC6F81" w:rsidRDefault="00EC6F81" w:rsidP="006B1432">
            <w:pPr>
              <w:jc w:val="center"/>
            </w:pPr>
          </w:p>
        </w:tc>
        <w:tc>
          <w:tcPr>
            <w:tcW w:w="2160" w:type="dxa"/>
          </w:tcPr>
          <w:p w14:paraId="396EE72B" w14:textId="77777777" w:rsidR="003B2263" w:rsidRDefault="003B2263" w:rsidP="006B1432">
            <w:pPr>
              <w:jc w:val="center"/>
            </w:pPr>
            <w:r>
              <w:rPr>
                <w:rFonts w:ascii="Segoe UI" w:hAnsi="Segoe UI" w:cs="Segoe UI"/>
                <w:color w:val="212121"/>
                <w:shd w:val="clear" w:color="auto" w:fill="FFFFFF"/>
              </w:rPr>
              <w:t>1549026</w:t>
            </w:r>
          </w:p>
        </w:tc>
      </w:tr>
      <w:tr w:rsidR="003B2263" w14:paraId="5A92AD60" w14:textId="77777777" w:rsidTr="00587810">
        <w:trPr>
          <w:trHeight w:val="78"/>
        </w:trPr>
        <w:tc>
          <w:tcPr>
            <w:tcW w:w="1278" w:type="dxa"/>
            <w:vMerge/>
          </w:tcPr>
          <w:p w14:paraId="1D7CDA16" w14:textId="77777777" w:rsidR="003B2263" w:rsidRDefault="003B2263" w:rsidP="006B1432">
            <w:pPr>
              <w:jc w:val="center"/>
            </w:pPr>
          </w:p>
        </w:tc>
        <w:tc>
          <w:tcPr>
            <w:tcW w:w="2250" w:type="dxa"/>
            <w:vMerge/>
          </w:tcPr>
          <w:p w14:paraId="59C752E2" w14:textId="77777777" w:rsidR="003B2263" w:rsidRPr="00FB21B5" w:rsidRDefault="003B2263" w:rsidP="006B1432">
            <w:pPr>
              <w:jc w:val="center"/>
            </w:pPr>
          </w:p>
        </w:tc>
        <w:tc>
          <w:tcPr>
            <w:tcW w:w="2790" w:type="dxa"/>
          </w:tcPr>
          <w:p w14:paraId="4EC3A096" w14:textId="77777777" w:rsidR="003B2263" w:rsidRDefault="003B2263" w:rsidP="006B1432">
            <w:pPr>
              <w:jc w:val="center"/>
            </w:pPr>
            <w:r w:rsidRPr="00A445E0">
              <w:t>4,8-dimethyl-3,7-nonadien-2-ol</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tc>
        <w:tc>
          <w:tcPr>
            <w:tcW w:w="2160" w:type="dxa"/>
          </w:tcPr>
          <w:p w14:paraId="41F47754" w14:textId="77777777" w:rsidR="003B2263" w:rsidRDefault="003B2263" w:rsidP="006B1432">
            <w:pPr>
              <w:jc w:val="center"/>
            </w:pPr>
            <w:r>
              <w:rPr>
                <w:rFonts w:ascii="Segoe UI" w:hAnsi="Segoe UI" w:cs="Segoe UI"/>
                <w:color w:val="212121"/>
                <w:shd w:val="clear" w:color="auto" w:fill="FFFFFF"/>
              </w:rPr>
              <w:t>5365818</w:t>
            </w:r>
          </w:p>
        </w:tc>
      </w:tr>
      <w:tr w:rsidR="003B2263" w14:paraId="22A15A99" w14:textId="77777777" w:rsidTr="00587810">
        <w:trPr>
          <w:trHeight w:val="78"/>
        </w:trPr>
        <w:tc>
          <w:tcPr>
            <w:tcW w:w="1278" w:type="dxa"/>
            <w:vMerge/>
          </w:tcPr>
          <w:p w14:paraId="4812303D" w14:textId="77777777" w:rsidR="003B2263" w:rsidRDefault="003B2263" w:rsidP="006B1432">
            <w:pPr>
              <w:jc w:val="center"/>
            </w:pPr>
          </w:p>
        </w:tc>
        <w:tc>
          <w:tcPr>
            <w:tcW w:w="2250" w:type="dxa"/>
            <w:vMerge/>
          </w:tcPr>
          <w:p w14:paraId="7CD1715E" w14:textId="77777777" w:rsidR="003B2263" w:rsidRPr="00FB21B5" w:rsidRDefault="003B2263" w:rsidP="006B1432">
            <w:pPr>
              <w:jc w:val="center"/>
            </w:pPr>
          </w:p>
        </w:tc>
        <w:tc>
          <w:tcPr>
            <w:tcW w:w="2790" w:type="dxa"/>
          </w:tcPr>
          <w:p w14:paraId="09F721DB" w14:textId="77777777" w:rsidR="003B2263" w:rsidRDefault="003B2263" w:rsidP="006B1432">
            <w:pPr>
              <w:jc w:val="center"/>
            </w:pPr>
            <w:r w:rsidRPr="00A445E0">
              <w:t>3,4,5,6-tetramethyl-2,5-octadiene</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tc>
        <w:tc>
          <w:tcPr>
            <w:tcW w:w="2160" w:type="dxa"/>
          </w:tcPr>
          <w:p w14:paraId="68DA8807" w14:textId="77777777" w:rsidR="003B2263" w:rsidRDefault="003B2263" w:rsidP="006B1432">
            <w:pPr>
              <w:jc w:val="center"/>
            </w:pPr>
            <w:r>
              <w:rPr>
                <w:rFonts w:ascii="Segoe UI" w:hAnsi="Segoe UI" w:cs="Segoe UI"/>
                <w:color w:val="212121"/>
                <w:shd w:val="clear" w:color="auto" w:fill="FFFFFF"/>
              </w:rPr>
              <w:t>5362915</w:t>
            </w:r>
          </w:p>
        </w:tc>
      </w:tr>
      <w:tr w:rsidR="003B2263" w14:paraId="23FA177C" w14:textId="77777777" w:rsidTr="00587810">
        <w:trPr>
          <w:trHeight w:val="78"/>
        </w:trPr>
        <w:tc>
          <w:tcPr>
            <w:tcW w:w="1278" w:type="dxa"/>
            <w:vMerge/>
          </w:tcPr>
          <w:p w14:paraId="231D6232" w14:textId="77777777" w:rsidR="003B2263" w:rsidRDefault="003B2263" w:rsidP="006B1432">
            <w:pPr>
              <w:jc w:val="center"/>
            </w:pPr>
          </w:p>
        </w:tc>
        <w:tc>
          <w:tcPr>
            <w:tcW w:w="2250" w:type="dxa"/>
            <w:vMerge/>
          </w:tcPr>
          <w:p w14:paraId="394CDDFF" w14:textId="77777777" w:rsidR="003B2263" w:rsidRPr="00FB21B5" w:rsidRDefault="003B2263" w:rsidP="006B1432">
            <w:pPr>
              <w:jc w:val="center"/>
            </w:pPr>
          </w:p>
        </w:tc>
        <w:tc>
          <w:tcPr>
            <w:tcW w:w="2790" w:type="dxa"/>
          </w:tcPr>
          <w:p w14:paraId="54ED6490" w14:textId="77777777" w:rsidR="003B2263" w:rsidRDefault="003B2263" w:rsidP="006B1432">
            <w:pPr>
              <w:jc w:val="center"/>
            </w:pPr>
            <w:r w:rsidRPr="00A445E0">
              <w:t>2,6-dimethyl-2,6-octadiene-1,8-diol</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tc>
        <w:tc>
          <w:tcPr>
            <w:tcW w:w="2160" w:type="dxa"/>
          </w:tcPr>
          <w:p w14:paraId="3237DBDA" w14:textId="77777777" w:rsidR="003B2263" w:rsidRDefault="003B2263" w:rsidP="006B1432">
            <w:pPr>
              <w:jc w:val="center"/>
            </w:pPr>
            <w:r>
              <w:rPr>
                <w:rFonts w:ascii="Segoe UI" w:hAnsi="Segoe UI" w:cs="Segoe UI"/>
                <w:color w:val="212121"/>
                <w:shd w:val="clear" w:color="auto" w:fill="FFFFFF"/>
              </w:rPr>
              <w:t>5363397</w:t>
            </w:r>
          </w:p>
        </w:tc>
      </w:tr>
      <w:tr w:rsidR="003B2263" w14:paraId="3C15231C" w14:textId="77777777" w:rsidTr="00587810">
        <w:trPr>
          <w:trHeight w:val="78"/>
        </w:trPr>
        <w:tc>
          <w:tcPr>
            <w:tcW w:w="1278" w:type="dxa"/>
            <w:vMerge/>
          </w:tcPr>
          <w:p w14:paraId="4C63A8FE" w14:textId="77777777" w:rsidR="003B2263" w:rsidRDefault="003B2263" w:rsidP="006B1432">
            <w:pPr>
              <w:jc w:val="center"/>
            </w:pPr>
          </w:p>
        </w:tc>
        <w:tc>
          <w:tcPr>
            <w:tcW w:w="2250" w:type="dxa"/>
            <w:vMerge/>
          </w:tcPr>
          <w:p w14:paraId="2656F3EA" w14:textId="77777777" w:rsidR="003B2263" w:rsidRPr="00FB21B5" w:rsidRDefault="003B2263" w:rsidP="006B1432">
            <w:pPr>
              <w:jc w:val="center"/>
            </w:pPr>
          </w:p>
        </w:tc>
        <w:tc>
          <w:tcPr>
            <w:tcW w:w="2790" w:type="dxa"/>
          </w:tcPr>
          <w:p w14:paraId="793A7637" w14:textId="77777777" w:rsidR="003B2263" w:rsidRDefault="003B2263" w:rsidP="006B1432">
            <w:pPr>
              <w:jc w:val="center"/>
            </w:pPr>
            <w:r w:rsidRPr="00A445E0">
              <w:t>4,5-dimethyl-2,6-octadiene</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70D8111A" w14:textId="0D6866BF" w:rsidR="00EC6F81" w:rsidRDefault="00EC6F81" w:rsidP="006B1432">
            <w:pPr>
              <w:jc w:val="center"/>
            </w:pPr>
          </w:p>
        </w:tc>
        <w:tc>
          <w:tcPr>
            <w:tcW w:w="2160" w:type="dxa"/>
          </w:tcPr>
          <w:p w14:paraId="2C14FC05" w14:textId="77777777" w:rsidR="003B2263" w:rsidRDefault="003B2263" w:rsidP="006B1432">
            <w:pPr>
              <w:jc w:val="center"/>
            </w:pPr>
            <w:r>
              <w:rPr>
                <w:rFonts w:ascii="Segoe UI" w:hAnsi="Segoe UI" w:cs="Segoe UI"/>
                <w:color w:val="212121"/>
                <w:shd w:val="clear" w:color="auto" w:fill="FFFFFF"/>
              </w:rPr>
              <w:t>5365848</w:t>
            </w:r>
          </w:p>
        </w:tc>
      </w:tr>
      <w:tr w:rsidR="003B2263" w14:paraId="27324EB8" w14:textId="77777777" w:rsidTr="00587810">
        <w:trPr>
          <w:trHeight w:val="78"/>
        </w:trPr>
        <w:tc>
          <w:tcPr>
            <w:tcW w:w="1278" w:type="dxa"/>
            <w:vMerge/>
          </w:tcPr>
          <w:p w14:paraId="11F0B41A" w14:textId="77777777" w:rsidR="003B2263" w:rsidRDefault="003B2263" w:rsidP="006B1432">
            <w:pPr>
              <w:jc w:val="center"/>
            </w:pPr>
          </w:p>
        </w:tc>
        <w:tc>
          <w:tcPr>
            <w:tcW w:w="2250" w:type="dxa"/>
            <w:vMerge/>
          </w:tcPr>
          <w:p w14:paraId="5A3A157F" w14:textId="77777777" w:rsidR="003B2263" w:rsidRPr="00FB21B5" w:rsidRDefault="003B2263" w:rsidP="006B1432">
            <w:pPr>
              <w:jc w:val="center"/>
            </w:pPr>
          </w:p>
        </w:tc>
        <w:tc>
          <w:tcPr>
            <w:tcW w:w="2790" w:type="dxa"/>
          </w:tcPr>
          <w:p w14:paraId="7874A64E" w14:textId="77777777" w:rsidR="003B2263" w:rsidRDefault="003B2263" w:rsidP="006B1432">
            <w:pPr>
              <w:jc w:val="center"/>
            </w:pPr>
            <w:r w:rsidRPr="00A445E0">
              <w:t>bisabola-3,10-diene-2-one</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015790FE" w14:textId="52D60B19" w:rsidR="00EC6F81" w:rsidRDefault="00EC6F81" w:rsidP="006B1432">
            <w:pPr>
              <w:jc w:val="center"/>
            </w:pPr>
          </w:p>
        </w:tc>
        <w:tc>
          <w:tcPr>
            <w:tcW w:w="2160" w:type="dxa"/>
          </w:tcPr>
          <w:p w14:paraId="17620A50" w14:textId="77777777" w:rsidR="003B2263" w:rsidRDefault="003B2263" w:rsidP="006B1432">
            <w:pPr>
              <w:jc w:val="center"/>
            </w:pPr>
            <w:r>
              <w:rPr>
                <w:rFonts w:ascii="Segoe UI" w:hAnsi="Segoe UI" w:cs="Segoe UI"/>
                <w:color w:val="212121"/>
                <w:shd w:val="clear" w:color="auto" w:fill="FFFFFF"/>
              </w:rPr>
              <w:t>101926857</w:t>
            </w:r>
          </w:p>
        </w:tc>
      </w:tr>
      <w:tr w:rsidR="003B2263" w14:paraId="154A50BB" w14:textId="77777777" w:rsidTr="00587810">
        <w:trPr>
          <w:trHeight w:val="78"/>
        </w:trPr>
        <w:tc>
          <w:tcPr>
            <w:tcW w:w="1278" w:type="dxa"/>
            <w:vMerge/>
          </w:tcPr>
          <w:p w14:paraId="5002BBE7" w14:textId="77777777" w:rsidR="003B2263" w:rsidRDefault="003B2263" w:rsidP="006B1432">
            <w:pPr>
              <w:jc w:val="center"/>
            </w:pPr>
          </w:p>
        </w:tc>
        <w:tc>
          <w:tcPr>
            <w:tcW w:w="2250" w:type="dxa"/>
            <w:vMerge/>
          </w:tcPr>
          <w:p w14:paraId="13EF60F4" w14:textId="77777777" w:rsidR="003B2263" w:rsidRPr="00FB21B5" w:rsidRDefault="003B2263" w:rsidP="006B1432">
            <w:pPr>
              <w:jc w:val="center"/>
            </w:pPr>
          </w:p>
        </w:tc>
        <w:tc>
          <w:tcPr>
            <w:tcW w:w="2790" w:type="dxa"/>
          </w:tcPr>
          <w:p w14:paraId="3BCF7452" w14:textId="77777777" w:rsidR="003B2263" w:rsidRDefault="003B2263" w:rsidP="006B1432">
            <w:pPr>
              <w:jc w:val="center"/>
            </w:pPr>
            <w:r w:rsidRPr="00A445E0">
              <w:t>bisabolone</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61672C22" w14:textId="306F6055" w:rsidR="00EC6F81" w:rsidRDefault="00EC6F81" w:rsidP="006B1432">
            <w:pPr>
              <w:jc w:val="center"/>
            </w:pPr>
          </w:p>
        </w:tc>
        <w:tc>
          <w:tcPr>
            <w:tcW w:w="2160" w:type="dxa"/>
          </w:tcPr>
          <w:p w14:paraId="4E14F6BB" w14:textId="77777777" w:rsidR="003B2263" w:rsidRDefault="003B2263" w:rsidP="006B1432">
            <w:pPr>
              <w:jc w:val="center"/>
            </w:pPr>
            <w:r>
              <w:rPr>
                <w:rFonts w:ascii="Segoe UI" w:hAnsi="Segoe UI" w:cs="Segoe UI"/>
                <w:color w:val="212121"/>
                <w:shd w:val="clear" w:color="auto" w:fill="FFFFFF"/>
              </w:rPr>
              <w:t>91700388</w:t>
            </w:r>
          </w:p>
        </w:tc>
      </w:tr>
      <w:tr w:rsidR="003B2263" w14:paraId="6818ACA3" w14:textId="77777777" w:rsidTr="00587810">
        <w:trPr>
          <w:trHeight w:val="70"/>
        </w:trPr>
        <w:tc>
          <w:tcPr>
            <w:tcW w:w="1278" w:type="dxa"/>
            <w:vMerge/>
          </w:tcPr>
          <w:p w14:paraId="5F07E5E1" w14:textId="77777777" w:rsidR="003B2263" w:rsidRDefault="003B2263" w:rsidP="006B1432">
            <w:pPr>
              <w:jc w:val="center"/>
            </w:pPr>
          </w:p>
        </w:tc>
        <w:tc>
          <w:tcPr>
            <w:tcW w:w="2250" w:type="dxa"/>
            <w:vMerge/>
          </w:tcPr>
          <w:p w14:paraId="4D0AE1AC" w14:textId="77777777" w:rsidR="003B2263" w:rsidRPr="00FB21B5" w:rsidRDefault="003B2263" w:rsidP="006B1432">
            <w:pPr>
              <w:jc w:val="center"/>
            </w:pPr>
          </w:p>
        </w:tc>
        <w:tc>
          <w:tcPr>
            <w:tcW w:w="2790" w:type="dxa"/>
          </w:tcPr>
          <w:p w14:paraId="58D95ED7" w14:textId="77777777" w:rsidR="003B2263" w:rsidRDefault="003B2263" w:rsidP="006B1432">
            <w:pPr>
              <w:jc w:val="center"/>
            </w:pPr>
            <w:r w:rsidRPr="00A445E0">
              <w:t>bisacurone A</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358063C5" w14:textId="20AE46A8" w:rsidR="00EC6F81" w:rsidRDefault="00EC6F81" w:rsidP="006B1432">
            <w:pPr>
              <w:jc w:val="center"/>
            </w:pPr>
          </w:p>
        </w:tc>
        <w:tc>
          <w:tcPr>
            <w:tcW w:w="2160" w:type="dxa"/>
          </w:tcPr>
          <w:p w14:paraId="19803FB4" w14:textId="77777777" w:rsidR="003B2263" w:rsidRDefault="003B2263" w:rsidP="006B1432">
            <w:pPr>
              <w:jc w:val="center"/>
            </w:pPr>
            <w:r>
              <w:rPr>
                <w:rFonts w:ascii="Segoe UI" w:hAnsi="Segoe UI" w:cs="Segoe UI"/>
                <w:color w:val="212121"/>
                <w:shd w:val="clear" w:color="auto" w:fill="FFFFFF"/>
              </w:rPr>
              <w:t>14287395</w:t>
            </w:r>
          </w:p>
        </w:tc>
      </w:tr>
      <w:tr w:rsidR="003B2263" w14:paraId="060889AE" w14:textId="77777777" w:rsidTr="00587810">
        <w:trPr>
          <w:trHeight w:val="55"/>
        </w:trPr>
        <w:tc>
          <w:tcPr>
            <w:tcW w:w="1278" w:type="dxa"/>
            <w:vMerge/>
          </w:tcPr>
          <w:p w14:paraId="15A3D7A9" w14:textId="77777777" w:rsidR="003B2263" w:rsidRDefault="003B2263" w:rsidP="006B1432">
            <w:pPr>
              <w:jc w:val="center"/>
            </w:pPr>
          </w:p>
        </w:tc>
        <w:tc>
          <w:tcPr>
            <w:tcW w:w="2250" w:type="dxa"/>
            <w:vMerge/>
          </w:tcPr>
          <w:p w14:paraId="49953E31" w14:textId="77777777" w:rsidR="003B2263" w:rsidRPr="00FB21B5" w:rsidRDefault="003B2263" w:rsidP="006B1432">
            <w:pPr>
              <w:jc w:val="center"/>
            </w:pPr>
          </w:p>
        </w:tc>
        <w:tc>
          <w:tcPr>
            <w:tcW w:w="2790" w:type="dxa"/>
          </w:tcPr>
          <w:p w14:paraId="0C5D571D" w14:textId="77777777" w:rsidR="003B2263" w:rsidRDefault="003B2263" w:rsidP="006B1432">
            <w:pPr>
              <w:jc w:val="center"/>
            </w:pPr>
            <w:r w:rsidRPr="00A445E0">
              <w:t>Bisacurone</w:t>
            </w:r>
            <w:r>
              <w:t xml:space="preserve"> C</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7D7FC8CC" w14:textId="261846B5" w:rsidR="00EC6F81" w:rsidRDefault="00EC6F81" w:rsidP="006B1432">
            <w:pPr>
              <w:jc w:val="center"/>
            </w:pPr>
          </w:p>
        </w:tc>
        <w:tc>
          <w:tcPr>
            <w:tcW w:w="2160" w:type="dxa"/>
          </w:tcPr>
          <w:p w14:paraId="2A4722A3" w14:textId="77777777" w:rsidR="003B2263" w:rsidRDefault="003B2263" w:rsidP="006B1432">
            <w:pPr>
              <w:jc w:val="center"/>
            </w:pPr>
            <w:r>
              <w:rPr>
                <w:rFonts w:ascii="Segoe UI" w:hAnsi="Segoe UI" w:cs="Segoe UI"/>
                <w:color w:val="212121"/>
                <w:shd w:val="clear" w:color="auto" w:fill="FFFFFF"/>
              </w:rPr>
              <w:t>14287399</w:t>
            </w:r>
          </w:p>
        </w:tc>
      </w:tr>
      <w:tr w:rsidR="003B2263" w14:paraId="1281CC29" w14:textId="77777777" w:rsidTr="00587810">
        <w:trPr>
          <w:trHeight w:val="55"/>
        </w:trPr>
        <w:tc>
          <w:tcPr>
            <w:tcW w:w="1278" w:type="dxa"/>
            <w:vMerge/>
          </w:tcPr>
          <w:p w14:paraId="1096901C" w14:textId="77777777" w:rsidR="003B2263" w:rsidRDefault="003B2263" w:rsidP="006B1432">
            <w:pPr>
              <w:jc w:val="center"/>
            </w:pPr>
          </w:p>
        </w:tc>
        <w:tc>
          <w:tcPr>
            <w:tcW w:w="2250" w:type="dxa"/>
            <w:vMerge/>
          </w:tcPr>
          <w:p w14:paraId="7B2348FA" w14:textId="77777777" w:rsidR="003B2263" w:rsidRPr="00FB21B5" w:rsidRDefault="003B2263" w:rsidP="006B1432">
            <w:pPr>
              <w:jc w:val="center"/>
            </w:pPr>
          </w:p>
        </w:tc>
        <w:tc>
          <w:tcPr>
            <w:tcW w:w="2790" w:type="dxa"/>
          </w:tcPr>
          <w:p w14:paraId="7E8B1B45" w14:textId="77777777" w:rsidR="003B2263" w:rsidRDefault="003B2263" w:rsidP="006B1432">
            <w:pPr>
              <w:jc w:val="center"/>
            </w:pPr>
            <w:r w:rsidRPr="00A47D76">
              <w:t>turmeronol A</w:t>
            </w:r>
            <w:r w:rsidR="00080968">
              <w:fldChar w:fldCharType="begin" w:fldLock="1"/>
            </w:r>
            <w:r w:rsidR="00080968">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13B3919D" w14:textId="73E3A057" w:rsidR="00EC6F81" w:rsidRDefault="00EC6F81" w:rsidP="006B1432">
            <w:pPr>
              <w:jc w:val="center"/>
            </w:pPr>
          </w:p>
        </w:tc>
        <w:tc>
          <w:tcPr>
            <w:tcW w:w="2160" w:type="dxa"/>
          </w:tcPr>
          <w:p w14:paraId="6AE5F200" w14:textId="77777777" w:rsidR="003B2263" w:rsidRDefault="003B2263" w:rsidP="006B1432">
            <w:pPr>
              <w:jc w:val="center"/>
            </w:pPr>
            <w:r>
              <w:rPr>
                <w:rFonts w:ascii="Segoe UI" w:hAnsi="Segoe UI" w:cs="Segoe UI"/>
                <w:color w:val="212121"/>
                <w:shd w:val="clear" w:color="auto" w:fill="FFFFFF"/>
              </w:rPr>
              <w:t>15858385</w:t>
            </w:r>
          </w:p>
        </w:tc>
      </w:tr>
      <w:tr w:rsidR="003B2263" w14:paraId="700AD866" w14:textId="77777777" w:rsidTr="00587810">
        <w:trPr>
          <w:trHeight w:val="55"/>
        </w:trPr>
        <w:tc>
          <w:tcPr>
            <w:tcW w:w="1278" w:type="dxa"/>
            <w:vMerge/>
          </w:tcPr>
          <w:p w14:paraId="1881F293" w14:textId="77777777" w:rsidR="003B2263" w:rsidRDefault="003B2263" w:rsidP="006B1432">
            <w:pPr>
              <w:jc w:val="center"/>
            </w:pPr>
          </w:p>
        </w:tc>
        <w:tc>
          <w:tcPr>
            <w:tcW w:w="2250" w:type="dxa"/>
            <w:vMerge/>
          </w:tcPr>
          <w:p w14:paraId="4C43B549" w14:textId="77777777" w:rsidR="003B2263" w:rsidRPr="00FB21B5" w:rsidRDefault="003B2263" w:rsidP="006B1432">
            <w:pPr>
              <w:jc w:val="center"/>
            </w:pPr>
          </w:p>
        </w:tc>
        <w:tc>
          <w:tcPr>
            <w:tcW w:w="2790" w:type="dxa"/>
          </w:tcPr>
          <w:p w14:paraId="1A0DD490" w14:textId="77777777" w:rsidR="003B2263" w:rsidRDefault="003B2263" w:rsidP="006B1432">
            <w:pPr>
              <w:jc w:val="center"/>
            </w:pPr>
            <w:r w:rsidRPr="00A47D76">
              <w:t>turmeronol B</w:t>
            </w:r>
            <w:r w:rsidR="00080968">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80968">
              <w:fldChar w:fldCharType="separate"/>
            </w:r>
            <w:r w:rsidR="00080968" w:rsidRPr="00080968">
              <w:rPr>
                <w:noProof/>
                <w:vertAlign w:val="superscript"/>
              </w:rPr>
              <w:t>26</w:t>
            </w:r>
            <w:r w:rsidR="00080968">
              <w:fldChar w:fldCharType="end"/>
            </w:r>
          </w:p>
          <w:p w14:paraId="5C8EA116" w14:textId="39A21509" w:rsidR="00EC6F81" w:rsidRDefault="00EC6F81" w:rsidP="006B1432">
            <w:pPr>
              <w:jc w:val="center"/>
            </w:pPr>
          </w:p>
        </w:tc>
        <w:tc>
          <w:tcPr>
            <w:tcW w:w="2160" w:type="dxa"/>
          </w:tcPr>
          <w:p w14:paraId="66C6B496" w14:textId="77777777" w:rsidR="003B2263" w:rsidRDefault="003B2263" w:rsidP="006B1432">
            <w:pPr>
              <w:jc w:val="center"/>
            </w:pPr>
            <w:r>
              <w:rPr>
                <w:rFonts w:ascii="Segoe UI" w:hAnsi="Segoe UI" w:cs="Segoe UI"/>
                <w:color w:val="212121"/>
                <w:shd w:val="clear" w:color="auto" w:fill="FFFFFF"/>
              </w:rPr>
              <w:t>10955433</w:t>
            </w:r>
          </w:p>
        </w:tc>
      </w:tr>
      <w:tr w:rsidR="003B2263" w14:paraId="5543EDF3" w14:textId="77777777" w:rsidTr="00587810">
        <w:trPr>
          <w:trHeight w:val="55"/>
        </w:trPr>
        <w:tc>
          <w:tcPr>
            <w:tcW w:w="1278" w:type="dxa"/>
            <w:vMerge/>
          </w:tcPr>
          <w:p w14:paraId="6B1CAF32" w14:textId="77777777" w:rsidR="003B2263" w:rsidRDefault="003B2263" w:rsidP="006B1432">
            <w:pPr>
              <w:jc w:val="center"/>
            </w:pPr>
          </w:p>
        </w:tc>
        <w:tc>
          <w:tcPr>
            <w:tcW w:w="2250" w:type="dxa"/>
            <w:vMerge/>
          </w:tcPr>
          <w:p w14:paraId="467A11F7" w14:textId="77777777" w:rsidR="003B2263" w:rsidRPr="00FB21B5" w:rsidRDefault="003B2263" w:rsidP="006B1432">
            <w:pPr>
              <w:jc w:val="center"/>
            </w:pPr>
          </w:p>
        </w:tc>
        <w:tc>
          <w:tcPr>
            <w:tcW w:w="2790" w:type="dxa"/>
          </w:tcPr>
          <w:p w14:paraId="62D33E33" w14:textId="77777777" w:rsidR="003B2263" w:rsidRDefault="003B2263" w:rsidP="006B1432">
            <w:pPr>
              <w:jc w:val="center"/>
            </w:pPr>
            <w:r>
              <w:t>(Z)-alpha</w:t>
            </w:r>
            <w:r w:rsidRPr="00A47D76">
              <w:t>-atlantone</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541013DC" w14:textId="1FA04712" w:rsidR="00EC6F81" w:rsidRDefault="00EC6F81" w:rsidP="006B1432">
            <w:pPr>
              <w:jc w:val="center"/>
            </w:pPr>
          </w:p>
        </w:tc>
        <w:tc>
          <w:tcPr>
            <w:tcW w:w="2160" w:type="dxa"/>
          </w:tcPr>
          <w:p w14:paraId="07D6C4AE" w14:textId="77777777" w:rsidR="003B2263" w:rsidRDefault="003B2263" w:rsidP="006B1432">
            <w:pPr>
              <w:jc w:val="center"/>
            </w:pPr>
            <w:r>
              <w:rPr>
                <w:rFonts w:ascii="Segoe UI" w:hAnsi="Segoe UI" w:cs="Segoe UI"/>
                <w:color w:val="212121"/>
                <w:shd w:val="clear" w:color="auto" w:fill="FFFFFF"/>
              </w:rPr>
              <w:t>12299867</w:t>
            </w:r>
          </w:p>
        </w:tc>
      </w:tr>
      <w:tr w:rsidR="003B2263" w14:paraId="391BDBD9" w14:textId="77777777" w:rsidTr="00587810">
        <w:trPr>
          <w:trHeight w:val="55"/>
        </w:trPr>
        <w:tc>
          <w:tcPr>
            <w:tcW w:w="1278" w:type="dxa"/>
            <w:vMerge/>
          </w:tcPr>
          <w:p w14:paraId="2A0C5999" w14:textId="77777777" w:rsidR="003B2263" w:rsidRDefault="003B2263" w:rsidP="006B1432">
            <w:pPr>
              <w:jc w:val="center"/>
            </w:pPr>
          </w:p>
        </w:tc>
        <w:tc>
          <w:tcPr>
            <w:tcW w:w="2250" w:type="dxa"/>
            <w:vMerge/>
          </w:tcPr>
          <w:p w14:paraId="36D5FFA6" w14:textId="77777777" w:rsidR="003B2263" w:rsidRPr="00FB21B5" w:rsidRDefault="003B2263" w:rsidP="006B1432">
            <w:pPr>
              <w:jc w:val="center"/>
            </w:pPr>
          </w:p>
        </w:tc>
        <w:tc>
          <w:tcPr>
            <w:tcW w:w="2790" w:type="dxa"/>
          </w:tcPr>
          <w:p w14:paraId="4F3AC9C5" w14:textId="77777777" w:rsidR="003B2263" w:rsidRDefault="003B2263" w:rsidP="006B1432">
            <w:pPr>
              <w:jc w:val="center"/>
            </w:pPr>
            <w:r>
              <w:t>gamma</w:t>
            </w:r>
            <w:r w:rsidRPr="007F33A3">
              <w:t>-bisabolene</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4ABD5E91" w14:textId="5D06215D" w:rsidR="00EC6F81" w:rsidRDefault="00EC6F81" w:rsidP="006B1432">
            <w:pPr>
              <w:jc w:val="center"/>
            </w:pPr>
          </w:p>
        </w:tc>
        <w:tc>
          <w:tcPr>
            <w:tcW w:w="2160" w:type="dxa"/>
          </w:tcPr>
          <w:p w14:paraId="5DE1C3A8" w14:textId="77777777" w:rsidR="003B2263" w:rsidRDefault="003B2263" w:rsidP="006B1432">
            <w:pPr>
              <w:jc w:val="center"/>
            </w:pPr>
            <w:r>
              <w:rPr>
                <w:rFonts w:ascii="Segoe UI" w:hAnsi="Segoe UI" w:cs="Segoe UI"/>
                <w:color w:val="212121"/>
                <w:shd w:val="clear" w:color="auto" w:fill="FFFFFF"/>
              </w:rPr>
              <w:t>3033866</w:t>
            </w:r>
          </w:p>
        </w:tc>
      </w:tr>
      <w:tr w:rsidR="003B2263" w14:paraId="596DFCC3" w14:textId="77777777" w:rsidTr="00587810">
        <w:trPr>
          <w:trHeight w:val="55"/>
        </w:trPr>
        <w:tc>
          <w:tcPr>
            <w:tcW w:w="1278" w:type="dxa"/>
            <w:vMerge/>
          </w:tcPr>
          <w:p w14:paraId="7CCDE92C" w14:textId="77777777" w:rsidR="003B2263" w:rsidRDefault="003B2263" w:rsidP="006B1432">
            <w:pPr>
              <w:jc w:val="center"/>
            </w:pPr>
          </w:p>
        </w:tc>
        <w:tc>
          <w:tcPr>
            <w:tcW w:w="2250" w:type="dxa"/>
            <w:vMerge/>
          </w:tcPr>
          <w:p w14:paraId="027738EB" w14:textId="77777777" w:rsidR="003B2263" w:rsidRPr="00FB21B5" w:rsidRDefault="003B2263" w:rsidP="006B1432">
            <w:pPr>
              <w:jc w:val="center"/>
            </w:pPr>
          </w:p>
        </w:tc>
        <w:tc>
          <w:tcPr>
            <w:tcW w:w="2790" w:type="dxa"/>
          </w:tcPr>
          <w:p w14:paraId="588BFFE8" w14:textId="77777777" w:rsidR="003B2263" w:rsidRDefault="003B2263" w:rsidP="006B1432">
            <w:pPr>
              <w:jc w:val="center"/>
            </w:pPr>
            <w:r>
              <w:t>gamma</w:t>
            </w:r>
            <w:r w:rsidRPr="007F33A3">
              <w:t>-curcumene</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32CF53A2" w14:textId="1D5B745E" w:rsidR="00EC6F81" w:rsidRDefault="00EC6F81" w:rsidP="006B1432">
            <w:pPr>
              <w:jc w:val="center"/>
            </w:pPr>
          </w:p>
        </w:tc>
        <w:tc>
          <w:tcPr>
            <w:tcW w:w="2160" w:type="dxa"/>
          </w:tcPr>
          <w:p w14:paraId="56C83389" w14:textId="77777777" w:rsidR="003B2263" w:rsidRDefault="003B2263" w:rsidP="006B1432">
            <w:pPr>
              <w:jc w:val="center"/>
            </w:pPr>
            <w:r>
              <w:rPr>
                <w:rFonts w:ascii="Segoe UI" w:hAnsi="Segoe UI" w:cs="Segoe UI"/>
                <w:color w:val="212121"/>
                <w:shd w:val="clear" w:color="auto" w:fill="FFFFFF"/>
              </w:rPr>
              <w:t>12304273</w:t>
            </w:r>
          </w:p>
        </w:tc>
      </w:tr>
      <w:tr w:rsidR="003B2263" w14:paraId="04F7FF32" w14:textId="77777777" w:rsidTr="00587810">
        <w:trPr>
          <w:trHeight w:val="55"/>
        </w:trPr>
        <w:tc>
          <w:tcPr>
            <w:tcW w:w="1278" w:type="dxa"/>
            <w:vMerge/>
          </w:tcPr>
          <w:p w14:paraId="6B86B78D" w14:textId="77777777" w:rsidR="003B2263" w:rsidRDefault="003B2263" w:rsidP="006B1432">
            <w:pPr>
              <w:jc w:val="center"/>
            </w:pPr>
          </w:p>
        </w:tc>
        <w:tc>
          <w:tcPr>
            <w:tcW w:w="2250" w:type="dxa"/>
            <w:vMerge/>
          </w:tcPr>
          <w:p w14:paraId="2A3C9FF3" w14:textId="77777777" w:rsidR="003B2263" w:rsidRPr="00FB21B5" w:rsidRDefault="003B2263" w:rsidP="006B1432">
            <w:pPr>
              <w:jc w:val="center"/>
            </w:pPr>
          </w:p>
        </w:tc>
        <w:tc>
          <w:tcPr>
            <w:tcW w:w="2790" w:type="dxa"/>
          </w:tcPr>
          <w:p w14:paraId="2F9E2CD2" w14:textId="77777777" w:rsidR="003B2263" w:rsidRDefault="003B2263" w:rsidP="006B1432">
            <w:pPr>
              <w:jc w:val="center"/>
            </w:pPr>
            <w:r>
              <w:t>beta</w:t>
            </w:r>
            <w:r w:rsidRPr="007F33A3">
              <w:t>-curcumene</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72D0ED57" w14:textId="0DE5453F" w:rsidR="00EC6F81" w:rsidRDefault="00EC6F81" w:rsidP="006B1432">
            <w:pPr>
              <w:jc w:val="center"/>
            </w:pPr>
          </w:p>
        </w:tc>
        <w:tc>
          <w:tcPr>
            <w:tcW w:w="2160" w:type="dxa"/>
          </w:tcPr>
          <w:p w14:paraId="542E080F" w14:textId="77777777" w:rsidR="003B2263" w:rsidRDefault="003B2263" w:rsidP="006B1432">
            <w:pPr>
              <w:jc w:val="center"/>
            </w:pPr>
            <w:r>
              <w:rPr>
                <w:rFonts w:ascii="Segoe UI" w:hAnsi="Segoe UI" w:cs="Segoe UI"/>
                <w:color w:val="212121"/>
                <w:shd w:val="clear" w:color="auto" w:fill="FFFFFF"/>
              </w:rPr>
              <w:t>6428461</w:t>
            </w:r>
          </w:p>
        </w:tc>
      </w:tr>
      <w:tr w:rsidR="003B2263" w14:paraId="57042D22" w14:textId="77777777" w:rsidTr="00587810">
        <w:trPr>
          <w:trHeight w:val="55"/>
        </w:trPr>
        <w:tc>
          <w:tcPr>
            <w:tcW w:w="1278" w:type="dxa"/>
            <w:vMerge/>
          </w:tcPr>
          <w:p w14:paraId="3905C92D" w14:textId="77777777" w:rsidR="003B2263" w:rsidRDefault="003B2263" w:rsidP="006B1432">
            <w:pPr>
              <w:jc w:val="center"/>
            </w:pPr>
          </w:p>
        </w:tc>
        <w:tc>
          <w:tcPr>
            <w:tcW w:w="2250" w:type="dxa"/>
            <w:vMerge/>
          </w:tcPr>
          <w:p w14:paraId="2E039D0A" w14:textId="77777777" w:rsidR="003B2263" w:rsidRPr="00FB21B5" w:rsidRDefault="003B2263" w:rsidP="006B1432">
            <w:pPr>
              <w:jc w:val="center"/>
            </w:pPr>
          </w:p>
        </w:tc>
        <w:tc>
          <w:tcPr>
            <w:tcW w:w="2790" w:type="dxa"/>
          </w:tcPr>
          <w:p w14:paraId="1ED8A328" w14:textId="77777777" w:rsidR="003B2263" w:rsidRDefault="003B2263" w:rsidP="006B1432">
            <w:pPr>
              <w:jc w:val="center"/>
            </w:pPr>
            <w:r w:rsidRPr="007F33A3">
              <w:t>(Z)-</w:t>
            </w:r>
            <w:r>
              <w:t>gamma</w:t>
            </w:r>
            <w:r w:rsidRPr="007F33A3">
              <w:t>-atlantone</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5BAC4C5E" w14:textId="1B0EB8EA" w:rsidR="00E3369E" w:rsidRDefault="00E3369E" w:rsidP="006B1432">
            <w:pPr>
              <w:jc w:val="center"/>
            </w:pPr>
          </w:p>
        </w:tc>
        <w:tc>
          <w:tcPr>
            <w:tcW w:w="2160" w:type="dxa"/>
          </w:tcPr>
          <w:p w14:paraId="7BFA93C7" w14:textId="77777777" w:rsidR="003B2263" w:rsidRDefault="003B2263" w:rsidP="006B1432">
            <w:pPr>
              <w:jc w:val="center"/>
            </w:pPr>
            <w:r>
              <w:rPr>
                <w:rFonts w:ascii="Segoe UI" w:hAnsi="Segoe UI" w:cs="Segoe UI"/>
                <w:color w:val="212121"/>
                <w:shd w:val="clear" w:color="auto" w:fill="FFFFFF"/>
              </w:rPr>
              <w:t>91698329</w:t>
            </w:r>
          </w:p>
        </w:tc>
      </w:tr>
      <w:tr w:rsidR="003B2263" w14:paraId="3D2902C1" w14:textId="77777777" w:rsidTr="00587810">
        <w:trPr>
          <w:trHeight w:val="55"/>
        </w:trPr>
        <w:tc>
          <w:tcPr>
            <w:tcW w:w="1278" w:type="dxa"/>
            <w:vMerge/>
          </w:tcPr>
          <w:p w14:paraId="5644444C" w14:textId="77777777" w:rsidR="003B2263" w:rsidRDefault="003B2263" w:rsidP="006B1432">
            <w:pPr>
              <w:jc w:val="center"/>
            </w:pPr>
          </w:p>
        </w:tc>
        <w:tc>
          <w:tcPr>
            <w:tcW w:w="2250" w:type="dxa"/>
            <w:vMerge/>
          </w:tcPr>
          <w:p w14:paraId="13FCF460" w14:textId="77777777" w:rsidR="003B2263" w:rsidRPr="00FB21B5" w:rsidRDefault="003B2263" w:rsidP="006B1432">
            <w:pPr>
              <w:jc w:val="center"/>
            </w:pPr>
          </w:p>
        </w:tc>
        <w:tc>
          <w:tcPr>
            <w:tcW w:w="2790" w:type="dxa"/>
          </w:tcPr>
          <w:p w14:paraId="0C79F45C" w14:textId="77777777" w:rsidR="003B2263" w:rsidRDefault="003B2263" w:rsidP="006B1432">
            <w:pPr>
              <w:jc w:val="center"/>
            </w:pPr>
            <w:r w:rsidRPr="007F33A3">
              <w:t>(E)-</w:t>
            </w:r>
            <w:r>
              <w:t>gamma</w:t>
            </w:r>
            <w:r w:rsidRPr="007F33A3">
              <w:t>-atlantone</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6A37B567" w14:textId="622A5133" w:rsidR="00EC6F81" w:rsidRDefault="00EC6F81" w:rsidP="006B1432">
            <w:pPr>
              <w:jc w:val="center"/>
            </w:pPr>
          </w:p>
        </w:tc>
        <w:tc>
          <w:tcPr>
            <w:tcW w:w="2160" w:type="dxa"/>
          </w:tcPr>
          <w:p w14:paraId="763728E6" w14:textId="77777777" w:rsidR="003B2263" w:rsidRDefault="003B2263" w:rsidP="006B1432">
            <w:pPr>
              <w:jc w:val="center"/>
            </w:pPr>
            <w:r>
              <w:rPr>
                <w:rFonts w:ascii="Segoe UI" w:hAnsi="Segoe UI" w:cs="Segoe UI"/>
                <w:color w:val="212121"/>
                <w:shd w:val="clear" w:color="auto" w:fill="FFFFFF"/>
              </w:rPr>
              <w:t>91698330</w:t>
            </w:r>
          </w:p>
        </w:tc>
      </w:tr>
      <w:tr w:rsidR="003B2263" w14:paraId="069D5F1B" w14:textId="77777777" w:rsidTr="00587810">
        <w:trPr>
          <w:trHeight w:val="55"/>
        </w:trPr>
        <w:tc>
          <w:tcPr>
            <w:tcW w:w="1278" w:type="dxa"/>
            <w:vMerge/>
          </w:tcPr>
          <w:p w14:paraId="695B820C" w14:textId="77777777" w:rsidR="003B2263" w:rsidRDefault="003B2263" w:rsidP="006B1432">
            <w:pPr>
              <w:jc w:val="center"/>
            </w:pPr>
          </w:p>
        </w:tc>
        <w:tc>
          <w:tcPr>
            <w:tcW w:w="2250" w:type="dxa"/>
            <w:vMerge/>
          </w:tcPr>
          <w:p w14:paraId="769901B0" w14:textId="77777777" w:rsidR="003B2263" w:rsidRPr="00FB21B5" w:rsidRDefault="003B2263" w:rsidP="006B1432">
            <w:pPr>
              <w:jc w:val="center"/>
            </w:pPr>
          </w:p>
        </w:tc>
        <w:tc>
          <w:tcPr>
            <w:tcW w:w="2790" w:type="dxa"/>
          </w:tcPr>
          <w:p w14:paraId="4676628F" w14:textId="77777777" w:rsidR="003B2263" w:rsidRDefault="003B2263" w:rsidP="006B1432">
            <w:pPr>
              <w:jc w:val="center"/>
            </w:pPr>
            <w:r w:rsidRPr="007F33A3">
              <w:t>curculonone C</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66E2BC63" w14:textId="3DA0374D" w:rsidR="00EC6F81" w:rsidRDefault="00EC6F81" w:rsidP="006B1432">
            <w:pPr>
              <w:jc w:val="center"/>
            </w:pPr>
          </w:p>
        </w:tc>
        <w:tc>
          <w:tcPr>
            <w:tcW w:w="2160" w:type="dxa"/>
          </w:tcPr>
          <w:p w14:paraId="2362211F" w14:textId="77777777" w:rsidR="003B2263" w:rsidRDefault="003B2263" w:rsidP="006B1432">
            <w:pPr>
              <w:jc w:val="center"/>
            </w:pPr>
            <w:r>
              <w:rPr>
                <w:rFonts w:ascii="Segoe UI" w:hAnsi="Segoe UI" w:cs="Segoe UI"/>
                <w:color w:val="212121"/>
                <w:shd w:val="clear" w:color="auto" w:fill="FFFFFF"/>
              </w:rPr>
              <w:t>102165199</w:t>
            </w:r>
          </w:p>
        </w:tc>
      </w:tr>
      <w:tr w:rsidR="003B2263" w14:paraId="255FCC49" w14:textId="77777777" w:rsidTr="00587810">
        <w:trPr>
          <w:trHeight w:val="55"/>
        </w:trPr>
        <w:tc>
          <w:tcPr>
            <w:tcW w:w="1278" w:type="dxa"/>
            <w:vMerge/>
          </w:tcPr>
          <w:p w14:paraId="5E56552A" w14:textId="77777777" w:rsidR="003B2263" w:rsidRDefault="003B2263" w:rsidP="006B1432">
            <w:pPr>
              <w:jc w:val="center"/>
            </w:pPr>
          </w:p>
        </w:tc>
        <w:tc>
          <w:tcPr>
            <w:tcW w:w="2250" w:type="dxa"/>
            <w:vMerge/>
          </w:tcPr>
          <w:p w14:paraId="310E1B9A" w14:textId="77777777" w:rsidR="003B2263" w:rsidRPr="00FB21B5" w:rsidRDefault="003B2263" w:rsidP="006B1432">
            <w:pPr>
              <w:jc w:val="center"/>
            </w:pPr>
          </w:p>
        </w:tc>
        <w:tc>
          <w:tcPr>
            <w:tcW w:w="2790" w:type="dxa"/>
          </w:tcPr>
          <w:p w14:paraId="63B53CB8" w14:textId="77777777" w:rsidR="003B2263" w:rsidRDefault="003B2263" w:rsidP="006B1432">
            <w:pPr>
              <w:jc w:val="center"/>
            </w:pPr>
            <w:r w:rsidRPr="007F33A3">
              <w:t>Curculonone</w:t>
            </w:r>
            <w:r>
              <w:t xml:space="preserve"> D</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0545B9A4" w14:textId="46AFDCC5" w:rsidR="00EC6F81" w:rsidRDefault="00EC6F81" w:rsidP="006B1432">
            <w:pPr>
              <w:jc w:val="center"/>
            </w:pPr>
          </w:p>
        </w:tc>
        <w:tc>
          <w:tcPr>
            <w:tcW w:w="2160" w:type="dxa"/>
          </w:tcPr>
          <w:p w14:paraId="5EEF821F" w14:textId="77777777" w:rsidR="003B2263" w:rsidRDefault="003B2263" w:rsidP="006B1432">
            <w:pPr>
              <w:jc w:val="center"/>
            </w:pPr>
            <w:r>
              <w:rPr>
                <w:rFonts w:ascii="Segoe UI" w:hAnsi="Segoe UI" w:cs="Segoe UI"/>
                <w:color w:val="212121"/>
                <w:shd w:val="clear" w:color="auto" w:fill="FFFFFF"/>
              </w:rPr>
              <w:t>102165200</w:t>
            </w:r>
          </w:p>
        </w:tc>
      </w:tr>
      <w:tr w:rsidR="003B2263" w14:paraId="12D85234" w14:textId="77777777" w:rsidTr="00587810">
        <w:trPr>
          <w:trHeight w:val="55"/>
        </w:trPr>
        <w:tc>
          <w:tcPr>
            <w:tcW w:w="1278" w:type="dxa"/>
            <w:vMerge/>
          </w:tcPr>
          <w:p w14:paraId="672CCB02" w14:textId="77777777" w:rsidR="003B2263" w:rsidRDefault="003B2263" w:rsidP="006B1432">
            <w:pPr>
              <w:jc w:val="center"/>
            </w:pPr>
          </w:p>
        </w:tc>
        <w:tc>
          <w:tcPr>
            <w:tcW w:w="2250" w:type="dxa"/>
            <w:vMerge/>
          </w:tcPr>
          <w:p w14:paraId="3C74F84C" w14:textId="77777777" w:rsidR="003B2263" w:rsidRPr="00FB21B5" w:rsidRDefault="003B2263" w:rsidP="006B1432">
            <w:pPr>
              <w:jc w:val="center"/>
            </w:pPr>
          </w:p>
        </w:tc>
        <w:tc>
          <w:tcPr>
            <w:tcW w:w="2790" w:type="dxa"/>
          </w:tcPr>
          <w:p w14:paraId="548776F6" w14:textId="77777777" w:rsidR="003B2263" w:rsidRDefault="003B2263" w:rsidP="006B1432">
            <w:pPr>
              <w:jc w:val="center"/>
            </w:pPr>
            <w:r w:rsidRPr="007F33A3">
              <w:t>Curculonone</w:t>
            </w:r>
            <w:r>
              <w:t xml:space="preserve"> B</w:t>
            </w:r>
            <w:r w:rsidR="006820BD">
              <w:fldChar w:fldCharType="begin" w:fldLock="1"/>
            </w:r>
            <w:r w:rsidR="006820B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6E665D03" w14:textId="3AE73FCD" w:rsidR="00EC6F81" w:rsidRDefault="00EC6F81" w:rsidP="006B1432">
            <w:pPr>
              <w:jc w:val="center"/>
            </w:pPr>
          </w:p>
        </w:tc>
        <w:tc>
          <w:tcPr>
            <w:tcW w:w="2160" w:type="dxa"/>
          </w:tcPr>
          <w:p w14:paraId="680B4163" w14:textId="77777777" w:rsidR="003B2263" w:rsidRDefault="003B2263" w:rsidP="006B1432">
            <w:pPr>
              <w:jc w:val="center"/>
            </w:pPr>
            <w:r>
              <w:rPr>
                <w:rFonts w:ascii="Segoe UI" w:hAnsi="Segoe UI" w:cs="Segoe UI"/>
                <w:color w:val="212121"/>
                <w:shd w:val="clear" w:color="auto" w:fill="FFFFFF"/>
              </w:rPr>
              <w:t>102165198</w:t>
            </w:r>
          </w:p>
        </w:tc>
      </w:tr>
      <w:tr w:rsidR="003B2263" w14:paraId="06C928FC" w14:textId="77777777" w:rsidTr="00587810">
        <w:trPr>
          <w:trHeight w:val="55"/>
        </w:trPr>
        <w:tc>
          <w:tcPr>
            <w:tcW w:w="1278" w:type="dxa"/>
            <w:vMerge/>
          </w:tcPr>
          <w:p w14:paraId="0FD64333" w14:textId="77777777" w:rsidR="003B2263" w:rsidRDefault="003B2263" w:rsidP="006B1432">
            <w:pPr>
              <w:jc w:val="center"/>
            </w:pPr>
          </w:p>
        </w:tc>
        <w:tc>
          <w:tcPr>
            <w:tcW w:w="2250" w:type="dxa"/>
            <w:vMerge/>
          </w:tcPr>
          <w:p w14:paraId="29DCB8BF" w14:textId="77777777" w:rsidR="003B2263" w:rsidRPr="00FB21B5" w:rsidRDefault="003B2263" w:rsidP="006B1432">
            <w:pPr>
              <w:jc w:val="center"/>
            </w:pPr>
          </w:p>
        </w:tc>
        <w:tc>
          <w:tcPr>
            <w:tcW w:w="2790" w:type="dxa"/>
          </w:tcPr>
          <w:p w14:paraId="4688D248" w14:textId="77777777" w:rsidR="003B2263" w:rsidRDefault="003B2263" w:rsidP="006B1432">
            <w:pPr>
              <w:jc w:val="center"/>
            </w:pPr>
            <w:r w:rsidRPr="007F33A3">
              <w:t>Curculonone</w:t>
            </w:r>
            <w:r>
              <w:t xml:space="preserve"> A</w:t>
            </w:r>
            <w:r w:rsidR="006820BD">
              <w:fldChar w:fldCharType="begin" w:fldLock="1"/>
            </w:r>
            <w:r w:rsidR="00F32583">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6820BD">
              <w:fldChar w:fldCharType="separate"/>
            </w:r>
            <w:r w:rsidR="006820BD" w:rsidRPr="006820BD">
              <w:rPr>
                <w:noProof/>
                <w:vertAlign w:val="superscript"/>
              </w:rPr>
              <w:t>26</w:t>
            </w:r>
            <w:r w:rsidR="006820BD">
              <w:fldChar w:fldCharType="end"/>
            </w:r>
          </w:p>
          <w:p w14:paraId="13A83A3A" w14:textId="6BEB8CE3" w:rsidR="00EC6F81" w:rsidRDefault="00EC6F81" w:rsidP="006B1432">
            <w:pPr>
              <w:jc w:val="center"/>
            </w:pPr>
          </w:p>
        </w:tc>
        <w:tc>
          <w:tcPr>
            <w:tcW w:w="2160" w:type="dxa"/>
          </w:tcPr>
          <w:p w14:paraId="37CE7772" w14:textId="77777777" w:rsidR="003B2263" w:rsidRDefault="003B2263" w:rsidP="006B1432">
            <w:pPr>
              <w:jc w:val="center"/>
            </w:pPr>
            <w:r>
              <w:rPr>
                <w:rFonts w:ascii="Segoe UI" w:hAnsi="Segoe UI" w:cs="Segoe UI"/>
                <w:color w:val="212121"/>
                <w:shd w:val="clear" w:color="auto" w:fill="FFFFFF"/>
              </w:rPr>
              <w:t>102165197</w:t>
            </w:r>
          </w:p>
        </w:tc>
      </w:tr>
      <w:tr w:rsidR="003B2263" w14:paraId="4B035DC5" w14:textId="77777777" w:rsidTr="00587810">
        <w:trPr>
          <w:trHeight w:val="55"/>
        </w:trPr>
        <w:tc>
          <w:tcPr>
            <w:tcW w:w="1278" w:type="dxa"/>
            <w:vMerge/>
          </w:tcPr>
          <w:p w14:paraId="6E35F37B" w14:textId="77777777" w:rsidR="003B2263" w:rsidRDefault="003B2263" w:rsidP="006B1432">
            <w:pPr>
              <w:jc w:val="center"/>
            </w:pPr>
          </w:p>
        </w:tc>
        <w:tc>
          <w:tcPr>
            <w:tcW w:w="2250" w:type="dxa"/>
            <w:vMerge/>
          </w:tcPr>
          <w:p w14:paraId="26CAAEC5" w14:textId="77777777" w:rsidR="003B2263" w:rsidRPr="00FB21B5" w:rsidRDefault="003B2263" w:rsidP="006B1432">
            <w:pPr>
              <w:jc w:val="center"/>
            </w:pPr>
          </w:p>
        </w:tc>
        <w:tc>
          <w:tcPr>
            <w:tcW w:w="2790" w:type="dxa"/>
          </w:tcPr>
          <w:p w14:paraId="06F3A701" w14:textId="77777777" w:rsidR="003B2263" w:rsidRDefault="003B2263" w:rsidP="006B1432">
            <w:pPr>
              <w:jc w:val="center"/>
            </w:pPr>
            <w:r>
              <w:t>alpha</w:t>
            </w:r>
            <w:r w:rsidRPr="007F33A3">
              <w:t>-bisabolol</w:t>
            </w:r>
            <w:r w:rsidR="00F32583">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F32583">
              <w:fldChar w:fldCharType="separate"/>
            </w:r>
            <w:r w:rsidR="00F32583" w:rsidRPr="00F32583">
              <w:rPr>
                <w:noProof/>
                <w:vertAlign w:val="superscript"/>
              </w:rPr>
              <w:t>26</w:t>
            </w:r>
            <w:r w:rsidR="00F32583">
              <w:fldChar w:fldCharType="end"/>
            </w:r>
          </w:p>
          <w:p w14:paraId="489F836C" w14:textId="09F7EAB4" w:rsidR="00EC6F81" w:rsidRDefault="00EC6F81" w:rsidP="006B1432">
            <w:pPr>
              <w:jc w:val="center"/>
            </w:pPr>
          </w:p>
        </w:tc>
        <w:tc>
          <w:tcPr>
            <w:tcW w:w="2160" w:type="dxa"/>
          </w:tcPr>
          <w:p w14:paraId="2A81A77E" w14:textId="77777777" w:rsidR="003B2263" w:rsidRDefault="003B2263" w:rsidP="006B1432">
            <w:pPr>
              <w:jc w:val="center"/>
            </w:pPr>
            <w:r>
              <w:rPr>
                <w:rFonts w:ascii="Segoe UI" w:hAnsi="Segoe UI" w:cs="Segoe UI"/>
                <w:color w:val="212121"/>
                <w:shd w:val="clear" w:color="auto" w:fill="FFFFFF"/>
              </w:rPr>
              <w:lastRenderedPageBreak/>
              <w:t>442343</w:t>
            </w:r>
          </w:p>
        </w:tc>
      </w:tr>
      <w:tr w:rsidR="003B2263" w14:paraId="0B706965" w14:textId="77777777" w:rsidTr="00587810">
        <w:trPr>
          <w:trHeight w:val="55"/>
        </w:trPr>
        <w:tc>
          <w:tcPr>
            <w:tcW w:w="1278" w:type="dxa"/>
            <w:vMerge/>
          </w:tcPr>
          <w:p w14:paraId="5B3135F7" w14:textId="77777777" w:rsidR="003B2263" w:rsidRDefault="003B2263" w:rsidP="006B1432">
            <w:pPr>
              <w:jc w:val="center"/>
            </w:pPr>
          </w:p>
        </w:tc>
        <w:tc>
          <w:tcPr>
            <w:tcW w:w="2250" w:type="dxa"/>
            <w:vMerge/>
          </w:tcPr>
          <w:p w14:paraId="09F0380C" w14:textId="77777777" w:rsidR="003B2263" w:rsidRPr="00FB21B5" w:rsidRDefault="003B2263" w:rsidP="006B1432">
            <w:pPr>
              <w:jc w:val="center"/>
            </w:pPr>
          </w:p>
        </w:tc>
        <w:tc>
          <w:tcPr>
            <w:tcW w:w="2790" w:type="dxa"/>
          </w:tcPr>
          <w:p w14:paraId="460350A9" w14:textId="77777777" w:rsidR="003B2263" w:rsidRDefault="003B2263" w:rsidP="006B1432">
            <w:pPr>
              <w:jc w:val="center"/>
            </w:pPr>
            <w:r w:rsidRPr="007F33A3">
              <w:t>(4S,5S)-germacrone-4,5-epoxide</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5FA2ECBD" w14:textId="4C5A79E6" w:rsidR="00EC6F81" w:rsidRDefault="00EC6F81" w:rsidP="006B1432">
            <w:pPr>
              <w:jc w:val="center"/>
            </w:pPr>
          </w:p>
        </w:tc>
        <w:tc>
          <w:tcPr>
            <w:tcW w:w="2160" w:type="dxa"/>
          </w:tcPr>
          <w:p w14:paraId="0860FA56" w14:textId="77777777" w:rsidR="003B2263" w:rsidRDefault="003B2263" w:rsidP="006B1432">
            <w:pPr>
              <w:jc w:val="center"/>
            </w:pPr>
            <w:r>
              <w:rPr>
                <w:rFonts w:ascii="Segoe UI" w:hAnsi="Segoe UI" w:cs="Segoe UI"/>
                <w:color w:val="212121"/>
                <w:shd w:val="clear" w:color="auto" w:fill="FFFFFF"/>
              </w:rPr>
              <w:t>91753231</w:t>
            </w:r>
          </w:p>
        </w:tc>
      </w:tr>
      <w:tr w:rsidR="003B2263" w14:paraId="4E893570" w14:textId="77777777" w:rsidTr="00587810">
        <w:trPr>
          <w:trHeight w:val="55"/>
        </w:trPr>
        <w:tc>
          <w:tcPr>
            <w:tcW w:w="1278" w:type="dxa"/>
            <w:vMerge/>
          </w:tcPr>
          <w:p w14:paraId="72880B59" w14:textId="77777777" w:rsidR="003B2263" w:rsidRDefault="003B2263" w:rsidP="006B1432">
            <w:pPr>
              <w:jc w:val="center"/>
            </w:pPr>
          </w:p>
        </w:tc>
        <w:tc>
          <w:tcPr>
            <w:tcW w:w="2250" w:type="dxa"/>
            <w:vMerge/>
          </w:tcPr>
          <w:p w14:paraId="6828565B" w14:textId="77777777" w:rsidR="003B2263" w:rsidRPr="00FB21B5" w:rsidRDefault="003B2263" w:rsidP="006B1432">
            <w:pPr>
              <w:jc w:val="center"/>
            </w:pPr>
          </w:p>
        </w:tc>
        <w:tc>
          <w:tcPr>
            <w:tcW w:w="2790" w:type="dxa"/>
          </w:tcPr>
          <w:p w14:paraId="3B690E32" w14:textId="77777777" w:rsidR="003B2263" w:rsidRDefault="003B2263" w:rsidP="006B1432">
            <w:pPr>
              <w:jc w:val="center"/>
            </w:pPr>
            <w:r w:rsidRPr="007F33A3">
              <w:t>germacrene D</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6E85D92B" w14:textId="083A30A6" w:rsidR="00EC6F81" w:rsidRDefault="00EC6F81" w:rsidP="006B1432">
            <w:pPr>
              <w:jc w:val="center"/>
            </w:pPr>
          </w:p>
        </w:tc>
        <w:tc>
          <w:tcPr>
            <w:tcW w:w="2160" w:type="dxa"/>
          </w:tcPr>
          <w:p w14:paraId="1FE926FB" w14:textId="77777777" w:rsidR="003B2263" w:rsidRDefault="003B2263" w:rsidP="006B1432">
            <w:pPr>
              <w:jc w:val="center"/>
            </w:pPr>
            <w:r>
              <w:rPr>
                <w:rFonts w:ascii="Segoe UI" w:hAnsi="Segoe UI" w:cs="Segoe UI"/>
                <w:color w:val="212121"/>
                <w:shd w:val="clear" w:color="auto" w:fill="FFFFFF"/>
              </w:rPr>
              <w:t>5317570</w:t>
            </w:r>
          </w:p>
        </w:tc>
      </w:tr>
      <w:tr w:rsidR="003B2263" w14:paraId="7FD6B33B" w14:textId="77777777" w:rsidTr="00587810">
        <w:trPr>
          <w:trHeight w:val="55"/>
        </w:trPr>
        <w:tc>
          <w:tcPr>
            <w:tcW w:w="1278" w:type="dxa"/>
            <w:vMerge/>
          </w:tcPr>
          <w:p w14:paraId="00D3E3C1" w14:textId="77777777" w:rsidR="003B2263" w:rsidRDefault="003B2263" w:rsidP="006B1432">
            <w:pPr>
              <w:jc w:val="center"/>
            </w:pPr>
          </w:p>
        </w:tc>
        <w:tc>
          <w:tcPr>
            <w:tcW w:w="2250" w:type="dxa"/>
            <w:vMerge/>
          </w:tcPr>
          <w:p w14:paraId="5BD52353" w14:textId="77777777" w:rsidR="003B2263" w:rsidRPr="00FB21B5" w:rsidRDefault="003B2263" w:rsidP="006B1432">
            <w:pPr>
              <w:jc w:val="center"/>
            </w:pPr>
          </w:p>
        </w:tc>
        <w:tc>
          <w:tcPr>
            <w:tcW w:w="2790" w:type="dxa"/>
          </w:tcPr>
          <w:p w14:paraId="1D86ABB6" w14:textId="77777777" w:rsidR="003B2263" w:rsidRDefault="003B2263" w:rsidP="006B1432">
            <w:pPr>
              <w:jc w:val="center"/>
            </w:pPr>
            <w:r w:rsidRPr="00CC1D5F">
              <w:t>germacrone</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1AB91A8C" w14:textId="48526F5A" w:rsidR="00EC6F81" w:rsidRDefault="00EC6F81" w:rsidP="006B1432">
            <w:pPr>
              <w:jc w:val="center"/>
            </w:pPr>
          </w:p>
        </w:tc>
        <w:tc>
          <w:tcPr>
            <w:tcW w:w="2160" w:type="dxa"/>
          </w:tcPr>
          <w:p w14:paraId="4A3C214F" w14:textId="77777777" w:rsidR="003B2263" w:rsidRDefault="003B2263" w:rsidP="006B1432">
            <w:pPr>
              <w:jc w:val="center"/>
            </w:pPr>
            <w:r>
              <w:rPr>
                <w:rFonts w:ascii="Segoe UI" w:hAnsi="Segoe UI" w:cs="Segoe UI"/>
                <w:color w:val="212121"/>
                <w:shd w:val="clear" w:color="auto" w:fill="FFFFFF"/>
              </w:rPr>
              <w:t>6436348</w:t>
            </w:r>
          </w:p>
        </w:tc>
      </w:tr>
      <w:tr w:rsidR="003B2263" w14:paraId="614C730E" w14:textId="77777777" w:rsidTr="00587810">
        <w:trPr>
          <w:trHeight w:val="55"/>
        </w:trPr>
        <w:tc>
          <w:tcPr>
            <w:tcW w:w="1278" w:type="dxa"/>
            <w:vMerge/>
          </w:tcPr>
          <w:p w14:paraId="6AA6CEF9" w14:textId="77777777" w:rsidR="003B2263" w:rsidRDefault="003B2263" w:rsidP="006B1432">
            <w:pPr>
              <w:jc w:val="center"/>
            </w:pPr>
          </w:p>
        </w:tc>
        <w:tc>
          <w:tcPr>
            <w:tcW w:w="2250" w:type="dxa"/>
            <w:vMerge/>
          </w:tcPr>
          <w:p w14:paraId="1C5F2011" w14:textId="77777777" w:rsidR="003B2263" w:rsidRPr="00FB21B5" w:rsidRDefault="003B2263" w:rsidP="006B1432">
            <w:pPr>
              <w:jc w:val="center"/>
            </w:pPr>
          </w:p>
        </w:tc>
        <w:tc>
          <w:tcPr>
            <w:tcW w:w="2790" w:type="dxa"/>
          </w:tcPr>
          <w:p w14:paraId="17EACD46" w14:textId="77777777" w:rsidR="003B2263" w:rsidRDefault="003B2263" w:rsidP="006B1432">
            <w:pPr>
              <w:jc w:val="center"/>
            </w:pPr>
            <w:r w:rsidRPr="00CC1D5F">
              <w:t>germacrone-13-al</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085DFE73" w14:textId="52761AB1" w:rsidR="00EC6F81" w:rsidRDefault="00EC6F81" w:rsidP="006B1432">
            <w:pPr>
              <w:jc w:val="center"/>
            </w:pPr>
          </w:p>
        </w:tc>
        <w:tc>
          <w:tcPr>
            <w:tcW w:w="2160" w:type="dxa"/>
          </w:tcPr>
          <w:p w14:paraId="18F74631" w14:textId="77777777" w:rsidR="003B2263" w:rsidRDefault="003B2263" w:rsidP="006B1432">
            <w:pPr>
              <w:jc w:val="center"/>
            </w:pPr>
            <w:r>
              <w:rPr>
                <w:rFonts w:ascii="Segoe UI" w:hAnsi="Segoe UI" w:cs="Segoe UI"/>
                <w:color w:val="212121"/>
                <w:shd w:val="clear" w:color="auto" w:fill="FFFFFF"/>
              </w:rPr>
              <w:t>14633002</w:t>
            </w:r>
          </w:p>
        </w:tc>
      </w:tr>
      <w:tr w:rsidR="003B2263" w14:paraId="7CFD435B" w14:textId="77777777" w:rsidTr="00587810">
        <w:trPr>
          <w:trHeight w:val="55"/>
        </w:trPr>
        <w:tc>
          <w:tcPr>
            <w:tcW w:w="1278" w:type="dxa"/>
            <w:vMerge/>
          </w:tcPr>
          <w:p w14:paraId="4CE6D533" w14:textId="77777777" w:rsidR="003B2263" w:rsidRDefault="003B2263" w:rsidP="006B1432">
            <w:pPr>
              <w:jc w:val="center"/>
            </w:pPr>
          </w:p>
        </w:tc>
        <w:tc>
          <w:tcPr>
            <w:tcW w:w="2250" w:type="dxa"/>
            <w:vMerge/>
          </w:tcPr>
          <w:p w14:paraId="4E8DDBB2" w14:textId="77777777" w:rsidR="003B2263" w:rsidRPr="00FB21B5" w:rsidRDefault="003B2263" w:rsidP="006B1432">
            <w:pPr>
              <w:jc w:val="center"/>
            </w:pPr>
          </w:p>
        </w:tc>
        <w:tc>
          <w:tcPr>
            <w:tcW w:w="2790" w:type="dxa"/>
          </w:tcPr>
          <w:p w14:paraId="33321129" w14:textId="77777777" w:rsidR="003B2263" w:rsidRDefault="003B2263" w:rsidP="006B1432">
            <w:pPr>
              <w:jc w:val="center"/>
            </w:pPr>
            <w:r w:rsidRPr="00CC1D5F">
              <w:t>Curcumenol</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22C90F0A" w14:textId="77777777" w:rsidR="003B2263" w:rsidRDefault="003B2263" w:rsidP="006B1432">
            <w:pPr>
              <w:jc w:val="center"/>
            </w:pPr>
          </w:p>
        </w:tc>
        <w:tc>
          <w:tcPr>
            <w:tcW w:w="2160" w:type="dxa"/>
          </w:tcPr>
          <w:p w14:paraId="1652AE81" w14:textId="77777777" w:rsidR="003B2263" w:rsidRDefault="003B2263" w:rsidP="006B1432">
            <w:pPr>
              <w:jc w:val="center"/>
            </w:pPr>
            <w:r>
              <w:rPr>
                <w:rFonts w:ascii="Segoe UI" w:hAnsi="Segoe UI" w:cs="Segoe UI"/>
                <w:color w:val="212121"/>
                <w:shd w:val="clear" w:color="auto" w:fill="FFFFFF"/>
              </w:rPr>
              <w:t>167812</w:t>
            </w:r>
          </w:p>
        </w:tc>
      </w:tr>
      <w:tr w:rsidR="003B2263" w14:paraId="79C8797B" w14:textId="77777777" w:rsidTr="00587810">
        <w:trPr>
          <w:trHeight w:val="55"/>
        </w:trPr>
        <w:tc>
          <w:tcPr>
            <w:tcW w:w="1278" w:type="dxa"/>
            <w:vMerge/>
          </w:tcPr>
          <w:p w14:paraId="1B0DF89D" w14:textId="77777777" w:rsidR="003B2263" w:rsidRDefault="003B2263" w:rsidP="006B1432">
            <w:pPr>
              <w:jc w:val="center"/>
            </w:pPr>
          </w:p>
        </w:tc>
        <w:tc>
          <w:tcPr>
            <w:tcW w:w="2250" w:type="dxa"/>
            <w:vMerge/>
          </w:tcPr>
          <w:p w14:paraId="020770F0" w14:textId="77777777" w:rsidR="003B2263" w:rsidRPr="00FB21B5" w:rsidRDefault="003B2263" w:rsidP="006B1432">
            <w:pPr>
              <w:jc w:val="center"/>
            </w:pPr>
          </w:p>
        </w:tc>
        <w:tc>
          <w:tcPr>
            <w:tcW w:w="2790" w:type="dxa"/>
          </w:tcPr>
          <w:p w14:paraId="77533C3E" w14:textId="77777777" w:rsidR="003B2263" w:rsidRDefault="003B2263" w:rsidP="006B1432">
            <w:pPr>
              <w:jc w:val="center"/>
            </w:pPr>
            <w:r w:rsidRPr="00CC1D5F">
              <w:t>Isoprocurcumenol</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728448C1" w14:textId="25D1A928" w:rsidR="00EC6F81" w:rsidRDefault="00EC6F81" w:rsidP="006B1432">
            <w:pPr>
              <w:jc w:val="center"/>
            </w:pPr>
          </w:p>
        </w:tc>
        <w:tc>
          <w:tcPr>
            <w:tcW w:w="2160" w:type="dxa"/>
          </w:tcPr>
          <w:p w14:paraId="57E7FC57" w14:textId="77777777" w:rsidR="003B2263" w:rsidRDefault="003B2263" w:rsidP="006B1432">
            <w:pPr>
              <w:jc w:val="center"/>
            </w:pPr>
            <w:r>
              <w:rPr>
                <w:rFonts w:ascii="Segoe UI" w:hAnsi="Segoe UI" w:cs="Segoe UI"/>
                <w:color w:val="212121"/>
                <w:shd w:val="clear" w:color="auto" w:fill="FFFFFF"/>
              </w:rPr>
              <w:t>14543198</w:t>
            </w:r>
          </w:p>
        </w:tc>
      </w:tr>
      <w:tr w:rsidR="003B2263" w14:paraId="64C5DF01" w14:textId="77777777" w:rsidTr="00587810">
        <w:trPr>
          <w:trHeight w:val="638"/>
        </w:trPr>
        <w:tc>
          <w:tcPr>
            <w:tcW w:w="1278" w:type="dxa"/>
            <w:vMerge/>
          </w:tcPr>
          <w:p w14:paraId="1AE968C2" w14:textId="77777777" w:rsidR="003B2263" w:rsidRDefault="003B2263" w:rsidP="006B1432">
            <w:pPr>
              <w:jc w:val="center"/>
            </w:pPr>
          </w:p>
        </w:tc>
        <w:tc>
          <w:tcPr>
            <w:tcW w:w="2250" w:type="dxa"/>
            <w:vMerge/>
          </w:tcPr>
          <w:p w14:paraId="0764A4BC" w14:textId="77777777" w:rsidR="003B2263" w:rsidRPr="00FB21B5" w:rsidRDefault="003B2263" w:rsidP="006B1432">
            <w:pPr>
              <w:jc w:val="center"/>
            </w:pPr>
          </w:p>
        </w:tc>
        <w:tc>
          <w:tcPr>
            <w:tcW w:w="2790" w:type="dxa"/>
          </w:tcPr>
          <w:p w14:paraId="293FAB2E" w14:textId="77777777" w:rsidR="003B2263" w:rsidRDefault="003B2263" w:rsidP="006B1432">
            <w:pPr>
              <w:jc w:val="center"/>
            </w:pPr>
            <w:r w:rsidRPr="00CC1D5F">
              <w:t>Zedoaronediol</w:t>
            </w:r>
            <w:r w:rsidR="00C70CCB">
              <w:fldChar w:fldCharType="begin" w:fldLock="1"/>
            </w:r>
            <w:r w:rsidR="00C70CC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3B1073FF" w14:textId="4F3B191F" w:rsidR="00EC6F81" w:rsidRDefault="00EC6F81" w:rsidP="006B1432">
            <w:pPr>
              <w:jc w:val="center"/>
            </w:pPr>
          </w:p>
        </w:tc>
        <w:tc>
          <w:tcPr>
            <w:tcW w:w="2160" w:type="dxa"/>
          </w:tcPr>
          <w:p w14:paraId="013EE438" w14:textId="77777777" w:rsidR="003B2263" w:rsidRDefault="003B2263" w:rsidP="006B1432">
            <w:pPr>
              <w:jc w:val="center"/>
            </w:pPr>
            <w:r>
              <w:rPr>
                <w:rFonts w:ascii="Segoe UI" w:hAnsi="Segoe UI" w:cs="Segoe UI"/>
                <w:color w:val="212121"/>
                <w:shd w:val="clear" w:color="auto" w:fill="FFFFFF"/>
              </w:rPr>
              <w:t>101792719</w:t>
            </w:r>
          </w:p>
        </w:tc>
      </w:tr>
      <w:tr w:rsidR="003B2263" w14:paraId="38D47C42" w14:textId="77777777" w:rsidTr="00587810">
        <w:trPr>
          <w:trHeight w:val="55"/>
        </w:trPr>
        <w:tc>
          <w:tcPr>
            <w:tcW w:w="1278" w:type="dxa"/>
            <w:vMerge/>
          </w:tcPr>
          <w:p w14:paraId="16091F14" w14:textId="77777777" w:rsidR="003B2263" w:rsidRDefault="003B2263" w:rsidP="006B1432">
            <w:pPr>
              <w:jc w:val="center"/>
            </w:pPr>
          </w:p>
        </w:tc>
        <w:tc>
          <w:tcPr>
            <w:tcW w:w="2250" w:type="dxa"/>
            <w:vMerge/>
          </w:tcPr>
          <w:p w14:paraId="76FA0EEA" w14:textId="77777777" w:rsidR="003B2263" w:rsidRPr="00FB21B5" w:rsidRDefault="003B2263" w:rsidP="006B1432">
            <w:pPr>
              <w:jc w:val="center"/>
            </w:pPr>
          </w:p>
        </w:tc>
        <w:tc>
          <w:tcPr>
            <w:tcW w:w="2790" w:type="dxa"/>
          </w:tcPr>
          <w:p w14:paraId="57346D9C" w14:textId="77777777" w:rsidR="003B2263" w:rsidRDefault="003B2263" w:rsidP="006B1432">
            <w:pPr>
              <w:jc w:val="center"/>
            </w:pPr>
            <w:r w:rsidRPr="00CC1D5F">
              <w:t>Procurcumadiol</w:t>
            </w:r>
            <w:r w:rsidR="00C70CCB">
              <w:fldChar w:fldCharType="begin" w:fldLock="1"/>
            </w:r>
            <w:r w:rsidR="00CF2EC6">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70CCB">
              <w:fldChar w:fldCharType="separate"/>
            </w:r>
            <w:r w:rsidR="00C70CCB" w:rsidRPr="00C70CCB">
              <w:rPr>
                <w:noProof/>
                <w:vertAlign w:val="superscript"/>
              </w:rPr>
              <w:t>26</w:t>
            </w:r>
            <w:r w:rsidR="00C70CCB">
              <w:fldChar w:fldCharType="end"/>
            </w:r>
          </w:p>
          <w:p w14:paraId="721B203D" w14:textId="0A96D34A" w:rsidR="00EC6F81" w:rsidRDefault="00EC6F81" w:rsidP="006B1432">
            <w:pPr>
              <w:jc w:val="center"/>
            </w:pPr>
          </w:p>
        </w:tc>
        <w:tc>
          <w:tcPr>
            <w:tcW w:w="2160" w:type="dxa"/>
          </w:tcPr>
          <w:p w14:paraId="15B0C078" w14:textId="77777777" w:rsidR="003B2263" w:rsidRDefault="003B2263" w:rsidP="006B1432">
            <w:pPr>
              <w:jc w:val="center"/>
            </w:pPr>
            <w:r>
              <w:rPr>
                <w:rFonts w:ascii="Segoe UI" w:hAnsi="Segoe UI" w:cs="Segoe UI"/>
                <w:color w:val="212121"/>
                <w:shd w:val="clear" w:color="auto" w:fill="FFFFFF"/>
              </w:rPr>
              <w:t>14633011</w:t>
            </w:r>
          </w:p>
        </w:tc>
      </w:tr>
      <w:tr w:rsidR="003B2263" w14:paraId="52220034" w14:textId="77777777" w:rsidTr="00587810">
        <w:trPr>
          <w:trHeight w:val="55"/>
        </w:trPr>
        <w:tc>
          <w:tcPr>
            <w:tcW w:w="1278" w:type="dxa"/>
            <w:vMerge/>
          </w:tcPr>
          <w:p w14:paraId="4AAFC073" w14:textId="77777777" w:rsidR="003B2263" w:rsidRDefault="003B2263" w:rsidP="006B1432">
            <w:pPr>
              <w:jc w:val="center"/>
            </w:pPr>
          </w:p>
        </w:tc>
        <w:tc>
          <w:tcPr>
            <w:tcW w:w="2250" w:type="dxa"/>
            <w:vMerge/>
          </w:tcPr>
          <w:p w14:paraId="5376D8C3" w14:textId="77777777" w:rsidR="003B2263" w:rsidRPr="00FB21B5" w:rsidRDefault="003B2263" w:rsidP="006B1432">
            <w:pPr>
              <w:jc w:val="center"/>
            </w:pPr>
          </w:p>
        </w:tc>
        <w:tc>
          <w:tcPr>
            <w:tcW w:w="2790" w:type="dxa"/>
          </w:tcPr>
          <w:p w14:paraId="5B95CB93" w14:textId="1610F646" w:rsidR="003B2263" w:rsidRDefault="003B2263" w:rsidP="006B1432">
            <w:pPr>
              <w:jc w:val="center"/>
            </w:pPr>
            <w:r w:rsidRPr="00CC1D5F">
              <w:t>Procurcumenol</w:t>
            </w:r>
            <w:r w:rsidR="001E066D">
              <w:fldChar w:fldCharType="begin" w:fldLock="1"/>
            </w:r>
            <w:r w:rsidR="001E066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operties":{"noteIndex":0},"schema":"https://github.com/citation-style-language/schema/raw/master/csl-citation.json"}</w:instrText>
            </w:r>
            <w:r w:rsidR="001E066D">
              <w:fldChar w:fldCharType="separate"/>
            </w:r>
            <w:r w:rsidR="001E066D" w:rsidRPr="001E066D">
              <w:rPr>
                <w:noProof/>
                <w:vertAlign w:val="superscript"/>
              </w:rPr>
              <w:t>26</w:t>
            </w:r>
            <w:r w:rsidR="001E066D">
              <w:fldChar w:fldCharType="end"/>
            </w:r>
          </w:p>
          <w:p w14:paraId="11669AA4" w14:textId="115DEE90" w:rsidR="00EC6F81" w:rsidRDefault="00EC6F81" w:rsidP="006B1432">
            <w:pPr>
              <w:jc w:val="center"/>
            </w:pPr>
          </w:p>
        </w:tc>
        <w:tc>
          <w:tcPr>
            <w:tcW w:w="2160" w:type="dxa"/>
          </w:tcPr>
          <w:p w14:paraId="28474B57" w14:textId="77777777" w:rsidR="003B2263" w:rsidRDefault="003B2263" w:rsidP="006B1432">
            <w:pPr>
              <w:jc w:val="center"/>
            </w:pPr>
            <w:r>
              <w:rPr>
                <w:rFonts w:ascii="Segoe UI" w:hAnsi="Segoe UI" w:cs="Segoe UI"/>
                <w:color w:val="212121"/>
                <w:shd w:val="clear" w:color="auto" w:fill="FFFFFF"/>
              </w:rPr>
              <w:t>189061</w:t>
            </w:r>
          </w:p>
        </w:tc>
      </w:tr>
      <w:tr w:rsidR="003B2263" w14:paraId="15302074" w14:textId="77777777" w:rsidTr="00587810">
        <w:trPr>
          <w:trHeight w:val="55"/>
        </w:trPr>
        <w:tc>
          <w:tcPr>
            <w:tcW w:w="1278" w:type="dxa"/>
            <w:vMerge/>
          </w:tcPr>
          <w:p w14:paraId="7D6E9C2F" w14:textId="77777777" w:rsidR="003B2263" w:rsidRDefault="003B2263" w:rsidP="006B1432">
            <w:pPr>
              <w:jc w:val="center"/>
            </w:pPr>
          </w:p>
        </w:tc>
        <w:tc>
          <w:tcPr>
            <w:tcW w:w="2250" w:type="dxa"/>
            <w:vMerge/>
          </w:tcPr>
          <w:p w14:paraId="176ABA5A" w14:textId="77777777" w:rsidR="003B2263" w:rsidRPr="00FB21B5" w:rsidRDefault="003B2263" w:rsidP="006B1432">
            <w:pPr>
              <w:jc w:val="center"/>
            </w:pPr>
          </w:p>
        </w:tc>
        <w:tc>
          <w:tcPr>
            <w:tcW w:w="2790" w:type="dxa"/>
          </w:tcPr>
          <w:p w14:paraId="19D6CE5C" w14:textId="77777777" w:rsidR="003B2263" w:rsidRDefault="003B2263" w:rsidP="006B1432">
            <w:pPr>
              <w:jc w:val="center"/>
            </w:pPr>
            <w:r>
              <w:t>alpha</w:t>
            </w:r>
            <w:r w:rsidRPr="00CC1D5F">
              <w:t>-selinene</w:t>
            </w:r>
            <w:r w:rsidR="00CF2EC6">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CF2EC6">
              <w:fldChar w:fldCharType="separate"/>
            </w:r>
            <w:r w:rsidR="00CF2EC6" w:rsidRPr="00CF2EC6">
              <w:rPr>
                <w:noProof/>
                <w:vertAlign w:val="superscript"/>
              </w:rPr>
              <w:t>26</w:t>
            </w:r>
            <w:r w:rsidR="00CF2EC6">
              <w:fldChar w:fldCharType="end"/>
            </w:r>
          </w:p>
          <w:p w14:paraId="747BCB29" w14:textId="1CAFA843" w:rsidR="00EC6F81" w:rsidRDefault="00EC6F81" w:rsidP="006B1432">
            <w:pPr>
              <w:jc w:val="center"/>
            </w:pPr>
          </w:p>
        </w:tc>
        <w:tc>
          <w:tcPr>
            <w:tcW w:w="2160" w:type="dxa"/>
          </w:tcPr>
          <w:p w14:paraId="4C2DD423" w14:textId="77777777" w:rsidR="003B2263" w:rsidRDefault="003B2263" w:rsidP="006B1432">
            <w:pPr>
              <w:jc w:val="center"/>
            </w:pPr>
            <w:r>
              <w:rPr>
                <w:rFonts w:ascii="Segoe UI" w:hAnsi="Segoe UI" w:cs="Segoe UI"/>
                <w:color w:val="212121"/>
                <w:shd w:val="clear" w:color="auto" w:fill="FFFFFF"/>
              </w:rPr>
              <w:t>10856614</w:t>
            </w:r>
          </w:p>
        </w:tc>
      </w:tr>
      <w:tr w:rsidR="003B2263" w14:paraId="69718D5C" w14:textId="77777777" w:rsidTr="00587810">
        <w:trPr>
          <w:trHeight w:val="55"/>
        </w:trPr>
        <w:tc>
          <w:tcPr>
            <w:tcW w:w="1278" w:type="dxa"/>
            <w:vMerge/>
          </w:tcPr>
          <w:p w14:paraId="7259BE88" w14:textId="77777777" w:rsidR="003B2263" w:rsidRDefault="003B2263" w:rsidP="006B1432">
            <w:pPr>
              <w:jc w:val="center"/>
            </w:pPr>
          </w:p>
        </w:tc>
        <w:tc>
          <w:tcPr>
            <w:tcW w:w="2250" w:type="dxa"/>
            <w:vMerge/>
          </w:tcPr>
          <w:p w14:paraId="77EF50AD" w14:textId="77777777" w:rsidR="003B2263" w:rsidRPr="00FB21B5" w:rsidRDefault="003B2263" w:rsidP="006B1432">
            <w:pPr>
              <w:jc w:val="center"/>
            </w:pPr>
          </w:p>
        </w:tc>
        <w:tc>
          <w:tcPr>
            <w:tcW w:w="2790" w:type="dxa"/>
          </w:tcPr>
          <w:p w14:paraId="76CB5281" w14:textId="77777777" w:rsidR="003B2263" w:rsidRDefault="003B2263" w:rsidP="006B1432">
            <w:pPr>
              <w:jc w:val="center"/>
            </w:pPr>
            <w:r w:rsidRPr="00CC1D5F">
              <w:t>juniper camphor</w:t>
            </w:r>
            <w:r w:rsidR="00054280">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32F704FE" w14:textId="60B765DA" w:rsidR="00EC6F81" w:rsidRDefault="00EC6F81" w:rsidP="006B1432">
            <w:pPr>
              <w:jc w:val="center"/>
            </w:pPr>
          </w:p>
        </w:tc>
        <w:tc>
          <w:tcPr>
            <w:tcW w:w="2160" w:type="dxa"/>
          </w:tcPr>
          <w:p w14:paraId="49875FC3" w14:textId="77777777" w:rsidR="003B2263" w:rsidRDefault="003B2263" w:rsidP="006B1432">
            <w:pPr>
              <w:jc w:val="center"/>
            </w:pPr>
            <w:r>
              <w:rPr>
                <w:rFonts w:ascii="Segoe UI" w:hAnsi="Segoe UI" w:cs="Segoe UI"/>
                <w:color w:val="212121"/>
                <w:shd w:val="clear" w:color="auto" w:fill="FFFFFF"/>
              </w:rPr>
              <w:t>521214</w:t>
            </w:r>
          </w:p>
        </w:tc>
      </w:tr>
      <w:tr w:rsidR="003B2263" w14:paraId="6B5C4C79" w14:textId="77777777" w:rsidTr="00587810">
        <w:trPr>
          <w:trHeight w:val="55"/>
        </w:trPr>
        <w:tc>
          <w:tcPr>
            <w:tcW w:w="1278" w:type="dxa"/>
            <w:vMerge/>
          </w:tcPr>
          <w:p w14:paraId="4448F43D" w14:textId="77777777" w:rsidR="003B2263" w:rsidRDefault="003B2263" w:rsidP="006B1432">
            <w:pPr>
              <w:jc w:val="center"/>
            </w:pPr>
          </w:p>
        </w:tc>
        <w:tc>
          <w:tcPr>
            <w:tcW w:w="2250" w:type="dxa"/>
            <w:vMerge/>
          </w:tcPr>
          <w:p w14:paraId="3DCE9EA1" w14:textId="77777777" w:rsidR="003B2263" w:rsidRPr="00FB21B5" w:rsidRDefault="003B2263" w:rsidP="006B1432">
            <w:pPr>
              <w:jc w:val="center"/>
            </w:pPr>
          </w:p>
        </w:tc>
        <w:tc>
          <w:tcPr>
            <w:tcW w:w="2790" w:type="dxa"/>
          </w:tcPr>
          <w:p w14:paraId="5082CD8B" w14:textId="77777777" w:rsidR="003B2263" w:rsidRDefault="003B2263" w:rsidP="006B1432">
            <w:pPr>
              <w:jc w:val="center"/>
            </w:pPr>
            <w:r w:rsidRPr="00CC1D5F">
              <w:t>corymbolone</w:t>
            </w:r>
            <w:r w:rsidR="00054280">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3AA8517E" w14:textId="712917CB" w:rsidR="00EC6F81" w:rsidRDefault="00EC6F81" w:rsidP="006B1432">
            <w:pPr>
              <w:jc w:val="center"/>
            </w:pPr>
          </w:p>
        </w:tc>
        <w:tc>
          <w:tcPr>
            <w:tcW w:w="2160" w:type="dxa"/>
          </w:tcPr>
          <w:p w14:paraId="664B21CB" w14:textId="77777777" w:rsidR="003B2263" w:rsidRDefault="003B2263" w:rsidP="006B1432">
            <w:pPr>
              <w:jc w:val="center"/>
            </w:pPr>
            <w:r>
              <w:rPr>
                <w:rFonts w:ascii="Segoe UI" w:hAnsi="Segoe UI" w:cs="Segoe UI"/>
                <w:color w:val="212121"/>
                <w:shd w:val="clear" w:color="auto" w:fill="FFFFFF"/>
              </w:rPr>
              <w:t>178931</w:t>
            </w:r>
          </w:p>
        </w:tc>
      </w:tr>
      <w:tr w:rsidR="003B2263" w14:paraId="35F2E1EE" w14:textId="77777777" w:rsidTr="00587810">
        <w:trPr>
          <w:trHeight w:val="55"/>
        </w:trPr>
        <w:tc>
          <w:tcPr>
            <w:tcW w:w="1278" w:type="dxa"/>
            <w:vMerge/>
          </w:tcPr>
          <w:p w14:paraId="4EEEB518" w14:textId="77777777" w:rsidR="003B2263" w:rsidRDefault="003B2263" w:rsidP="006B1432">
            <w:pPr>
              <w:jc w:val="center"/>
            </w:pPr>
          </w:p>
        </w:tc>
        <w:tc>
          <w:tcPr>
            <w:tcW w:w="2250" w:type="dxa"/>
            <w:vMerge/>
          </w:tcPr>
          <w:p w14:paraId="36A62C5E" w14:textId="77777777" w:rsidR="003B2263" w:rsidRPr="00FB21B5" w:rsidRDefault="003B2263" w:rsidP="006B1432">
            <w:pPr>
              <w:jc w:val="center"/>
            </w:pPr>
          </w:p>
        </w:tc>
        <w:tc>
          <w:tcPr>
            <w:tcW w:w="2790" w:type="dxa"/>
          </w:tcPr>
          <w:p w14:paraId="2FE86EEB" w14:textId="77777777" w:rsidR="003B2263" w:rsidRDefault="003B2263" w:rsidP="006B1432">
            <w:pPr>
              <w:jc w:val="center"/>
            </w:pPr>
            <w:r>
              <w:t>alpha</w:t>
            </w:r>
            <w:r w:rsidRPr="00CC1D5F">
              <w:t>-santalol</w:t>
            </w:r>
            <w:r w:rsidR="00054280">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2000D30A" w14:textId="45141EA5" w:rsidR="00EC6F81" w:rsidRDefault="00EC6F81" w:rsidP="006B1432">
            <w:pPr>
              <w:jc w:val="center"/>
            </w:pPr>
          </w:p>
        </w:tc>
        <w:tc>
          <w:tcPr>
            <w:tcW w:w="2160" w:type="dxa"/>
          </w:tcPr>
          <w:p w14:paraId="5AACE5A5" w14:textId="77777777" w:rsidR="003B2263" w:rsidRDefault="003B2263" w:rsidP="006B1432">
            <w:pPr>
              <w:jc w:val="center"/>
            </w:pPr>
            <w:r>
              <w:rPr>
                <w:rFonts w:ascii="Segoe UI" w:hAnsi="Segoe UI" w:cs="Segoe UI"/>
                <w:color w:val="212121"/>
                <w:shd w:val="clear" w:color="auto" w:fill="FFFFFF"/>
              </w:rPr>
              <w:t>5281531</w:t>
            </w:r>
          </w:p>
        </w:tc>
      </w:tr>
      <w:tr w:rsidR="003B2263" w14:paraId="22F2ACC5" w14:textId="77777777" w:rsidTr="00587810">
        <w:trPr>
          <w:trHeight w:val="55"/>
        </w:trPr>
        <w:tc>
          <w:tcPr>
            <w:tcW w:w="1278" w:type="dxa"/>
            <w:vMerge/>
          </w:tcPr>
          <w:p w14:paraId="41D22C05" w14:textId="77777777" w:rsidR="003B2263" w:rsidRDefault="003B2263" w:rsidP="006B1432">
            <w:pPr>
              <w:jc w:val="center"/>
            </w:pPr>
          </w:p>
        </w:tc>
        <w:tc>
          <w:tcPr>
            <w:tcW w:w="2250" w:type="dxa"/>
            <w:vMerge/>
          </w:tcPr>
          <w:p w14:paraId="36EF9D60" w14:textId="77777777" w:rsidR="003B2263" w:rsidRPr="00FB21B5" w:rsidRDefault="003B2263" w:rsidP="006B1432">
            <w:pPr>
              <w:jc w:val="center"/>
            </w:pPr>
          </w:p>
        </w:tc>
        <w:tc>
          <w:tcPr>
            <w:tcW w:w="2790" w:type="dxa"/>
          </w:tcPr>
          <w:p w14:paraId="639AD8C2" w14:textId="77777777" w:rsidR="003B2263" w:rsidRDefault="003B2263" w:rsidP="006B1432">
            <w:pPr>
              <w:jc w:val="center"/>
            </w:pPr>
            <w:r>
              <w:t>alpha</w:t>
            </w:r>
            <w:r w:rsidRPr="002F0D22">
              <w:t>-santalene</w:t>
            </w:r>
            <w:r w:rsidR="00054280">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21753262" w14:textId="02F3F216" w:rsidR="00EC6F81" w:rsidRDefault="00EC6F81" w:rsidP="006B1432">
            <w:pPr>
              <w:jc w:val="center"/>
            </w:pPr>
          </w:p>
        </w:tc>
        <w:tc>
          <w:tcPr>
            <w:tcW w:w="2160" w:type="dxa"/>
          </w:tcPr>
          <w:p w14:paraId="281AB085" w14:textId="77777777" w:rsidR="003B2263" w:rsidRDefault="003B2263" w:rsidP="006B1432">
            <w:pPr>
              <w:jc w:val="center"/>
            </w:pPr>
            <w:r>
              <w:rPr>
                <w:rFonts w:ascii="Segoe UI" w:hAnsi="Segoe UI" w:cs="Segoe UI"/>
                <w:color w:val="212121"/>
                <w:shd w:val="clear" w:color="auto" w:fill="FFFFFF"/>
              </w:rPr>
              <w:t>94164</w:t>
            </w:r>
          </w:p>
        </w:tc>
      </w:tr>
      <w:tr w:rsidR="003B2263" w14:paraId="4DC61842" w14:textId="77777777" w:rsidTr="00587810">
        <w:trPr>
          <w:trHeight w:val="55"/>
        </w:trPr>
        <w:tc>
          <w:tcPr>
            <w:tcW w:w="1278" w:type="dxa"/>
            <w:vMerge/>
          </w:tcPr>
          <w:p w14:paraId="52DABBDC" w14:textId="77777777" w:rsidR="003B2263" w:rsidRDefault="003B2263" w:rsidP="006B1432">
            <w:pPr>
              <w:jc w:val="center"/>
            </w:pPr>
          </w:p>
        </w:tc>
        <w:tc>
          <w:tcPr>
            <w:tcW w:w="2250" w:type="dxa"/>
            <w:vMerge/>
          </w:tcPr>
          <w:p w14:paraId="2C65CCE7" w14:textId="77777777" w:rsidR="003B2263" w:rsidRPr="00FB21B5" w:rsidRDefault="003B2263" w:rsidP="006B1432">
            <w:pPr>
              <w:jc w:val="center"/>
            </w:pPr>
          </w:p>
        </w:tc>
        <w:tc>
          <w:tcPr>
            <w:tcW w:w="2790" w:type="dxa"/>
          </w:tcPr>
          <w:p w14:paraId="62054D7A" w14:textId="77777777" w:rsidR="003B2263" w:rsidRDefault="003B2263" w:rsidP="006B1432">
            <w:pPr>
              <w:jc w:val="center"/>
            </w:pPr>
            <w:r>
              <w:t>beta</w:t>
            </w:r>
            <w:r w:rsidRPr="002F0D22">
              <w:t>-santalene</w:t>
            </w:r>
            <w:r w:rsidR="00054280">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5872758F" w14:textId="467A6F1C" w:rsidR="00EC6F81" w:rsidRDefault="00EC6F81" w:rsidP="006B1432">
            <w:pPr>
              <w:jc w:val="center"/>
            </w:pPr>
          </w:p>
        </w:tc>
        <w:tc>
          <w:tcPr>
            <w:tcW w:w="2160" w:type="dxa"/>
          </w:tcPr>
          <w:p w14:paraId="3A14DF44" w14:textId="77777777" w:rsidR="003B2263" w:rsidRDefault="003B2263" w:rsidP="006B1432">
            <w:pPr>
              <w:jc w:val="center"/>
            </w:pPr>
            <w:r>
              <w:rPr>
                <w:rFonts w:ascii="Segoe UI" w:hAnsi="Segoe UI" w:cs="Segoe UI"/>
                <w:color w:val="212121"/>
                <w:shd w:val="clear" w:color="auto" w:fill="FFFFFF"/>
              </w:rPr>
              <w:t>10889018</w:t>
            </w:r>
          </w:p>
        </w:tc>
      </w:tr>
      <w:tr w:rsidR="003B2263" w14:paraId="4041F24F" w14:textId="77777777" w:rsidTr="00587810">
        <w:trPr>
          <w:trHeight w:val="55"/>
        </w:trPr>
        <w:tc>
          <w:tcPr>
            <w:tcW w:w="1278" w:type="dxa"/>
            <w:vMerge/>
          </w:tcPr>
          <w:p w14:paraId="439D6CAD" w14:textId="77777777" w:rsidR="003B2263" w:rsidRDefault="003B2263" w:rsidP="006B1432">
            <w:pPr>
              <w:jc w:val="center"/>
            </w:pPr>
          </w:p>
        </w:tc>
        <w:tc>
          <w:tcPr>
            <w:tcW w:w="2250" w:type="dxa"/>
            <w:vMerge/>
          </w:tcPr>
          <w:p w14:paraId="095EF461" w14:textId="77777777" w:rsidR="003B2263" w:rsidRPr="00FB21B5" w:rsidRDefault="003B2263" w:rsidP="006B1432">
            <w:pPr>
              <w:jc w:val="center"/>
            </w:pPr>
          </w:p>
        </w:tc>
        <w:tc>
          <w:tcPr>
            <w:tcW w:w="2790" w:type="dxa"/>
          </w:tcPr>
          <w:p w14:paraId="691192D0" w14:textId="77777777" w:rsidR="003B2263" w:rsidRDefault="003B2263" w:rsidP="006B1432">
            <w:pPr>
              <w:jc w:val="center"/>
            </w:pPr>
            <w:r w:rsidRPr="00CD2999">
              <w:t>caryophyllene oxide</w:t>
            </w:r>
            <w:r w:rsidR="00054280">
              <w:fldChar w:fldCharType="begin" w:fldLock="1"/>
            </w:r>
            <w:r w:rsidR="0005428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1AD1E450" w14:textId="007A2607" w:rsidR="00EC6F81" w:rsidRDefault="00EC6F81" w:rsidP="006B1432">
            <w:pPr>
              <w:jc w:val="center"/>
            </w:pPr>
          </w:p>
        </w:tc>
        <w:tc>
          <w:tcPr>
            <w:tcW w:w="2160" w:type="dxa"/>
          </w:tcPr>
          <w:p w14:paraId="013097F3" w14:textId="77777777" w:rsidR="003B2263" w:rsidRDefault="003B2263" w:rsidP="006B1432">
            <w:pPr>
              <w:jc w:val="center"/>
            </w:pPr>
            <w:r>
              <w:rPr>
                <w:rFonts w:ascii="Segoe UI" w:hAnsi="Segoe UI" w:cs="Segoe UI"/>
                <w:color w:val="212121"/>
                <w:shd w:val="clear" w:color="auto" w:fill="FFFFFF"/>
              </w:rPr>
              <w:t>1742210</w:t>
            </w:r>
          </w:p>
        </w:tc>
      </w:tr>
      <w:tr w:rsidR="003B2263" w14:paraId="078C70C1" w14:textId="77777777" w:rsidTr="00587810">
        <w:trPr>
          <w:trHeight w:val="55"/>
        </w:trPr>
        <w:tc>
          <w:tcPr>
            <w:tcW w:w="1278" w:type="dxa"/>
            <w:vMerge/>
          </w:tcPr>
          <w:p w14:paraId="3CF9A0E9" w14:textId="77777777" w:rsidR="003B2263" w:rsidRDefault="003B2263" w:rsidP="006B1432">
            <w:pPr>
              <w:jc w:val="center"/>
            </w:pPr>
          </w:p>
        </w:tc>
        <w:tc>
          <w:tcPr>
            <w:tcW w:w="2250" w:type="dxa"/>
            <w:vMerge/>
          </w:tcPr>
          <w:p w14:paraId="4F9ED246" w14:textId="77777777" w:rsidR="003B2263" w:rsidRPr="00FB21B5" w:rsidRDefault="003B2263" w:rsidP="006B1432">
            <w:pPr>
              <w:jc w:val="center"/>
            </w:pPr>
          </w:p>
        </w:tc>
        <w:tc>
          <w:tcPr>
            <w:tcW w:w="2790" w:type="dxa"/>
          </w:tcPr>
          <w:p w14:paraId="6ACC4444" w14:textId="77777777" w:rsidR="003B2263" w:rsidRDefault="003B2263" w:rsidP="006B1432">
            <w:pPr>
              <w:jc w:val="center"/>
            </w:pPr>
            <w:r>
              <w:t>beta</w:t>
            </w:r>
            <w:r w:rsidRPr="00CD2999">
              <w:t>-elemene</w:t>
            </w:r>
            <w:r w:rsidR="00054280">
              <w:fldChar w:fldCharType="begin" w:fldLock="1"/>
            </w:r>
            <w:r w:rsidR="0001103B">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54280">
              <w:fldChar w:fldCharType="separate"/>
            </w:r>
            <w:r w:rsidR="00054280" w:rsidRPr="00054280">
              <w:rPr>
                <w:noProof/>
                <w:vertAlign w:val="superscript"/>
              </w:rPr>
              <w:t>26</w:t>
            </w:r>
            <w:r w:rsidR="00054280">
              <w:fldChar w:fldCharType="end"/>
            </w:r>
          </w:p>
          <w:p w14:paraId="1AF5BA26" w14:textId="623A1F36" w:rsidR="00EC6F81" w:rsidRDefault="00EC6F81" w:rsidP="006B1432">
            <w:pPr>
              <w:jc w:val="center"/>
            </w:pPr>
          </w:p>
        </w:tc>
        <w:tc>
          <w:tcPr>
            <w:tcW w:w="2160" w:type="dxa"/>
          </w:tcPr>
          <w:p w14:paraId="5FF2FACD" w14:textId="77777777" w:rsidR="003B2263" w:rsidRDefault="003B2263" w:rsidP="006B1432">
            <w:pPr>
              <w:jc w:val="center"/>
            </w:pPr>
            <w:r>
              <w:rPr>
                <w:rFonts w:ascii="Segoe UI" w:hAnsi="Segoe UI" w:cs="Segoe UI"/>
                <w:color w:val="212121"/>
                <w:shd w:val="clear" w:color="auto" w:fill="FFFFFF"/>
              </w:rPr>
              <w:t>6918391</w:t>
            </w:r>
          </w:p>
        </w:tc>
      </w:tr>
      <w:tr w:rsidR="003B2263" w14:paraId="64AEF589" w14:textId="77777777" w:rsidTr="00587810">
        <w:trPr>
          <w:trHeight w:val="55"/>
        </w:trPr>
        <w:tc>
          <w:tcPr>
            <w:tcW w:w="1278" w:type="dxa"/>
            <w:vMerge/>
          </w:tcPr>
          <w:p w14:paraId="31CE4D44" w14:textId="77777777" w:rsidR="003B2263" w:rsidRDefault="003B2263" w:rsidP="006B1432">
            <w:pPr>
              <w:jc w:val="center"/>
            </w:pPr>
          </w:p>
        </w:tc>
        <w:tc>
          <w:tcPr>
            <w:tcW w:w="2250" w:type="dxa"/>
            <w:vMerge/>
          </w:tcPr>
          <w:p w14:paraId="52770989" w14:textId="77777777" w:rsidR="003B2263" w:rsidRPr="00FB21B5" w:rsidRDefault="003B2263" w:rsidP="006B1432">
            <w:pPr>
              <w:jc w:val="center"/>
            </w:pPr>
          </w:p>
        </w:tc>
        <w:tc>
          <w:tcPr>
            <w:tcW w:w="2790" w:type="dxa"/>
          </w:tcPr>
          <w:p w14:paraId="433864BE" w14:textId="77777777" w:rsidR="003B2263" w:rsidRDefault="003B2263" w:rsidP="006B1432">
            <w:pPr>
              <w:jc w:val="center"/>
            </w:pPr>
            <w:r>
              <w:t>gamma</w:t>
            </w:r>
            <w:r w:rsidRPr="00C10A38">
              <w:t>-elemene</w:t>
            </w:r>
            <w:r w:rsidR="0001103B">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01103B">
              <w:fldChar w:fldCharType="separate"/>
            </w:r>
            <w:r w:rsidR="0001103B" w:rsidRPr="0001103B">
              <w:rPr>
                <w:noProof/>
                <w:vertAlign w:val="superscript"/>
              </w:rPr>
              <w:t>26</w:t>
            </w:r>
            <w:r w:rsidR="0001103B">
              <w:fldChar w:fldCharType="end"/>
            </w:r>
          </w:p>
          <w:p w14:paraId="3BB5B2D3" w14:textId="3963C2E4" w:rsidR="00EC6F81" w:rsidRDefault="00EC6F81" w:rsidP="006B1432">
            <w:pPr>
              <w:jc w:val="center"/>
            </w:pPr>
          </w:p>
        </w:tc>
        <w:tc>
          <w:tcPr>
            <w:tcW w:w="2160" w:type="dxa"/>
          </w:tcPr>
          <w:p w14:paraId="449A0B43" w14:textId="77777777" w:rsidR="003B2263" w:rsidRDefault="003B2263" w:rsidP="006B1432">
            <w:pPr>
              <w:jc w:val="center"/>
            </w:pPr>
            <w:r>
              <w:rPr>
                <w:rFonts w:ascii="Segoe UI" w:hAnsi="Segoe UI" w:cs="Segoe UI"/>
                <w:color w:val="212121"/>
                <w:shd w:val="clear" w:color="auto" w:fill="FFFFFF"/>
              </w:rPr>
              <w:t>6432312</w:t>
            </w:r>
          </w:p>
        </w:tc>
      </w:tr>
      <w:tr w:rsidR="003B2263" w14:paraId="633EF69D" w14:textId="77777777" w:rsidTr="00587810">
        <w:trPr>
          <w:trHeight w:val="55"/>
        </w:trPr>
        <w:tc>
          <w:tcPr>
            <w:tcW w:w="1278" w:type="dxa"/>
            <w:vMerge/>
          </w:tcPr>
          <w:p w14:paraId="270E6DB3" w14:textId="77777777" w:rsidR="003B2263" w:rsidRDefault="003B2263" w:rsidP="006B1432">
            <w:pPr>
              <w:jc w:val="center"/>
            </w:pPr>
          </w:p>
        </w:tc>
        <w:tc>
          <w:tcPr>
            <w:tcW w:w="2250" w:type="dxa"/>
            <w:vMerge/>
          </w:tcPr>
          <w:p w14:paraId="6F933933" w14:textId="77777777" w:rsidR="003B2263" w:rsidRPr="00FB21B5" w:rsidRDefault="003B2263" w:rsidP="006B1432">
            <w:pPr>
              <w:jc w:val="center"/>
            </w:pPr>
          </w:p>
        </w:tc>
        <w:tc>
          <w:tcPr>
            <w:tcW w:w="2790" w:type="dxa"/>
          </w:tcPr>
          <w:p w14:paraId="201E21F8" w14:textId="77777777" w:rsidR="003B2263" w:rsidRDefault="003B2263" w:rsidP="006B1432">
            <w:pPr>
              <w:jc w:val="center"/>
            </w:pPr>
            <w:r w:rsidRPr="0050571A">
              <w:t>acoradi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7E065D2C" w14:textId="657DA48A" w:rsidR="00EC6F81" w:rsidRDefault="00EC6F81" w:rsidP="006B1432">
            <w:pPr>
              <w:jc w:val="center"/>
            </w:pPr>
          </w:p>
        </w:tc>
        <w:tc>
          <w:tcPr>
            <w:tcW w:w="2160" w:type="dxa"/>
          </w:tcPr>
          <w:p w14:paraId="553166BB" w14:textId="77777777" w:rsidR="003B2263" w:rsidRDefault="003B2263" w:rsidP="006B1432">
            <w:pPr>
              <w:jc w:val="center"/>
            </w:pPr>
            <w:r>
              <w:rPr>
                <w:rFonts w:ascii="Segoe UI" w:hAnsi="Segoe UI" w:cs="Segoe UI"/>
                <w:color w:val="212121"/>
                <w:shd w:val="clear" w:color="auto" w:fill="FFFFFF"/>
              </w:rPr>
              <w:t>90351</w:t>
            </w:r>
          </w:p>
        </w:tc>
      </w:tr>
      <w:tr w:rsidR="003B2263" w14:paraId="38AA207C" w14:textId="77777777" w:rsidTr="00587810">
        <w:trPr>
          <w:trHeight w:val="55"/>
        </w:trPr>
        <w:tc>
          <w:tcPr>
            <w:tcW w:w="1278" w:type="dxa"/>
            <w:vMerge/>
          </w:tcPr>
          <w:p w14:paraId="0187C758" w14:textId="77777777" w:rsidR="003B2263" w:rsidRDefault="003B2263" w:rsidP="006B1432">
            <w:pPr>
              <w:jc w:val="center"/>
            </w:pPr>
          </w:p>
        </w:tc>
        <w:tc>
          <w:tcPr>
            <w:tcW w:w="2250" w:type="dxa"/>
            <w:vMerge/>
          </w:tcPr>
          <w:p w14:paraId="50F73A6F" w14:textId="77777777" w:rsidR="003B2263" w:rsidRPr="00FB21B5" w:rsidRDefault="003B2263" w:rsidP="006B1432">
            <w:pPr>
              <w:jc w:val="center"/>
            </w:pPr>
          </w:p>
        </w:tc>
        <w:tc>
          <w:tcPr>
            <w:tcW w:w="2790" w:type="dxa"/>
          </w:tcPr>
          <w:p w14:paraId="79E76FA1" w14:textId="77777777" w:rsidR="003B2263" w:rsidRDefault="003B2263" w:rsidP="006B1432">
            <w:pPr>
              <w:jc w:val="center"/>
            </w:pPr>
            <w:r w:rsidRPr="0050571A">
              <w:t>aristol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37898865" w14:textId="3F09E6C8" w:rsidR="00EC6F81" w:rsidRDefault="00EC6F81" w:rsidP="006B1432">
            <w:pPr>
              <w:jc w:val="center"/>
            </w:pPr>
          </w:p>
        </w:tc>
        <w:tc>
          <w:tcPr>
            <w:tcW w:w="2160" w:type="dxa"/>
          </w:tcPr>
          <w:p w14:paraId="3242685A" w14:textId="77777777" w:rsidR="003B2263" w:rsidRDefault="003B2263" w:rsidP="006B1432">
            <w:pPr>
              <w:jc w:val="center"/>
            </w:pPr>
            <w:r>
              <w:rPr>
                <w:rFonts w:ascii="Segoe UI" w:hAnsi="Segoe UI" w:cs="Segoe UI"/>
                <w:color w:val="212121"/>
                <w:shd w:val="clear" w:color="auto" w:fill="FFFFFF"/>
              </w:rPr>
              <w:t>530421</w:t>
            </w:r>
          </w:p>
        </w:tc>
      </w:tr>
      <w:tr w:rsidR="003B2263" w14:paraId="140E0B4C" w14:textId="77777777" w:rsidTr="00587810">
        <w:trPr>
          <w:trHeight w:val="55"/>
        </w:trPr>
        <w:tc>
          <w:tcPr>
            <w:tcW w:w="1278" w:type="dxa"/>
            <w:vMerge/>
          </w:tcPr>
          <w:p w14:paraId="71ACFC14" w14:textId="77777777" w:rsidR="003B2263" w:rsidRDefault="003B2263" w:rsidP="006B1432">
            <w:pPr>
              <w:jc w:val="center"/>
            </w:pPr>
          </w:p>
        </w:tc>
        <w:tc>
          <w:tcPr>
            <w:tcW w:w="2250" w:type="dxa"/>
            <w:vMerge/>
          </w:tcPr>
          <w:p w14:paraId="144F6C9A" w14:textId="77777777" w:rsidR="003B2263" w:rsidRPr="00FB21B5" w:rsidRDefault="003B2263" w:rsidP="006B1432">
            <w:pPr>
              <w:jc w:val="center"/>
            </w:pPr>
          </w:p>
        </w:tc>
        <w:tc>
          <w:tcPr>
            <w:tcW w:w="2790" w:type="dxa"/>
          </w:tcPr>
          <w:p w14:paraId="5C0DA180" w14:textId="77777777" w:rsidR="003B2263" w:rsidRDefault="003B2263" w:rsidP="006B1432">
            <w:pPr>
              <w:jc w:val="center"/>
            </w:pPr>
            <w:r>
              <w:t>(Z)-alpha</w:t>
            </w:r>
            <w:r w:rsidRPr="0050571A">
              <w:t>-bergamot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4606019F" w14:textId="3EB25FAF" w:rsidR="00EC6F81" w:rsidRDefault="00EC6F81" w:rsidP="006B1432">
            <w:pPr>
              <w:jc w:val="center"/>
            </w:pPr>
          </w:p>
        </w:tc>
        <w:tc>
          <w:tcPr>
            <w:tcW w:w="2160" w:type="dxa"/>
          </w:tcPr>
          <w:p w14:paraId="6F791B02" w14:textId="77777777" w:rsidR="003B2263" w:rsidRDefault="003B2263" w:rsidP="006B1432">
            <w:pPr>
              <w:jc w:val="center"/>
            </w:pPr>
            <w:r>
              <w:rPr>
                <w:rFonts w:ascii="Segoe UI" w:hAnsi="Segoe UI" w:cs="Segoe UI"/>
                <w:color w:val="212121"/>
                <w:shd w:val="clear" w:color="auto" w:fill="FFFFFF"/>
              </w:rPr>
              <w:t>6428986</w:t>
            </w:r>
          </w:p>
        </w:tc>
      </w:tr>
      <w:tr w:rsidR="003B2263" w14:paraId="72A56AA0" w14:textId="77777777" w:rsidTr="00587810">
        <w:trPr>
          <w:trHeight w:val="55"/>
        </w:trPr>
        <w:tc>
          <w:tcPr>
            <w:tcW w:w="1278" w:type="dxa"/>
            <w:vMerge/>
          </w:tcPr>
          <w:p w14:paraId="79D427EA" w14:textId="77777777" w:rsidR="003B2263" w:rsidRDefault="003B2263" w:rsidP="006B1432">
            <w:pPr>
              <w:jc w:val="center"/>
            </w:pPr>
          </w:p>
        </w:tc>
        <w:tc>
          <w:tcPr>
            <w:tcW w:w="2250" w:type="dxa"/>
            <w:vMerge/>
          </w:tcPr>
          <w:p w14:paraId="5B0C3CE2" w14:textId="77777777" w:rsidR="003B2263" w:rsidRPr="00FB21B5" w:rsidRDefault="003B2263" w:rsidP="006B1432">
            <w:pPr>
              <w:jc w:val="center"/>
            </w:pPr>
          </w:p>
        </w:tc>
        <w:tc>
          <w:tcPr>
            <w:tcW w:w="2790" w:type="dxa"/>
          </w:tcPr>
          <w:p w14:paraId="30571FEB" w14:textId="77777777" w:rsidR="003B2263" w:rsidRDefault="003B2263" w:rsidP="006B1432">
            <w:pPr>
              <w:jc w:val="center"/>
            </w:pPr>
            <w:r w:rsidRPr="006D5649">
              <w:t>Curcumeno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7F88941F" w14:textId="11F99F0B" w:rsidR="00EC6F81" w:rsidRDefault="00EC6F81" w:rsidP="006B1432">
            <w:pPr>
              <w:jc w:val="center"/>
            </w:pPr>
          </w:p>
        </w:tc>
        <w:tc>
          <w:tcPr>
            <w:tcW w:w="2160" w:type="dxa"/>
          </w:tcPr>
          <w:p w14:paraId="35A76A4A" w14:textId="77777777" w:rsidR="003B2263" w:rsidRDefault="003B2263" w:rsidP="006B1432">
            <w:pPr>
              <w:jc w:val="center"/>
            </w:pPr>
            <w:r>
              <w:rPr>
                <w:rFonts w:ascii="Segoe UI" w:hAnsi="Segoe UI" w:cs="Segoe UI"/>
                <w:color w:val="212121"/>
                <w:shd w:val="clear" w:color="auto" w:fill="FFFFFF"/>
              </w:rPr>
              <w:t>153845</w:t>
            </w:r>
          </w:p>
        </w:tc>
      </w:tr>
      <w:tr w:rsidR="003B2263" w14:paraId="6EF96CC8" w14:textId="77777777" w:rsidTr="00587810">
        <w:trPr>
          <w:trHeight w:val="55"/>
        </w:trPr>
        <w:tc>
          <w:tcPr>
            <w:tcW w:w="1278" w:type="dxa"/>
            <w:vMerge/>
          </w:tcPr>
          <w:p w14:paraId="4EF882D8" w14:textId="77777777" w:rsidR="003B2263" w:rsidRDefault="003B2263" w:rsidP="006B1432">
            <w:pPr>
              <w:jc w:val="center"/>
            </w:pPr>
          </w:p>
        </w:tc>
        <w:tc>
          <w:tcPr>
            <w:tcW w:w="2250" w:type="dxa"/>
            <w:vMerge/>
          </w:tcPr>
          <w:p w14:paraId="2EC08916" w14:textId="77777777" w:rsidR="003B2263" w:rsidRPr="00FB21B5" w:rsidRDefault="003B2263" w:rsidP="006B1432">
            <w:pPr>
              <w:jc w:val="center"/>
            </w:pPr>
          </w:p>
        </w:tc>
        <w:tc>
          <w:tcPr>
            <w:tcW w:w="2790" w:type="dxa"/>
          </w:tcPr>
          <w:p w14:paraId="062D43DA" w14:textId="77777777" w:rsidR="003B2263" w:rsidRDefault="003B2263" w:rsidP="006B1432">
            <w:pPr>
              <w:jc w:val="center"/>
            </w:pPr>
            <w:r w:rsidRPr="006D5649">
              <w:t>di-epi-cedr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2B57EB0F" w14:textId="197059AF" w:rsidR="00EC6F81" w:rsidRDefault="00EC6F81" w:rsidP="006B1432">
            <w:pPr>
              <w:jc w:val="center"/>
            </w:pPr>
          </w:p>
        </w:tc>
        <w:tc>
          <w:tcPr>
            <w:tcW w:w="2160" w:type="dxa"/>
          </w:tcPr>
          <w:p w14:paraId="66E15EA9" w14:textId="77777777" w:rsidR="003B2263" w:rsidRDefault="003B2263" w:rsidP="006B1432">
            <w:pPr>
              <w:jc w:val="center"/>
            </w:pPr>
            <w:r>
              <w:rPr>
                <w:rFonts w:ascii="Segoe UI" w:hAnsi="Segoe UI" w:cs="Segoe UI"/>
                <w:color w:val="212121"/>
                <w:shd w:val="clear" w:color="auto" w:fill="FFFFFF"/>
              </w:rPr>
              <w:t>521207</w:t>
            </w:r>
          </w:p>
        </w:tc>
      </w:tr>
      <w:tr w:rsidR="003B2263" w14:paraId="63DFECBD" w14:textId="77777777" w:rsidTr="00587810">
        <w:trPr>
          <w:trHeight w:val="55"/>
        </w:trPr>
        <w:tc>
          <w:tcPr>
            <w:tcW w:w="1278" w:type="dxa"/>
            <w:vMerge/>
          </w:tcPr>
          <w:p w14:paraId="71CF2A5E" w14:textId="77777777" w:rsidR="003B2263" w:rsidRDefault="003B2263" w:rsidP="006B1432">
            <w:pPr>
              <w:jc w:val="center"/>
            </w:pPr>
          </w:p>
        </w:tc>
        <w:tc>
          <w:tcPr>
            <w:tcW w:w="2250" w:type="dxa"/>
            <w:vMerge/>
          </w:tcPr>
          <w:p w14:paraId="33993FC6" w14:textId="77777777" w:rsidR="003B2263" w:rsidRPr="00FB21B5" w:rsidRDefault="003B2263" w:rsidP="006B1432">
            <w:pPr>
              <w:jc w:val="center"/>
            </w:pPr>
          </w:p>
        </w:tc>
        <w:tc>
          <w:tcPr>
            <w:tcW w:w="2790" w:type="dxa"/>
          </w:tcPr>
          <w:p w14:paraId="786DEF74" w14:textId="77777777" w:rsidR="003B2263" w:rsidRDefault="003B2263" w:rsidP="006B1432">
            <w:pPr>
              <w:jc w:val="center"/>
            </w:pPr>
            <w:r w:rsidRPr="006D5649">
              <w:t>himachal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193070DD" w14:textId="1190BB4B" w:rsidR="00EC6F81" w:rsidRDefault="00EC6F81" w:rsidP="006B1432">
            <w:pPr>
              <w:jc w:val="center"/>
            </w:pPr>
          </w:p>
        </w:tc>
        <w:tc>
          <w:tcPr>
            <w:tcW w:w="2160" w:type="dxa"/>
          </w:tcPr>
          <w:p w14:paraId="72669145" w14:textId="77777777" w:rsidR="003B2263" w:rsidRDefault="003B2263" w:rsidP="006B1432">
            <w:pPr>
              <w:jc w:val="center"/>
            </w:pPr>
            <w:r>
              <w:rPr>
                <w:rFonts w:ascii="Segoe UI" w:hAnsi="Segoe UI" w:cs="Segoe UI"/>
                <w:color w:val="212121"/>
                <w:shd w:val="clear" w:color="auto" w:fill="FFFFFF"/>
              </w:rPr>
              <w:t>11586487</w:t>
            </w:r>
          </w:p>
        </w:tc>
      </w:tr>
      <w:tr w:rsidR="003B2263" w14:paraId="7BFB5BC7" w14:textId="77777777" w:rsidTr="00587810">
        <w:trPr>
          <w:trHeight w:val="55"/>
        </w:trPr>
        <w:tc>
          <w:tcPr>
            <w:tcW w:w="1278" w:type="dxa"/>
            <w:vMerge/>
          </w:tcPr>
          <w:p w14:paraId="208A056C" w14:textId="77777777" w:rsidR="003B2263" w:rsidRDefault="003B2263" w:rsidP="006B1432">
            <w:pPr>
              <w:jc w:val="center"/>
            </w:pPr>
          </w:p>
        </w:tc>
        <w:tc>
          <w:tcPr>
            <w:tcW w:w="2250" w:type="dxa"/>
            <w:vMerge/>
          </w:tcPr>
          <w:p w14:paraId="69FED640" w14:textId="77777777" w:rsidR="003B2263" w:rsidRPr="00FB21B5" w:rsidRDefault="003B2263" w:rsidP="006B1432">
            <w:pPr>
              <w:jc w:val="center"/>
            </w:pPr>
          </w:p>
        </w:tc>
        <w:tc>
          <w:tcPr>
            <w:tcW w:w="2790" w:type="dxa"/>
          </w:tcPr>
          <w:p w14:paraId="000EA72C" w14:textId="77777777" w:rsidR="003B2263" w:rsidRDefault="003B2263" w:rsidP="006B1432">
            <w:pPr>
              <w:jc w:val="center"/>
            </w:pPr>
            <w:r w:rsidRPr="006D5649">
              <w:t>(E)-sesquisabinene hydrat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706E432B" w14:textId="2C8832B9" w:rsidR="00EC6F81" w:rsidRDefault="00EC6F81" w:rsidP="006B1432">
            <w:pPr>
              <w:jc w:val="center"/>
            </w:pPr>
          </w:p>
        </w:tc>
        <w:tc>
          <w:tcPr>
            <w:tcW w:w="2160" w:type="dxa"/>
          </w:tcPr>
          <w:p w14:paraId="5113B45E" w14:textId="77777777" w:rsidR="003B2263" w:rsidRDefault="003B2263" w:rsidP="006B1432">
            <w:pPr>
              <w:jc w:val="center"/>
            </w:pPr>
            <w:r>
              <w:rPr>
                <w:rFonts w:ascii="Segoe UI" w:hAnsi="Segoe UI" w:cs="Segoe UI"/>
                <w:color w:val="212121"/>
                <w:shd w:val="clear" w:color="auto" w:fill="FFFFFF"/>
              </w:rPr>
              <w:t>20055539</w:t>
            </w:r>
          </w:p>
        </w:tc>
      </w:tr>
      <w:tr w:rsidR="003B2263" w14:paraId="6816BACB" w14:textId="77777777" w:rsidTr="00587810">
        <w:trPr>
          <w:trHeight w:val="953"/>
        </w:trPr>
        <w:tc>
          <w:tcPr>
            <w:tcW w:w="1278" w:type="dxa"/>
            <w:vMerge/>
          </w:tcPr>
          <w:p w14:paraId="74FCD521" w14:textId="77777777" w:rsidR="003B2263" w:rsidRDefault="003B2263" w:rsidP="006B1432">
            <w:pPr>
              <w:jc w:val="center"/>
            </w:pPr>
          </w:p>
        </w:tc>
        <w:tc>
          <w:tcPr>
            <w:tcW w:w="2250" w:type="dxa"/>
            <w:vMerge/>
          </w:tcPr>
          <w:p w14:paraId="22894C4D" w14:textId="77777777" w:rsidR="003B2263" w:rsidRPr="00FB21B5" w:rsidRDefault="003B2263" w:rsidP="006B1432">
            <w:pPr>
              <w:jc w:val="center"/>
            </w:pPr>
          </w:p>
        </w:tc>
        <w:tc>
          <w:tcPr>
            <w:tcW w:w="2790" w:type="dxa"/>
          </w:tcPr>
          <w:p w14:paraId="429C0F39" w14:textId="77777777" w:rsidR="003B2263" w:rsidRDefault="003B2263" w:rsidP="006B1432">
            <w:pPr>
              <w:jc w:val="center"/>
            </w:pPr>
            <w:r w:rsidRPr="006D5649">
              <w:t>bicyclo[7.2.0]undecane, 10,10-dimethyl-2,6-bis(methyl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0840DC73" w14:textId="4D2FECCB" w:rsidR="00EC6F81" w:rsidRDefault="00EC6F81" w:rsidP="006B1432">
            <w:pPr>
              <w:jc w:val="center"/>
            </w:pPr>
          </w:p>
        </w:tc>
        <w:tc>
          <w:tcPr>
            <w:tcW w:w="2160" w:type="dxa"/>
          </w:tcPr>
          <w:p w14:paraId="3B55DD47" w14:textId="77777777" w:rsidR="003B2263" w:rsidRDefault="003B2263" w:rsidP="006B1432">
            <w:pPr>
              <w:jc w:val="center"/>
            </w:pPr>
            <w:r>
              <w:rPr>
                <w:rFonts w:ascii="Segoe UI" w:hAnsi="Segoe UI" w:cs="Segoe UI"/>
                <w:color w:val="212121"/>
                <w:shd w:val="clear" w:color="auto" w:fill="FFFFFF"/>
              </w:rPr>
              <w:t>577397</w:t>
            </w:r>
          </w:p>
        </w:tc>
      </w:tr>
      <w:tr w:rsidR="003B2263" w14:paraId="694F85D6" w14:textId="77777777" w:rsidTr="00ED67C6">
        <w:trPr>
          <w:trHeight w:val="692"/>
        </w:trPr>
        <w:tc>
          <w:tcPr>
            <w:tcW w:w="1278" w:type="dxa"/>
            <w:vMerge/>
          </w:tcPr>
          <w:p w14:paraId="4B08DAF5" w14:textId="77777777" w:rsidR="003B2263" w:rsidRDefault="003B2263" w:rsidP="006B1432">
            <w:pPr>
              <w:jc w:val="center"/>
            </w:pPr>
          </w:p>
        </w:tc>
        <w:tc>
          <w:tcPr>
            <w:tcW w:w="2250" w:type="dxa"/>
            <w:vMerge/>
          </w:tcPr>
          <w:p w14:paraId="2DC4C159" w14:textId="77777777" w:rsidR="003B2263" w:rsidRPr="00FB21B5" w:rsidRDefault="003B2263" w:rsidP="006B1432">
            <w:pPr>
              <w:jc w:val="center"/>
            </w:pPr>
          </w:p>
        </w:tc>
        <w:tc>
          <w:tcPr>
            <w:tcW w:w="2790" w:type="dxa"/>
          </w:tcPr>
          <w:p w14:paraId="5481FA36" w14:textId="77777777" w:rsidR="003B2263" w:rsidRDefault="003B2263" w:rsidP="006B1432">
            <w:pPr>
              <w:jc w:val="center"/>
            </w:pPr>
            <w:r w:rsidRPr="00F46E8A">
              <w:t>1-epi-cubenol</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703A2CB9" w14:textId="7800DF43" w:rsidR="00EC6F81" w:rsidRDefault="00EC6F81" w:rsidP="006B1432">
            <w:pPr>
              <w:jc w:val="center"/>
            </w:pPr>
          </w:p>
        </w:tc>
        <w:tc>
          <w:tcPr>
            <w:tcW w:w="2160" w:type="dxa"/>
          </w:tcPr>
          <w:p w14:paraId="02D2BAA9" w14:textId="77777777" w:rsidR="003B2263" w:rsidRDefault="003B2263" w:rsidP="006B1432">
            <w:pPr>
              <w:jc w:val="center"/>
            </w:pPr>
            <w:r>
              <w:rPr>
                <w:rFonts w:ascii="Segoe UI" w:hAnsi="Segoe UI" w:cs="Segoe UI"/>
                <w:color w:val="212121"/>
                <w:shd w:val="clear" w:color="auto" w:fill="FFFFFF"/>
              </w:rPr>
              <w:t>519857</w:t>
            </w:r>
          </w:p>
        </w:tc>
      </w:tr>
      <w:tr w:rsidR="003B2263" w14:paraId="75F00B77" w14:textId="77777777" w:rsidTr="00ED67C6">
        <w:trPr>
          <w:trHeight w:val="953"/>
        </w:trPr>
        <w:tc>
          <w:tcPr>
            <w:tcW w:w="1278" w:type="dxa"/>
            <w:vMerge/>
          </w:tcPr>
          <w:p w14:paraId="2ACE5589" w14:textId="77777777" w:rsidR="003B2263" w:rsidRDefault="003B2263" w:rsidP="006B1432">
            <w:pPr>
              <w:jc w:val="center"/>
            </w:pPr>
          </w:p>
        </w:tc>
        <w:tc>
          <w:tcPr>
            <w:tcW w:w="2250" w:type="dxa"/>
            <w:vMerge/>
          </w:tcPr>
          <w:p w14:paraId="48B43DBD" w14:textId="77777777" w:rsidR="003B2263" w:rsidRPr="00FB21B5" w:rsidRDefault="003B2263" w:rsidP="006B1432">
            <w:pPr>
              <w:jc w:val="center"/>
            </w:pPr>
          </w:p>
        </w:tc>
        <w:tc>
          <w:tcPr>
            <w:tcW w:w="2790" w:type="dxa"/>
          </w:tcPr>
          <w:p w14:paraId="62B1F617" w14:textId="77777777" w:rsidR="003B2263" w:rsidRDefault="003B2263" w:rsidP="006B1432">
            <w:pPr>
              <w:jc w:val="center"/>
            </w:pPr>
            <w:r w:rsidRPr="00F46E8A">
              <w:t>Cubeb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45B154C0" w14:textId="1968C09D" w:rsidR="00EC6F81" w:rsidRDefault="00EC6F81" w:rsidP="006B1432">
            <w:pPr>
              <w:jc w:val="center"/>
            </w:pPr>
          </w:p>
        </w:tc>
        <w:tc>
          <w:tcPr>
            <w:tcW w:w="2160" w:type="dxa"/>
          </w:tcPr>
          <w:p w14:paraId="3F0D2277" w14:textId="77777777" w:rsidR="003B2263" w:rsidRDefault="003B2263" w:rsidP="006B1432">
            <w:pPr>
              <w:jc w:val="center"/>
            </w:pPr>
            <w:r>
              <w:rPr>
                <w:rFonts w:ascii="Segoe UI" w:hAnsi="Segoe UI" w:cs="Segoe UI"/>
                <w:color w:val="212121"/>
                <w:shd w:val="clear" w:color="auto" w:fill="FFFFFF"/>
              </w:rPr>
              <w:t>91747196</w:t>
            </w:r>
          </w:p>
        </w:tc>
      </w:tr>
      <w:tr w:rsidR="003B2263" w14:paraId="22DA9015" w14:textId="77777777" w:rsidTr="00ED67C6">
        <w:trPr>
          <w:trHeight w:val="683"/>
        </w:trPr>
        <w:tc>
          <w:tcPr>
            <w:tcW w:w="1278" w:type="dxa"/>
            <w:vMerge/>
          </w:tcPr>
          <w:p w14:paraId="14F4C513" w14:textId="77777777" w:rsidR="003B2263" w:rsidRDefault="003B2263" w:rsidP="006B1432">
            <w:pPr>
              <w:jc w:val="center"/>
            </w:pPr>
          </w:p>
        </w:tc>
        <w:tc>
          <w:tcPr>
            <w:tcW w:w="2250" w:type="dxa"/>
            <w:vMerge/>
          </w:tcPr>
          <w:p w14:paraId="0D3932A9" w14:textId="77777777" w:rsidR="003B2263" w:rsidRPr="00FB21B5" w:rsidRDefault="003B2263" w:rsidP="006B1432">
            <w:pPr>
              <w:jc w:val="center"/>
            </w:pPr>
          </w:p>
        </w:tc>
        <w:tc>
          <w:tcPr>
            <w:tcW w:w="2790" w:type="dxa"/>
          </w:tcPr>
          <w:p w14:paraId="46078D2E" w14:textId="77777777" w:rsidR="003B2263" w:rsidRDefault="003B2263" w:rsidP="006B1432">
            <w:pPr>
              <w:jc w:val="center"/>
            </w:pPr>
            <w:r w:rsidRPr="00F46E8A">
              <w:t>7-epi-sesquithuj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66593F2E" w14:textId="603AACE4" w:rsidR="00EC6F81" w:rsidRDefault="00EC6F81" w:rsidP="006B1432">
            <w:pPr>
              <w:jc w:val="center"/>
            </w:pPr>
          </w:p>
        </w:tc>
        <w:tc>
          <w:tcPr>
            <w:tcW w:w="2160" w:type="dxa"/>
          </w:tcPr>
          <w:p w14:paraId="08D9B3FC" w14:textId="77777777" w:rsidR="003B2263" w:rsidRDefault="003B2263" w:rsidP="006B1432">
            <w:pPr>
              <w:jc w:val="center"/>
            </w:pPr>
            <w:r>
              <w:rPr>
                <w:rFonts w:ascii="Segoe UI" w:hAnsi="Segoe UI" w:cs="Segoe UI"/>
                <w:color w:val="212121"/>
                <w:shd w:val="clear" w:color="auto" w:fill="FFFFFF"/>
              </w:rPr>
              <w:t>56927990</w:t>
            </w:r>
          </w:p>
        </w:tc>
      </w:tr>
      <w:tr w:rsidR="003B2263" w14:paraId="6C8AE4F4" w14:textId="77777777" w:rsidTr="00ED67C6">
        <w:trPr>
          <w:trHeight w:val="665"/>
        </w:trPr>
        <w:tc>
          <w:tcPr>
            <w:tcW w:w="1278" w:type="dxa"/>
            <w:vMerge/>
          </w:tcPr>
          <w:p w14:paraId="35D63EAF" w14:textId="77777777" w:rsidR="003B2263" w:rsidRDefault="003B2263" w:rsidP="006B1432">
            <w:pPr>
              <w:jc w:val="center"/>
            </w:pPr>
          </w:p>
        </w:tc>
        <w:tc>
          <w:tcPr>
            <w:tcW w:w="2250" w:type="dxa"/>
            <w:vMerge/>
          </w:tcPr>
          <w:p w14:paraId="772F9D3B" w14:textId="77777777" w:rsidR="003B2263" w:rsidRPr="00FB21B5" w:rsidRDefault="003B2263" w:rsidP="006B1432">
            <w:pPr>
              <w:jc w:val="center"/>
            </w:pPr>
          </w:p>
        </w:tc>
        <w:tc>
          <w:tcPr>
            <w:tcW w:w="2790" w:type="dxa"/>
          </w:tcPr>
          <w:p w14:paraId="223AE5E1" w14:textId="77777777" w:rsidR="003B2263" w:rsidRDefault="003B2263" w:rsidP="006B1432">
            <w:pPr>
              <w:jc w:val="center"/>
            </w:pPr>
            <w:r w:rsidRPr="00F46E8A">
              <w:t>curcumanolide A</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78AFE295" w14:textId="2ABFFC32" w:rsidR="00EC6F81" w:rsidRPr="00321B48" w:rsidRDefault="00EC6F81" w:rsidP="006B1432">
            <w:pPr>
              <w:jc w:val="center"/>
            </w:pPr>
          </w:p>
        </w:tc>
        <w:tc>
          <w:tcPr>
            <w:tcW w:w="2160" w:type="dxa"/>
          </w:tcPr>
          <w:p w14:paraId="0E945B9A" w14:textId="77777777" w:rsidR="003B2263" w:rsidRDefault="003B2263" w:rsidP="006B1432">
            <w:pPr>
              <w:jc w:val="center"/>
            </w:pPr>
            <w:r>
              <w:rPr>
                <w:rFonts w:ascii="Segoe UI" w:hAnsi="Segoe UI" w:cs="Segoe UI"/>
                <w:color w:val="212121"/>
                <w:shd w:val="clear" w:color="auto" w:fill="FFFFFF"/>
              </w:rPr>
              <w:t>14191393</w:t>
            </w:r>
          </w:p>
        </w:tc>
      </w:tr>
      <w:tr w:rsidR="003B2263" w14:paraId="56427AD6" w14:textId="77777777" w:rsidTr="00587810">
        <w:trPr>
          <w:trHeight w:val="55"/>
        </w:trPr>
        <w:tc>
          <w:tcPr>
            <w:tcW w:w="1278" w:type="dxa"/>
            <w:vMerge/>
          </w:tcPr>
          <w:p w14:paraId="277E65D2" w14:textId="77777777" w:rsidR="003B2263" w:rsidRDefault="003B2263" w:rsidP="006B1432">
            <w:pPr>
              <w:jc w:val="center"/>
            </w:pPr>
          </w:p>
        </w:tc>
        <w:tc>
          <w:tcPr>
            <w:tcW w:w="2250" w:type="dxa"/>
            <w:vMerge/>
          </w:tcPr>
          <w:p w14:paraId="3714E276" w14:textId="77777777" w:rsidR="003B2263" w:rsidRPr="00FB21B5" w:rsidRDefault="003B2263" w:rsidP="006B1432">
            <w:pPr>
              <w:jc w:val="center"/>
            </w:pPr>
          </w:p>
        </w:tc>
        <w:tc>
          <w:tcPr>
            <w:tcW w:w="2790" w:type="dxa"/>
          </w:tcPr>
          <w:p w14:paraId="1705A5EE" w14:textId="77777777" w:rsidR="003B2263" w:rsidRDefault="003B2263" w:rsidP="006B1432">
            <w:pPr>
              <w:jc w:val="center"/>
            </w:pPr>
            <w:r w:rsidRPr="00F46E8A">
              <w:t>Curcumanolide</w:t>
            </w:r>
            <w:r>
              <w:t xml:space="preserve"> B</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3740930C" w14:textId="4891A8CD" w:rsidR="00EC6F81" w:rsidRDefault="00EC6F81" w:rsidP="006B1432">
            <w:pPr>
              <w:jc w:val="center"/>
            </w:pPr>
          </w:p>
        </w:tc>
        <w:tc>
          <w:tcPr>
            <w:tcW w:w="2160" w:type="dxa"/>
          </w:tcPr>
          <w:p w14:paraId="43560674" w14:textId="77777777" w:rsidR="003B2263" w:rsidRDefault="003B2263" w:rsidP="006B1432">
            <w:pPr>
              <w:jc w:val="center"/>
            </w:pPr>
            <w:r>
              <w:rPr>
                <w:rFonts w:ascii="Segoe UI" w:hAnsi="Segoe UI" w:cs="Segoe UI"/>
                <w:color w:val="212121"/>
                <w:shd w:val="clear" w:color="auto" w:fill="FFFFFF"/>
              </w:rPr>
              <w:t>14191394</w:t>
            </w:r>
          </w:p>
        </w:tc>
      </w:tr>
      <w:tr w:rsidR="003B2263" w14:paraId="642A1445" w14:textId="77777777" w:rsidTr="00587810">
        <w:trPr>
          <w:trHeight w:val="55"/>
        </w:trPr>
        <w:tc>
          <w:tcPr>
            <w:tcW w:w="1278" w:type="dxa"/>
            <w:vMerge/>
          </w:tcPr>
          <w:p w14:paraId="4F6F56C2" w14:textId="77777777" w:rsidR="003B2263" w:rsidRDefault="003B2263" w:rsidP="006B1432">
            <w:pPr>
              <w:jc w:val="center"/>
            </w:pPr>
          </w:p>
        </w:tc>
        <w:tc>
          <w:tcPr>
            <w:tcW w:w="2250" w:type="dxa"/>
            <w:vMerge/>
          </w:tcPr>
          <w:p w14:paraId="7D602358" w14:textId="77777777" w:rsidR="003B2263" w:rsidRPr="00FB21B5" w:rsidRDefault="003B2263" w:rsidP="006B1432">
            <w:pPr>
              <w:jc w:val="center"/>
            </w:pPr>
          </w:p>
        </w:tc>
        <w:tc>
          <w:tcPr>
            <w:tcW w:w="2790" w:type="dxa"/>
          </w:tcPr>
          <w:p w14:paraId="0109D6C9" w14:textId="77777777" w:rsidR="00146B8F" w:rsidRDefault="003B2263" w:rsidP="006B1432">
            <w:pPr>
              <w:jc w:val="center"/>
            </w:pPr>
            <w:r w:rsidRPr="001B663B">
              <w:t>(E,E,E)-3,7,11,15-tetramethylhexadeca-</w:t>
            </w:r>
          </w:p>
          <w:p w14:paraId="1268F71F" w14:textId="77777777" w:rsidR="003B2263" w:rsidRDefault="003B2263" w:rsidP="006B1432">
            <w:pPr>
              <w:jc w:val="center"/>
            </w:pPr>
            <w:r w:rsidRPr="001B663B">
              <w:t>1,3,6,10,14-pentaene</w:t>
            </w:r>
            <w:r w:rsidR="00E462E2">
              <w:fldChar w:fldCharType="begin" w:fldLock="1"/>
            </w:r>
            <w:r w:rsidR="00E462E2">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6C38E31F" w14:textId="71818F72" w:rsidR="00146B8F" w:rsidRPr="005B5474" w:rsidRDefault="00146B8F" w:rsidP="006B1432">
            <w:pPr>
              <w:jc w:val="center"/>
            </w:pPr>
          </w:p>
        </w:tc>
        <w:tc>
          <w:tcPr>
            <w:tcW w:w="2160" w:type="dxa"/>
          </w:tcPr>
          <w:p w14:paraId="5D6E1BB7" w14:textId="77777777" w:rsidR="003B2263" w:rsidRDefault="003B2263" w:rsidP="006B1432">
            <w:pPr>
              <w:jc w:val="center"/>
            </w:pPr>
            <w:r>
              <w:rPr>
                <w:rFonts w:ascii="Segoe UI" w:hAnsi="Segoe UI" w:cs="Segoe UI"/>
                <w:color w:val="212121"/>
                <w:shd w:val="clear" w:color="auto" w:fill="FFFFFF"/>
              </w:rPr>
              <w:t>5365883</w:t>
            </w:r>
          </w:p>
        </w:tc>
      </w:tr>
      <w:tr w:rsidR="003B2263" w14:paraId="5A1E413A" w14:textId="77777777" w:rsidTr="00587810">
        <w:trPr>
          <w:trHeight w:val="55"/>
        </w:trPr>
        <w:tc>
          <w:tcPr>
            <w:tcW w:w="1278" w:type="dxa"/>
            <w:vMerge/>
          </w:tcPr>
          <w:p w14:paraId="3D587E46" w14:textId="77777777" w:rsidR="003B2263" w:rsidRDefault="003B2263" w:rsidP="006B1432">
            <w:pPr>
              <w:jc w:val="center"/>
            </w:pPr>
          </w:p>
        </w:tc>
        <w:tc>
          <w:tcPr>
            <w:tcW w:w="2250" w:type="dxa"/>
            <w:vMerge/>
          </w:tcPr>
          <w:p w14:paraId="06F109CB" w14:textId="77777777" w:rsidR="003B2263" w:rsidRPr="00FB21B5" w:rsidRDefault="003B2263" w:rsidP="006B1432">
            <w:pPr>
              <w:jc w:val="center"/>
            </w:pPr>
          </w:p>
        </w:tc>
        <w:tc>
          <w:tcPr>
            <w:tcW w:w="2790" w:type="dxa"/>
          </w:tcPr>
          <w:p w14:paraId="0279E2BE" w14:textId="77777777" w:rsidR="003B2263" w:rsidRDefault="003B2263" w:rsidP="006B1432">
            <w:pPr>
              <w:jc w:val="center"/>
            </w:pPr>
            <w:r>
              <w:t>alpha</w:t>
            </w:r>
            <w:r w:rsidRPr="00F46E8A">
              <w:t>-humulene</w:t>
            </w:r>
            <w:r w:rsidR="00E462E2">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E462E2">
              <w:fldChar w:fldCharType="separate"/>
            </w:r>
            <w:r w:rsidR="00E462E2" w:rsidRPr="00E462E2">
              <w:rPr>
                <w:noProof/>
                <w:vertAlign w:val="superscript"/>
              </w:rPr>
              <w:t>26</w:t>
            </w:r>
            <w:r w:rsidR="00E462E2">
              <w:fldChar w:fldCharType="end"/>
            </w:r>
          </w:p>
          <w:p w14:paraId="6811535C" w14:textId="4EBB4CB0" w:rsidR="00EC6F81" w:rsidRDefault="00EC6F81" w:rsidP="006B1432">
            <w:pPr>
              <w:jc w:val="center"/>
            </w:pPr>
          </w:p>
        </w:tc>
        <w:tc>
          <w:tcPr>
            <w:tcW w:w="2160" w:type="dxa"/>
          </w:tcPr>
          <w:p w14:paraId="7BB7ED79" w14:textId="77777777" w:rsidR="003B2263" w:rsidRDefault="003B2263" w:rsidP="006B1432">
            <w:pPr>
              <w:jc w:val="center"/>
            </w:pPr>
            <w:r>
              <w:rPr>
                <w:rFonts w:ascii="Segoe UI" w:hAnsi="Segoe UI" w:cs="Segoe UI"/>
                <w:color w:val="212121"/>
                <w:shd w:val="clear" w:color="auto" w:fill="FFFFFF"/>
              </w:rPr>
              <w:t>5281520</w:t>
            </w:r>
          </w:p>
        </w:tc>
      </w:tr>
      <w:tr w:rsidR="003B2263" w14:paraId="06040163" w14:textId="77777777" w:rsidTr="00587810">
        <w:trPr>
          <w:trHeight w:val="872"/>
        </w:trPr>
        <w:tc>
          <w:tcPr>
            <w:tcW w:w="1278" w:type="dxa"/>
            <w:vMerge/>
          </w:tcPr>
          <w:p w14:paraId="55B93B17" w14:textId="77777777" w:rsidR="003B2263" w:rsidRDefault="003B2263" w:rsidP="006B1432">
            <w:pPr>
              <w:jc w:val="center"/>
            </w:pPr>
          </w:p>
        </w:tc>
        <w:tc>
          <w:tcPr>
            <w:tcW w:w="2250" w:type="dxa"/>
            <w:vMerge/>
          </w:tcPr>
          <w:p w14:paraId="3E1CC636" w14:textId="77777777" w:rsidR="003B2263" w:rsidRPr="00FB21B5" w:rsidRDefault="003B2263" w:rsidP="006B1432">
            <w:pPr>
              <w:jc w:val="center"/>
            </w:pPr>
          </w:p>
        </w:tc>
        <w:tc>
          <w:tcPr>
            <w:tcW w:w="2790" w:type="dxa"/>
          </w:tcPr>
          <w:p w14:paraId="0E6FF642" w14:textId="77777777" w:rsidR="003B2263" w:rsidRDefault="003B2263" w:rsidP="006B1432">
            <w:pPr>
              <w:jc w:val="center"/>
            </w:pPr>
            <w:r w:rsidRPr="001A160E">
              <w:t>12-oxabicyclo[9.1.0]dodeca-</w:t>
            </w:r>
            <w:r>
              <w:t>3,7-diene, 1,5,5,8-tetramethyl-</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70ECCBD3" w14:textId="7758382C" w:rsidR="00146B8F" w:rsidRDefault="00146B8F" w:rsidP="006B1432">
            <w:pPr>
              <w:jc w:val="center"/>
            </w:pPr>
          </w:p>
        </w:tc>
        <w:tc>
          <w:tcPr>
            <w:tcW w:w="2160" w:type="dxa"/>
          </w:tcPr>
          <w:p w14:paraId="47543F0F" w14:textId="77777777" w:rsidR="003B2263" w:rsidRDefault="003B2263" w:rsidP="006B1432">
            <w:pPr>
              <w:jc w:val="center"/>
            </w:pPr>
            <w:r>
              <w:rPr>
                <w:rFonts w:ascii="Segoe UI" w:hAnsi="Segoe UI" w:cs="Segoe UI"/>
                <w:color w:val="212121"/>
                <w:shd w:val="clear" w:color="auto" w:fill="FFFFFF"/>
              </w:rPr>
              <w:t>524129</w:t>
            </w:r>
          </w:p>
        </w:tc>
      </w:tr>
      <w:tr w:rsidR="003B2263" w14:paraId="5BC8A326" w14:textId="77777777" w:rsidTr="00587810">
        <w:trPr>
          <w:trHeight w:val="422"/>
        </w:trPr>
        <w:tc>
          <w:tcPr>
            <w:tcW w:w="1278" w:type="dxa"/>
            <w:vMerge/>
          </w:tcPr>
          <w:p w14:paraId="62B5EBC2" w14:textId="77777777" w:rsidR="003B2263" w:rsidRDefault="003B2263" w:rsidP="006B1432">
            <w:pPr>
              <w:jc w:val="center"/>
            </w:pPr>
          </w:p>
        </w:tc>
        <w:tc>
          <w:tcPr>
            <w:tcW w:w="2250" w:type="dxa"/>
            <w:vMerge/>
          </w:tcPr>
          <w:p w14:paraId="7822658A" w14:textId="77777777" w:rsidR="003B2263" w:rsidRPr="00FB21B5" w:rsidRDefault="003B2263" w:rsidP="006B1432">
            <w:pPr>
              <w:jc w:val="center"/>
            </w:pPr>
          </w:p>
        </w:tc>
        <w:tc>
          <w:tcPr>
            <w:tcW w:w="2790" w:type="dxa"/>
          </w:tcPr>
          <w:p w14:paraId="6A5B1CE9" w14:textId="77777777" w:rsidR="003B2263" w:rsidRDefault="003B2263" w:rsidP="006B1432">
            <w:pPr>
              <w:jc w:val="center"/>
            </w:pPr>
            <w:r w:rsidRPr="001A160E">
              <w:t>Adoxal</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5A9E46D5" w14:textId="5A2F79A9" w:rsidR="005715E6" w:rsidRDefault="005715E6" w:rsidP="006B1432">
            <w:pPr>
              <w:jc w:val="center"/>
            </w:pPr>
          </w:p>
        </w:tc>
        <w:tc>
          <w:tcPr>
            <w:tcW w:w="2160" w:type="dxa"/>
          </w:tcPr>
          <w:p w14:paraId="05104235" w14:textId="77777777" w:rsidR="003B2263" w:rsidRDefault="003B2263" w:rsidP="006B1432">
            <w:pPr>
              <w:jc w:val="center"/>
            </w:pPr>
            <w:r>
              <w:rPr>
                <w:rFonts w:ascii="Segoe UI" w:hAnsi="Segoe UI" w:cs="Segoe UI"/>
                <w:color w:val="212121"/>
                <w:shd w:val="clear" w:color="auto" w:fill="FFFFFF"/>
              </w:rPr>
              <w:t>98403</w:t>
            </w:r>
          </w:p>
        </w:tc>
      </w:tr>
      <w:tr w:rsidR="003B2263" w14:paraId="3853BE9C" w14:textId="77777777" w:rsidTr="00587810">
        <w:trPr>
          <w:trHeight w:val="55"/>
        </w:trPr>
        <w:tc>
          <w:tcPr>
            <w:tcW w:w="1278" w:type="dxa"/>
            <w:vMerge/>
          </w:tcPr>
          <w:p w14:paraId="3B27D5FA" w14:textId="77777777" w:rsidR="003B2263" w:rsidRDefault="003B2263" w:rsidP="006B1432">
            <w:pPr>
              <w:jc w:val="center"/>
            </w:pPr>
          </w:p>
        </w:tc>
        <w:tc>
          <w:tcPr>
            <w:tcW w:w="2250" w:type="dxa"/>
            <w:vMerge/>
          </w:tcPr>
          <w:p w14:paraId="0248A440" w14:textId="77777777" w:rsidR="003B2263" w:rsidRPr="00FB21B5" w:rsidRDefault="003B2263" w:rsidP="006B1432">
            <w:pPr>
              <w:jc w:val="center"/>
            </w:pPr>
          </w:p>
        </w:tc>
        <w:tc>
          <w:tcPr>
            <w:tcW w:w="2790" w:type="dxa"/>
          </w:tcPr>
          <w:p w14:paraId="582313B4" w14:textId="77777777" w:rsidR="003B2263" w:rsidRDefault="003B2263" w:rsidP="006B1432">
            <w:pPr>
              <w:jc w:val="center"/>
            </w:pPr>
            <w:r w:rsidRPr="001A160E">
              <w:t>2,6,10-dodecatrien-1-ol, 3,7,11-trimethyl-</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37D1E937" w14:textId="784708A1" w:rsidR="00146B8F" w:rsidRDefault="00146B8F" w:rsidP="006B1432">
            <w:pPr>
              <w:jc w:val="center"/>
            </w:pPr>
          </w:p>
        </w:tc>
        <w:tc>
          <w:tcPr>
            <w:tcW w:w="2160" w:type="dxa"/>
          </w:tcPr>
          <w:p w14:paraId="0AECC524" w14:textId="77777777" w:rsidR="003B2263" w:rsidRDefault="003B2263" w:rsidP="006B1432">
            <w:pPr>
              <w:jc w:val="center"/>
            </w:pPr>
            <w:r>
              <w:rPr>
                <w:rFonts w:ascii="Segoe UI" w:hAnsi="Segoe UI" w:cs="Segoe UI"/>
                <w:color w:val="212121"/>
                <w:shd w:val="clear" w:color="auto" w:fill="FFFFFF"/>
              </w:rPr>
              <w:t>3327</w:t>
            </w:r>
          </w:p>
        </w:tc>
      </w:tr>
      <w:tr w:rsidR="003B2263" w14:paraId="14A479F6" w14:textId="77777777" w:rsidTr="00587810">
        <w:trPr>
          <w:trHeight w:val="55"/>
        </w:trPr>
        <w:tc>
          <w:tcPr>
            <w:tcW w:w="1278" w:type="dxa"/>
            <w:vMerge/>
          </w:tcPr>
          <w:p w14:paraId="7FC439EA" w14:textId="77777777" w:rsidR="003B2263" w:rsidRDefault="003B2263" w:rsidP="006B1432">
            <w:pPr>
              <w:jc w:val="center"/>
            </w:pPr>
          </w:p>
        </w:tc>
        <w:tc>
          <w:tcPr>
            <w:tcW w:w="2250" w:type="dxa"/>
            <w:vMerge/>
          </w:tcPr>
          <w:p w14:paraId="25EEBEA5" w14:textId="77777777" w:rsidR="003B2263" w:rsidRPr="00FB21B5" w:rsidRDefault="003B2263" w:rsidP="006B1432">
            <w:pPr>
              <w:jc w:val="center"/>
            </w:pPr>
          </w:p>
        </w:tc>
        <w:tc>
          <w:tcPr>
            <w:tcW w:w="2790" w:type="dxa"/>
          </w:tcPr>
          <w:p w14:paraId="40E55BBF" w14:textId="77777777" w:rsidR="003B2263" w:rsidRDefault="003B2263" w:rsidP="006B1432">
            <w:pPr>
              <w:jc w:val="center"/>
            </w:pPr>
            <w:r>
              <w:t>(E,E)-alpha</w:t>
            </w:r>
            <w:r w:rsidRPr="001A160E">
              <w:t>-farnesene</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53148480" w14:textId="447112A7" w:rsidR="005715E6" w:rsidRDefault="005715E6" w:rsidP="006B1432">
            <w:pPr>
              <w:jc w:val="center"/>
            </w:pPr>
          </w:p>
        </w:tc>
        <w:tc>
          <w:tcPr>
            <w:tcW w:w="2160" w:type="dxa"/>
          </w:tcPr>
          <w:p w14:paraId="552C040E" w14:textId="77777777" w:rsidR="003B2263" w:rsidRDefault="003B2263" w:rsidP="006B1432">
            <w:pPr>
              <w:jc w:val="center"/>
            </w:pPr>
            <w:r>
              <w:rPr>
                <w:rFonts w:ascii="Segoe UI" w:hAnsi="Segoe UI" w:cs="Segoe UI"/>
                <w:color w:val="212121"/>
                <w:shd w:val="clear" w:color="auto" w:fill="FFFFFF"/>
              </w:rPr>
              <w:t>5281516</w:t>
            </w:r>
          </w:p>
        </w:tc>
      </w:tr>
      <w:tr w:rsidR="003B2263" w14:paraId="2CB1ACA7" w14:textId="77777777" w:rsidTr="00587810">
        <w:trPr>
          <w:trHeight w:val="55"/>
        </w:trPr>
        <w:tc>
          <w:tcPr>
            <w:tcW w:w="1278" w:type="dxa"/>
            <w:vMerge/>
          </w:tcPr>
          <w:p w14:paraId="04E782ED" w14:textId="77777777" w:rsidR="003B2263" w:rsidRDefault="003B2263" w:rsidP="006B1432">
            <w:pPr>
              <w:jc w:val="center"/>
            </w:pPr>
          </w:p>
        </w:tc>
        <w:tc>
          <w:tcPr>
            <w:tcW w:w="2250" w:type="dxa"/>
            <w:vMerge/>
          </w:tcPr>
          <w:p w14:paraId="4096662F" w14:textId="77777777" w:rsidR="003B2263" w:rsidRPr="00FB21B5" w:rsidRDefault="003B2263" w:rsidP="006B1432">
            <w:pPr>
              <w:jc w:val="center"/>
            </w:pPr>
          </w:p>
        </w:tc>
        <w:tc>
          <w:tcPr>
            <w:tcW w:w="2790" w:type="dxa"/>
          </w:tcPr>
          <w:p w14:paraId="4E65AA7C" w14:textId="77777777" w:rsidR="003B2263" w:rsidRDefault="003B2263" w:rsidP="006B1432">
            <w:pPr>
              <w:jc w:val="center"/>
            </w:pPr>
            <w:r w:rsidRPr="001A160E">
              <w:t>5,9-undecadien-2-one, 6,10-dimethyl-, (Z)-</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64DAF9BB" w14:textId="39FD8860" w:rsidR="005715E6" w:rsidRDefault="005715E6" w:rsidP="006B1432">
            <w:pPr>
              <w:jc w:val="center"/>
            </w:pPr>
          </w:p>
        </w:tc>
        <w:tc>
          <w:tcPr>
            <w:tcW w:w="2160" w:type="dxa"/>
          </w:tcPr>
          <w:p w14:paraId="3FAB60E9" w14:textId="77777777" w:rsidR="003B2263" w:rsidRDefault="003B2263" w:rsidP="006B1432">
            <w:pPr>
              <w:jc w:val="center"/>
            </w:pPr>
            <w:r>
              <w:rPr>
                <w:rFonts w:ascii="Segoe UI" w:hAnsi="Segoe UI" w:cs="Segoe UI"/>
                <w:color w:val="212121"/>
                <w:shd w:val="clear" w:color="auto" w:fill="FFFFFF"/>
              </w:rPr>
              <w:t>1713001</w:t>
            </w:r>
          </w:p>
        </w:tc>
      </w:tr>
      <w:tr w:rsidR="003B2263" w14:paraId="4E6EC89A" w14:textId="77777777" w:rsidTr="00587810">
        <w:trPr>
          <w:trHeight w:val="55"/>
        </w:trPr>
        <w:tc>
          <w:tcPr>
            <w:tcW w:w="1278" w:type="dxa"/>
            <w:vMerge/>
          </w:tcPr>
          <w:p w14:paraId="37394CA0" w14:textId="77777777" w:rsidR="003B2263" w:rsidRDefault="003B2263" w:rsidP="006B1432">
            <w:pPr>
              <w:jc w:val="center"/>
            </w:pPr>
          </w:p>
        </w:tc>
        <w:tc>
          <w:tcPr>
            <w:tcW w:w="2250" w:type="dxa"/>
            <w:vMerge/>
          </w:tcPr>
          <w:p w14:paraId="2C3D5451" w14:textId="77777777" w:rsidR="003B2263" w:rsidRPr="00FB21B5" w:rsidRDefault="003B2263" w:rsidP="006B1432">
            <w:pPr>
              <w:jc w:val="center"/>
            </w:pPr>
          </w:p>
        </w:tc>
        <w:tc>
          <w:tcPr>
            <w:tcW w:w="2790" w:type="dxa"/>
          </w:tcPr>
          <w:p w14:paraId="0BFA8E0D" w14:textId="77777777" w:rsidR="003B2263" w:rsidRDefault="003B2263" w:rsidP="006B1432">
            <w:pPr>
              <w:jc w:val="center"/>
            </w:pPr>
            <w:r w:rsidRPr="001B663B">
              <w:t>(Z)-</w:t>
            </w:r>
            <w:r>
              <w:t>beta</w:t>
            </w:r>
            <w:r w:rsidRPr="001B663B">
              <w:t>-farnesene</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47D87820" w14:textId="297516DB" w:rsidR="00146B8F" w:rsidRDefault="00146B8F" w:rsidP="006B1432">
            <w:pPr>
              <w:jc w:val="center"/>
            </w:pPr>
          </w:p>
        </w:tc>
        <w:tc>
          <w:tcPr>
            <w:tcW w:w="2160" w:type="dxa"/>
          </w:tcPr>
          <w:p w14:paraId="56852F27" w14:textId="77777777" w:rsidR="003B2263" w:rsidRDefault="003B2263" w:rsidP="006B1432">
            <w:pPr>
              <w:jc w:val="center"/>
            </w:pPr>
            <w:r>
              <w:rPr>
                <w:rFonts w:ascii="Segoe UI" w:hAnsi="Segoe UI" w:cs="Segoe UI"/>
                <w:color w:val="212121"/>
                <w:shd w:val="clear" w:color="auto" w:fill="FFFFFF"/>
              </w:rPr>
              <w:t>5317319</w:t>
            </w:r>
          </w:p>
        </w:tc>
      </w:tr>
      <w:tr w:rsidR="003B2263" w14:paraId="4F1E5B71" w14:textId="77777777" w:rsidTr="00587810">
        <w:trPr>
          <w:trHeight w:val="485"/>
        </w:trPr>
        <w:tc>
          <w:tcPr>
            <w:tcW w:w="1278" w:type="dxa"/>
            <w:vMerge/>
          </w:tcPr>
          <w:p w14:paraId="0B12A932" w14:textId="77777777" w:rsidR="003B2263" w:rsidRDefault="003B2263" w:rsidP="006B1432">
            <w:pPr>
              <w:jc w:val="center"/>
            </w:pPr>
          </w:p>
        </w:tc>
        <w:tc>
          <w:tcPr>
            <w:tcW w:w="2250" w:type="dxa"/>
            <w:vMerge/>
          </w:tcPr>
          <w:p w14:paraId="65F19032" w14:textId="77777777" w:rsidR="003B2263" w:rsidRPr="00FB21B5" w:rsidRDefault="003B2263" w:rsidP="006B1432">
            <w:pPr>
              <w:jc w:val="center"/>
            </w:pPr>
          </w:p>
        </w:tc>
        <w:tc>
          <w:tcPr>
            <w:tcW w:w="2790" w:type="dxa"/>
          </w:tcPr>
          <w:p w14:paraId="10F4D524" w14:textId="77777777" w:rsidR="003B2263" w:rsidRDefault="003B2263" w:rsidP="006B1432">
            <w:pPr>
              <w:jc w:val="center"/>
            </w:pPr>
            <w:r w:rsidRPr="001B663B">
              <w:t>nerolidyl propionate</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7F35AE5E" w14:textId="2D4A2832" w:rsidR="005715E6" w:rsidRDefault="005715E6" w:rsidP="006B1432">
            <w:pPr>
              <w:jc w:val="center"/>
            </w:pPr>
          </w:p>
        </w:tc>
        <w:tc>
          <w:tcPr>
            <w:tcW w:w="2160" w:type="dxa"/>
          </w:tcPr>
          <w:p w14:paraId="496F550B" w14:textId="77777777" w:rsidR="003B2263" w:rsidRDefault="003B2263" w:rsidP="006B1432">
            <w:pPr>
              <w:jc w:val="center"/>
            </w:pPr>
            <w:r>
              <w:rPr>
                <w:rFonts w:ascii="Segoe UI" w:hAnsi="Segoe UI" w:cs="Segoe UI"/>
                <w:color w:val="212121"/>
                <w:shd w:val="clear" w:color="auto" w:fill="FFFFFF"/>
              </w:rPr>
              <w:t>81573</w:t>
            </w:r>
          </w:p>
        </w:tc>
      </w:tr>
      <w:tr w:rsidR="003B2263" w14:paraId="3649F1DC" w14:textId="77777777" w:rsidTr="00587810">
        <w:trPr>
          <w:trHeight w:val="503"/>
        </w:trPr>
        <w:tc>
          <w:tcPr>
            <w:tcW w:w="1278" w:type="dxa"/>
            <w:vMerge/>
          </w:tcPr>
          <w:p w14:paraId="5AA6CCB9" w14:textId="77777777" w:rsidR="003B2263" w:rsidRDefault="003B2263" w:rsidP="006B1432">
            <w:pPr>
              <w:jc w:val="center"/>
            </w:pPr>
          </w:p>
        </w:tc>
        <w:tc>
          <w:tcPr>
            <w:tcW w:w="2250" w:type="dxa"/>
            <w:vMerge/>
          </w:tcPr>
          <w:p w14:paraId="4C08CAC5" w14:textId="77777777" w:rsidR="003B2263" w:rsidRPr="00FB21B5" w:rsidRDefault="003B2263" w:rsidP="006B1432">
            <w:pPr>
              <w:jc w:val="center"/>
            </w:pPr>
          </w:p>
        </w:tc>
        <w:tc>
          <w:tcPr>
            <w:tcW w:w="2790" w:type="dxa"/>
          </w:tcPr>
          <w:p w14:paraId="0857C12F" w14:textId="77777777" w:rsidR="003B2263" w:rsidRDefault="003B2263" w:rsidP="006B1432">
            <w:pPr>
              <w:jc w:val="center"/>
            </w:pPr>
            <w:r w:rsidRPr="001B663B">
              <w:t>phytol</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tc>
        <w:tc>
          <w:tcPr>
            <w:tcW w:w="2160" w:type="dxa"/>
          </w:tcPr>
          <w:p w14:paraId="299AE4D8" w14:textId="77777777" w:rsidR="003B2263" w:rsidRDefault="003B2263" w:rsidP="006B1432">
            <w:pPr>
              <w:jc w:val="center"/>
            </w:pPr>
            <w:r>
              <w:rPr>
                <w:rFonts w:ascii="Segoe UI" w:hAnsi="Segoe UI" w:cs="Segoe UI"/>
                <w:color w:val="212121"/>
                <w:shd w:val="clear" w:color="auto" w:fill="FFFFFF"/>
              </w:rPr>
              <w:t>5280435</w:t>
            </w:r>
          </w:p>
        </w:tc>
      </w:tr>
      <w:tr w:rsidR="003B2263" w14:paraId="18A31C2C" w14:textId="77777777" w:rsidTr="00587810">
        <w:trPr>
          <w:trHeight w:val="917"/>
        </w:trPr>
        <w:tc>
          <w:tcPr>
            <w:tcW w:w="1278" w:type="dxa"/>
            <w:vMerge/>
          </w:tcPr>
          <w:p w14:paraId="4DD05206" w14:textId="77777777" w:rsidR="003B2263" w:rsidRDefault="003B2263" w:rsidP="006B1432">
            <w:pPr>
              <w:jc w:val="center"/>
            </w:pPr>
          </w:p>
        </w:tc>
        <w:tc>
          <w:tcPr>
            <w:tcW w:w="2250" w:type="dxa"/>
            <w:vMerge/>
          </w:tcPr>
          <w:p w14:paraId="4BE7867F" w14:textId="77777777" w:rsidR="003B2263" w:rsidRPr="00FB21B5" w:rsidRDefault="003B2263" w:rsidP="006B1432">
            <w:pPr>
              <w:jc w:val="center"/>
            </w:pPr>
          </w:p>
        </w:tc>
        <w:tc>
          <w:tcPr>
            <w:tcW w:w="2790" w:type="dxa"/>
          </w:tcPr>
          <w:p w14:paraId="0C1F9992" w14:textId="77777777" w:rsidR="003B2263" w:rsidRDefault="003B2263" w:rsidP="006B1432">
            <w:pPr>
              <w:jc w:val="center"/>
            </w:pPr>
            <w:r w:rsidRPr="001B663B">
              <w:t>2,6,11,15-tetramethyl-hexadeca-2,6,8,10,14-pentaene</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tc>
        <w:tc>
          <w:tcPr>
            <w:tcW w:w="2160" w:type="dxa"/>
          </w:tcPr>
          <w:p w14:paraId="33532AF1" w14:textId="77777777" w:rsidR="003B2263" w:rsidRDefault="003B2263" w:rsidP="006B1432">
            <w:pPr>
              <w:jc w:val="center"/>
            </w:pPr>
            <w:r>
              <w:rPr>
                <w:rFonts w:ascii="Segoe UI" w:hAnsi="Segoe UI" w:cs="Segoe UI"/>
                <w:color w:val="212121"/>
                <w:shd w:val="clear" w:color="auto" w:fill="FFFFFF"/>
              </w:rPr>
              <w:t>5365927</w:t>
            </w:r>
          </w:p>
        </w:tc>
      </w:tr>
      <w:tr w:rsidR="003B2263" w14:paraId="24D158D0" w14:textId="77777777" w:rsidTr="00587810">
        <w:trPr>
          <w:trHeight w:val="998"/>
        </w:trPr>
        <w:tc>
          <w:tcPr>
            <w:tcW w:w="1278" w:type="dxa"/>
            <w:vMerge/>
          </w:tcPr>
          <w:p w14:paraId="447C7570" w14:textId="77777777" w:rsidR="003B2263" w:rsidRDefault="003B2263" w:rsidP="006B1432">
            <w:pPr>
              <w:jc w:val="center"/>
            </w:pPr>
          </w:p>
        </w:tc>
        <w:tc>
          <w:tcPr>
            <w:tcW w:w="2250" w:type="dxa"/>
            <w:vMerge/>
          </w:tcPr>
          <w:p w14:paraId="75B21F07" w14:textId="77777777" w:rsidR="003B2263" w:rsidRPr="00FB21B5" w:rsidRDefault="003B2263" w:rsidP="006B1432">
            <w:pPr>
              <w:jc w:val="center"/>
            </w:pPr>
          </w:p>
        </w:tc>
        <w:tc>
          <w:tcPr>
            <w:tcW w:w="2790" w:type="dxa"/>
          </w:tcPr>
          <w:p w14:paraId="4D5D4B79" w14:textId="77777777" w:rsidR="003B2263" w:rsidRDefault="003B2263" w:rsidP="006B1432">
            <w:pPr>
              <w:jc w:val="center"/>
            </w:pPr>
            <w:r w:rsidRPr="001B663B">
              <w:t>1,6,10,14-hexadecatetraen-3-ol, 3,7,11,15-tetramethyl-, (E,E)-</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tc>
        <w:tc>
          <w:tcPr>
            <w:tcW w:w="2160" w:type="dxa"/>
          </w:tcPr>
          <w:p w14:paraId="0F254B95" w14:textId="77777777" w:rsidR="003B2263" w:rsidRDefault="003B2263" w:rsidP="006B1432">
            <w:pPr>
              <w:jc w:val="center"/>
            </w:pPr>
            <w:r>
              <w:rPr>
                <w:rFonts w:ascii="Segoe UI" w:hAnsi="Segoe UI" w:cs="Segoe UI"/>
                <w:color w:val="212121"/>
                <w:shd w:val="clear" w:color="auto" w:fill="FFFFFF"/>
              </w:rPr>
              <w:t>5365872</w:t>
            </w:r>
          </w:p>
        </w:tc>
      </w:tr>
      <w:tr w:rsidR="003B2263" w14:paraId="345FA8C4" w14:textId="77777777" w:rsidTr="00587810">
        <w:trPr>
          <w:trHeight w:val="458"/>
        </w:trPr>
        <w:tc>
          <w:tcPr>
            <w:tcW w:w="1278" w:type="dxa"/>
            <w:vMerge/>
          </w:tcPr>
          <w:p w14:paraId="0E48FA8F" w14:textId="77777777" w:rsidR="003B2263" w:rsidRDefault="003B2263" w:rsidP="006B1432">
            <w:pPr>
              <w:jc w:val="center"/>
            </w:pPr>
          </w:p>
        </w:tc>
        <w:tc>
          <w:tcPr>
            <w:tcW w:w="2250" w:type="dxa"/>
            <w:vMerge/>
          </w:tcPr>
          <w:p w14:paraId="20C0EF02" w14:textId="77777777" w:rsidR="003B2263" w:rsidRPr="00FB21B5" w:rsidRDefault="003B2263" w:rsidP="006B1432">
            <w:pPr>
              <w:jc w:val="center"/>
            </w:pPr>
          </w:p>
        </w:tc>
        <w:tc>
          <w:tcPr>
            <w:tcW w:w="2790" w:type="dxa"/>
          </w:tcPr>
          <w:p w14:paraId="1F563084" w14:textId="77777777" w:rsidR="003B2263" w:rsidRDefault="003B2263" w:rsidP="006B1432">
            <w:pPr>
              <w:jc w:val="center"/>
            </w:pPr>
            <w:r w:rsidRPr="0098514C">
              <w:t>hopenone I</w:t>
            </w:r>
            <w:r w:rsidR="00947BAA">
              <w:fldChar w:fldCharType="begin" w:fldLock="1"/>
            </w:r>
            <w:r w:rsidR="00947BAA">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249DD5E7" w14:textId="1BA18ACA" w:rsidR="005715E6" w:rsidRDefault="005715E6" w:rsidP="006B1432">
            <w:pPr>
              <w:jc w:val="center"/>
            </w:pPr>
          </w:p>
        </w:tc>
        <w:tc>
          <w:tcPr>
            <w:tcW w:w="2160" w:type="dxa"/>
          </w:tcPr>
          <w:p w14:paraId="5623BEE8" w14:textId="77777777" w:rsidR="003B2263" w:rsidRDefault="003B2263" w:rsidP="006B1432">
            <w:pPr>
              <w:jc w:val="center"/>
            </w:pPr>
            <w:r>
              <w:rPr>
                <w:rFonts w:ascii="Segoe UI" w:hAnsi="Segoe UI" w:cs="Segoe UI"/>
                <w:color w:val="212121"/>
                <w:shd w:val="clear" w:color="auto" w:fill="FFFFFF"/>
              </w:rPr>
              <w:t>21603525</w:t>
            </w:r>
          </w:p>
        </w:tc>
      </w:tr>
      <w:tr w:rsidR="003B2263" w14:paraId="0B43DDE8" w14:textId="77777777" w:rsidTr="00587810">
        <w:trPr>
          <w:trHeight w:val="890"/>
        </w:trPr>
        <w:tc>
          <w:tcPr>
            <w:tcW w:w="1278" w:type="dxa"/>
            <w:vMerge/>
          </w:tcPr>
          <w:p w14:paraId="54DA42EA" w14:textId="77777777" w:rsidR="003B2263" w:rsidRDefault="003B2263" w:rsidP="006B1432">
            <w:pPr>
              <w:jc w:val="center"/>
            </w:pPr>
          </w:p>
        </w:tc>
        <w:tc>
          <w:tcPr>
            <w:tcW w:w="2250" w:type="dxa"/>
            <w:vMerge/>
          </w:tcPr>
          <w:p w14:paraId="5445F16F" w14:textId="77777777" w:rsidR="003B2263" w:rsidRPr="00FB21B5" w:rsidRDefault="003B2263" w:rsidP="006B1432">
            <w:pPr>
              <w:jc w:val="center"/>
            </w:pPr>
          </w:p>
        </w:tc>
        <w:tc>
          <w:tcPr>
            <w:tcW w:w="2790" w:type="dxa"/>
          </w:tcPr>
          <w:p w14:paraId="67C7545E" w14:textId="77777777" w:rsidR="003B2263" w:rsidRDefault="003B2263" w:rsidP="006B1432">
            <w:pPr>
              <w:jc w:val="center"/>
            </w:pPr>
            <w:r w:rsidRPr="003A0734">
              <w:t>2,2'-oxybis[octahydro-7,8,8-trimethyl-4,7-methanobenzofuran</w:t>
            </w:r>
            <w:r w:rsidR="00947BAA">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947BAA">
              <w:fldChar w:fldCharType="separate"/>
            </w:r>
            <w:r w:rsidR="00947BAA" w:rsidRPr="00947BAA">
              <w:rPr>
                <w:noProof/>
                <w:vertAlign w:val="superscript"/>
              </w:rPr>
              <w:t>26</w:t>
            </w:r>
            <w:r w:rsidR="00947BAA">
              <w:fldChar w:fldCharType="end"/>
            </w:r>
          </w:p>
          <w:p w14:paraId="1A4C14C8" w14:textId="74C5EAA3" w:rsidR="005715E6" w:rsidRDefault="005715E6" w:rsidP="006B1432">
            <w:pPr>
              <w:jc w:val="center"/>
            </w:pPr>
          </w:p>
        </w:tc>
        <w:tc>
          <w:tcPr>
            <w:tcW w:w="2160" w:type="dxa"/>
          </w:tcPr>
          <w:p w14:paraId="73C5EDE2" w14:textId="77777777" w:rsidR="003B2263" w:rsidRDefault="003B2263" w:rsidP="006B1432">
            <w:pPr>
              <w:jc w:val="center"/>
            </w:pPr>
            <w:r>
              <w:rPr>
                <w:rFonts w:ascii="Segoe UI" w:hAnsi="Segoe UI" w:cs="Segoe UI"/>
                <w:color w:val="212121"/>
                <w:shd w:val="clear" w:color="auto" w:fill="FFFFFF"/>
              </w:rPr>
              <w:t>16212450</w:t>
            </w:r>
          </w:p>
        </w:tc>
      </w:tr>
      <w:tr w:rsidR="003B2263" w14:paraId="3A7E96EF" w14:textId="77777777" w:rsidTr="00587810">
        <w:trPr>
          <w:trHeight w:val="1160"/>
        </w:trPr>
        <w:tc>
          <w:tcPr>
            <w:tcW w:w="1278" w:type="dxa"/>
            <w:vMerge/>
          </w:tcPr>
          <w:p w14:paraId="45A4C8D9" w14:textId="77777777" w:rsidR="003B2263" w:rsidRDefault="003B2263" w:rsidP="006B1432">
            <w:pPr>
              <w:jc w:val="center"/>
            </w:pPr>
          </w:p>
        </w:tc>
        <w:tc>
          <w:tcPr>
            <w:tcW w:w="2250" w:type="dxa"/>
            <w:vMerge/>
          </w:tcPr>
          <w:p w14:paraId="5DBA162E" w14:textId="77777777" w:rsidR="003B2263" w:rsidRPr="00FB21B5" w:rsidRDefault="003B2263" w:rsidP="006B1432">
            <w:pPr>
              <w:jc w:val="center"/>
            </w:pPr>
          </w:p>
        </w:tc>
        <w:tc>
          <w:tcPr>
            <w:tcW w:w="2790" w:type="dxa"/>
          </w:tcPr>
          <w:p w14:paraId="3F81E1F3" w14:textId="77777777" w:rsidR="003B2263" w:rsidRDefault="003B2263" w:rsidP="006B1432">
            <w:pPr>
              <w:jc w:val="center"/>
            </w:pPr>
            <w:r w:rsidRPr="003A0734">
              <w:t>2,2,4-trimethyl-3-(3,8,12,16-tetramethyl-heptadeca-3,7,11,15-tetraenyl)-cyclohexanol</w:t>
            </w:r>
            <w:r w:rsidR="005E6EB0">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46F1CB63" w14:textId="64522C7F" w:rsidR="005715E6" w:rsidRDefault="005715E6" w:rsidP="006B1432">
            <w:pPr>
              <w:jc w:val="center"/>
            </w:pPr>
          </w:p>
        </w:tc>
        <w:tc>
          <w:tcPr>
            <w:tcW w:w="2160" w:type="dxa"/>
          </w:tcPr>
          <w:p w14:paraId="4514654A" w14:textId="77777777" w:rsidR="003B2263" w:rsidRDefault="003B2263" w:rsidP="006B1432">
            <w:pPr>
              <w:jc w:val="center"/>
            </w:pPr>
            <w:r>
              <w:rPr>
                <w:rFonts w:ascii="Segoe UI" w:hAnsi="Segoe UI" w:cs="Segoe UI"/>
                <w:color w:val="212121"/>
                <w:shd w:val="clear" w:color="auto" w:fill="FFFFFF"/>
              </w:rPr>
              <w:t>5366008</w:t>
            </w:r>
          </w:p>
        </w:tc>
      </w:tr>
      <w:tr w:rsidR="003B2263" w14:paraId="2E93E6C0" w14:textId="77777777" w:rsidTr="00587810">
        <w:trPr>
          <w:trHeight w:val="133"/>
        </w:trPr>
        <w:tc>
          <w:tcPr>
            <w:tcW w:w="1278" w:type="dxa"/>
            <w:vMerge/>
          </w:tcPr>
          <w:p w14:paraId="25711A81" w14:textId="77777777" w:rsidR="003B2263" w:rsidRDefault="003B2263" w:rsidP="006B1432">
            <w:pPr>
              <w:jc w:val="center"/>
            </w:pPr>
          </w:p>
        </w:tc>
        <w:tc>
          <w:tcPr>
            <w:tcW w:w="2250" w:type="dxa"/>
            <w:vMerge/>
          </w:tcPr>
          <w:p w14:paraId="7F128BDE" w14:textId="77777777" w:rsidR="003B2263" w:rsidRPr="00FB21B5" w:rsidRDefault="003B2263" w:rsidP="006B1432">
            <w:pPr>
              <w:jc w:val="center"/>
            </w:pPr>
          </w:p>
        </w:tc>
        <w:tc>
          <w:tcPr>
            <w:tcW w:w="2790" w:type="dxa"/>
          </w:tcPr>
          <w:p w14:paraId="55E59A02" w14:textId="77777777" w:rsidR="003B2263" w:rsidRDefault="00F770CD" w:rsidP="006B1432">
            <w:pPr>
              <w:jc w:val="center"/>
            </w:pPr>
            <w:r w:rsidRPr="0098514C">
              <w:t>oleic acid</w:t>
            </w:r>
            <w:r w:rsidR="005E6EB0">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058CCF05" w14:textId="488FF638" w:rsidR="005715E6" w:rsidRDefault="005715E6" w:rsidP="006B1432">
            <w:pPr>
              <w:jc w:val="center"/>
            </w:pPr>
          </w:p>
        </w:tc>
        <w:tc>
          <w:tcPr>
            <w:tcW w:w="2160" w:type="dxa"/>
          </w:tcPr>
          <w:p w14:paraId="05EEA09A" w14:textId="77777777" w:rsidR="003B2263" w:rsidRDefault="00F770CD" w:rsidP="006B1432">
            <w:pPr>
              <w:jc w:val="center"/>
            </w:pPr>
            <w:r>
              <w:rPr>
                <w:rFonts w:ascii="Segoe UI" w:hAnsi="Segoe UI" w:cs="Segoe UI"/>
                <w:color w:val="212121"/>
                <w:shd w:val="clear" w:color="auto" w:fill="FFFFFF"/>
              </w:rPr>
              <w:t>445639</w:t>
            </w:r>
          </w:p>
        </w:tc>
      </w:tr>
      <w:tr w:rsidR="003B2263" w14:paraId="460F09C7" w14:textId="77777777" w:rsidTr="00587810">
        <w:trPr>
          <w:trHeight w:val="133"/>
        </w:trPr>
        <w:tc>
          <w:tcPr>
            <w:tcW w:w="1278" w:type="dxa"/>
            <w:vMerge/>
          </w:tcPr>
          <w:p w14:paraId="7B080D11" w14:textId="77777777" w:rsidR="003B2263" w:rsidRDefault="003B2263" w:rsidP="006B1432">
            <w:pPr>
              <w:jc w:val="center"/>
            </w:pPr>
          </w:p>
        </w:tc>
        <w:tc>
          <w:tcPr>
            <w:tcW w:w="2250" w:type="dxa"/>
            <w:vMerge/>
          </w:tcPr>
          <w:p w14:paraId="7EEA43A7" w14:textId="77777777" w:rsidR="003B2263" w:rsidRPr="00FB21B5" w:rsidRDefault="003B2263" w:rsidP="006B1432">
            <w:pPr>
              <w:jc w:val="center"/>
            </w:pPr>
          </w:p>
        </w:tc>
        <w:tc>
          <w:tcPr>
            <w:tcW w:w="2790" w:type="dxa"/>
          </w:tcPr>
          <w:p w14:paraId="453C7419" w14:textId="77777777" w:rsidR="003B2263" w:rsidRDefault="00F770CD" w:rsidP="006B1432">
            <w:pPr>
              <w:jc w:val="center"/>
            </w:pPr>
            <w:r w:rsidRPr="003A0734">
              <w:t>pyrazolo[1,5-a]pyridine, 3,3a,4,7-tetrahydro-3,3-dimethyl-, (3aS)</w:t>
            </w:r>
            <w:r w:rsidR="005E6EB0">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7C324EE2" w14:textId="64FC7C61" w:rsidR="005715E6" w:rsidRDefault="005715E6" w:rsidP="006B1432">
            <w:pPr>
              <w:jc w:val="center"/>
            </w:pPr>
          </w:p>
        </w:tc>
        <w:tc>
          <w:tcPr>
            <w:tcW w:w="2160" w:type="dxa"/>
          </w:tcPr>
          <w:p w14:paraId="31091FA0" w14:textId="77777777" w:rsidR="003B2263" w:rsidRDefault="00F770CD" w:rsidP="006B1432">
            <w:pPr>
              <w:jc w:val="center"/>
            </w:pPr>
            <w:r>
              <w:rPr>
                <w:rFonts w:ascii="Segoe UI" w:hAnsi="Segoe UI" w:cs="Segoe UI"/>
                <w:color w:val="212121"/>
                <w:shd w:val="clear" w:color="auto" w:fill="FFFFFF"/>
              </w:rPr>
              <w:t>591596</w:t>
            </w:r>
          </w:p>
        </w:tc>
      </w:tr>
      <w:tr w:rsidR="003B2263" w14:paraId="5AC59C23" w14:textId="77777777" w:rsidTr="00587810">
        <w:trPr>
          <w:trHeight w:val="133"/>
        </w:trPr>
        <w:tc>
          <w:tcPr>
            <w:tcW w:w="1278" w:type="dxa"/>
            <w:vMerge/>
          </w:tcPr>
          <w:p w14:paraId="49F6EA2A" w14:textId="77777777" w:rsidR="003B2263" w:rsidRDefault="003B2263" w:rsidP="006B1432">
            <w:pPr>
              <w:jc w:val="center"/>
            </w:pPr>
          </w:p>
        </w:tc>
        <w:tc>
          <w:tcPr>
            <w:tcW w:w="2250" w:type="dxa"/>
            <w:vMerge/>
          </w:tcPr>
          <w:p w14:paraId="2082230E" w14:textId="77777777" w:rsidR="003B2263" w:rsidRPr="00FB21B5" w:rsidRDefault="003B2263" w:rsidP="006B1432">
            <w:pPr>
              <w:jc w:val="center"/>
            </w:pPr>
          </w:p>
        </w:tc>
        <w:tc>
          <w:tcPr>
            <w:tcW w:w="2790" w:type="dxa"/>
          </w:tcPr>
          <w:p w14:paraId="70A33E40" w14:textId="77777777" w:rsidR="003B2263" w:rsidRDefault="000638E3" w:rsidP="006B1432">
            <w:pPr>
              <w:jc w:val="center"/>
            </w:pPr>
            <w:r w:rsidRPr="0098514C">
              <w:t>8,11-Octadecadienoic acid, methyl ester</w:t>
            </w:r>
            <w:r w:rsidR="005E6EB0">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3B8782BD" w14:textId="3B3EBB46" w:rsidR="005715E6" w:rsidRDefault="005715E6" w:rsidP="006B1432">
            <w:pPr>
              <w:jc w:val="center"/>
            </w:pPr>
          </w:p>
        </w:tc>
        <w:tc>
          <w:tcPr>
            <w:tcW w:w="2160" w:type="dxa"/>
          </w:tcPr>
          <w:p w14:paraId="58AF5E68" w14:textId="77777777" w:rsidR="003B2263" w:rsidRDefault="000638E3" w:rsidP="006B1432">
            <w:pPr>
              <w:jc w:val="center"/>
            </w:pPr>
            <w:r>
              <w:rPr>
                <w:rFonts w:ascii="Segoe UI" w:hAnsi="Segoe UI" w:cs="Segoe UI"/>
                <w:color w:val="212121"/>
                <w:shd w:val="clear" w:color="auto" w:fill="FFFFFF"/>
              </w:rPr>
              <w:t>5319737</w:t>
            </w:r>
          </w:p>
        </w:tc>
      </w:tr>
      <w:tr w:rsidR="003B2263" w14:paraId="2BFAFA11" w14:textId="77777777" w:rsidTr="00587810">
        <w:trPr>
          <w:trHeight w:val="133"/>
        </w:trPr>
        <w:tc>
          <w:tcPr>
            <w:tcW w:w="1278" w:type="dxa"/>
            <w:vMerge/>
          </w:tcPr>
          <w:p w14:paraId="6A03DB2E" w14:textId="77777777" w:rsidR="003B2263" w:rsidRDefault="003B2263" w:rsidP="006B1432">
            <w:pPr>
              <w:jc w:val="center"/>
            </w:pPr>
          </w:p>
        </w:tc>
        <w:tc>
          <w:tcPr>
            <w:tcW w:w="2250" w:type="dxa"/>
            <w:vMerge/>
          </w:tcPr>
          <w:p w14:paraId="30FC6634" w14:textId="77777777" w:rsidR="003B2263" w:rsidRPr="00FB21B5" w:rsidRDefault="003B2263" w:rsidP="006B1432">
            <w:pPr>
              <w:jc w:val="center"/>
            </w:pPr>
          </w:p>
        </w:tc>
        <w:tc>
          <w:tcPr>
            <w:tcW w:w="2790" w:type="dxa"/>
          </w:tcPr>
          <w:p w14:paraId="44374F9B" w14:textId="77777777" w:rsidR="003B2263" w:rsidRDefault="00C761B6" w:rsidP="006B1432">
            <w:pPr>
              <w:jc w:val="center"/>
            </w:pPr>
            <w:r w:rsidRPr="0098514C">
              <w:t>palmitic acid</w:t>
            </w:r>
            <w:r w:rsidR="005E6EB0">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5DE9A158" w14:textId="1498C7D7" w:rsidR="005715E6" w:rsidRDefault="005715E6" w:rsidP="006B1432">
            <w:pPr>
              <w:jc w:val="center"/>
            </w:pPr>
          </w:p>
        </w:tc>
        <w:tc>
          <w:tcPr>
            <w:tcW w:w="2160" w:type="dxa"/>
          </w:tcPr>
          <w:p w14:paraId="66DF9F9B" w14:textId="77777777" w:rsidR="003B2263" w:rsidRDefault="00C761B6" w:rsidP="006B1432">
            <w:pPr>
              <w:jc w:val="center"/>
            </w:pPr>
            <w:r>
              <w:rPr>
                <w:rFonts w:ascii="Segoe UI" w:hAnsi="Segoe UI" w:cs="Segoe UI"/>
                <w:color w:val="212121"/>
                <w:shd w:val="clear" w:color="auto" w:fill="FFFFFF"/>
              </w:rPr>
              <w:t>985</w:t>
            </w:r>
          </w:p>
        </w:tc>
      </w:tr>
      <w:tr w:rsidR="003B2263" w14:paraId="768ED595" w14:textId="77777777" w:rsidTr="00587810">
        <w:trPr>
          <w:trHeight w:val="133"/>
        </w:trPr>
        <w:tc>
          <w:tcPr>
            <w:tcW w:w="1278" w:type="dxa"/>
            <w:vMerge/>
          </w:tcPr>
          <w:p w14:paraId="56582236" w14:textId="77777777" w:rsidR="003B2263" w:rsidRDefault="003B2263" w:rsidP="006B1432">
            <w:pPr>
              <w:jc w:val="center"/>
            </w:pPr>
          </w:p>
        </w:tc>
        <w:tc>
          <w:tcPr>
            <w:tcW w:w="2250" w:type="dxa"/>
            <w:vMerge/>
          </w:tcPr>
          <w:p w14:paraId="0E2548C3" w14:textId="77777777" w:rsidR="003B2263" w:rsidRPr="00FB21B5" w:rsidRDefault="003B2263" w:rsidP="006B1432">
            <w:pPr>
              <w:jc w:val="center"/>
            </w:pPr>
          </w:p>
        </w:tc>
        <w:tc>
          <w:tcPr>
            <w:tcW w:w="2790" w:type="dxa"/>
          </w:tcPr>
          <w:p w14:paraId="2A839058" w14:textId="77777777" w:rsidR="003B2263" w:rsidRDefault="00C761B6" w:rsidP="006B1432">
            <w:pPr>
              <w:jc w:val="center"/>
            </w:pPr>
            <w:r w:rsidRPr="003A0734">
              <w:t>bicyclo[3.3.1]nonan-9-one, 2,4-dimethyl-3-nitro- (exo)-</w:t>
            </w:r>
            <w:r w:rsidR="005E6EB0">
              <w:fldChar w:fldCharType="begin" w:fldLock="1"/>
            </w:r>
            <w:r w:rsidR="005E6EB0">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47651DD5" w14:textId="18F5D89C" w:rsidR="005715E6" w:rsidRDefault="005715E6" w:rsidP="006B1432">
            <w:pPr>
              <w:jc w:val="center"/>
            </w:pPr>
          </w:p>
        </w:tc>
        <w:tc>
          <w:tcPr>
            <w:tcW w:w="2160" w:type="dxa"/>
          </w:tcPr>
          <w:p w14:paraId="0D3648AD" w14:textId="77777777" w:rsidR="003B2263" w:rsidRDefault="00C761B6" w:rsidP="006B1432">
            <w:pPr>
              <w:jc w:val="center"/>
            </w:pPr>
            <w:r>
              <w:rPr>
                <w:rFonts w:ascii="Segoe UI" w:hAnsi="Segoe UI" w:cs="Segoe UI"/>
                <w:color w:val="212121"/>
                <w:shd w:val="clear" w:color="auto" w:fill="FFFFFF"/>
              </w:rPr>
              <w:t>557173</w:t>
            </w:r>
          </w:p>
        </w:tc>
      </w:tr>
      <w:tr w:rsidR="003B2263" w14:paraId="4812F090" w14:textId="77777777" w:rsidTr="00587810">
        <w:trPr>
          <w:trHeight w:val="133"/>
        </w:trPr>
        <w:tc>
          <w:tcPr>
            <w:tcW w:w="1278" w:type="dxa"/>
            <w:vMerge/>
          </w:tcPr>
          <w:p w14:paraId="60A4B2EF" w14:textId="77777777" w:rsidR="003B2263" w:rsidRDefault="003B2263" w:rsidP="006B1432">
            <w:pPr>
              <w:jc w:val="center"/>
            </w:pPr>
          </w:p>
        </w:tc>
        <w:tc>
          <w:tcPr>
            <w:tcW w:w="2250" w:type="dxa"/>
            <w:vMerge/>
          </w:tcPr>
          <w:p w14:paraId="297153C4" w14:textId="77777777" w:rsidR="003B2263" w:rsidRPr="00FB21B5" w:rsidRDefault="003B2263" w:rsidP="006B1432">
            <w:pPr>
              <w:jc w:val="center"/>
            </w:pPr>
          </w:p>
        </w:tc>
        <w:tc>
          <w:tcPr>
            <w:tcW w:w="2790" w:type="dxa"/>
          </w:tcPr>
          <w:p w14:paraId="38D5807A" w14:textId="77777777" w:rsidR="003B2263" w:rsidRDefault="00C761B6" w:rsidP="006B1432">
            <w:pPr>
              <w:jc w:val="center"/>
            </w:pPr>
            <w:r w:rsidRPr="003A0734">
              <w:t>2,4-dimethyl-8-oxabicyclo[3.2.1]oct-6-en-3-one</w:t>
            </w:r>
            <w:r w:rsidR="005E6EB0">
              <w:fldChar w:fldCharType="begin" w:fldLock="1"/>
            </w:r>
            <w:r w:rsidR="003C29AD">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5E6EB0">
              <w:fldChar w:fldCharType="separate"/>
            </w:r>
            <w:r w:rsidR="005E6EB0" w:rsidRPr="005E6EB0">
              <w:rPr>
                <w:noProof/>
                <w:vertAlign w:val="superscript"/>
              </w:rPr>
              <w:t>26</w:t>
            </w:r>
            <w:r w:rsidR="005E6EB0">
              <w:fldChar w:fldCharType="end"/>
            </w:r>
          </w:p>
          <w:p w14:paraId="7BA750FA" w14:textId="12433F06" w:rsidR="003F5E0B" w:rsidRDefault="003F5E0B" w:rsidP="006B1432">
            <w:pPr>
              <w:jc w:val="center"/>
            </w:pPr>
          </w:p>
        </w:tc>
        <w:tc>
          <w:tcPr>
            <w:tcW w:w="2160" w:type="dxa"/>
          </w:tcPr>
          <w:p w14:paraId="5CDA91A9" w14:textId="77777777" w:rsidR="003B2263" w:rsidRDefault="00C87861" w:rsidP="006B1432">
            <w:pPr>
              <w:jc w:val="center"/>
            </w:pPr>
            <w:r>
              <w:rPr>
                <w:rFonts w:ascii="Segoe UI" w:hAnsi="Segoe UI" w:cs="Segoe UI"/>
                <w:color w:val="212121"/>
                <w:shd w:val="clear" w:color="auto" w:fill="FFFFFF"/>
              </w:rPr>
              <w:t>557211</w:t>
            </w:r>
          </w:p>
        </w:tc>
      </w:tr>
      <w:tr w:rsidR="003B2263" w14:paraId="46E5F0BF" w14:textId="77777777" w:rsidTr="00587810">
        <w:trPr>
          <w:trHeight w:val="133"/>
        </w:trPr>
        <w:tc>
          <w:tcPr>
            <w:tcW w:w="1278" w:type="dxa"/>
            <w:vMerge/>
          </w:tcPr>
          <w:p w14:paraId="19A39AEF" w14:textId="77777777" w:rsidR="003B2263" w:rsidRDefault="003B2263" w:rsidP="006B1432">
            <w:pPr>
              <w:jc w:val="center"/>
            </w:pPr>
          </w:p>
        </w:tc>
        <w:tc>
          <w:tcPr>
            <w:tcW w:w="2250" w:type="dxa"/>
            <w:vMerge/>
          </w:tcPr>
          <w:p w14:paraId="347B7567" w14:textId="77777777" w:rsidR="003B2263" w:rsidRPr="00FB21B5" w:rsidRDefault="003B2263" w:rsidP="006B1432">
            <w:pPr>
              <w:jc w:val="center"/>
            </w:pPr>
          </w:p>
        </w:tc>
        <w:tc>
          <w:tcPr>
            <w:tcW w:w="2790" w:type="dxa"/>
          </w:tcPr>
          <w:p w14:paraId="53DA8D34" w14:textId="77777777" w:rsidR="003B2263" w:rsidRDefault="00C87861" w:rsidP="006B1432">
            <w:pPr>
              <w:jc w:val="center"/>
            </w:pPr>
            <w:r w:rsidRPr="0098514C">
              <w:t>(1,2,3-trimethyl-cyclopent-2-enyl)-methanol</w:t>
            </w:r>
            <w:r w:rsidR="003C29AD">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3C29AD">
              <w:fldChar w:fldCharType="separate"/>
            </w:r>
            <w:r w:rsidR="003C29AD" w:rsidRPr="003C29AD">
              <w:rPr>
                <w:noProof/>
                <w:vertAlign w:val="superscript"/>
              </w:rPr>
              <w:t>26</w:t>
            </w:r>
            <w:r w:rsidR="003C29AD">
              <w:fldChar w:fldCharType="end"/>
            </w:r>
          </w:p>
          <w:p w14:paraId="7F53BB31" w14:textId="71AEA41B" w:rsidR="003F5E0B" w:rsidRDefault="003F5E0B" w:rsidP="006B1432">
            <w:pPr>
              <w:jc w:val="center"/>
            </w:pPr>
          </w:p>
        </w:tc>
        <w:tc>
          <w:tcPr>
            <w:tcW w:w="2160" w:type="dxa"/>
          </w:tcPr>
          <w:p w14:paraId="4A4151A5" w14:textId="77777777" w:rsidR="003B2263" w:rsidRDefault="00C87861" w:rsidP="006B1432">
            <w:pPr>
              <w:jc w:val="center"/>
            </w:pPr>
            <w:r>
              <w:rPr>
                <w:rFonts w:ascii="Segoe UI" w:hAnsi="Segoe UI" w:cs="Segoe UI"/>
                <w:color w:val="212121"/>
                <w:shd w:val="clear" w:color="auto" w:fill="FFFFFF"/>
              </w:rPr>
              <w:t>572946</w:t>
            </w:r>
          </w:p>
        </w:tc>
      </w:tr>
      <w:tr w:rsidR="003B2263" w14:paraId="21980A13" w14:textId="77777777" w:rsidTr="00140BDA">
        <w:trPr>
          <w:trHeight w:val="728"/>
        </w:trPr>
        <w:tc>
          <w:tcPr>
            <w:tcW w:w="1278" w:type="dxa"/>
            <w:vMerge/>
          </w:tcPr>
          <w:p w14:paraId="7E51A600" w14:textId="77777777" w:rsidR="003B2263" w:rsidRDefault="003B2263" w:rsidP="006B1432">
            <w:pPr>
              <w:jc w:val="center"/>
            </w:pPr>
          </w:p>
        </w:tc>
        <w:tc>
          <w:tcPr>
            <w:tcW w:w="2250" w:type="dxa"/>
            <w:vMerge/>
          </w:tcPr>
          <w:p w14:paraId="1D5A4D4E" w14:textId="77777777" w:rsidR="003B2263" w:rsidRPr="00FB21B5" w:rsidRDefault="003B2263" w:rsidP="006B1432">
            <w:pPr>
              <w:jc w:val="center"/>
            </w:pPr>
          </w:p>
        </w:tc>
        <w:tc>
          <w:tcPr>
            <w:tcW w:w="2790" w:type="dxa"/>
          </w:tcPr>
          <w:p w14:paraId="66D193AC" w14:textId="77777777" w:rsidR="003B2263" w:rsidRDefault="0092375B" w:rsidP="006B1432">
            <w:pPr>
              <w:jc w:val="center"/>
            </w:pPr>
            <w:r w:rsidRPr="0098514C">
              <w:t>2,3,5-trimethylfuran</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2C547431" w14:textId="0267E53A" w:rsidR="003F5E0B" w:rsidRDefault="003F5E0B" w:rsidP="006B1432">
            <w:pPr>
              <w:jc w:val="center"/>
            </w:pPr>
          </w:p>
        </w:tc>
        <w:tc>
          <w:tcPr>
            <w:tcW w:w="2160" w:type="dxa"/>
          </w:tcPr>
          <w:p w14:paraId="3EFA40E3" w14:textId="77777777" w:rsidR="003B2263" w:rsidRDefault="0092375B" w:rsidP="006B1432">
            <w:pPr>
              <w:jc w:val="center"/>
            </w:pPr>
            <w:r>
              <w:rPr>
                <w:rFonts w:ascii="Segoe UI" w:hAnsi="Segoe UI" w:cs="Segoe UI"/>
                <w:color w:val="212121"/>
                <w:shd w:val="clear" w:color="auto" w:fill="FFFFFF"/>
              </w:rPr>
              <w:t>517859</w:t>
            </w:r>
          </w:p>
        </w:tc>
      </w:tr>
      <w:tr w:rsidR="003B2263" w14:paraId="389ABA8D" w14:textId="77777777" w:rsidTr="00587810">
        <w:trPr>
          <w:trHeight w:val="133"/>
        </w:trPr>
        <w:tc>
          <w:tcPr>
            <w:tcW w:w="1278" w:type="dxa"/>
            <w:vMerge/>
          </w:tcPr>
          <w:p w14:paraId="60C74AED" w14:textId="77777777" w:rsidR="003B2263" w:rsidRDefault="003B2263" w:rsidP="006B1432">
            <w:pPr>
              <w:jc w:val="center"/>
            </w:pPr>
          </w:p>
        </w:tc>
        <w:tc>
          <w:tcPr>
            <w:tcW w:w="2250" w:type="dxa"/>
            <w:vMerge/>
          </w:tcPr>
          <w:p w14:paraId="58923FA3" w14:textId="77777777" w:rsidR="003B2263" w:rsidRPr="00FB21B5" w:rsidRDefault="003B2263" w:rsidP="006B1432">
            <w:pPr>
              <w:jc w:val="center"/>
            </w:pPr>
          </w:p>
        </w:tc>
        <w:tc>
          <w:tcPr>
            <w:tcW w:w="2790" w:type="dxa"/>
          </w:tcPr>
          <w:p w14:paraId="565F1388" w14:textId="77777777" w:rsidR="003B2263" w:rsidRDefault="0092375B" w:rsidP="006B1432">
            <w:pPr>
              <w:jc w:val="center"/>
            </w:pPr>
            <w:r w:rsidRPr="0098514C">
              <w:t>dicumyl peroxide</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7DA02C60" w14:textId="111B10C5" w:rsidR="003F5E0B" w:rsidRDefault="003F5E0B" w:rsidP="006B1432">
            <w:pPr>
              <w:jc w:val="center"/>
            </w:pPr>
          </w:p>
        </w:tc>
        <w:tc>
          <w:tcPr>
            <w:tcW w:w="2160" w:type="dxa"/>
          </w:tcPr>
          <w:p w14:paraId="04D348C1" w14:textId="77777777" w:rsidR="003B2263" w:rsidRDefault="0092375B" w:rsidP="006B1432">
            <w:pPr>
              <w:jc w:val="center"/>
            </w:pPr>
            <w:r>
              <w:rPr>
                <w:rFonts w:ascii="Segoe UI" w:hAnsi="Segoe UI" w:cs="Segoe UI"/>
                <w:color w:val="212121"/>
                <w:shd w:val="clear" w:color="auto" w:fill="FFFFFF"/>
              </w:rPr>
              <w:t>6641</w:t>
            </w:r>
          </w:p>
        </w:tc>
      </w:tr>
      <w:tr w:rsidR="003B2263" w14:paraId="395FE5D2" w14:textId="77777777" w:rsidTr="00587810">
        <w:trPr>
          <w:trHeight w:val="133"/>
        </w:trPr>
        <w:tc>
          <w:tcPr>
            <w:tcW w:w="1278" w:type="dxa"/>
            <w:vMerge/>
          </w:tcPr>
          <w:p w14:paraId="22F39408" w14:textId="77777777" w:rsidR="003B2263" w:rsidRDefault="003B2263" w:rsidP="006B1432">
            <w:pPr>
              <w:jc w:val="center"/>
            </w:pPr>
          </w:p>
        </w:tc>
        <w:tc>
          <w:tcPr>
            <w:tcW w:w="2250" w:type="dxa"/>
            <w:vMerge/>
          </w:tcPr>
          <w:p w14:paraId="7582C474" w14:textId="77777777" w:rsidR="003B2263" w:rsidRPr="00FB21B5" w:rsidRDefault="003B2263" w:rsidP="006B1432">
            <w:pPr>
              <w:jc w:val="center"/>
            </w:pPr>
          </w:p>
        </w:tc>
        <w:tc>
          <w:tcPr>
            <w:tcW w:w="2790" w:type="dxa"/>
          </w:tcPr>
          <w:p w14:paraId="14D6AE35" w14:textId="77777777" w:rsidR="003B2263" w:rsidRDefault="00BB581E" w:rsidP="006B1432">
            <w:pPr>
              <w:jc w:val="center"/>
            </w:pPr>
            <w:r w:rsidRPr="0098514C">
              <w:t>20-oxopregn-16-en-12-yl acetate</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34B79645" w14:textId="187D2A91" w:rsidR="003F5E0B" w:rsidRDefault="003F5E0B" w:rsidP="006B1432">
            <w:pPr>
              <w:jc w:val="center"/>
            </w:pPr>
          </w:p>
        </w:tc>
        <w:tc>
          <w:tcPr>
            <w:tcW w:w="2160" w:type="dxa"/>
          </w:tcPr>
          <w:p w14:paraId="020C9FED" w14:textId="77777777" w:rsidR="003B2263" w:rsidRDefault="00BB581E" w:rsidP="006B1432">
            <w:pPr>
              <w:jc w:val="center"/>
            </w:pPr>
            <w:r>
              <w:rPr>
                <w:rFonts w:ascii="Segoe UI" w:hAnsi="Segoe UI" w:cs="Segoe UI"/>
                <w:color w:val="212121"/>
                <w:shd w:val="clear" w:color="auto" w:fill="FFFFFF"/>
              </w:rPr>
              <w:t>22295917</w:t>
            </w:r>
          </w:p>
        </w:tc>
      </w:tr>
      <w:tr w:rsidR="003B2263" w14:paraId="3802AC43" w14:textId="77777777" w:rsidTr="00587810">
        <w:trPr>
          <w:trHeight w:val="133"/>
        </w:trPr>
        <w:tc>
          <w:tcPr>
            <w:tcW w:w="1278" w:type="dxa"/>
            <w:vMerge/>
          </w:tcPr>
          <w:p w14:paraId="2F006EE7" w14:textId="77777777" w:rsidR="003B2263" w:rsidRDefault="003B2263" w:rsidP="006B1432">
            <w:pPr>
              <w:jc w:val="center"/>
            </w:pPr>
          </w:p>
        </w:tc>
        <w:tc>
          <w:tcPr>
            <w:tcW w:w="2250" w:type="dxa"/>
            <w:vMerge/>
          </w:tcPr>
          <w:p w14:paraId="3EAB5495" w14:textId="77777777" w:rsidR="003B2263" w:rsidRPr="00FB21B5" w:rsidRDefault="003B2263" w:rsidP="006B1432">
            <w:pPr>
              <w:jc w:val="center"/>
            </w:pPr>
          </w:p>
        </w:tc>
        <w:tc>
          <w:tcPr>
            <w:tcW w:w="2790" w:type="dxa"/>
          </w:tcPr>
          <w:p w14:paraId="2F63E557" w14:textId="77777777" w:rsidR="003B2263" w:rsidRDefault="00BB581E" w:rsidP="006B1432">
            <w:pPr>
              <w:jc w:val="center"/>
            </w:pPr>
            <w:r>
              <w:t>hop-17(21)-en-3beta</w:t>
            </w:r>
            <w:r w:rsidRPr="0098514C">
              <w:t>-ol</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4DD8A89A" w14:textId="0AE5DD35" w:rsidR="003F5E0B" w:rsidRDefault="003F5E0B" w:rsidP="006B1432">
            <w:pPr>
              <w:jc w:val="center"/>
            </w:pPr>
          </w:p>
        </w:tc>
        <w:tc>
          <w:tcPr>
            <w:tcW w:w="2160" w:type="dxa"/>
          </w:tcPr>
          <w:p w14:paraId="0BC8F8EF" w14:textId="77777777" w:rsidR="003B2263" w:rsidRDefault="008911B1" w:rsidP="006B1432">
            <w:pPr>
              <w:jc w:val="center"/>
            </w:pPr>
            <w:r>
              <w:rPr>
                <w:rFonts w:ascii="Segoe UI" w:hAnsi="Segoe UI" w:cs="Segoe UI"/>
                <w:color w:val="212121"/>
                <w:shd w:val="clear" w:color="auto" w:fill="FFFFFF"/>
              </w:rPr>
              <w:t>91632878</w:t>
            </w:r>
          </w:p>
        </w:tc>
      </w:tr>
      <w:tr w:rsidR="003B2263" w14:paraId="28FADF5D" w14:textId="77777777" w:rsidTr="00587810">
        <w:trPr>
          <w:trHeight w:val="133"/>
        </w:trPr>
        <w:tc>
          <w:tcPr>
            <w:tcW w:w="1278" w:type="dxa"/>
            <w:vMerge/>
          </w:tcPr>
          <w:p w14:paraId="59974C19" w14:textId="77777777" w:rsidR="003B2263" w:rsidRDefault="003B2263" w:rsidP="006B1432">
            <w:pPr>
              <w:jc w:val="center"/>
            </w:pPr>
          </w:p>
        </w:tc>
        <w:tc>
          <w:tcPr>
            <w:tcW w:w="2250" w:type="dxa"/>
            <w:vMerge/>
          </w:tcPr>
          <w:p w14:paraId="1C4F390B" w14:textId="77777777" w:rsidR="003B2263" w:rsidRPr="00FB21B5" w:rsidRDefault="003B2263" w:rsidP="006B1432">
            <w:pPr>
              <w:jc w:val="center"/>
            </w:pPr>
          </w:p>
        </w:tc>
        <w:tc>
          <w:tcPr>
            <w:tcW w:w="2790" w:type="dxa"/>
          </w:tcPr>
          <w:p w14:paraId="1883EFF2" w14:textId="77777777" w:rsidR="003B2263" w:rsidRDefault="008911B1" w:rsidP="006B1432">
            <w:pPr>
              <w:jc w:val="center"/>
            </w:pPr>
            <w:r>
              <w:t>beta</w:t>
            </w:r>
            <w:r w:rsidRPr="0098514C">
              <w:t>-sitosterol</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264C2C4C" w14:textId="2661FF18" w:rsidR="003F5E0B" w:rsidRDefault="003F5E0B" w:rsidP="006B1432">
            <w:pPr>
              <w:jc w:val="center"/>
            </w:pPr>
          </w:p>
        </w:tc>
        <w:tc>
          <w:tcPr>
            <w:tcW w:w="2160" w:type="dxa"/>
          </w:tcPr>
          <w:p w14:paraId="534C1628" w14:textId="77777777" w:rsidR="003B2263" w:rsidRDefault="008911B1" w:rsidP="006B1432">
            <w:pPr>
              <w:jc w:val="center"/>
            </w:pPr>
            <w:r>
              <w:rPr>
                <w:rFonts w:ascii="Segoe UI" w:hAnsi="Segoe UI" w:cs="Segoe UI"/>
                <w:color w:val="212121"/>
                <w:shd w:val="clear" w:color="auto" w:fill="FFFFFF"/>
              </w:rPr>
              <w:t>222284</w:t>
            </w:r>
          </w:p>
        </w:tc>
      </w:tr>
      <w:tr w:rsidR="003B2263" w14:paraId="46838BBA" w14:textId="77777777" w:rsidTr="00587810">
        <w:trPr>
          <w:trHeight w:val="133"/>
        </w:trPr>
        <w:tc>
          <w:tcPr>
            <w:tcW w:w="1278" w:type="dxa"/>
            <w:vMerge/>
          </w:tcPr>
          <w:p w14:paraId="3B57BCAA" w14:textId="77777777" w:rsidR="003B2263" w:rsidRDefault="003B2263" w:rsidP="006B1432">
            <w:pPr>
              <w:jc w:val="center"/>
            </w:pPr>
          </w:p>
        </w:tc>
        <w:tc>
          <w:tcPr>
            <w:tcW w:w="2250" w:type="dxa"/>
            <w:vMerge/>
          </w:tcPr>
          <w:p w14:paraId="2FEDA358" w14:textId="77777777" w:rsidR="003B2263" w:rsidRPr="00FB21B5" w:rsidRDefault="003B2263" w:rsidP="006B1432">
            <w:pPr>
              <w:jc w:val="center"/>
            </w:pPr>
          </w:p>
        </w:tc>
        <w:tc>
          <w:tcPr>
            <w:tcW w:w="2790" w:type="dxa"/>
          </w:tcPr>
          <w:p w14:paraId="3C11680A" w14:textId="77777777" w:rsidR="003B2263" w:rsidRDefault="008911B1" w:rsidP="006B1432">
            <w:pPr>
              <w:jc w:val="center"/>
            </w:pPr>
            <w:r w:rsidRPr="0098514C">
              <w:t>stigmasterol</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4AA03BCA" w14:textId="1898E18C" w:rsidR="003F5E0B" w:rsidRDefault="003F5E0B" w:rsidP="006B1432">
            <w:pPr>
              <w:jc w:val="center"/>
            </w:pPr>
          </w:p>
        </w:tc>
        <w:tc>
          <w:tcPr>
            <w:tcW w:w="2160" w:type="dxa"/>
          </w:tcPr>
          <w:p w14:paraId="00227F8A" w14:textId="77777777" w:rsidR="003B2263" w:rsidRDefault="008911B1" w:rsidP="006B1432">
            <w:pPr>
              <w:jc w:val="center"/>
            </w:pPr>
            <w:r>
              <w:rPr>
                <w:rFonts w:ascii="Segoe UI" w:hAnsi="Segoe UI" w:cs="Segoe UI"/>
                <w:color w:val="212121"/>
                <w:shd w:val="clear" w:color="auto" w:fill="FFFFFF"/>
              </w:rPr>
              <w:t>5280794</w:t>
            </w:r>
          </w:p>
        </w:tc>
      </w:tr>
      <w:tr w:rsidR="003B2263" w14:paraId="4FB74478" w14:textId="77777777" w:rsidTr="00587810">
        <w:trPr>
          <w:trHeight w:val="133"/>
        </w:trPr>
        <w:tc>
          <w:tcPr>
            <w:tcW w:w="1278" w:type="dxa"/>
            <w:vMerge/>
          </w:tcPr>
          <w:p w14:paraId="3F943A0F" w14:textId="77777777" w:rsidR="003B2263" w:rsidRDefault="003B2263" w:rsidP="006B1432">
            <w:pPr>
              <w:jc w:val="center"/>
            </w:pPr>
          </w:p>
        </w:tc>
        <w:tc>
          <w:tcPr>
            <w:tcW w:w="2250" w:type="dxa"/>
            <w:vMerge/>
          </w:tcPr>
          <w:p w14:paraId="3484315C" w14:textId="77777777" w:rsidR="003B2263" w:rsidRPr="00FB21B5" w:rsidRDefault="003B2263" w:rsidP="006B1432">
            <w:pPr>
              <w:jc w:val="center"/>
            </w:pPr>
          </w:p>
        </w:tc>
        <w:tc>
          <w:tcPr>
            <w:tcW w:w="2790" w:type="dxa"/>
          </w:tcPr>
          <w:p w14:paraId="2AD01E36" w14:textId="77777777" w:rsidR="003B2263" w:rsidRDefault="008911B1" w:rsidP="006B1432">
            <w:pPr>
              <w:jc w:val="center"/>
            </w:pPr>
            <w:r w:rsidRPr="0098514C">
              <w:t>gitoxigenin</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4E665D14" w14:textId="02D1199C" w:rsidR="003F5E0B" w:rsidRDefault="003F5E0B" w:rsidP="006B1432">
            <w:pPr>
              <w:jc w:val="center"/>
            </w:pPr>
          </w:p>
        </w:tc>
        <w:tc>
          <w:tcPr>
            <w:tcW w:w="2160" w:type="dxa"/>
          </w:tcPr>
          <w:p w14:paraId="480DAD1E" w14:textId="77777777" w:rsidR="003B2263" w:rsidRDefault="008911B1" w:rsidP="006B1432">
            <w:pPr>
              <w:jc w:val="center"/>
            </w:pPr>
            <w:r>
              <w:rPr>
                <w:rFonts w:ascii="Segoe UI" w:hAnsi="Segoe UI" w:cs="Segoe UI"/>
                <w:color w:val="212121"/>
                <w:shd w:val="clear" w:color="auto" w:fill="FFFFFF"/>
              </w:rPr>
              <w:t>348482</w:t>
            </w:r>
          </w:p>
        </w:tc>
      </w:tr>
      <w:tr w:rsidR="003B2263" w14:paraId="31CF2397" w14:textId="77777777" w:rsidTr="00587810">
        <w:trPr>
          <w:trHeight w:val="133"/>
        </w:trPr>
        <w:tc>
          <w:tcPr>
            <w:tcW w:w="1278" w:type="dxa"/>
            <w:vMerge/>
          </w:tcPr>
          <w:p w14:paraId="44CA9100" w14:textId="77777777" w:rsidR="003B2263" w:rsidRDefault="003B2263" w:rsidP="006B1432">
            <w:pPr>
              <w:jc w:val="center"/>
            </w:pPr>
          </w:p>
        </w:tc>
        <w:tc>
          <w:tcPr>
            <w:tcW w:w="2250" w:type="dxa"/>
            <w:vMerge/>
          </w:tcPr>
          <w:p w14:paraId="2A298BF0" w14:textId="77777777" w:rsidR="003B2263" w:rsidRPr="00FB21B5" w:rsidRDefault="003B2263" w:rsidP="006B1432">
            <w:pPr>
              <w:jc w:val="center"/>
            </w:pPr>
          </w:p>
        </w:tc>
        <w:tc>
          <w:tcPr>
            <w:tcW w:w="2790" w:type="dxa"/>
          </w:tcPr>
          <w:p w14:paraId="2ED79CAD" w14:textId="77777777" w:rsidR="003B2263" w:rsidRDefault="008911B1" w:rsidP="006B1432">
            <w:pPr>
              <w:jc w:val="center"/>
            </w:pPr>
            <w:r w:rsidRPr="0098514C">
              <w:t>linoleic acid</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16EA2EFC" w14:textId="0D23BB5D" w:rsidR="003F5E0B" w:rsidRDefault="003F5E0B" w:rsidP="006B1432">
            <w:pPr>
              <w:jc w:val="center"/>
            </w:pPr>
          </w:p>
        </w:tc>
        <w:tc>
          <w:tcPr>
            <w:tcW w:w="2160" w:type="dxa"/>
          </w:tcPr>
          <w:p w14:paraId="31194740" w14:textId="77777777" w:rsidR="003B2263" w:rsidRDefault="003971B3" w:rsidP="006B1432">
            <w:pPr>
              <w:jc w:val="center"/>
            </w:pPr>
            <w:r>
              <w:rPr>
                <w:rFonts w:ascii="Segoe UI" w:hAnsi="Segoe UI" w:cs="Segoe UI"/>
                <w:color w:val="212121"/>
                <w:shd w:val="clear" w:color="auto" w:fill="FFFFFF"/>
              </w:rPr>
              <w:t>5280450</w:t>
            </w:r>
          </w:p>
        </w:tc>
      </w:tr>
      <w:tr w:rsidR="003B2263" w14:paraId="3AE6D7AC" w14:textId="77777777" w:rsidTr="00587810">
        <w:trPr>
          <w:trHeight w:val="133"/>
        </w:trPr>
        <w:tc>
          <w:tcPr>
            <w:tcW w:w="1278" w:type="dxa"/>
            <w:vMerge/>
          </w:tcPr>
          <w:p w14:paraId="72951A50" w14:textId="77777777" w:rsidR="003B2263" w:rsidRDefault="003B2263" w:rsidP="006B1432">
            <w:pPr>
              <w:jc w:val="center"/>
            </w:pPr>
          </w:p>
        </w:tc>
        <w:tc>
          <w:tcPr>
            <w:tcW w:w="2250" w:type="dxa"/>
            <w:vMerge/>
          </w:tcPr>
          <w:p w14:paraId="5D1F73AF" w14:textId="77777777" w:rsidR="003B2263" w:rsidRPr="00FB21B5" w:rsidRDefault="003B2263" w:rsidP="006B1432">
            <w:pPr>
              <w:jc w:val="center"/>
            </w:pPr>
          </w:p>
        </w:tc>
        <w:tc>
          <w:tcPr>
            <w:tcW w:w="2790" w:type="dxa"/>
          </w:tcPr>
          <w:p w14:paraId="134A5949" w14:textId="77777777" w:rsidR="003B2263" w:rsidRDefault="003971B3" w:rsidP="006B1432">
            <w:pPr>
              <w:jc w:val="center"/>
            </w:pPr>
            <w:r w:rsidRPr="003A0734">
              <w:t>1,4-dimethyl-2-(2-methylpropyl)-benzene</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1AA5EDE6" w14:textId="20A2740A" w:rsidR="003F5E0B" w:rsidRDefault="003F5E0B" w:rsidP="006B1432">
            <w:pPr>
              <w:jc w:val="center"/>
            </w:pPr>
          </w:p>
        </w:tc>
        <w:tc>
          <w:tcPr>
            <w:tcW w:w="2160" w:type="dxa"/>
          </w:tcPr>
          <w:p w14:paraId="6AA4448D" w14:textId="77777777" w:rsidR="003B2263" w:rsidRDefault="003971B3" w:rsidP="006B1432">
            <w:pPr>
              <w:jc w:val="center"/>
            </w:pPr>
            <w:r>
              <w:rPr>
                <w:rFonts w:ascii="Segoe UI" w:hAnsi="Segoe UI" w:cs="Segoe UI"/>
                <w:color w:val="212121"/>
                <w:shd w:val="clear" w:color="auto" w:fill="FFFFFF"/>
              </w:rPr>
              <w:t>41508</w:t>
            </w:r>
          </w:p>
        </w:tc>
      </w:tr>
      <w:tr w:rsidR="003B2263" w14:paraId="22DD6E1C" w14:textId="77777777" w:rsidTr="00587810">
        <w:trPr>
          <w:trHeight w:val="133"/>
        </w:trPr>
        <w:tc>
          <w:tcPr>
            <w:tcW w:w="1278" w:type="dxa"/>
            <w:vMerge/>
          </w:tcPr>
          <w:p w14:paraId="44ECC464" w14:textId="77777777" w:rsidR="003B2263" w:rsidRDefault="003B2263" w:rsidP="006B1432">
            <w:pPr>
              <w:jc w:val="center"/>
            </w:pPr>
          </w:p>
        </w:tc>
        <w:tc>
          <w:tcPr>
            <w:tcW w:w="2250" w:type="dxa"/>
            <w:vMerge/>
          </w:tcPr>
          <w:p w14:paraId="4A37012D" w14:textId="77777777" w:rsidR="003B2263" w:rsidRPr="00FB21B5" w:rsidRDefault="003B2263" w:rsidP="006B1432">
            <w:pPr>
              <w:jc w:val="center"/>
            </w:pPr>
          </w:p>
        </w:tc>
        <w:tc>
          <w:tcPr>
            <w:tcW w:w="2790" w:type="dxa"/>
          </w:tcPr>
          <w:p w14:paraId="65609CAF" w14:textId="77777777" w:rsidR="003B2263" w:rsidRDefault="003971B3" w:rsidP="006B1432">
            <w:pPr>
              <w:jc w:val="center"/>
            </w:pPr>
            <w:r w:rsidRPr="003A0734">
              <w:t>cyclohexyl formate</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3B34F4D0" w14:textId="264FFB18" w:rsidR="003F5E0B" w:rsidRDefault="003F5E0B" w:rsidP="006B1432">
            <w:pPr>
              <w:jc w:val="center"/>
            </w:pPr>
          </w:p>
        </w:tc>
        <w:tc>
          <w:tcPr>
            <w:tcW w:w="2160" w:type="dxa"/>
          </w:tcPr>
          <w:p w14:paraId="79A0A4C1" w14:textId="77777777" w:rsidR="003B2263" w:rsidRDefault="003971B3" w:rsidP="006B1432">
            <w:pPr>
              <w:jc w:val="center"/>
            </w:pPr>
            <w:r>
              <w:rPr>
                <w:rFonts w:ascii="Segoe UI" w:hAnsi="Segoe UI" w:cs="Segoe UI"/>
                <w:color w:val="212121"/>
                <w:shd w:val="clear" w:color="auto" w:fill="FFFFFF"/>
              </w:rPr>
              <w:t>20358</w:t>
            </w:r>
          </w:p>
        </w:tc>
      </w:tr>
      <w:tr w:rsidR="003B2263" w14:paraId="5DA3B9BA" w14:textId="77777777" w:rsidTr="00587810">
        <w:trPr>
          <w:trHeight w:val="133"/>
        </w:trPr>
        <w:tc>
          <w:tcPr>
            <w:tcW w:w="1278" w:type="dxa"/>
            <w:vMerge/>
          </w:tcPr>
          <w:p w14:paraId="23D5F487" w14:textId="77777777" w:rsidR="003B2263" w:rsidRDefault="003B2263" w:rsidP="006B1432">
            <w:pPr>
              <w:jc w:val="center"/>
            </w:pPr>
          </w:p>
        </w:tc>
        <w:tc>
          <w:tcPr>
            <w:tcW w:w="2250" w:type="dxa"/>
            <w:vMerge/>
          </w:tcPr>
          <w:p w14:paraId="6212960A" w14:textId="77777777" w:rsidR="003B2263" w:rsidRPr="00FB21B5" w:rsidRDefault="003B2263" w:rsidP="006B1432">
            <w:pPr>
              <w:jc w:val="center"/>
            </w:pPr>
          </w:p>
        </w:tc>
        <w:tc>
          <w:tcPr>
            <w:tcW w:w="2790" w:type="dxa"/>
          </w:tcPr>
          <w:p w14:paraId="1ACA1643" w14:textId="77777777" w:rsidR="003B2263" w:rsidRDefault="003971B3" w:rsidP="006B1432">
            <w:pPr>
              <w:jc w:val="center"/>
            </w:pPr>
            <w:r w:rsidRPr="003A0734">
              <w:t>methyleugenol</w:t>
            </w:r>
            <w:r w:rsidR="00D10615">
              <w:fldChar w:fldCharType="begin" w:fldLock="1"/>
            </w:r>
            <w:r w:rsidR="00D10615">
              <w:instrText>ADDIN CSL_CITATION {"citationItems":[{"id":"ITEM-1","itemData":{"DOI":"10.2174/2210290601102010028","ISSN":"22102906","abstract":"Chemical constituents of various tissues of turmeric (Curcuma longa L.) have been extensively investigated. To date, at least 235 compounds, primarily phenolic compounds and terpenoids have been identified from the species, in-cluding 22 diarylheptanoids and diarylpentanoids, eight phenylpropene and other phenolic compounds, 68 monoterpenes, 109 sesquiterpenes, five diterpenes, three triterpenoids, four sterols, two alkaloids, and 14 other compounds. Curcumi-noids (diarylheptanoids) and essential oils are major bioactive ingredients showing various bioactivities in in vitro and in vivo bioassays. Curcuminoids in turmeric are primarily accumulated in rhizomes. The essential oils from leaves and flowers are usually dominated by monoterpenes while those from roots and rhizomes primarily contained sesquiterpenes. The contents of curcuminoids in turmeric rhizomes vary often with varieties, locations, sources, and cultivation condi-tions, while there are significant variations in composition of essential oils of turmeric rhizomes with varieties and geo-graphical locations. Further, both curcuminoids and essential oils vary in contents with different extraction methods and are unstable with extraction and storage processes. As a result, the quality of commercial turmeric products can be mark-edly varied. While curcumin (1), demethoxycurcumin (2), and bisdemethoxycurcumin (5) have been used as marker com-pounds for the quality control of rhizomes, powders, and extract (\" curcumin \") products, Ar-turmerone (99), -turmerone (100), and -turmerone (101) may be used to control the product quality of turmeric oil and oleoresin products. Authentication of turmeric products can be achieved by chromatographic and NMR techniques, DNA markers, with morphological and anatomic data as well as GAP and other information available.","author":[{"dropping-particle":"","family":"Li","given":"Shiyou","non-dropping-particle":"","parse-names":false,"suffix":""}],"container-title":"Pharmaceutical Crops","id":"ITEM-1","issue":"1","issued":{"date-parts":[["2011"]]},"page":"28-54","title":"Chemical Composition and Product Quality Control of Turmeric (Curcuma longa L.)","type":"article-journal","volume":"5"},"uris":["http://www.mendeley.com/documents/?uuid=73c0b731-4b3d-4e92-8b37-00f3eca69eab"]}],"mendeley":{"formattedCitation":"&lt;sup&gt;26&lt;/sup&gt;","plainTextFormattedCitation":"26","previouslyFormattedCitation":"&lt;sup&gt;26&lt;/sup&gt;"},"properties":{"noteIndex":0},"schema":"https://github.com/citation-style-language/schema/raw/master/csl-citation.json"}</w:instrText>
            </w:r>
            <w:r w:rsidR="00D10615">
              <w:fldChar w:fldCharType="separate"/>
            </w:r>
            <w:r w:rsidR="00D10615" w:rsidRPr="00D10615">
              <w:rPr>
                <w:noProof/>
                <w:vertAlign w:val="superscript"/>
              </w:rPr>
              <w:t>26</w:t>
            </w:r>
            <w:r w:rsidR="00D10615">
              <w:fldChar w:fldCharType="end"/>
            </w:r>
          </w:p>
          <w:p w14:paraId="7E12E3E8" w14:textId="4667E507" w:rsidR="003F5E0B" w:rsidRDefault="003F5E0B" w:rsidP="006B1432">
            <w:pPr>
              <w:jc w:val="center"/>
            </w:pPr>
          </w:p>
        </w:tc>
        <w:tc>
          <w:tcPr>
            <w:tcW w:w="2160" w:type="dxa"/>
          </w:tcPr>
          <w:p w14:paraId="35BE3929" w14:textId="77777777" w:rsidR="003B2263" w:rsidRDefault="003971B3" w:rsidP="006B1432">
            <w:pPr>
              <w:jc w:val="center"/>
            </w:pPr>
            <w:r>
              <w:rPr>
                <w:rFonts w:ascii="Segoe UI" w:hAnsi="Segoe UI" w:cs="Segoe UI"/>
                <w:color w:val="212121"/>
                <w:shd w:val="clear" w:color="auto" w:fill="FFFFFF"/>
              </w:rPr>
              <w:t>7127</w:t>
            </w:r>
          </w:p>
        </w:tc>
      </w:tr>
      <w:tr w:rsidR="00570EEA" w14:paraId="39ED9C54" w14:textId="77777777" w:rsidTr="00587810">
        <w:trPr>
          <w:trHeight w:val="101"/>
        </w:trPr>
        <w:tc>
          <w:tcPr>
            <w:tcW w:w="1278" w:type="dxa"/>
            <w:vMerge w:val="restart"/>
          </w:tcPr>
          <w:p w14:paraId="6D18FA9F" w14:textId="77777777" w:rsidR="00570EEA" w:rsidRDefault="00570EEA" w:rsidP="006B1432">
            <w:pPr>
              <w:jc w:val="center"/>
            </w:pPr>
            <w:r>
              <w:t>15.</w:t>
            </w:r>
          </w:p>
        </w:tc>
        <w:tc>
          <w:tcPr>
            <w:tcW w:w="2250" w:type="dxa"/>
            <w:vMerge w:val="restart"/>
          </w:tcPr>
          <w:p w14:paraId="72538EBC" w14:textId="5EC626FE" w:rsidR="00570EEA" w:rsidRDefault="00570EEA" w:rsidP="006B1432">
            <w:pPr>
              <w:jc w:val="center"/>
            </w:pPr>
            <w:r w:rsidRPr="002716EF">
              <w:rPr>
                <w:i/>
              </w:rPr>
              <w:t xml:space="preserve">Cuscuta chinensis </w:t>
            </w:r>
            <w:r w:rsidRPr="00513F65">
              <w:t>Lam</w:t>
            </w:r>
            <w:r>
              <w:t>.</w:t>
            </w:r>
          </w:p>
        </w:tc>
        <w:tc>
          <w:tcPr>
            <w:tcW w:w="2790" w:type="dxa"/>
          </w:tcPr>
          <w:p w14:paraId="77C20E75" w14:textId="77777777" w:rsidR="00570EEA" w:rsidRDefault="00570EEA" w:rsidP="006B1432">
            <w:pPr>
              <w:jc w:val="center"/>
            </w:pPr>
            <w:r>
              <w:t>Apigenin</w:t>
            </w:r>
            <w:r w:rsidR="00D10615">
              <w:fldChar w:fldCharType="begin" w:fldLock="1"/>
            </w:r>
            <w:r w:rsidR="00D10615">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D10615">
              <w:fldChar w:fldCharType="separate"/>
            </w:r>
            <w:r w:rsidR="00D10615" w:rsidRPr="00D10615">
              <w:rPr>
                <w:noProof/>
                <w:vertAlign w:val="superscript"/>
              </w:rPr>
              <w:t>27</w:t>
            </w:r>
            <w:r w:rsidR="00D10615">
              <w:fldChar w:fldCharType="end"/>
            </w:r>
          </w:p>
          <w:p w14:paraId="0A97AE92" w14:textId="55C4BE36" w:rsidR="003F5E0B" w:rsidRDefault="003F5E0B" w:rsidP="006B1432">
            <w:pPr>
              <w:jc w:val="center"/>
            </w:pPr>
          </w:p>
        </w:tc>
        <w:tc>
          <w:tcPr>
            <w:tcW w:w="2160" w:type="dxa"/>
          </w:tcPr>
          <w:p w14:paraId="7810DCA5" w14:textId="77777777" w:rsidR="00570EEA" w:rsidRDefault="00570EEA" w:rsidP="006B1432">
            <w:pPr>
              <w:jc w:val="center"/>
            </w:pPr>
            <w:r>
              <w:rPr>
                <w:rFonts w:ascii="Segoe UI" w:hAnsi="Segoe UI" w:cs="Segoe UI"/>
                <w:color w:val="212121"/>
                <w:shd w:val="clear" w:color="auto" w:fill="FFFFFF"/>
              </w:rPr>
              <w:t>5280443</w:t>
            </w:r>
          </w:p>
        </w:tc>
      </w:tr>
      <w:tr w:rsidR="00570EEA" w14:paraId="26C0884C" w14:textId="77777777" w:rsidTr="00587810">
        <w:trPr>
          <w:trHeight w:val="86"/>
        </w:trPr>
        <w:tc>
          <w:tcPr>
            <w:tcW w:w="1278" w:type="dxa"/>
            <w:vMerge/>
          </w:tcPr>
          <w:p w14:paraId="6B931C0D" w14:textId="77777777" w:rsidR="00570EEA" w:rsidRDefault="00570EEA" w:rsidP="006B1432">
            <w:pPr>
              <w:jc w:val="center"/>
            </w:pPr>
          </w:p>
        </w:tc>
        <w:tc>
          <w:tcPr>
            <w:tcW w:w="2250" w:type="dxa"/>
            <w:vMerge/>
          </w:tcPr>
          <w:p w14:paraId="05A82140" w14:textId="77777777" w:rsidR="00570EEA" w:rsidRDefault="00570EEA" w:rsidP="006B1432">
            <w:pPr>
              <w:jc w:val="center"/>
            </w:pPr>
          </w:p>
        </w:tc>
        <w:tc>
          <w:tcPr>
            <w:tcW w:w="2790" w:type="dxa"/>
          </w:tcPr>
          <w:p w14:paraId="388D353F" w14:textId="77777777" w:rsidR="00570EEA" w:rsidRDefault="00570EEA" w:rsidP="006B1432">
            <w:pPr>
              <w:jc w:val="center"/>
            </w:pPr>
            <w:r w:rsidRPr="003878B4">
              <w:t>Dicaffeoylquinic acid</w:t>
            </w:r>
            <w:r w:rsidR="00D10615">
              <w:fldChar w:fldCharType="begin" w:fldLock="1"/>
            </w:r>
            <w:r w:rsidR="00AC290F">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D10615">
              <w:fldChar w:fldCharType="separate"/>
            </w:r>
            <w:r w:rsidR="00D10615" w:rsidRPr="00D10615">
              <w:rPr>
                <w:noProof/>
                <w:vertAlign w:val="superscript"/>
              </w:rPr>
              <w:t>27</w:t>
            </w:r>
            <w:r w:rsidR="00D10615">
              <w:fldChar w:fldCharType="end"/>
            </w:r>
          </w:p>
          <w:p w14:paraId="1E1057EA" w14:textId="6AB18D78" w:rsidR="003F5E0B" w:rsidRDefault="003F5E0B" w:rsidP="006B1432">
            <w:pPr>
              <w:jc w:val="center"/>
            </w:pPr>
          </w:p>
        </w:tc>
        <w:tc>
          <w:tcPr>
            <w:tcW w:w="2160" w:type="dxa"/>
          </w:tcPr>
          <w:p w14:paraId="7409604E" w14:textId="77777777" w:rsidR="00570EEA" w:rsidRDefault="00570EEA" w:rsidP="006B1432">
            <w:pPr>
              <w:jc w:val="center"/>
            </w:pPr>
            <w:r>
              <w:rPr>
                <w:rFonts w:ascii="Segoe UI" w:hAnsi="Segoe UI" w:cs="Segoe UI"/>
                <w:color w:val="212121"/>
                <w:shd w:val="clear" w:color="auto" w:fill="FFFFFF"/>
              </w:rPr>
              <w:t>12358846</w:t>
            </w:r>
          </w:p>
        </w:tc>
      </w:tr>
      <w:tr w:rsidR="00570EEA" w14:paraId="5A43346C" w14:textId="77777777" w:rsidTr="00587810">
        <w:trPr>
          <w:trHeight w:val="86"/>
        </w:trPr>
        <w:tc>
          <w:tcPr>
            <w:tcW w:w="1278" w:type="dxa"/>
            <w:vMerge/>
          </w:tcPr>
          <w:p w14:paraId="43399E1B" w14:textId="77777777" w:rsidR="00570EEA" w:rsidRDefault="00570EEA" w:rsidP="006B1432">
            <w:pPr>
              <w:jc w:val="center"/>
            </w:pPr>
          </w:p>
        </w:tc>
        <w:tc>
          <w:tcPr>
            <w:tcW w:w="2250" w:type="dxa"/>
            <w:vMerge/>
          </w:tcPr>
          <w:p w14:paraId="14734B20" w14:textId="77777777" w:rsidR="00570EEA" w:rsidRDefault="00570EEA" w:rsidP="006B1432">
            <w:pPr>
              <w:jc w:val="center"/>
            </w:pPr>
          </w:p>
        </w:tc>
        <w:tc>
          <w:tcPr>
            <w:tcW w:w="2790" w:type="dxa"/>
          </w:tcPr>
          <w:p w14:paraId="72881863" w14:textId="77777777" w:rsidR="00570EEA" w:rsidRDefault="00570EEA" w:rsidP="006B1432">
            <w:pPr>
              <w:jc w:val="center"/>
            </w:pPr>
            <w:r w:rsidRPr="003878B4">
              <w:t>Hyperin</w:t>
            </w:r>
            <w:r w:rsidR="00AC290F">
              <w:fldChar w:fldCharType="begin" w:fldLock="1"/>
            </w:r>
            <w:r w:rsidR="00AC290F">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C290F">
              <w:fldChar w:fldCharType="separate"/>
            </w:r>
            <w:r w:rsidR="00AC290F" w:rsidRPr="00AC290F">
              <w:rPr>
                <w:noProof/>
                <w:vertAlign w:val="superscript"/>
              </w:rPr>
              <w:t>27</w:t>
            </w:r>
            <w:r w:rsidR="00AC290F">
              <w:fldChar w:fldCharType="end"/>
            </w:r>
          </w:p>
          <w:p w14:paraId="2615D1E2" w14:textId="1C408702" w:rsidR="003F5E0B" w:rsidRDefault="003F5E0B" w:rsidP="006B1432">
            <w:pPr>
              <w:jc w:val="center"/>
            </w:pPr>
          </w:p>
        </w:tc>
        <w:tc>
          <w:tcPr>
            <w:tcW w:w="2160" w:type="dxa"/>
          </w:tcPr>
          <w:p w14:paraId="2E219AFA" w14:textId="77777777" w:rsidR="00570EEA" w:rsidRDefault="00570EEA" w:rsidP="006B1432">
            <w:pPr>
              <w:jc w:val="center"/>
            </w:pPr>
            <w:r>
              <w:rPr>
                <w:rFonts w:ascii="Segoe UI" w:hAnsi="Segoe UI" w:cs="Segoe UI"/>
                <w:color w:val="212121"/>
                <w:shd w:val="clear" w:color="auto" w:fill="FFFFFF"/>
              </w:rPr>
              <w:t>5281643</w:t>
            </w:r>
          </w:p>
        </w:tc>
      </w:tr>
      <w:tr w:rsidR="00570EEA" w14:paraId="4E8D1F3D" w14:textId="77777777" w:rsidTr="00587810">
        <w:trPr>
          <w:trHeight w:val="86"/>
        </w:trPr>
        <w:tc>
          <w:tcPr>
            <w:tcW w:w="1278" w:type="dxa"/>
            <w:vMerge/>
          </w:tcPr>
          <w:p w14:paraId="5F3EF7A3" w14:textId="77777777" w:rsidR="00570EEA" w:rsidRDefault="00570EEA" w:rsidP="006B1432">
            <w:pPr>
              <w:jc w:val="center"/>
            </w:pPr>
          </w:p>
        </w:tc>
        <w:tc>
          <w:tcPr>
            <w:tcW w:w="2250" w:type="dxa"/>
            <w:vMerge/>
          </w:tcPr>
          <w:p w14:paraId="0DAF1158" w14:textId="77777777" w:rsidR="00570EEA" w:rsidRDefault="00570EEA" w:rsidP="006B1432">
            <w:pPr>
              <w:jc w:val="center"/>
            </w:pPr>
          </w:p>
        </w:tc>
        <w:tc>
          <w:tcPr>
            <w:tcW w:w="2790" w:type="dxa"/>
          </w:tcPr>
          <w:p w14:paraId="631F899B" w14:textId="77777777" w:rsidR="00570EEA" w:rsidRDefault="00570EEA" w:rsidP="006B1432">
            <w:pPr>
              <w:jc w:val="center"/>
            </w:pPr>
            <w:r w:rsidRPr="003878B4">
              <w:t>Quercitin</w:t>
            </w:r>
            <w:r w:rsidR="00AC290F">
              <w:fldChar w:fldCharType="begin" w:fldLock="1"/>
            </w:r>
            <w:r w:rsidR="00AC290F">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C290F">
              <w:fldChar w:fldCharType="separate"/>
            </w:r>
            <w:r w:rsidR="00AC290F" w:rsidRPr="00AC290F">
              <w:rPr>
                <w:noProof/>
                <w:vertAlign w:val="superscript"/>
              </w:rPr>
              <w:t>27</w:t>
            </w:r>
            <w:r w:rsidR="00AC290F">
              <w:fldChar w:fldCharType="end"/>
            </w:r>
          </w:p>
          <w:p w14:paraId="10390A61" w14:textId="6A1C84CD" w:rsidR="003F5E0B" w:rsidRDefault="003F5E0B" w:rsidP="006B1432">
            <w:pPr>
              <w:jc w:val="center"/>
            </w:pPr>
          </w:p>
        </w:tc>
        <w:tc>
          <w:tcPr>
            <w:tcW w:w="2160" w:type="dxa"/>
          </w:tcPr>
          <w:p w14:paraId="774FE18F" w14:textId="77777777" w:rsidR="00570EEA" w:rsidRDefault="00570EEA" w:rsidP="006B1432">
            <w:pPr>
              <w:jc w:val="center"/>
            </w:pPr>
            <w:r>
              <w:rPr>
                <w:rFonts w:ascii="Segoe UI" w:hAnsi="Segoe UI" w:cs="Segoe UI"/>
                <w:color w:val="212121"/>
                <w:shd w:val="clear" w:color="auto" w:fill="FFFFFF"/>
              </w:rPr>
              <w:t>5280343</w:t>
            </w:r>
          </w:p>
        </w:tc>
      </w:tr>
      <w:tr w:rsidR="00570EEA" w14:paraId="05BBFDFE" w14:textId="77777777" w:rsidTr="00587810">
        <w:trPr>
          <w:trHeight w:val="86"/>
        </w:trPr>
        <w:tc>
          <w:tcPr>
            <w:tcW w:w="1278" w:type="dxa"/>
            <w:vMerge/>
          </w:tcPr>
          <w:p w14:paraId="16F43D68" w14:textId="77777777" w:rsidR="00570EEA" w:rsidRDefault="00570EEA" w:rsidP="006B1432">
            <w:pPr>
              <w:jc w:val="center"/>
            </w:pPr>
          </w:p>
        </w:tc>
        <w:tc>
          <w:tcPr>
            <w:tcW w:w="2250" w:type="dxa"/>
            <w:vMerge/>
          </w:tcPr>
          <w:p w14:paraId="32E474E1" w14:textId="77777777" w:rsidR="00570EEA" w:rsidRDefault="00570EEA" w:rsidP="006B1432">
            <w:pPr>
              <w:jc w:val="center"/>
            </w:pPr>
          </w:p>
        </w:tc>
        <w:tc>
          <w:tcPr>
            <w:tcW w:w="2790" w:type="dxa"/>
          </w:tcPr>
          <w:p w14:paraId="298844E1" w14:textId="77777777" w:rsidR="00570EEA" w:rsidRDefault="00570EEA" w:rsidP="006B1432">
            <w:pPr>
              <w:jc w:val="center"/>
            </w:pPr>
            <w:r w:rsidRPr="00832416">
              <w:t>Querciturone</w:t>
            </w:r>
            <w:r w:rsidR="00AC290F">
              <w:fldChar w:fldCharType="begin" w:fldLock="1"/>
            </w:r>
            <w:r w:rsidR="00AC290F">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C290F">
              <w:fldChar w:fldCharType="separate"/>
            </w:r>
            <w:r w:rsidR="00AC290F" w:rsidRPr="00AC290F">
              <w:rPr>
                <w:noProof/>
                <w:vertAlign w:val="superscript"/>
              </w:rPr>
              <w:t>27</w:t>
            </w:r>
            <w:r w:rsidR="00AC290F">
              <w:fldChar w:fldCharType="end"/>
            </w:r>
          </w:p>
          <w:p w14:paraId="0164BB20" w14:textId="4BEEF70B" w:rsidR="003F5E0B" w:rsidRDefault="003F5E0B" w:rsidP="006B1432">
            <w:pPr>
              <w:jc w:val="center"/>
            </w:pPr>
          </w:p>
        </w:tc>
        <w:tc>
          <w:tcPr>
            <w:tcW w:w="2160" w:type="dxa"/>
          </w:tcPr>
          <w:p w14:paraId="106B76DF" w14:textId="77777777" w:rsidR="00570EEA" w:rsidRDefault="00570EEA" w:rsidP="006B1432">
            <w:pPr>
              <w:jc w:val="center"/>
            </w:pPr>
            <w:r>
              <w:rPr>
                <w:rFonts w:ascii="Segoe UI" w:hAnsi="Segoe UI" w:cs="Segoe UI"/>
                <w:color w:val="212121"/>
                <w:shd w:val="clear" w:color="auto" w:fill="FFFFFF"/>
              </w:rPr>
              <w:t>5274585</w:t>
            </w:r>
          </w:p>
        </w:tc>
      </w:tr>
      <w:tr w:rsidR="00570EEA" w14:paraId="3534DDFF" w14:textId="77777777" w:rsidTr="00587810">
        <w:trPr>
          <w:trHeight w:val="86"/>
        </w:trPr>
        <w:tc>
          <w:tcPr>
            <w:tcW w:w="1278" w:type="dxa"/>
            <w:vMerge/>
          </w:tcPr>
          <w:p w14:paraId="180BA200" w14:textId="77777777" w:rsidR="00570EEA" w:rsidRDefault="00570EEA" w:rsidP="006B1432">
            <w:pPr>
              <w:jc w:val="center"/>
            </w:pPr>
          </w:p>
        </w:tc>
        <w:tc>
          <w:tcPr>
            <w:tcW w:w="2250" w:type="dxa"/>
            <w:vMerge/>
          </w:tcPr>
          <w:p w14:paraId="115295FC" w14:textId="77777777" w:rsidR="00570EEA" w:rsidRDefault="00570EEA" w:rsidP="006B1432">
            <w:pPr>
              <w:jc w:val="center"/>
            </w:pPr>
          </w:p>
        </w:tc>
        <w:tc>
          <w:tcPr>
            <w:tcW w:w="2790" w:type="dxa"/>
          </w:tcPr>
          <w:p w14:paraId="51C02A3F" w14:textId="77777777" w:rsidR="00570EEA" w:rsidRDefault="00570EEA" w:rsidP="006B1432">
            <w:pPr>
              <w:jc w:val="center"/>
            </w:pPr>
            <w:r w:rsidRPr="00832416">
              <w:t>Isorhamnetin</w:t>
            </w:r>
            <w:r w:rsidR="00AC290F">
              <w:fldChar w:fldCharType="begin" w:fldLock="1"/>
            </w:r>
            <w:r w:rsidR="00AC290F">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C290F">
              <w:fldChar w:fldCharType="separate"/>
            </w:r>
            <w:r w:rsidR="00AC290F" w:rsidRPr="00AC290F">
              <w:rPr>
                <w:noProof/>
                <w:vertAlign w:val="superscript"/>
              </w:rPr>
              <w:t>27</w:t>
            </w:r>
            <w:r w:rsidR="00AC290F">
              <w:fldChar w:fldCharType="end"/>
            </w:r>
          </w:p>
          <w:p w14:paraId="28509451" w14:textId="6BC72415" w:rsidR="003F5E0B" w:rsidRDefault="003F5E0B" w:rsidP="006B1432">
            <w:pPr>
              <w:jc w:val="center"/>
            </w:pPr>
          </w:p>
        </w:tc>
        <w:tc>
          <w:tcPr>
            <w:tcW w:w="2160" w:type="dxa"/>
          </w:tcPr>
          <w:p w14:paraId="3656A641" w14:textId="77777777" w:rsidR="00570EEA" w:rsidRDefault="00570EEA" w:rsidP="006B1432">
            <w:pPr>
              <w:jc w:val="center"/>
            </w:pPr>
            <w:r>
              <w:rPr>
                <w:rFonts w:ascii="Segoe UI" w:hAnsi="Segoe UI" w:cs="Segoe UI"/>
                <w:color w:val="212121"/>
                <w:shd w:val="clear" w:color="auto" w:fill="FFFFFF"/>
              </w:rPr>
              <w:t>5281654</w:t>
            </w:r>
          </w:p>
        </w:tc>
      </w:tr>
      <w:tr w:rsidR="00570EEA" w14:paraId="399E2486" w14:textId="77777777" w:rsidTr="00587810">
        <w:trPr>
          <w:trHeight w:val="86"/>
        </w:trPr>
        <w:tc>
          <w:tcPr>
            <w:tcW w:w="1278" w:type="dxa"/>
            <w:vMerge/>
          </w:tcPr>
          <w:p w14:paraId="483561A5" w14:textId="77777777" w:rsidR="00570EEA" w:rsidRDefault="00570EEA" w:rsidP="006B1432">
            <w:pPr>
              <w:jc w:val="center"/>
            </w:pPr>
          </w:p>
        </w:tc>
        <w:tc>
          <w:tcPr>
            <w:tcW w:w="2250" w:type="dxa"/>
            <w:vMerge/>
          </w:tcPr>
          <w:p w14:paraId="42EFC0E5" w14:textId="77777777" w:rsidR="00570EEA" w:rsidRDefault="00570EEA" w:rsidP="006B1432">
            <w:pPr>
              <w:jc w:val="center"/>
            </w:pPr>
          </w:p>
        </w:tc>
        <w:tc>
          <w:tcPr>
            <w:tcW w:w="2790" w:type="dxa"/>
          </w:tcPr>
          <w:p w14:paraId="262C0CBA" w14:textId="77777777" w:rsidR="00570EEA" w:rsidRDefault="00570EEA" w:rsidP="006B1432">
            <w:pPr>
              <w:jc w:val="center"/>
            </w:pPr>
            <w:r w:rsidRPr="00E3460B">
              <w:t>Chlorogenic acid</w:t>
            </w:r>
            <w:r w:rsidR="00AC290F">
              <w:fldChar w:fldCharType="begin" w:fldLock="1"/>
            </w:r>
            <w:r w:rsidR="00AC290F">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C290F">
              <w:fldChar w:fldCharType="separate"/>
            </w:r>
            <w:r w:rsidR="00AC290F" w:rsidRPr="00AC290F">
              <w:rPr>
                <w:noProof/>
                <w:vertAlign w:val="superscript"/>
              </w:rPr>
              <w:t>27</w:t>
            </w:r>
            <w:r w:rsidR="00AC290F">
              <w:fldChar w:fldCharType="end"/>
            </w:r>
          </w:p>
          <w:p w14:paraId="02C7F5C0" w14:textId="54218D06" w:rsidR="003F5E0B" w:rsidRDefault="003F5E0B" w:rsidP="006B1432">
            <w:pPr>
              <w:jc w:val="center"/>
            </w:pPr>
          </w:p>
        </w:tc>
        <w:tc>
          <w:tcPr>
            <w:tcW w:w="2160" w:type="dxa"/>
          </w:tcPr>
          <w:p w14:paraId="4C2B7116" w14:textId="77777777" w:rsidR="00570EEA" w:rsidRDefault="00570EEA" w:rsidP="006B1432">
            <w:pPr>
              <w:jc w:val="center"/>
            </w:pPr>
            <w:r>
              <w:rPr>
                <w:rFonts w:ascii="Segoe UI" w:hAnsi="Segoe UI" w:cs="Segoe UI"/>
                <w:color w:val="212121"/>
                <w:shd w:val="clear" w:color="auto" w:fill="FFFFFF"/>
              </w:rPr>
              <w:t>1794427</w:t>
            </w:r>
          </w:p>
        </w:tc>
      </w:tr>
      <w:tr w:rsidR="00570EEA" w14:paraId="75F443A4" w14:textId="77777777" w:rsidTr="00587810">
        <w:trPr>
          <w:trHeight w:val="86"/>
        </w:trPr>
        <w:tc>
          <w:tcPr>
            <w:tcW w:w="1278" w:type="dxa"/>
            <w:vMerge/>
          </w:tcPr>
          <w:p w14:paraId="02EBF6C2" w14:textId="77777777" w:rsidR="00570EEA" w:rsidRDefault="00570EEA" w:rsidP="006B1432">
            <w:pPr>
              <w:jc w:val="center"/>
            </w:pPr>
          </w:p>
        </w:tc>
        <w:tc>
          <w:tcPr>
            <w:tcW w:w="2250" w:type="dxa"/>
            <w:vMerge/>
          </w:tcPr>
          <w:p w14:paraId="31662E4B" w14:textId="77777777" w:rsidR="00570EEA" w:rsidRDefault="00570EEA" w:rsidP="006B1432">
            <w:pPr>
              <w:jc w:val="center"/>
            </w:pPr>
          </w:p>
        </w:tc>
        <w:tc>
          <w:tcPr>
            <w:tcW w:w="2790" w:type="dxa"/>
          </w:tcPr>
          <w:p w14:paraId="73458C0B" w14:textId="77777777" w:rsidR="00570EEA" w:rsidRDefault="00570EEA" w:rsidP="006B1432">
            <w:pPr>
              <w:jc w:val="center"/>
            </w:pPr>
            <w:r w:rsidRPr="00E3460B">
              <w:t>Quercetin-3</w:t>
            </w:r>
            <w:r>
              <w:t>,7-alpha</w:t>
            </w:r>
            <w:r w:rsidRPr="00E3460B">
              <w:t>-L-dirhamnoside</w:t>
            </w:r>
            <w:r w:rsidR="00AC290F">
              <w:fldChar w:fldCharType="begin" w:fldLock="1"/>
            </w:r>
            <w:r w:rsidR="00AF1355">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C290F">
              <w:fldChar w:fldCharType="separate"/>
            </w:r>
            <w:r w:rsidR="00AC290F" w:rsidRPr="00AC290F">
              <w:rPr>
                <w:noProof/>
                <w:vertAlign w:val="superscript"/>
              </w:rPr>
              <w:t>27</w:t>
            </w:r>
            <w:r w:rsidR="00AC290F">
              <w:fldChar w:fldCharType="end"/>
            </w:r>
          </w:p>
          <w:p w14:paraId="380AC778" w14:textId="02F1047B" w:rsidR="003F5E0B" w:rsidRDefault="003F5E0B" w:rsidP="006B1432">
            <w:pPr>
              <w:jc w:val="center"/>
            </w:pPr>
          </w:p>
        </w:tc>
        <w:tc>
          <w:tcPr>
            <w:tcW w:w="2160" w:type="dxa"/>
          </w:tcPr>
          <w:p w14:paraId="1093175F" w14:textId="77777777" w:rsidR="00570EEA" w:rsidRDefault="00570EEA" w:rsidP="006B1432">
            <w:pPr>
              <w:jc w:val="center"/>
            </w:pPr>
            <w:r>
              <w:rPr>
                <w:rFonts w:ascii="Segoe UI" w:hAnsi="Segoe UI" w:cs="Segoe UI"/>
                <w:color w:val="212121"/>
                <w:shd w:val="clear" w:color="auto" w:fill="FFFFFF"/>
              </w:rPr>
              <w:t>11972443</w:t>
            </w:r>
          </w:p>
        </w:tc>
      </w:tr>
      <w:tr w:rsidR="00570EEA" w14:paraId="756D5022" w14:textId="77777777" w:rsidTr="00587810">
        <w:trPr>
          <w:trHeight w:val="86"/>
        </w:trPr>
        <w:tc>
          <w:tcPr>
            <w:tcW w:w="1278" w:type="dxa"/>
            <w:vMerge/>
          </w:tcPr>
          <w:p w14:paraId="36D3EA42" w14:textId="77777777" w:rsidR="00570EEA" w:rsidRDefault="00570EEA" w:rsidP="006B1432">
            <w:pPr>
              <w:jc w:val="center"/>
            </w:pPr>
          </w:p>
        </w:tc>
        <w:tc>
          <w:tcPr>
            <w:tcW w:w="2250" w:type="dxa"/>
            <w:vMerge/>
          </w:tcPr>
          <w:p w14:paraId="7ACEAD3B" w14:textId="77777777" w:rsidR="00570EEA" w:rsidRDefault="00570EEA" w:rsidP="006B1432">
            <w:pPr>
              <w:jc w:val="center"/>
            </w:pPr>
          </w:p>
        </w:tc>
        <w:tc>
          <w:tcPr>
            <w:tcW w:w="2790" w:type="dxa"/>
          </w:tcPr>
          <w:p w14:paraId="65C8F7D4" w14:textId="77777777" w:rsidR="00570EEA" w:rsidRDefault="00570EEA" w:rsidP="006B1432">
            <w:pPr>
              <w:jc w:val="center"/>
            </w:pPr>
            <w:r w:rsidRPr="008C2F0E">
              <w:t>Stigmasterol</w:t>
            </w:r>
            <w:r w:rsidR="00AF1355">
              <w:fldChar w:fldCharType="begin" w:fldLock="1"/>
            </w:r>
            <w:r w:rsidR="00AF1355">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F1355">
              <w:fldChar w:fldCharType="separate"/>
            </w:r>
            <w:r w:rsidR="00AF1355" w:rsidRPr="00AF1355">
              <w:rPr>
                <w:noProof/>
                <w:vertAlign w:val="superscript"/>
              </w:rPr>
              <w:t>27</w:t>
            </w:r>
            <w:r w:rsidR="00AF1355">
              <w:fldChar w:fldCharType="end"/>
            </w:r>
          </w:p>
          <w:p w14:paraId="65D8A6AB" w14:textId="4E1A6607" w:rsidR="003F5E0B" w:rsidRDefault="003F5E0B" w:rsidP="006B1432">
            <w:pPr>
              <w:jc w:val="center"/>
            </w:pPr>
          </w:p>
        </w:tc>
        <w:tc>
          <w:tcPr>
            <w:tcW w:w="2160" w:type="dxa"/>
          </w:tcPr>
          <w:p w14:paraId="437EE03D" w14:textId="77777777" w:rsidR="00570EEA" w:rsidRDefault="00570EEA" w:rsidP="006B1432">
            <w:pPr>
              <w:jc w:val="center"/>
            </w:pPr>
            <w:r>
              <w:rPr>
                <w:rFonts w:ascii="Segoe UI" w:hAnsi="Segoe UI" w:cs="Segoe UI"/>
                <w:color w:val="212121"/>
                <w:shd w:val="clear" w:color="auto" w:fill="FFFFFF"/>
              </w:rPr>
              <w:t>5280794</w:t>
            </w:r>
          </w:p>
        </w:tc>
      </w:tr>
      <w:tr w:rsidR="00570EEA" w14:paraId="68505B68" w14:textId="77777777" w:rsidTr="00140BDA">
        <w:trPr>
          <w:trHeight w:val="683"/>
        </w:trPr>
        <w:tc>
          <w:tcPr>
            <w:tcW w:w="1278" w:type="dxa"/>
            <w:vMerge/>
          </w:tcPr>
          <w:p w14:paraId="7DA82F98" w14:textId="77777777" w:rsidR="00570EEA" w:rsidRDefault="00570EEA" w:rsidP="006B1432">
            <w:pPr>
              <w:jc w:val="center"/>
            </w:pPr>
          </w:p>
        </w:tc>
        <w:tc>
          <w:tcPr>
            <w:tcW w:w="2250" w:type="dxa"/>
            <w:vMerge/>
          </w:tcPr>
          <w:p w14:paraId="3836D52D" w14:textId="77777777" w:rsidR="00570EEA" w:rsidRDefault="00570EEA" w:rsidP="006B1432">
            <w:pPr>
              <w:jc w:val="center"/>
            </w:pPr>
          </w:p>
        </w:tc>
        <w:tc>
          <w:tcPr>
            <w:tcW w:w="2790" w:type="dxa"/>
          </w:tcPr>
          <w:p w14:paraId="2CCDCECB" w14:textId="77777777" w:rsidR="00570EEA" w:rsidRDefault="00570EEA" w:rsidP="006B1432">
            <w:pPr>
              <w:jc w:val="center"/>
            </w:pPr>
            <w:r w:rsidRPr="00D45543">
              <w:t>Kaemoferol</w:t>
            </w:r>
            <w:r w:rsidR="00AF1355">
              <w:fldChar w:fldCharType="begin" w:fldLock="1"/>
            </w:r>
            <w:r w:rsidR="00AF1355">
              <w:instrText>ADDIN CSL_CITATION {"citationItems":[{"id":"ITEM-1","itemData":{"ISBN":"1108612008","author":[{"dropping-particle":"","family":"Journal","given":"An Indian","non-dropping-particle":"","parse-names":false,"suffix":""}],"container-title":"Analytical Chemistry","id":"ITEM-1","issue":"2","issued":{"date-parts":[["2007"]]},"page":"4-8","title":"An Indian Journal Note","type":"article-journal","volume":"6"},"uris":["http://www.mendeley.com/documents/?uuid=e4311993-fbfd-48e4-adb1-295feb9792c7"]}],"mendeley":{"formattedCitation":"&lt;sup&gt;27&lt;/sup&gt;","plainTextFormattedCitation":"27","previouslyFormattedCitation":"&lt;sup&gt;27&lt;/sup&gt;"},"properties":{"noteIndex":0},"schema":"https://github.com/citation-style-language/schema/raw/master/csl-citation.json"}</w:instrText>
            </w:r>
            <w:r w:rsidR="00AF1355">
              <w:fldChar w:fldCharType="separate"/>
            </w:r>
            <w:r w:rsidR="00AF1355" w:rsidRPr="00AF1355">
              <w:rPr>
                <w:noProof/>
                <w:vertAlign w:val="superscript"/>
              </w:rPr>
              <w:t>27</w:t>
            </w:r>
            <w:r w:rsidR="00AF1355">
              <w:fldChar w:fldCharType="end"/>
            </w:r>
          </w:p>
          <w:p w14:paraId="2A9CFC09" w14:textId="69D85F52" w:rsidR="003F5E0B" w:rsidRDefault="003F5E0B" w:rsidP="006B1432">
            <w:pPr>
              <w:jc w:val="center"/>
            </w:pPr>
          </w:p>
        </w:tc>
        <w:tc>
          <w:tcPr>
            <w:tcW w:w="2160" w:type="dxa"/>
          </w:tcPr>
          <w:p w14:paraId="637DB331" w14:textId="77777777" w:rsidR="00570EEA" w:rsidRDefault="00570EEA" w:rsidP="006B1432">
            <w:pPr>
              <w:jc w:val="center"/>
            </w:pPr>
            <w:r>
              <w:rPr>
                <w:rFonts w:ascii="Segoe UI" w:hAnsi="Segoe UI" w:cs="Segoe UI"/>
                <w:color w:val="212121"/>
                <w:shd w:val="clear" w:color="auto" w:fill="FFFFFF"/>
              </w:rPr>
              <w:t>10919701</w:t>
            </w:r>
          </w:p>
        </w:tc>
      </w:tr>
      <w:tr w:rsidR="00570EEA" w14:paraId="24508350" w14:textId="77777777" w:rsidTr="00140BDA">
        <w:trPr>
          <w:trHeight w:val="845"/>
        </w:trPr>
        <w:tc>
          <w:tcPr>
            <w:tcW w:w="1278" w:type="dxa"/>
            <w:vMerge/>
          </w:tcPr>
          <w:p w14:paraId="6DCF813E" w14:textId="77777777" w:rsidR="00570EEA" w:rsidRDefault="00570EEA" w:rsidP="006B1432">
            <w:pPr>
              <w:jc w:val="center"/>
            </w:pPr>
          </w:p>
        </w:tc>
        <w:tc>
          <w:tcPr>
            <w:tcW w:w="2250" w:type="dxa"/>
            <w:vMerge/>
          </w:tcPr>
          <w:p w14:paraId="4C9E06E8" w14:textId="77777777" w:rsidR="00570EEA" w:rsidRDefault="00570EEA" w:rsidP="006B1432">
            <w:pPr>
              <w:jc w:val="center"/>
            </w:pPr>
          </w:p>
        </w:tc>
        <w:tc>
          <w:tcPr>
            <w:tcW w:w="2790" w:type="dxa"/>
          </w:tcPr>
          <w:p w14:paraId="31DDF3AE" w14:textId="77777777" w:rsidR="00570EEA" w:rsidRDefault="00570EEA" w:rsidP="006B1432">
            <w:pPr>
              <w:jc w:val="center"/>
            </w:pPr>
            <w:r>
              <w:t>Cuscutoside A</w:t>
            </w:r>
            <w:r w:rsidR="00AF1355">
              <w:fldChar w:fldCharType="begin" w:fldLock="1"/>
            </w:r>
            <w:r w:rsidR="00AF1355">
              <w:instrText>ADDIN CSL_CITATION {"citationItems":[{"id":"ITEM-1","itemData":{"DOI":"10.22038/IJBMS.2019.35296.8407","ISSN":"20083874","abstract":"Cuscuta, commonly known as dodder, is a genus of family convolvolaceace. Approximately 170 species of Cuscuta are extensively distributed in temperate and subtropical areas of the world. Species of this genus are widely used as essential constituents in functional foods and traditional medicinal systems. Various parts of many members of Cuscuta have been found efficacious against a variety of diseases. Phytochemical investigations have confirmed presence of biologically active moieties such as flavonoids, alkaloids, lignans, saponines, phenolics, tannins, and fatty acids. Pharmacological studies and traditional uses of these plants have proved that they are effective antibacterial, antioxidant, antiostioporotic, hepatoprotective, anti-inflammatory, antitumor, antipyretic, antihypertensive, analgesic, anti hair fall, and antisteriogenic agents.","author":[{"dropping-particle":"","family":"Noureen","given":"Shazia","non-dropping-particle":"","parse-names":false,"suffix":""},{"dropping-particle":"","family":"Noreen","given":"Sobia","non-dropping-particle":"","parse-names":false,"suffix":""},{"dropping-particle":"","family":"Ghumman","given":"Shazia Akram","non-dropping-particle":"","parse-names":false,"suffix":""},{"dropping-particle":"","family":"Batool","given":"Fozia","non-dropping-particle":"","parse-names":false,"suffix":""},{"dropping-particle":"","family":"Bukhari","given":"Syed Nasir Abbas","non-dropping-particle":"","parse-names":false,"suffix":""}],"container-title":"Iranian Journal of Basic Medical Sciences","id":"ITEM-1","issue":"11","issued":{"date-parts":[["2019"]]},"page":"1225-1252","title":"The genus Cuscuta (Convolvolaceac): An updated review on indigenous uses, phytochemistry, and pharmacology","type":"article-journal","volume":"22"},"uris":["http://www.mendeley.com/documents/?uuid=620345dc-b0ce-443d-8960-6bbd16ef870f"]}],"mendeley":{"formattedCitation":"&lt;sup&gt;28&lt;/sup&gt;","plainTextFormattedCitation":"28","previouslyFormattedCitation":"&lt;sup&gt;28&lt;/sup&gt;"},"properties":{"noteIndex":0},"schema":"https://github.com/citation-style-language/schema/raw/master/csl-citation.json"}</w:instrText>
            </w:r>
            <w:r w:rsidR="00AF1355">
              <w:fldChar w:fldCharType="separate"/>
            </w:r>
            <w:r w:rsidR="00AF1355" w:rsidRPr="00AF1355">
              <w:rPr>
                <w:noProof/>
                <w:vertAlign w:val="superscript"/>
              </w:rPr>
              <w:t>28</w:t>
            </w:r>
            <w:r w:rsidR="00AF1355">
              <w:fldChar w:fldCharType="end"/>
            </w:r>
          </w:p>
          <w:p w14:paraId="657BD4F6" w14:textId="6E82FAD7" w:rsidR="003F5E0B" w:rsidRDefault="003F5E0B" w:rsidP="006B1432">
            <w:pPr>
              <w:jc w:val="center"/>
            </w:pPr>
          </w:p>
        </w:tc>
        <w:tc>
          <w:tcPr>
            <w:tcW w:w="2160" w:type="dxa"/>
          </w:tcPr>
          <w:p w14:paraId="5AA5C3AC" w14:textId="77777777" w:rsidR="00570EEA" w:rsidRDefault="00570EEA" w:rsidP="006B1432">
            <w:pPr>
              <w:jc w:val="center"/>
            </w:pPr>
            <w:r>
              <w:rPr>
                <w:rFonts w:ascii="Segoe UI" w:hAnsi="Segoe UI" w:cs="Segoe UI"/>
                <w:color w:val="212121"/>
                <w:shd w:val="clear" w:color="auto" w:fill="FFFFFF"/>
              </w:rPr>
              <w:t>102405281</w:t>
            </w:r>
          </w:p>
        </w:tc>
      </w:tr>
      <w:tr w:rsidR="00570EEA" w14:paraId="00CF31E1" w14:textId="77777777" w:rsidTr="00140BDA">
        <w:trPr>
          <w:trHeight w:val="665"/>
        </w:trPr>
        <w:tc>
          <w:tcPr>
            <w:tcW w:w="1278" w:type="dxa"/>
            <w:vMerge/>
          </w:tcPr>
          <w:p w14:paraId="3FCA6822" w14:textId="77777777" w:rsidR="00570EEA" w:rsidRDefault="00570EEA" w:rsidP="006B1432">
            <w:pPr>
              <w:jc w:val="center"/>
            </w:pPr>
          </w:p>
        </w:tc>
        <w:tc>
          <w:tcPr>
            <w:tcW w:w="2250" w:type="dxa"/>
            <w:vMerge/>
          </w:tcPr>
          <w:p w14:paraId="5309B28C" w14:textId="77777777" w:rsidR="00570EEA" w:rsidRDefault="00570EEA" w:rsidP="006B1432">
            <w:pPr>
              <w:jc w:val="center"/>
            </w:pPr>
          </w:p>
        </w:tc>
        <w:tc>
          <w:tcPr>
            <w:tcW w:w="2790" w:type="dxa"/>
          </w:tcPr>
          <w:p w14:paraId="0FA9ECCB" w14:textId="77777777" w:rsidR="00570EEA" w:rsidRDefault="00570EEA" w:rsidP="006B1432">
            <w:pPr>
              <w:jc w:val="center"/>
            </w:pPr>
            <w:r>
              <w:t>Cuscutoside B</w:t>
            </w:r>
            <w:r w:rsidR="00AF1355">
              <w:fldChar w:fldCharType="begin" w:fldLock="1"/>
            </w:r>
            <w:r w:rsidR="00AF1355">
              <w:instrText>ADDIN CSL_CITATION {"citationItems":[{"id":"ITEM-1","itemData":{"DOI":"10.22038/IJBMS.2019.35296.8407","ISSN":"20083874","abstract":"Cuscuta, commonly known as dodder, is a genus of family convolvolaceace. Approximately 170 species of Cuscuta are extensively distributed in temperate and subtropical areas of the world. Species of this genus are widely used as essential constituents in functional foods and traditional medicinal systems. Various parts of many members of Cuscuta have been found efficacious against a variety of diseases. Phytochemical investigations have confirmed presence of biologically active moieties such as flavonoids, alkaloids, lignans, saponines, phenolics, tannins, and fatty acids. Pharmacological studies and traditional uses of these plants have proved that they are effective antibacterial, antioxidant, antiostioporotic, hepatoprotective, anti-inflammatory, antitumor, antipyretic, antihypertensive, analgesic, anti hair fall, and antisteriogenic agents.","author":[{"dropping-particle":"","family":"Noureen","given":"Shazia","non-dropping-particle":"","parse-names":false,"suffix":""},{"dropping-particle":"","family":"Noreen","given":"Sobia","non-dropping-particle":"","parse-names":false,"suffix":""},{"dropping-particle":"","family":"Ghumman","given":"Shazia Akram","non-dropping-particle":"","parse-names":false,"suffix":""},{"dropping-particle":"","family":"Batool","given":"Fozia","non-dropping-particle":"","parse-names":false,"suffix":""},{"dropping-particle":"","family":"Bukhari","given":"Syed Nasir Abbas","non-dropping-particle":"","parse-names":false,"suffix":""}],"container-title":"Iranian Journal of Basic Medical Sciences","id":"ITEM-1","issue":"11","issued":{"date-parts":[["2019"]]},"page":"1225-1252","title":"The genus Cuscuta (Convolvolaceac): An updated review on indigenous uses, phytochemistry, and pharmacology","type":"article-journal","volume":"22"},"uris":["http://www.mendeley.com/documents/?uuid=620345dc-b0ce-443d-8960-6bbd16ef870f"]}],"mendeley":{"formattedCitation":"&lt;sup&gt;28&lt;/sup&gt;","plainTextFormattedCitation":"28","previouslyFormattedCitation":"&lt;sup&gt;28&lt;/sup&gt;"},"properties":{"noteIndex":0},"schema":"https://github.com/citation-style-language/schema/raw/master/csl-citation.json"}</w:instrText>
            </w:r>
            <w:r w:rsidR="00AF1355">
              <w:fldChar w:fldCharType="separate"/>
            </w:r>
            <w:r w:rsidR="00AF1355" w:rsidRPr="00AF1355">
              <w:rPr>
                <w:noProof/>
                <w:vertAlign w:val="superscript"/>
              </w:rPr>
              <w:t>28</w:t>
            </w:r>
            <w:r w:rsidR="00AF1355">
              <w:fldChar w:fldCharType="end"/>
            </w:r>
          </w:p>
          <w:p w14:paraId="361388AA" w14:textId="2ADA3181" w:rsidR="003F5E0B" w:rsidRDefault="003F5E0B" w:rsidP="006B1432">
            <w:pPr>
              <w:jc w:val="center"/>
            </w:pPr>
          </w:p>
        </w:tc>
        <w:tc>
          <w:tcPr>
            <w:tcW w:w="2160" w:type="dxa"/>
          </w:tcPr>
          <w:p w14:paraId="266EB980" w14:textId="77777777" w:rsidR="00570EEA" w:rsidRDefault="00570EEA" w:rsidP="006B1432">
            <w:pPr>
              <w:jc w:val="center"/>
            </w:pPr>
            <w:r>
              <w:rPr>
                <w:rFonts w:ascii="Segoe UI" w:hAnsi="Segoe UI" w:cs="Segoe UI"/>
                <w:color w:val="212121"/>
                <w:shd w:val="clear" w:color="auto" w:fill="FFFFFF"/>
              </w:rPr>
              <w:t>101678918</w:t>
            </w:r>
          </w:p>
        </w:tc>
      </w:tr>
      <w:tr w:rsidR="00570EEA" w14:paraId="7080241D" w14:textId="77777777" w:rsidTr="00587810">
        <w:trPr>
          <w:trHeight w:val="86"/>
        </w:trPr>
        <w:tc>
          <w:tcPr>
            <w:tcW w:w="1278" w:type="dxa"/>
            <w:vMerge/>
          </w:tcPr>
          <w:p w14:paraId="27B93811" w14:textId="77777777" w:rsidR="00570EEA" w:rsidRDefault="00570EEA" w:rsidP="006B1432">
            <w:pPr>
              <w:jc w:val="center"/>
            </w:pPr>
          </w:p>
        </w:tc>
        <w:tc>
          <w:tcPr>
            <w:tcW w:w="2250" w:type="dxa"/>
            <w:vMerge/>
          </w:tcPr>
          <w:p w14:paraId="07A8A7EA" w14:textId="77777777" w:rsidR="00570EEA" w:rsidRDefault="00570EEA" w:rsidP="006B1432">
            <w:pPr>
              <w:jc w:val="center"/>
            </w:pPr>
          </w:p>
        </w:tc>
        <w:tc>
          <w:tcPr>
            <w:tcW w:w="2790" w:type="dxa"/>
          </w:tcPr>
          <w:p w14:paraId="37AEC0F6" w14:textId="77777777" w:rsidR="00570EEA" w:rsidRDefault="00AF1355" w:rsidP="006B1432">
            <w:pPr>
              <w:jc w:val="center"/>
            </w:pPr>
            <w:r>
              <w:t>Cuscutic  acid A</w:t>
            </w:r>
            <w:r>
              <w:fldChar w:fldCharType="begin" w:fldLock="1"/>
            </w:r>
            <w:r>
              <w:instrText>ADDIN CSL_CITATION {"citationItems":[{"id":"ITEM-1","itemData":{"DOI":"10.22038/IJBMS.2019.35296.8407","ISSN":"20083874","abstract":"Cuscuta, commonly known as dodder, is a genus of family convolvolaceace. Approximately 170 species of Cuscuta are extensively distributed in temperate and subtropical areas of the world. Species of this genus are widely used as essential constituents in functional foods and traditional medicinal systems. Various parts of many members of Cuscuta have been found efficacious against a variety of diseases. Phytochemical investigations have confirmed presence of biologically active moieties such as flavonoids, alkaloids, lignans, saponines, phenolics, tannins, and fatty acids. Pharmacological studies and traditional uses of these plants have proved that they are effective antibacterial, antioxidant, antiostioporotic, hepatoprotective, anti-inflammatory, antitumor, antipyretic, antihypertensive, analgesic, anti hair fall, and antisteriogenic agents.","author":[{"dropping-particle":"","family":"Noureen","given":"Shazia","non-dropping-particle":"","parse-names":false,"suffix":""},{"dropping-particle":"","family":"Noreen","given":"Sobia","non-dropping-particle":"","parse-names":false,"suffix":""},{"dropping-particle":"","family":"Ghumman","given":"Shazia Akram","non-dropping-particle":"","parse-names":false,"suffix":""},{"dropping-particle":"","family":"Batool","given":"Fozia","non-dropping-particle":"","parse-names":false,"suffix":""},{"dropping-particle":"","family":"Bukhari","given":"Syed Nasir Abbas","non-dropping-particle":"","parse-names":false,"suffix":""}],"container-title":"Iranian Journal of Basic Medical Sciences","id":"ITEM-1","issue":"11","issued":{"date-parts":[["2019"]]},"page":"1225-1252","title":"The genus Cuscuta (Convolvolaceac): An updated review on indigenous uses, phytochemistry, and pharmacology","type":"article-journal","volume":"22"},"uris":["http://www.mendeley.com/documents/?uuid=620345dc-b0ce-443d-8960-6bbd16ef870f"]}],"mendeley":{"formattedCitation":"&lt;sup&gt;28&lt;/sup&gt;","plainTextFormattedCitation":"28","previouslyFormattedCitation":"&lt;sup&gt;28&lt;/sup&gt;"},"properties":{"noteIndex":0},"schema":"https://github.com/citation-style-language/schema/raw/master/csl-citation.json"}</w:instrText>
            </w:r>
            <w:r>
              <w:fldChar w:fldCharType="separate"/>
            </w:r>
            <w:r w:rsidRPr="00AF1355">
              <w:rPr>
                <w:noProof/>
                <w:vertAlign w:val="superscript"/>
              </w:rPr>
              <w:t>28</w:t>
            </w:r>
            <w:r>
              <w:fldChar w:fldCharType="end"/>
            </w:r>
          </w:p>
          <w:p w14:paraId="6C3E82C6" w14:textId="04EDF3CD" w:rsidR="003F5E0B" w:rsidRDefault="003F5E0B" w:rsidP="006B1432">
            <w:pPr>
              <w:jc w:val="center"/>
            </w:pPr>
          </w:p>
        </w:tc>
        <w:tc>
          <w:tcPr>
            <w:tcW w:w="2160" w:type="dxa"/>
          </w:tcPr>
          <w:p w14:paraId="352BE86B" w14:textId="77777777" w:rsidR="00570EEA" w:rsidRDefault="00570EEA" w:rsidP="006B1432">
            <w:pPr>
              <w:jc w:val="center"/>
            </w:pPr>
            <w:r>
              <w:rPr>
                <w:rFonts w:ascii="Segoe UI" w:hAnsi="Segoe UI" w:cs="Segoe UI"/>
                <w:color w:val="212121"/>
                <w:shd w:val="clear" w:color="auto" w:fill="FFFFFF"/>
              </w:rPr>
              <w:t>56940687</w:t>
            </w:r>
          </w:p>
        </w:tc>
      </w:tr>
      <w:tr w:rsidR="00570EEA" w14:paraId="72CD3206" w14:textId="77777777" w:rsidTr="00587810">
        <w:trPr>
          <w:trHeight w:val="86"/>
        </w:trPr>
        <w:tc>
          <w:tcPr>
            <w:tcW w:w="1278" w:type="dxa"/>
            <w:vMerge/>
          </w:tcPr>
          <w:p w14:paraId="7EF6652B" w14:textId="77777777" w:rsidR="00570EEA" w:rsidRDefault="00570EEA" w:rsidP="006B1432">
            <w:pPr>
              <w:jc w:val="center"/>
            </w:pPr>
          </w:p>
        </w:tc>
        <w:tc>
          <w:tcPr>
            <w:tcW w:w="2250" w:type="dxa"/>
            <w:vMerge/>
          </w:tcPr>
          <w:p w14:paraId="4D940D8B" w14:textId="77777777" w:rsidR="00570EEA" w:rsidRDefault="00570EEA" w:rsidP="006B1432">
            <w:pPr>
              <w:jc w:val="center"/>
            </w:pPr>
          </w:p>
        </w:tc>
        <w:tc>
          <w:tcPr>
            <w:tcW w:w="2790" w:type="dxa"/>
          </w:tcPr>
          <w:p w14:paraId="57D8CE38" w14:textId="77777777" w:rsidR="00570EEA" w:rsidRDefault="00570EEA" w:rsidP="006B1432">
            <w:pPr>
              <w:jc w:val="center"/>
            </w:pPr>
            <w:r w:rsidRPr="00E910B7">
              <w:t>3,5-dicaffeoylquinic acid</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43D86F21" w14:textId="462D6DC4" w:rsidR="003F5E0B" w:rsidRDefault="003F5E0B" w:rsidP="006B1432">
            <w:pPr>
              <w:jc w:val="center"/>
            </w:pPr>
          </w:p>
        </w:tc>
        <w:tc>
          <w:tcPr>
            <w:tcW w:w="2160" w:type="dxa"/>
          </w:tcPr>
          <w:p w14:paraId="612C1276" w14:textId="77777777" w:rsidR="00570EEA" w:rsidRDefault="00570EEA" w:rsidP="006B1432">
            <w:pPr>
              <w:jc w:val="center"/>
            </w:pPr>
            <w:r>
              <w:rPr>
                <w:rFonts w:ascii="Segoe UI" w:hAnsi="Segoe UI" w:cs="Segoe UI"/>
                <w:color w:val="212121"/>
                <w:shd w:val="clear" w:color="auto" w:fill="FFFFFF"/>
              </w:rPr>
              <w:t>6474310</w:t>
            </w:r>
          </w:p>
        </w:tc>
      </w:tr>
      <w:tr w:rsidR="00570EEA" w14:paraId="21F83135" w14:textId="77777777" w:rsidTr="00587810">
        <w:trPr>
          <w:trHeight w:val="86"/>
        </w:trPr>
        <w:tc>
          <w:tcPr>
            <w:tcW w:w="1278" w:type="dxa"/>
            <w:vMerge/>
          </w:tcPr>
          <w:p w14:paraId="4505055E" w14:textId="77777777" w:rsidR="00570EEA" w:rsidRDefault="00570EEA" w:rsidP="006B1432">
            <w:pPr>
              <w:jc w:val="center"/>
            </w:pPr>
          </w:p>
        </w:tc>
        <w:tc>
          <w:tcPr>
            <w:tcW w:w="2250" w:type="dxa"/>
            <w:vMerge/>
          </w:tcPr>
          <w:p w14:paraId="6CABC448" w14:textId="77777777" w:rsidR="00570EEA" w:rsidRDefault="00570EEA" w:rsidP="006B1432">
            <w:pPr>
              <w:jc w:val="center"/>
            </w:pPr>
          </w:p>
        </w:tc>
        <w:tc>
          <w:tcPr>
            <w:tcW w:w="2790" w:type="dxa"/>
          </w:tcPr>
          <w:p w14:paraId="57517E16" w14:textId="77777777" w:rsidR="00570EEA" w:rsidRDefault="00570EEA" w:rsidP="006B1432">
            <w:pPr>
              <w:jc w:val="center"/>
            </w:pPr>
            <w:r w:rsidRPr="00A324E4">
              <w:t>4,5-dicaffeoylquinic acid</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1495F5E5" w14:textId="336C2844" w:rsidR="003F5E0B" w:rsidRDefault="003F5E0B" w:rsidP="006B1432">
            <w:pPr>
              <w:jc w:val="center"/>
            </w:pPr>
          </w:p>
        </w:tc>
        <w:tc>
          <w:tcPr>
            <w:tcW w:w="2160" w:type="dxa"/>
          </w:tcPr>
          <w:p w14:paraId="58070FDB" w14:textId="77777777" w:rsidR="00570EEA" w:rsidRDefault="00570EEA" w:rsidP="006B1432">
            <w:pPr>
              <w:jc w:val="center"/>
            </w:pPr>
            <w:r>
              <w:rPr>
                <w:rFonts w:ascii="Segoe UI" w:hAnsi="Segoe UI" w:cs="Segoe UI"/>
                <w:color w:val="212121"/>
                <w:shd w:val="clear" w:color="auto" w:fill="FFFFFF"/>
              </w:rPr>
              <w:t>6474309</w:t>
            </w:r>
          </w:p>
        </w:tc>
      </w:tr>
      <w:tr w:rsidR="00570EEA" w14:paraId="11FD7AD3" w14:textId="77777777" w:rsidTr="00587810">
        <w:trPr>
          <w:trHeight w:val="86"/>
        </w:trPr>
        <w:tc>
          <w:tcPr>
            <w:tcW w:w="1278" w:type="dxa"/>
            <w:vMerge/>
          </w:tcPr>
          <w:p w14:paraId="49848044" w14:textId="77777777" w:rsidR="00570EEA" w:rsidRDefault="00570EEA" w:rsidP="006B1432">
            <w:pPr>
              <w:jc w:val="center"/>
            </w:pPr>
          </w:p>
        </w:tc>
        <w:tc>
          <w:tcPr>
            <w:tcW w:w="2250" w:type="dxa"/>
            <w:vMerge/>
          </w:tcPr>
          <w:p w14:paraId="7B398B83" w14:textId="77777777" w:rsidR="00570EEA" w:rsidRDefault="00570EEA" w:rsidP="006B1432">
            <w:pPr>
              <w:jc w:val="center"/>
            </w:pPr>
          </w:p>
        </w:tc>
        <w:tc>
          <w:tcPr>
            <w:tcW w:w="2790" w:type="dxa"/>
          </w:tcPr>
          <w:p w14:paraId="11AF4EDD" w14:textId="77777777" w:rsidR="00570EEA" w:rsidRDefault="00570EEA" w:rsidP="006B1432">
            <w:pPr>
              <w:jc w:val="center"/>
            </w:pPr>
            <w:r w:rsidRPr="00A324E4">
              <w:t>astragalin</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69AA267C" w14:textId="6C5EF379" w:rsidR="003F5E0B" w:rsidRDefault="003F5E0B" w:rsidP="006B1432">
            <w:pPr>
              <w:jc w:val="center"/>
            </w:pPr>
          </w:p>
        </w:tc>
        <w:tc>
          <w:tcPr>
            <w:tcW w:w="2160" w:type="dxa"/>
          </w:tcPr>
          <w:p w14:paraId="3F9353AA" w14:textId="77777777" w:rsidR="00570EEA" w:rsidRDefault="00570EEA" w:rsidP="006B1432">
            <w:pPr>
              <w:jc w:val="center"/>
            </w:pPr>
            <w:r>
              <w:rPr>
                <w:rFonts w:ascii="Segoe UI" w:hAnsi="Segoe UI" w:cs="Segoe UI"/>
                <w:color w:val="212121"/>
                <w:shd w:val="clear" w:color="auto" w:fill="FFFFFF"/>
              </w:rPr>
              <w:t>5282102</w:t>
            </w:r>
          </w:p>
        </w:tc>
      </w:tr>
      <w:tr w:rsidR="00570EEA" w14:paraId="313F9985" w14:textId="77777777" w:rsidTr="00587810">
        <w:trPr>
          <w:trHeight w:val="86"/>
        </w:trPr>
        <w:tc>
          <w:tcPr>
            <w:tcW w:w="1278" w:type="dxa"/>
            <w:vMerge/>
          </w:tcPr>
          <w:p w14:paraId="445DB0DE" w14:textId="77777777" w:rsidR="00570EEA" w:rsidRDefault="00570EEA" w:rsidP="006B1432">
            <w:pPr>
              <w:jc w:val="center"/>
            </w:pPr>
          </w:p>
        </w:tc>
        <w:tc>
          <w:tcPr>
            <w:tcW w:w="2250" w:type="dxa"/>
            <w:vMerge/>
          </w:tcPr>
          <w:p w14:paraId="595701AC" w14:textId="77777777" w:rsidR="00570EEA" w:rsidRDefault="00570EEA" w:rsidP="006B1432">
            <w:pPr>
              <w:jc w:val="center"/>
            </w:pPr>
          </w:p>
        </w:tc>
        <w:tc>
          <w:tcPr>
            <w:tcW w:w="2790" w:type="dxa"/>
          </w:tcPr>
          <w:p w14:paraId="493D3371" w14:textId="77777777" w:rsidR="00570EEA" w:rsidRDefault="00570EEA" w:rsidP="006B1432">
            <w:pPr>
              <w:jc w:val="center"/>
            </w:pPr>
            <w:r w:rsidRPr="00A324E4">
              <w:t>kaempferol-3-O-galactoside</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79E81932" w14:textId="0D7128F7" w:rsidR="003F5E0B" w:rsidRDefault="003F5E0B" w:rsidP="006B1432">
            <w:pPr>
              <w:jc w:val="center"/>
            </w:pPr>
          </w:p>
        </w:tc>
        <w:tc>
          <w:tcPr>
            <w:tcW w:w="2160" w:type="dxa"/>
          </w:tcPr>
          <w:p w14:paraId="581B7AB7" w14:textId="77777777" w:rsidR="00570EEA" w:rsidRDefault="00570EEA" w:rsidP="006B1432">
            <w:pPr>
              <w:jc w:val="center"/>
            </w:pPr>
            <w:r>
              <w:rPr>
                <w:rFonts w:ascii="Segoe UI" w:hAnsi="Segoe UI" w:cs="Segoe UI"/>
                <w:color w:val="212121"/>
                <w:shd w:val="clear" w:color="auto" w:fill="FFFFFF"/>
              </w:rPr>
              <w:t>5282149</w:t>
            </w:r>
          </w:p>
        </w:tc>
      </w:tr>
      <w:tr w:rsidR="00570EEA" w14:paraId="777EC94F" w14:textId="77777777" w:rsidTr="00587810">
        <w:trPr>
          <w:trHeight w:val="86"/>
        </w:trPr>
        <w:tc>
          <w:tcPr>
            <w:tcW w:w="1278" w:type="dxa"/>
            <w:vMerge/>
          </w:tcPr>
          <w:p w14:paraId="6FF15164" w14:textId="77777777" w:rsidR="00570EEA" w:rsidRDefault="00570EEA" w:rsidP="006B1432">
            <w:pPr>
              <w:jc w:val="center"/>
            </w:pPr>
          </w:p>
        </w:tc>
        <w:tc>
          <w:tcPr>
            <w:tcW w:w="2250" w:type="dxa"/>
            <w:vMerge/>
          </w:tcPr>
          <w:p w14:paraId="17CC4D83" w14:textId="77777777" w:rsidR="00570EEA" w:rsidRDefault="00570EEA" w:rsidP="006B1432">
            <w:pPr>
              <w:jc w:val="center"/>
            </w:pPr>
          </w:p>
        </w:tc>
        <w:tc>
          <w:tcPr>
            <w:tcW w:w="2790" w:type="dxa"/>
          </w:tcPr>
          <w:p w14:paraId="1EF15DA8" w14:textId="77777777" w:rsidR="00570EEA" w:rsidRDefault="00570EEA" w:rsidP="006B1432">
            <w:pPr>
              <w:jc w:val="center"/>
            </w:pPr>
            <w:r w:rsidRPr="00A324E4">
              <w:t>quercetin-3-O-glucoside</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13C64886" w14:textId="4BEB5A3B" w:rsidR="003F5E0B" w:rsidRDefault="003F5E0B" w:rsidP="006B1432">
            <w:pPr>
              <w:jc w:val="center"/>
            </w:pPr>
          </w:p>
        </w:tc>
        <w:tc>
          <w:tcPr>
            <w:tcW w:w="2160" w:type="dxa"/>
          </w:tcPr>
          <w:p w14:paraId="38D8FD6B" w14:textId="77777777" w:rsidR="00570EEA" w:rsidRDefault="00570EEA" w:rsidP="006B1432">
            <w:pPr>
              <w:jc w:val="center"/>
            </w:pPr>
            <w:r>
              <w:rPr>
                <w:rFonts w:ascii="Segoe UI" w:hAnsi="Segoe UI" w:cs="Segoe UI"/>
                <w:color w:val="212121"/>
                <w:shd w:val="clear" w:color="auto" w:fill="FFFFFF"/>
              </w:rPr>
              <w:t>5280804</w:t>
            </w:r>
          </w:p>
        </w:tc>
      </w:tr>
      <w:tr w:rsidR="00570EEA" w14:paraId="40DC77E6" w14:textId="77777777" w:rsidTr="00587810">
        <w:trPr>
          <w:trHeight w:val="86"/>
        </w:trPr>
        <w:tc>
          <w:tcPr>
            <w:tcW w:w="1278" w:type="dxa"/>
            <w:vMerge/>
          </w:tcPr>
          <w:p w14:paraId="55FDDAED" w14:textId="77777777" w:rsidR="00570EEA" w:rsidRDefault="00570EEA" w:rsidP="006B1432">
            <w:pPr>
              <w:jc w:val="center"/>
            </w:pPr>
          </w:p>
        </w:tc>
        <w:tc>
          <w:tcPr>
            <w:tcW w:w="2250" w:type="dxa"/>
            <w:vMerge/>
          </w:tcPr>
          <w:p w14:paraId="06C4A06D" w14:textId="77777777" w:rsidR="00570EEA" w:rsidRDefault="00570EEA" w:rsidP="006B1432">
            <w:pPr>
              <w:jc w:val="center"/>
            </w:pPr>
          </w:p>
        </w:tc>
        <w:tc>
          <w:tcPr>
            <w:tcW w:w="2790" w:type="dxa"/>
          </w:tcPr>
          <w:p w14:paraId="783F2708" w14:textId="77777777" w:rsidR="00570EEA" w:rsidRDefault="00570EEA" w:rsidP="006B1432">
            <w:pPr>
              <w:jc w:val="center"/>
            </w:pPr>
            <w:r w:rsidRPr="00247328">
              <w:t>pinoresinol-4-O-glucoside</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404B1F68" w14:textId="2CA2AFCD" w:rsidR="003F5E0B" w:rsidRDefault="003F5E0B" w:rsidP="006B1432">
            <w:pPr>
              <w:jc w:val="center"/>
            </w:pPr>
          </w:p>
        </w:tc>
        <w:tc>
          <w:tcPr>
            <w:tcW w:w="2160" w:type="dxa"/>
          </w:tcPr>
          <w:p w14:paraId="1D00C042" w14:textId="77777777" w:rsidR="00570EEA" w:rsidRDefault="00570EEA" w:rsidP="006B1432">
            <w:pPr>
              <w:jc w:val="center"/>
            </w:pPr>
            <w:r>
              <w:rPr>
                <w:rFonts w:ascii="Segoe UI" w:hAnsi="Segoe UI" w:cs="Segoe UI"/>
                <w:color w:val="212121"/>
                <w:shd w:val="clear" w:color="auto" w:fill="FFFFFF"/>
              </w:rPr>
              <w:t>486614</w:t>
            </w:r>
          </w:p>
        </w:tc>
      </w:tr>
      <w:tr w:rsidR="00570EEA" w14:paraId="136425C2" w14:textId="77777777" w:rsidTr="00587810">
        <w:trPr>
          <w:trHeight w:val="86"/>
        </w:trPr>
        <w:tc>
          <w:tcPr>
            <w:tcW w:w="1278" w:type="dxa"/>
            <w:vMerge/>
          </w:tcPr>
          <w:p w14:paraId="64F076D0" w14:textId="77777777" w:rsidR="00570EEA" w:rsidRDefault="00570EEA" w:rsidP="006B1432">
            <w:pPr>
              <w:jc w:val="center"/>
            </w:pPr>
          </w:p>
        </w:tc>
        <w:tc>
          <w:tcPr>
            <w:tcW w:w="2250" w:type="dxa"/>
            <w:vMerge/>
          </w:tcPr>
          <w:p w14:paraId="780AF59B" w14:textId="77777777" w:rsidR="00570EEA" w:rsidRDefault="00570EEA" w:rsidP="006B1432">
            <w:pPr>
              <w:jc w:val="center"/>
            </w:pPr>
          </w:p>
        </w:tc>
        <w:tc>
          <w:tcPr>
            <w:tcW w:w="2790" w:type="dxa"/>
          </w:tcPr>
          <w:p w14:paraId="2CF86C3F" w14:textId="77777777" w:rsidR="00570EEA" w:rsidRDefault="00570EEA" w:rsidP="006B1432">
            <w:pPr>
              <w:jc w:val="center"/>
            </w:pPr>
            <w:r w:rsidRPr="00A346BB">
              <w:t>pinoresinol</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577D38AA" w14:textId="29C95CC3" w:rsidR="003F5E0B" w:rsidRDefault="003F5E0B" w:rsidP="006B1432">
            <w:pPr>
              <w:jc w:val="center"/>
            </w:pPr>
          </w:p>
        </w:tc>
        <w:tc>
          <w:tcPr>
            <w:tcW w:w="2160" w:type="dxa"/>
          </w:tcPr>
          <w:p w14:paraId="79F3A73F" w14:textId="77777777" w:rsidR="00570EEA" w:rsidRDefault="00570EEA" w:rsidP="006B1432">
            <w:pPr>
              <w:jc w:val="center"/>
            </w:pPr>
            <w:r>
              <w:rPr>
                <w:rFonts w:ascii="Segoe UI" w:hAnsi="Segoe UI" w:cs="Segoe UI"/>
                <w:color w:val="212121"/>
                <w:shd w:val="clear" w:color="auto" w:fill="FFFFFF"/>
              </w:rPr>
              <w:t>73399</w:t>
            </w:r>
          </w:p>
        </w:tc>
      </w:tr>
      <w:tr w:rsidR="00570EEA" w14:paraId="3FD77119" w14:textId="77777777" w:rsidTr="00587810">
        <w:trPr>
          <w:trHeight w:val="86"/>
        </w:trPr>
        <w:tc>
          <w:tcPr>
            <w:tcW w:w="1278" w:type="dxa"/>
            <w:vMerge/>
          </w:tcPr>
          <w:p w14:paraId="04093F59" w14:textId="77777777" w:rsidR="00570EEA" w:rsidRDefault="00570EEA" w:rsidP="006B1432">
            <w:pPr>
              <w:jc w:val="center"/>
            </w:pPr>
          </w:p>
        </w:tc>
        <w:tc>
          <w:tcPr>
            <w:tcW w:w="2250" w:type="dxa"/>
            <w:vMerge/>
          </w:tcPr>
          <w:p w14:paraId="71CFF1D3" w14:textId="77777777" w:rsidR="00570EEA" w:rsidRDefault="00570EEA" w:rsidP="006B1432">
            <w:pPr>
              <w:jc w:val="center"/>
            </w:pPr>
          </w:p>
        </w:tc>
        <w:tc>
          <w:tcPr>
            <w:tcW w:w="2790" w:type="dxa"/>
          </w:tcPr>
          <w:p w14:paraId="0C9EB864" w14:textId="77777777" w:rsidR="00570EEA" w:rsidRDefault="00570EEA" w:rsidP="006B1432">
            <w:pPr>
              <w:jc w:val="center"/>
            </w:pPr>
            <w:r w:rsidRPr="00A346BB">
              <w:t>epipinoresinol</w:t>
            </w:r>
            <w:r w:rsidR="00AF1355">
              <w:fldChar w:fldCharType="begin" w:fldLock="1"/>
            </w:r>
            <w:r w:rsidR="00AF1355">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517D2A35" w14:textId="515D8AB2" w:rsidR="003F5E0B" w:rsidRDefault="003F5E0B" w:rsidP="006B1432">
            <w:pPr>
              <w:jc w:val="center"/>
            </w:pPr>
          </w:p>
        </w:tc>
        <w:tc>
          <w:tcPr>
            <w:tcW w:w="2160" w:type="dxa"/>
          </w:tcPr>
          <w:p w14:paraId="49C90526" w14:textId="77777777" w:rsidR="00570EEA" w:rsidRDefault="00570EEA" w:rsidP="006B1432">
            <w:pPr>
              <w:jc w:val="center"/>
            </w:pPr>
            <w:r>
              <w:rPr>
                <w:rFonts w:ascii="Segoe UI" w:hAnsi="Segoe UI" w:cs="Segoe UI"/>
                <w:color w:val="212121"/>
                <w:shd w:val="clear" w:color="auto" w:fill="FFFFFF"/>
              </w:rPr>
              <w:t>637584</w:t>
            </w:r>
          </w:p>
        </w:tc>
      </w:tr>
      <w:tr w:rsidR="00570EEA" w14:paraId="31F93F38" w14:textId="77777777" w:rsidTr="00587810">
        <w:trPr>
          <w:trHeight w:val="86"/>
        </w:trPr>
        <w:tc>
          <w:tcPr>
            <w:tcW w:w="1278" w:type="dxa"/>
            <w:vMerge/>
          </w:tcPr>
          <w:p w14:paraId="471AB44F" w14:textId="77777777" w:rsidR="00570EEA" w:rsidRDefault="00570EEA" w:rsidP="006B1432">
            <w:pPr>
              <w:jc w:val="center"/>
            </w:pPr>
          </w:p>
        </w:tc>
        <w:tc>
          <w:tcPr>
            <w:tcW w:w="2250" w:type="dxa"/>
            <w:vMerge/>
          </w:tcPr>
          <w:p w14:paraId="66840793" w14:textId="77777777" w:rsidR="00570EEA" w:rsidRDefault="00570EEA" w:rsidP="006B1432">
            <w:pPr>
              <w:jc w:val="center"/>
            </w:pPr>
          </w:p>
        </w:tc>
        <w:tc>
          <w:tcPr>
            <w:tcW w:w="2790" w:type="dxa"/>
          </w:tcPr>
          <w:p w14:paraId="705CC7FA" w14:textId="77777777" w:rsidR="00570EEA" w:rsidRDefault="00570EEA" w:rsidP="006B1432">
            <w:pPr>
              <w:jc w:val="center"/>
            </w:pPr>
            <w:r w:rsidRPr="00A346BB">
              <w:t>p-coumaric acid</w:t>
            </w:r>
            <w:r w:rsidR="00AF1355">
              <w:fldChar w:fldCharType="begin" w:fldLock="1"/>
            </w:r>
            <w:r w:rsidR="00516658">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F1355">
              <w:fldChar w:fldCharType="separate"/>
            </w:r>
            <w:r w:rsidR="00AF1355" w:rsidRPr="00AF1355">
              <w:rPr>
                <w:noProof/>
                <w:vertAlign w:val="superscript"/>
              </w:rPr>
              <w:t>29</w:t>
            </w:r>
            <w:r w:rsidR="00AF1355">
              <w:fldChar w:fldCharType="end"/>
            </w:r>
          </w:p>
          <w:p w14:paraId="72237A2D" w14:textId="4014931E" w:rsidR="003F5E0B" w:rsidRDefault="003F5E0B" w:rsidP="006B1432">
            <w:pPr>
              <w:jc w:val="center"/>
            </w:pPr>
          </w:p>
        </w:tc>
        <w:tc>
          <w:tcPr>
            <w:tcW w:w="2160" w:type="dxa"/>
          </w:tcPr>
          <w:p w14:paraId="56130024" w14:textId="77777777" w:rsidR="00570EEA" w:rsidRDefault="00570EEA" w:rsidP="006B1432">
            <w:pPr>
              <w:jc w:val="center"/>
            </w:pPr>
            <w:r>
              <w:rPr>
                <w:rFonts w:ascii="Segoe UI" w:hAnsi="Segoe UI" w:cs="Segoe UI"/>
                <w:color w:val="212121"/>
                <w:shd w:val="clear" w:color="auto" w:fill="FFFFFF"/>
              </w:rPr>
              <w:t>637542</w:t>
            </w:r>
          </w:p>
        </w:tc>
      </w:tr>
      <w:tr w:rsidR="00570EEA" w14:paraId="3BA2D444" w14:textId="77777777" w:rsidTr="00587810">
        <w:trPr>
          <w:trHeight w:val="86"/>
        </w:trPr>
        <w:tc>
          <w:tcPr>
            <w:tcW w:w="1278" w:type="dxa"/>
            <w:vMerge/>
          </w:tcPr>
          <w:p w14:paraId="41FB0E87" w14:textId="77777777" w:rsidR="00570EEA" w:rsidRDefault="00570EEA" w:rsidP="006B1432">
            <w:pPr>
              <w:jc w:val="center"/>
            </w:pPr>
          </w:p>
        </w:tc>
        <w:tc>
          <w:tcPr>
            <w:tcW w:w="2250" w:type="dxa"/>
            <w:vMerge/>
          </w:tcPr>
          <w:p w14:paraId="576919F2" w14:textId="77777777" w:rsidR="00570EEA" w:rsidRDefault="00570EEA" w:rsidP="006B1432">
            <w:pPr>
              <w:jc w:val="center"/>
            </w:pPr>
          </w:p>
        </w:tc>
        <w:tc>
          <w:tcPr>
            <w:tcW w:w="2790" w:type="dxa"/>
          </w:tcPr>
          <w:p w14:paraId="297A213E" w14:textId="77777777" w:rsidR="00570EEA" w:rsidRDefault="00570EEA" w:rsidP="006B1432">
            <w:pPr>
              <w:jc w:val="center"/>
            </w:pPr>
            <w:r w:rsidRPr="00A346BB">
              <w:t>caffeic acid</w:t>
            </w:r>
            <w:r w:rsidR="00516658">
              <w:fldChar w:fldCharType="begin" w:fldLock="1"/>
            </w:r>
            <w:r w:rsidR="00516658">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516658">
              <w:fldChar w:fldCharType="separate"/>
            </w:r>
            <w:r w:rsidR="00516658" w:rsidRPr="00516658">
              <w:rPr>
                <w:noProof/>
                <w:vertAlign w:val="superscript"/>
              </w:rPr>
              <w:t>29</w:t>
            </w:r>
            <w:r w:rsidR="00516658">
              <w:fldChar w:fldCharType="end"/>
            </w:r>
          </w:p>
          <w:p w14:paraId="76154F00" w14:textId="3270B91B" w:rsidR="003F5E0B" w:rsidRDefault="003F5E0B" w:rsidP="006B1432">
            <w:pPr>
              <w:jc w:val="center"/>
            </w:pPr>
          </w:p>
        </w:tc>
        <w:tc>
          <w:tcPr>
            <w:tcW w:w="2160" w:type="dxa"/>
          </w:tcPr>
          <w:p w14:paraId="2A849708" w14:textId="77777777" w:rsidR="00570EEA" w:rsidRDefault="00570EEA" w:rsidP="006B1432">
            <w:pPr>
              <w:jc w:val="center"/>
            </w:pPr>
            <w:r>
              <w:rPr>
                <w:rFonts w:ascii="Segoe UI" w:hAnsi="Segoe UI" w:cs="Segoe UI"/>
                <w:color w:val="212121"/>
                <w:shd w:val="clear" w:color="auto" w:fill="FFFFFF"/>
              </w:rPr>
              <w:t>689043</w:t>
            </w:r>
          </w:p>
        </w:tc>
      </w:tr>
      <w:tr w:rsidR="00570EEA" w14:paraId="1E993B0C" w14:textId="77777777" w:rsidTr="00587810">
        <w:trPr>
          <w:trHeight w:val="86"/>
        </w:trPr>
        <w:tc>
          <w:tcPr>
            <w:tcW w:w="1278" w:type="dxa"/>
            <w:vMerge/>
          </w:tcPr>
          <w:p w14:paraId="70B5FDAE" w14:textId="77777777" w:rsidR="00570EEA" w:rsidRDefault="00570EEA" w:rsidP="006B1432">
            <w:pPr>
              <w:jc w:val="center"/>
            </w:pPr>
          </w:p>
        </w:tc>
        <w:tc>
          <w:tcPr>
            <w:tcW w:w="2250" w:type="dxa"/>
            <w:vMerge/>
          </w:tcPr>
          <w:p w14:paraId="10D1F945" w14:textId="77777777" w:rsidR="00570EEA" w:rsidRDefault="00570EEA" w:rsidP="006B1432">
            <w:pPr>
              <w:jc w:val="center"/>
            </w:pPr>
          </w:p>
        </w:tc>
        <w:tc>
          <w:tcPr>
            <w:tcW w:w="2790" w:type="dxa"/>
          </w:tcPr>
          <w:p w14:paraId="146E6D97" w14:textId="77777777" w:rsidR="00570EEA" w:rsidRDefault="00570EEA" w:rsidP="006B1432">
            <w:pPr>
              <w:jc w:val="center"/>
            </w:pPr>
            <w:r w:rsidRPr="00A346BB">
              <w:t>arbutin</w:t>
            </w:r>
            <w:r w:rsidR="00516658">
              <w:fldChar w:fldCharType="begin" w:fldLock="1"/>
            </w:r>
            <w:r w:rsidR="00516658">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516658">
              <w:fldChar w:fldCharType="separate"/>
            </w:r>
            <w:r w:rsidR="00516658" w:rsidRPr="00516658">
              <w:rPr>
                <w:noProof/>
                <w:vertAlign w:val="superscript"/>
              </w:rPr>
              <w:t>29</w:t>
            </w:r>
            <w:r w:rsidR="00516658">
              <w:fldChar w:fldCharType="end"/>
            </w:r>
          </w:p>
          <w:p w14:paraId="625485AF" w14:textId="4D5A1898" w:rsidR="003F5E0B" w:rsidRDefault="003F5E0B" w:rsidP="006B1432">
            <w:pPr>
              <w:jc w:val="center"/>
            </w:pPr>
          </w:p>
        </w:tc>
        <w:tc>
          <w:tcPr>
            <w:tcW w:w="2160" w:type="dxa"/>
          </w:tcPr>
          <w:p w14:paraId="5F997E90" w14:textId="77777777" w:rsidR="00570EEA" w:rsidRDefault="00570EEA" w:rsidP="006B1432">
            <w:pPr>
              <w:jc w:val="center"/>
            </w:pPr>
            <w:r>
              <w:rPr>
                <w:rFonts w:ascii="Segoe UI" w:hAnsi="Segoe UI" w:cs="Segoe UI"/>
                <w:color w:val="212121"/>
                <w:shd w:val="clear" w:color="auto" w:fill="FFFFFF"/>
              </w:rPr>
              <w:t>440936</w:t>
            </w:r>
          </w:p>
        </w:tc>
      </w:tr>
      <w:tr w:rsidR="00570EEA" w14:paraId="00065666" w14:textId="77777777" w:rsidTr="00587810">
        <w:trPr>
          <w:trHeight w:val="86"/>
        </w:trPr>
        <w:tc>
          <w:tcPr>
            <w:tcW w:w="1278" w:type="dxa"/>
            <w:vMerge/>
          </w:tcPr>
          <w:p w14:paraId="777B01F0" w14:textId="77777777" w:rsidR="00570EEA" w:rsidRDefault="00570EEA" w:rsidP="006B1432">
            <w:pPr>
              <w:jc w:val="center"/>
            </w:pPr>
          </w:p>
        </w:tc>
        <w:tc>
          <w:tcPr>
            <w:tcW w:w="2250" w:type="dxa"/>
            <w:vMerge/>
          </w:tcPr>
          <w:p w14:paraId="45065870" w14:textId="77777777" w:rsidR="00570EEA" w:rsidRDefault="00570EEA" w:rsidP="006B1432">
            <w:pPr>
              <w:jc w:val="center"/>
            </w:pPr>
          </w:p>
        </w:tc>
        <w:tc>
          <w:tcPr>
            <w:tcW w:w="2790" w:type="dxa"/>
          </w:tcPr>
          <w:p w14:paraId="1CC6E2B2" w14:textId="77777777" w:rsidR="00570EEA" w:rsidRDefault="00570EEA" w:rsidP="006B1432">
            <w:pPr>
              <w:jc w:val="center"/>
            </w:pPr>
            <w:r w:rsidRPr="00D36F21">
              <w:t>β-sitosterol</w:t>
            </w:r>
            <w:r w:rsidR="00516658">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516658">
              <w:fldChar w:fldCharType="separate"/>
            </w:r>
            <w:r w:rsidR="00516658" w:rsidRPr="00516658">
              <w:rPr>
                <w:noProof/>
                <w:vertAlign w:val="superscript"/>
              </w:rPr>
              <w:t>29</w:t>
            </w:r>
            <w:r w:rsidR="00516658">
              <w:fldChar w:fldCharType="end"/>
            </w:r>
          </w:p>
          <w:p w14:paraId="1F7B8B18" w14:textId="6B6F02AF" w:rsidR="003F5E0B" w:rsidRDefault="003F5E0B" w:rsidP="006B1432">
            <w:pPr>
              <w:jc w:val="center"/>
            </w:pPr>
          </w:p>
        </w:tc>
        <w:tc>
          <w:tcPr>
            <w:tcW w:w="2160" w:type="dxa"/>
          </w:tcPr>
          <w:p w14:paraId="6193D95B" w14:textId="77777777" w:rsidR="00570EEA" w:rsidRDefault="00570EEA" w:rsidP="006B1432">
            <w:pPr>
              <w:jc w:val="center"/>
            </w:pPr>
            <w:r>
              <w:rPr>
                <w:rFonts w:ascii="Segoe UI" w:hAnsi="Segoe UI" w:cs="Segoe UI"/>
                <w:color w:val="212121"/>
                <w:shd w:val="clear" w:color="auto" w:fill="FFFFFF"/>
              </w:rPr>
              <w:t>222284</w:t>
            </w:r>
          </w:p>
        </w:tc>
      </w:tr>
      <w:tr w:rsidR="00570EEA" w14:paraId="114967CD" w14:textId="77777777" w:rsidTr="00587810">
        <w:trPr>
          <w:trHeight w:val="422"/>
        </w:trPr>
        <w:tc>
          <w:tcPr>
            <w:tcW w:w="1278" w:type="dxa"/>
            <w:vMerge/>
          </w:tcPr>
          <w:p w14:paraId="0E2D2E78" w14:textId="77777777" w:rsidR="00570EEA" w:rsidRDefault="00570EEA" w:rsidP="006B1432">
            <w:pPr>
              <w:jc w:val="center"/>
            </w:pPr>
          </w:p>
        </w:tc>
        <w:tc>
          <w:tcPr>
            <w:tcW w:w="2250" w:type="dxa"/>
            <w:vMerge/>
          </w:tcPr>
          <w:p w14:paraId="765C79E6" w14:textId="77777777" w:rsidR="00570EEA" w:rsidRDefault="00570EEA" w:rsidP="006B1432">
            <w:pPr>
              <w:jc w:val="center"/>
            </w:pPr>
          </w:p>
        </w:tc>
        <w:tc>
          <w:tcPr>
            <w:tcW w:w="2790" w:type="dxa"/>
          </w:tcPr>
          <w:p w14:paraId="54BD5EEA" w14:textId="77777777" w:rsidR="00570EEA" w:rsidRDefault="00570EEA" w:rsidP="006B1432">
            <w:pPr>
              <w:jc w:val="center"/>
            </w:pPr>
            <w:r w:rsidRPr="00D36F21">
              <w:t>d-sesamin</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tc>
        <w:tc>
          <w:tcPr>
            <w:tcW w:w="2160" w:type="dxa"/>
          </w:tcPr>
          <w:p w14:paraId="7FEF1018" w14:textId="77777777" w:rsidR="00570EEA" w:rsidRDefault="00570EEA" w:rsidP="006B1432">
            <w:pPr>
              <w:jc w:val="center"/>
            </w:pPr>
            <w:r>
              <w:rPr>
                <w:rFonts w:ascii="Segoe UI" w:hAnsi="Segoe UI" w:cs="Segoe UI"/>
                <w:color w:val="212121"/>
                <w:shd w:val="clear" w:color="auto" w:fill="FFFFFF"/>
              </w:rPr>
              <w:t>5204</w:t>
            </w:r>
          </w:p>
        </w:tc>
      </w:tr>
      <w:tr w:rsidR="00570EEA" w14:paraId="45C97BE4" w14:textId="77777777" w:rsidTr="00587810">
        <w:trPr>
          <w:trHeight w:val="86"/>
        </w:trPr>
        <w:tc>
          <w:tcPr>
            <w:tcW w:w="1278" w:type="dxa"/>
            <w:vMerge/>
          </w:tcPr>
          <w:p w14:paraId="481FD959" w14:textId="77777777" w:rsidR="00570EEA" w:rsidRDefault="00570EEA" w:rsidP="006B1432">
            <w:pPr>
              <w:jc w:val="center"/>
            </w:pPr>
          </w:p>
        </w:tc>
        <w:tc>
          <w:tcPr>
            <w:tcW w:w="2250" w:type="dxa"/>
            <w:vMerge/>
          </w:tcPr>
          <w:p w14:paraId="08E1F5D0" w14:textId="77777777" w:rsidR="00570EEA" w:rsidRDefault="00570EEA" w:rsidP="006B1432">
            <w:pPr>
              <w:jc w:val="center"/>
            </w:pPr>
          </w:p>
        </w:tc>
        <w:tc>
          <w:tcPr>
            <w:tcW w:w="2790" w:type="dxa"/>
          </w:tcPr>
          <w:p w14:paraId="5DC96FEB" w14:textId="77777777" w:rsidR="00570EEA" w:rsidRDefault="00570EEA" w:rsidP="006B1432">
            <w:pPr>
              <w:jc w:val="center"/>
            </w:pPr>
            <w:r w:rsidRPr="00D36F21">
              <w:t>daucosterol</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5F9FF52B" w14:textId="14F38887" w:rsidR="003F5E0B" w:rsidRDefault="003F5E0B" w:rsidP="006B1432">
            <w:pPr>
              <w:jc w:val="center"/>
            </w:pPr>
          </w:p>
        </w:tc>
        <w:tc>
          <w:tcPr>
            <w:tcW w:w="2160" w:type="dxa"/>
          </w:tcPr>
          <w:p w14:paraId="168D4CD6" w14:textId="77777777" w:rsidR="00570EEA" w:rsidRDefault="00570EEA" w:rsidP="006B1432">
            <w:pPr>
              <w:jc w:val="center"/>
            </w:pPr>
            <w:r>
              <w:rPr>
                <w:rFonts w:ascii="Segoe UI" w:hAnsi="Segoe UI" w:cs="Segoe UI"/>
                <w:color w:val="212121"/>
                <w:shd w:val="clear" w:color="auto" w:fill="FFFFFF"/>
              </w:rPr>
              <w:t>5742590</w:t>
            </w:r>
          </w:p>
        </w:tc>
      </w:tr>
      <w:tr w:rsidR="00570EEA" w14:paraId="5675208A" w14:textId="77777777" w:rsidTr="00587810">
        <w:trPr>
          <w:trHeight w:val="86"/>
        </w:trPr>
        <w:tc>
          <w:tcPr>
            <w:tcW w:w="1278" w:type="dxa"/>
            <w:vMerge/>
          </w:tcPr>
          <w:p w14:paraId="5DA2C4F9" w14:textId="77777777" w:rsidR="00570EEA" w:rsidRDefault="00570EEA" w:rsidP="006B1432">
            <w:pPr>
              <w:jc w:val="center"/>
            </w:pPr>
          </w:p>
        </w:tc>
        <w:tc>
          <w:tcPr>
            <w:tcW w:w="2250" w:type="dxa"/>
            <w:vMerge/>
          </w:tcPr>
          <w:p w14:paraId="486B7AEB" w14:textId="77777777" w:rsidR="00570EEA" w:rsidRDefault="00570EEA" w:rsidP="006B1432">
            <w:pPr>
              <w:jc w:val="center"/>
            </w:pPr>
          </w:p>
        </w:tc>
        <w:tc>
          <w:tcPr>
            <w:tcW w:w="2790" w:type="dxa"/>
          </w:tcPr>
          <w:p w14:paraId="4B42E53C" w14:textId="77777777" w:rsidR="00570EEA" w:rsidRDefault="00570EEA" w:rsidP="006B1432">
            <w:pPr>
              <w:jc w:val="center"/>
            </w:pPr>
            <w:r w:rsidRPr="00D36F21">
              <w:t>n-hexane</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5E5769E1" w14:textId="13D77226" w:rsidR="003F5E0B" w:rsidRDefault="003F5E0B" w:rsidP="006B1432">
            <w:pPr>
              <w:jc w:val="center"/>
            </w:pPr>
          </w:p>
        </w:tc>
        <w:tc>
          <w:tcPr>
            <w:tcW w:w="2160" w:type="dxa"/>
          </w:tcPr>
          <w:p w14:paraId="5A85B4C7" w14:textId="77777777" w:rsidR="00570EEA" w:rsidRDefault="00570EEA" w:rsidP="006B1432">
            <w:pPr>
              <w:jc w:val="center"/>
            </w:pPr>
            <w:r>
              <w:rPr>
                <w:rFonts w:ascii="Segoe UI" w:hAnsi="Segoe UI" w:cs="Segoe UI"/>
                <w:color w:val="212121"/>
                <w:shd w:val="clear" w:color="auto" w:fill="FFFFFF"/>
              </w:rPr>
              <w:t>8058</w:t>
            </w:r>
          </w:p>
        </w:tc>
      </w:tr>
      <w:tr w:rsidR="00570EEA" w14:paraId="682C18FD" w14:textId="77777777" w:rsidTr="00587810">
        <w:trPr>
          <w:trHeight w:val="375"/>
        </w:trPr>
        <w:tc>
          <w:tcPr>
            <w:tcW w:w="1278" w:type="dxa"/>
            <w:vMerge/>
          </w:tcPr>
          <w:p w14:paraId="666E3DB3" w14:textId="77777777" w:rsidR="00570EEA" w:rsidRDefault="00570EEA" w:rsidP="006B1432">
            <w:pPr>
              <w:jc w:val="center"/>
            </w:pPr>
          </w:p>
        </w:tc>
        <w:tc>
          <w:tcPr>
            <w:tcW w:w="2250" w:type="dxa"/>
            <w:vMerge/>
          </w:tcPr>
          <w:p w14:paraId="2E41E7A0" w14:textId="77777777" w:rsidR="00570EEA" w:rsidRDefault="00570EEA" w:rsidP="006B1432">
            <w:pPr>
              <w:jc w:val="center"/>
            </w:pPr>
          </w:p>
        </w:tc>
        <w:tc>
          <w:tcPr>
            <w:tcW w:w="2790" w:type="dxa"/>
          </w:tcPr>
          <w:p w14:paraId="05A0A660" w14:textId="77777777" w:rsidR="00570EEA" w:rsidRDefault="00570EEA" w:rsidP="006B1432">
            <w:pPr>
              <w:jc w:val="center"/>
            </w:pPr>
            <w:r w:rsidRPr="00BB5446">
              <w:t>Isorhamnetin-3-O-glucoside</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315FB8AC" w14:textId="606108EF" w:rsidR="003F5E0B" w:rsidRDefault="003F5E0B" w:rsidP="006B1432">
            <w:pPr>
              <w:jc w:val="center"/>
            </w:pPr>
          </w:p>
        </w:tc>
        <w:tc>
          <w:tcPr>
            <w:tcW w:w="2160" w:type="dxa"/>
          </w:tcPr>
          <w:p w14:paraId="403C6644" w14:textId="77777777" w:rsidR="00570EEA" w:rsidRDefault="00570EEA" w:rsidP="006B1432">
            <w:pPr>
              <w:jc w:val="center"/>
            </w:pPr>
            <w:r>
              <w:rPr>
                <w:rFonts w:ascii="Segoe UI" w:hAnsi="Segoe UI" w:cs="Segoe UI"/>
                <w:color w:val="212121"/>
                <w:shd w:val="clear" w:color="auto" w:fill="FFFFFF"/>
              </w:rPr>
              <w:t>5318645</w:t>
            </w:r>
          </w:p>
        </w:tc>
      </w:tr>
      <w:tr w:rsidR="00570EEA" w14:paraId="4A5ABD04" w14:textId="77777777" w:rsidTr="00587810">
        <w:trPr>
          <w:trHeight w:val="375"/>
        </w:trPr>
        <w:tc>
          <w:tcPr>
            <w:tcW w:w="1278" w:type="dxa"/>
            <w:vMerge/>
          </w:tcPr>
          <w:p w14:paraId="7EC79D63" w14:textId="77777777" w:rsidR="00570EEA" w:rsidRDefault="00570EEA" w:rsidP="006B1432">
            <w:pPr>
              <w:jc w:val="center"/>
            </w:pPr>
          </w:p>
        </w:tc>
        <w:tc>
          <w:tcPr>
            <w:tcW w:w="2250" w:type="dxa"/>
            <w:vMerge/>
          </w:tcPr>
          <w:p w14:paraId="4AEDEC5B" w14:textId="77777777" w:rsidR="00570EEA" w:rsidRDefault="00570EEA" w:rsidP="006B1432">
            <w:pPr>
              <w:jc w:val="center"/>
            </w:pPr>
          </w:p>
        </w:tc>
        <w:tc>
          <w:tcPr>
            <w:tcW w:w="2790" w:type="dxa"/>
          </w:tcPr>
          <w:p w14:paraId="565BFF98" w14:textId="77777777" w:rsidR="00570EEA" w:rsidRDefault="00570EEA" w:rsidP="006B1432">
            <w:pPr>
              <w:jc w:val="center"/>
            </w:pPr>
            <w:r w:rsidRPr="00BB5446">
              <w:t>Rutin</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24912F9C" w14:textId="7F1B536A" w:rsidR="003F5E0B" w:rsidRDefault="003F5E0B" w:rsidP="006B1432">
            <w:pPr>
              <w:jc w:val="center"/>
            </w:pPr>
          </w:p>
        </w:tc>
        <w:tc>
          <w:tcPr>
            <w:tcW w:w="2160" w:type="dxa"/>
          </w:tcPr>
          <w:p w14:paraId="70DC3143" w14:textId="77777777" w:rsidR="00570EEA" w:rsidRDefault="00570EEA" w:rsidP="006B1432">
            <w:pPr>
              <w:jc w:val="center"/>
            </w:pPr>
            <w:r>
              <w:rPr>
                <w:rFonts w:ascii="Segoe UI" w:hAnsi="Segoe UI" w:cs="Segoe UI"/>
                <w:color w:val="212121"/>
                <w:shd w:val="clear" w:color="auto" w:fill="FFFFFF"/>
              </w:rPr>
              <w:t>5280805</w:t>
            </w:r>
          </w:p>
        </w:tc>
      </w:tr>
      <w:tr w:rsidR="00570EEA" w14:paraId="1E71E72E" w14:textId="77777777" w:rsidTr="00587810">
        <w:trPr>
          <w:trHeight w:val="375"/>
        </w:trPr>
        <w:tc>
          <w:tcPr>
            <w:tcW w:w="1278" w:type="dxa"/>
            <w:vMerge/>
          </w:tcPr>
          <w:p w14:paraId="16122F07" w14:textId="77777777" w:rsidR="00570EEA" w:rsidRDefault="00570EEA" w:rsidP="006B1432">
            <w:pPr>
              <w:jc w:val="center"/>
            </w:pPr>
          </w:p>
        </w:tc>
        <w:tc>
          <w:tcPr>
            <w:tcW w:w="2250" w:type="dxa"/>
            <w:vMerge/>
          </w:tcPr>
          <w:p w14:paraId="52A2DA96" w14:textId="77777777" w:rsidR="00570EEA" w:rsidRDefault="00570EEA" w:rsidP="006B1432">
            <w:pPr>
              <w:jc w:val="center"/>
            </w:pPr>
          </w:p>
        </w:tc>
        <w:tc>
          <w:tcPr>
            <w:tcW w:w="2790" w:type="dxa"/>
          </w:tcPr>
          <w:p w14:paraId="3CEBB389" w14:textId="77777777" w:rsidR="00570EEA" w:rsidRDefault="00570EEA" w:rsidP="006B1432">
            <w:pPr>
              <w:jc w:val="center"/>
            </w:pPr>
            <w:r w:rsidRPr="00BB5446">
              <w:t>4-Caffeoyl quinic acid</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4CA88B6D" w14:textId="22694E40" w:rsidR="003F5E0B" w:rsidRDefault="003F5E0B" w:rsidP="006B1432">
            <w:pPr>
              <w:jc w:val="center"/>
            </w:pPr>
          </w:p>
        </w:tc>
        <w:tc>
          <w:tcPr>
            <w:tcW w:w="2160" w:type="dxa"/>
          </w:tcPr>
          <w:p w14:paraId="78F9B3C1" w14:textId="77777777" w:rsidR="00570EEA" w:rsidRDefault="00570EEA" w:rsidP="006B1432">
            <w:pPr>
              <w:jc w:val="center"/>
            </w:pPr>
            <w:r>
              <w:rPr>
                <w:rFonts w:ascii="Segoe UI" w:hAnsi="Segoe UI" w:cs="Segoe UI"/>
                <w:color w:val="212121"/>
                <w:shd w:val="clear" w:color="auto" w:fill="FFFFFF"/>
              </w:rPr>
              <w:t>9798666</w:t>
            </w:r>
          </w:p>
        </w:tc>
      </w:tr>
      <w:tr w:rsidR="00570EEA" w14:paraId="63823384" w14:textId="77777777" w:rsidTr="00587810">
        <w:trPr>
          <w:trHeight w:val="375"/>
        </w:trPr>
        <w:tc>
          <w:tcPr>
            <w:tcW w:w="1278" w:type="dxa"/>
            <w:vMerge/>
          </w:tcPr>
          <w:p w14:paraId="12BE9120" w14:textId="77777777" w:rsidR="00570EEA" w:rsidRDefault="00570EEA" w:rsidP="006B1432">
            <w:pPr>
              <w:jc w:val="center"/>
            </w:pPr>
          </w:p>
        </w:tc>
        <w:tc>
          <w:tcPr>
            <w:tcW w:w="2250" w:type="dxa"/>
            <w:vMerge/>
          </w:tcPr>
          <w:p w14:paraId="33D2420E" w14:textId="77777777" w:rsidR="00570EEA" w:rsidRDefault="00570EEA" w:rsidP="006B1432">
            <w:pPr>
              <w:jc w:val="center"/>
            </w:pPr>
          </w:p>
        </w:tc>
        <w:tc>
          <w:tcPr>
            <w:tcW w:w="2790" w:type="dxa"/>
          </w:tcPr>
          <w:p w14:paraId="4C4EE378" w14:textId="77777777" w:rsidR="00570EEA" w:rsidRDefault="00570EEA" w:rsidP="006B1432">
            <w:pPr>
              <w:jc w:val="center"/>
            </w:pPr>
            <w:r w:rsidRPr="00BB5446">
              <w:t>Methyl 4-hydroxy-3,5-dimethoxycinnamate</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243CED3A" w14:textId="395350C8" w:rsidR="003F5E0B" w:rsidRDefault="003F5E0B" w:rsidP="006B1432">
            <w:pPr>
              <w:jc w:val="center"/>
            </w:pPr>
          </w:p>
        </w:tc>
        <w:tc>
          <w:tcPr>
            <w:tcW w:w="2160" w:type="dxa"/>
          </w:tcPr>
          <w:p w14:paraId="50659140" w14:textId="77777777" w:rsidR="00570EEA" w:rsidRDefault="00570EEA" w:rsidP="006B1432">
            <w:pPr>
              <w:jc w:val="center"/>
            </w:pPr>
            <w:r>
              <w:rPr>
                <w:rFonts w:ascii="Segoe UI" w:hAnsi="Segoe UI" w:cs="Segoe UI"/>
                <w:color w:val="212121"/>
                <w:shd w:val="clear" w:color="auto" w:fill="FFFFFF"/>
              </w:rPr>
              <w:t>5321318</w:t>
            </w:r>
          </w:p>
        </w:tc>
      </w:tr>
      <w:tr w:rsidR="00570EEA" w14:paraId="37CB739E" w14:textId="77777777" w:rsidTr="00140BDA">
        <w:trPr>
          <w:trHeight w:val="683"/>
        </w:trPr>
        <w:tc>
          <w:tcPr>
            <w:tcW w:w="1278" w:type="dxa"/>
            <w:vMerge/>
          </w:tcPr>
          <w:p w14:paraId="14FF450B" w14:textId="77777777" w:rsidR="00570EEA" w:rsidRDefault="00570EEA" w:rsidP="006B1432">
            <w:pPr>
              <w:jc w:val="center"/>
            </w:pPr>
          </w:p>
        </w:tc>
        <w:tc>
          <w:tcPr>
            <w:tcW w:w="2250" w:type="dxa"/>
            <w:vMerge/>
          </w:tcPr>
          <w:p w14:paraId="200874AA" w14:textId="77777777" w:rsidR="00570EEA" w:rsidRDefault="00570EEA" w:rsidP="006B1432">
            <w:pPr>
              <w:jc w:val="center"/>
            </w:pPr>
          </w:p>
        </w:tc>
        <w:tc>
          <w:tcPr>
            <w:tcW w:w="2790" w:type="dxa"/>
          </w:tcPr>
          <w:p w14:paraId="0E50862C" w14:textId="77777777" w:rsidR="00570EEA" w:rsidRDefault="00570EEA" w:rsidP="006B1432">
            <w:pPr>
              <w:jc w:val="center"/>
            </w:pPr>
            <w:r w:rsidRPr="001A35B1">
              <w:t>3,4,5-Tricaffeoylquinic acid</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7F706409" w14:textId="09795222" w:rsidR="003F5E0B" w:rsidRDefault="003F5E0B" w:rsidP="006B1432">
            <w:pPr>
              <w:jc w:val="center"/>
            </w:pPr>
          </w:p>
        </w:tc>
        <w:tc>
          <w:tcPr>
            <w:tcW w:w="2160" w:type="dxa"/>
          </w:tcPr>
          <w:p w14:paraId="15BABC03" w14:textId="77777777" w:rsidR="00570EEA" w:rsidRDefault="00570EEA" w:rsidP="006B1432">
            <w:pPr>
              <w:jc w:val="center"/>
            </w:pPr>
            <w:r>
              <w:rPr>
                <w:rFonts w:ascii="Segoe UI" w:hAnsi="Segoe UI" w:cs="Segoe UI"/>
                <w:color w:val="212121"/>
                <w:shd w:val="clear" w:color="auto" w:fill="FFFFFF"/>
              </w:rPr>
              <w:t>6440783</w:t>
            </w:r>
          </w:p>
        </w:tc>
      </w:tr>
      <w:tr w:rsidR="00570EEA" w14:paraId="11FD29F0" w14:textId="77777777" w:rsidTr="00587810">
        <w:trPr>
          <w:trHeight w:val="375"/>
        </w:trPr>
        <w:tc>
          <w:tcPr>
            <w:tcW w:w="1278" w:type="dxa"/>
            <w:vMerge/>
          </w:tcPr>
          <w:p w14:paraId="131F348A" w14:textId="77777777" w:rsidR="00570EEA" w:rsidRDefault="00570EEA" w:rsidP="006B1432">
            <w:pPr>
              <w:jc w:val="center"/>
            </w:pPr>
          </w:p>
        </w:tc>
        <w:tc>
          <w:tcPr>
            <w:tcW w:w="2250" w:type="dxa"/>
            <w:vMerge/>
          </w:tcPr>
          <w:p w14:paraId="2F2F5831" w14:textId="77777777" w:rsidR="00570EEA" w:rsidRDefault="00570EEA" w:rsidP="006B1432">
            <w:pPr>
              <w:jc w:val="center"/>
            </w:pPr>
          </w:p>
        </w:tc>
        <w:tc>
          <w:tcPr>
            <w:tcW w:w="2790" w:type="dxa"/>
          </w:tcPr>
          <w:p w14:paraId="7767412D" w14:textId="77777777" w:rsidR="00570EEA" w:rsidRDefault="00570EEA" w:rsidP="006B1432">
            <w:pPr>
              <w:jc w:val="center"/>
            </w:pPr>
            <w:r w:rsidRPr="00570EEA">
              <w:t>Cinnamic acid</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46572345" w14:textId="4237F2B7" w:rsidR="003F5E0B" w:rsidRDefault="003F5E0B" w:rsidP="006B1432">
            <w:pPr>
              <w:jc w:val="center"/>
            </w:pPr>
          </w:p>
        </w:tc>
        <w:tc>
          <w:tcPr>
            <w:tcW w:w="2160" w:type="dxa"/>
          </w:tcPr>
          <w:p w14:paraId="17F0F53F" w14:textId="77777777" w:rsidR="00570EEA" w:rsidRDefault="00570EEA" w:rsidP="006B1432">
            <w:pPr>
              <w:jc w:val="center"/>
            </w:pPr>
            <w:r>
              <w:rPr>
                <w:rFonts w:ascii="Segoe UI" w:hAnsi="Segoe UI" w:cs="Segoe UI"/>
                <w:color w:val="212121"/>
                <w:shd w:val="clear" w:color="auto" w:fill="FFFFFF"/>
              </w:rPr>
              <w:t>444539</w:t>
            </w:r>
          </w:p>
        </w:tc>
      </w:tr>
      <w:tr w:rsidR="00570EEA" w14:paraId="2EBBC966" w14:textId="77777777" w:rsidTr="00587810">
        <w:trPr>
          <w:trHeight w:val="375"/>
        </w:trPr>
        <w:tc>
          <w:tcPr>
            <w:tcW w:w="1278" w:type="dxa"/>
            <w:vMerge/>
          </w:tcPr>
          <w:p w14:paraId="383E8A92" w14:textId="77777777" w:rsidR="00570EEA" w:rsidRDefault="00570EEA" w:rsidP="006B1432">
            <w:pPr>
              <w:jc w:val="center"/>
            </w:pPr>
          </w:p>
        </w:tc>
        <w:tc>
          <w:tcPr>
            <w:tcW w:w="2250" w:type="dxa"/>
            <w:vMerge/>
          </w:tcPr>
          <w:p w14:paraId="5256C739" w14:textId="77777777" w:rsidR="00570EEA" w:rsidRDefault="00570EEA" w:rsidP="006B1432">
            <w:pPr>
              <w:jc w:val="center"/>
            </w:pPr>
          </w:p>
        </w:tc>
        <w:tc>
          <w:tcPr>
            <w:tcW w:w="2790" w:type="dxa"/>
          </w:tcPr>
          <w:p w14:paraId="579718BB" w14:textId="77777777" w:rsidR="00570EEA" w:rsidRDefault="00570EEA" w:rsidP="006B1432">
            <w:pPr>
              <w:jc w:val="center"/>
            </w:pPr>
            <w:r w:rsidRPr="00570EEA">
              <w:t>Dodecane</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6625BAC9" w14:textId="4F3C4E5D" w:rsidR="003F5E0B" w:rsidRDefault="003F5E0B" w:rsidP="006B1432">
            <w:pPr>
              <w:jc w:val="center"/>
            </w:pPr>
          </w:p>
        </w:tc>
        <w:tc>
          <w:tcPr>
            <w:tcW w:w="2160" w:type="dxa"/>
          </w:tcPr>
          <w:p w14:paraId="507B8C22" w14:textId="77777777" w:rsidR="00570EEA" w:rsidRDefault="00570EEA" w:rsidP="006B1432">
            <w:pPr>
              <w:jc w:val="center"/>
            </w:pPr>
            <w:r>
              <w:rPr>
                <w:rFonts w:ascii="Segoe UI" w:hAnsi="Segoe UI" w:cs="Segoe UI"/>
                <w:color w:val="212121"/>
                <w:shd w:val="clear" w:color="auto" w:fill="FFFFFF"/>
              </w:rPr>
              <w:t>8182</w:t>
            </w:r>
          </w:p>
        </w:tc>
      </w:tr>
      <w:tr w:rsidR="00570EEA" w14:paraId="77A9843E" w14:textId="77777777" w:rsidTr="00587810">
        <w:trPr>
          <w:trHeight w:val="375"/>
        </w:trPr>
        <w:tc>
          <w:tcPr>
            <w:tcW w:w="1278" w:type="dxa"/>
            <w:vMerge/>
          </w:tcPr>
          <w:p w14:paraId="752A07BF" w14:textId="77777777" w:rsidR="00570EEA" w:rsidRDefault="00570EEA" w:rsidP="006B1432">
            <w:pPr>
              <w:jc w:val="center"/>
            </w:pPr>
          </w:p>
        </w:tc>
        <w:tc>
          <w:tcPr>
            <w:tcW w:w="2250" w:type="dxa"/>
            <w:vMerge/>
          </w:tcPr>
          <w:p w14:paraId="68782558" w14:textId="77777777" w:rsidR="00570EEA" w:rsidRDefault="00570EEA" w:rsidP="006B1432">
            <w:pPr>
              <w:jc w:val="center"/>
            </w:pPr>
          </w:p>
        </w:tc>
        <w:tc>
          <w:tcPr>
            <w:tcW w:w="2790" w:type="dxa"/>
          </w:tcPr>
          <w:p w14:paraId="46D3CACD" w14:textId="77777777" w:rsidR="00570EEA" w:rsidRDefault="00570EEA" w:rsidP="006B1432">
            <w:pPr>
              <w:jc w:val="center"/>
            </w:pPr>
            <w:r w:rsidRPr="00570EEA">
              <w:t>3- Butene-2 –alcohol</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643D7DA7" w14:textId="781B352C" w:rsidR="00DB7FB0" w:rsidRDefault="00DB7FB0" w:rsidP="006B1432">
            <w:pPr>
              <w:jc w:val="center"/>
            </w:pPr>
          </w:p>
        </w:tc>
        <w:tc>
          <w:tcPr>
            <w:tcW w:w="2160" w:type="dxa"/>
          </w:tcPr>
          <w:p w14:paraId="260A63F5" w14:textId="77777777" w:rsidR="00570EEA" w:rsidRDefault="00570EEA" w:rsidP="006B1432">
            <w:pPr>
              <w:jc w:val="center"/>
            </w:pPr>
            <w:r>
              <w:rPr>
                <w:rFonts w:ascii="Segoe UI" w:hAnsi="Segoe UI" w:cs="Segoe UI"/>
                <w:color w:val="212121"/>
                <w:shd w:val="clear" w:color="auto" w:fill="FFFFFF"/>
              </w:rPr>
              <w:t>8257</w:t>
            </w:r>
          </w:p>
        </w:tc>
      </w:tr>
      <w:tr w:rsidR="00570EEA" w14:paraId="454D6CDF" w14:textId="77777777" w:rsidTr="00587810">
        <w:trPr>
          <w:trHeight w:val="467"/>
        </w:trPr>
        <w:tc>
          <w:tcPr>
            <w:tcW w:w="1278" w:type="dxa"/>
            <w:vMerge/>
          </w:tcPr>
          <w:p w14:paraId="3D434159" w14:textId="77777777" w:rsidR="00570EEA" w:rsidRDefault="00570EEA" w:rsidP="006B1432">
            <w:pPr>
              <w:jc w:val="center"/>
            </w:pPr>
          </w:p>
        </w:tc>
        <w:tc>
          <w:tcPr>
            <w:tcW w:w="2250" w:type="dxa"/>
            <w:vMerge/>
          </w:tcPr>
          <w:p w14:paraId="582ED2DD" w14:textId="77777777" w:rsidR="00570EEA" w:rsidRDefault="00570EEA" w:rsidP="006B1432">
            <w:pPr>
              <w:jc w:val="center"/>
            </w:pPr>
          </w:p>
        </w:tc>
        <w:tc>
          <w:tcPr>
            <w:tcW w:w="2790" w:type="dxa"/>
          </w:tcPr>
          <w:p w14:paraId="175C58D5" w14:textId="77777777" w:rsidR="00570EEA" w:rsidRDefault="00570EEA" w:rsidP="006B1432">
            <w:pPr>
              <w:jc w:val="center"/>
            </w:pPr>
            <w:r w:rsidRPr="00570EEA">
              <w:t>Furfura</w:t>
            </w:r>
            <w:r>
              <w:t>l</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tc>
        <w:tc>
          <w:tcPr>
            <w:tcW w:w="2160" w:type="dxa"/>
          </w:tcPr>
          <w:p w14:paraId="4CC8901C" w14:textId="77777777" w:rsidR="00570EEA" w:rsidRDefault="00570EEA" w:rsidP="006B1432">
            <w:pPr>
              <w:jc w:val="center"/>
            </w:pPr>
            <w:r>
              <w:rPr>
                <w:rFonts w:ascii="Segoe UI" w:hAnsi="Segoe UI" w:cs="Segoe UI"/>
                <w:color w:val="212121"/>
                <w:shd w:val="clear" w:color="auto" w:fill="FFFFFF"/>
              </w:rPr>
              <w:t>7362</w:t>
            </w:r>
          </w:p>
        </w:tc>
      </w:tr>
      <w:tr w:rsidR="00570EEA" w14:paraId="447A059A" w14:textId="77777777" w:rsidTr="00587810">
        <w:trPr>
          <w:trHeight w:val="339"/>
        </w:trPr>
        <w:tc>
          <w:tcPr>
            <w:tcW w:w="1278" w:type="dxa"/>
            <w:vMerge/>
          </w:tcPr>
          <w:p w14:paraId="465673AA" w14:textId="77777777" w:rsidR="00570EEA" w:rsidRDefault="00570EEA" w:rsidP="006B1432">
            <w:pPr>
              <w:jc w:val="center"/>
            </w:pPr>
          </w:p>
        </w:tc>
        <w:tc>
          <w:tcPr>
            <w:tcW w:w="2250" w:type="dxa"/>
            <w:vMerge/>
          </w:tcPr>
          <w:p w14:paraId="7DA013A0" w14:textId="77777777" w:rsidR="00570EEA" w:rsidRDefault="00570EEA" w:rsidP="006B1432">
            <w:pPr>
              <w:jc w:val="center"/>
            </w:pPr>
          </w:p>
        </w:tc>
        <w:tc>
          <w:tcPr>
            <w:tcW w:w="2790" w:type="dxa"/>
          </w:tcPr>
          <w:p w14:paraId="44E7738F" w14:textId="77777777" w:rsidR="00570EEA" w:rsidRDefault="00570EEA" w:rsidP="006B1432">
            <w:pPr>
              <w:jc w:val="center"/>
            </w:pPr>
            <w:r w:rsidRPr="00570EEA">
              <w:t>Furan-2-ylmethanol</w:t>
            </w:r>
            <w:r w:rsidR="00A225A4">
              <w:fldChar w:fldCharType="begin" w:fldLock="1"/>
            </w:r>
            <w:r w:rsidR="00A225A4">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011DDD49" w14:textId="5A9C9AB2" w:rsidR="003F5E0B" w:rsidRDefault="003F5E0B" w:rsidP="006B1432">
            <w:pPr>
              <w:jc w:val="center"/>
            </w:pPr>
          </w:p>
        </w:tc>
        <w:tc>
          <w:tcPr>
            <w:tcW w:w="2160" w:type="dxa"/>
          </w:tcPr>
          <w:p w14:paraId="71BEEC3E" w14:textId="77777777" w:rsidR="00570EEA" w:rsidRDefault="00570EEA" w:rsidP="006B1432">
            <w:pPr>
              <w:jc w:val="center"/>
            </w:pPr>
            <w:r>
              <w:rPr>
                <w:rFonts w:ascii="Segoe UI" w:hAnsi="Segoe UI" w:cs="Segoe UI"/>
                <w:color w:val="212121"/>
                <w:shd w:val="clear" w:color="auto" w:fill="FFFFFF"/>
              </w:rPr>
              <w:t>7361</w:t>
            </w:r>
          </w:p>
        </w:tc>
      </w:tr>
      <w:tr w:rsidR="00570EEA" w14:paraId="6A746A6D" w14:textId="77777777" w:rsidTr="00587810">
        <w:trPr>
          <w:trHeight w:val="334"/>
        </w:trPr>
        <w:tc>
          <w:tcPr>
            <w:tcW w:w="1278" w:type="dxa"/>
            <w:vMerge/>
          </w:tcPr>
          <w:p w14:paraId="1835CCB9" w14:textId="77777777" w:rsidR="00570EEA" w:rsidRDefault="00570EEA" w:rsidP="006B1432">
            <w:pPr>
              <w:jc w:val="center"/>
            </w:pPr>
          </w:p>
        </w:tc>
        <w:tc>
          <w:tcPr>
            <w:tcW w:w="2250" w:type="dxa"/>
            <w:vMerge/>
          </w:tcPr>
          <w:p w14:paraId="62FB9EA3" w14:textId="77777777" w:rsidR="00570EEA" w:rsidRDefault="00570EEA" w:rsidP="006B1432">
            <w:pPr>
              <w:jc w:val="center"/>
            </w:pPr>
          </w:p>
        </w:tc>
        <w:tc>
          <w:tcPr>
            <w:tcW w:w="2790" w:type="dxa"/>
          </w:tcPr>
          <w:p w14:paraId="52A11A60" w14:textId="77777777" w:rsidR="00570EEA" w:rsidRDefault="00570EEA" w:rsidP="006B1432">
            <w:pPr>
              <w:jc w:val="center"/>
            </w:pPr>
            <w:r w:rsidRPr="00570EEA">
              <w:t>Heptanal</w:t>
            </w:r>
            <w:r w:rsidR="00A225A4">
              <w:fldChar w:fldCharType="begin" w:fldLock="1"/>
            </w:r>
            <w:r w:rsidR="000C66ED">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A225A4">
              <w:fldChar w:fldCharType="separate"/>
            </w:r>
            <w:r w:rsidR="00A225A4" w:rsidRPr="00A225A4">
              <w:rPr>
                <w:noProof/>
                <w:vertAlign w:val="superscript"/>
              </w:rPr>
              <w:t>29</w:t>
            </w:r>
            <w:r w:rsidR="00A225A4">
              <w:fldChar w:fldCharType="end"/>
            </w:r>
          </w:p>
          <w:p w14:paraId="6A01AD5A" w14:textId="7E490711" w:rsidR="003F5E0B" w:rsidRDefault="003F5E0B" w:rsidP="006B1432">
            <w:pPr>
              <w:jc w:val="center"/>
            </w:pPr>
          </w:p>
        </w:tc>
        <w:tc>
          <w:tcPr>
            <w:tcW w:w="2160" w:type="dxa"/>
          </w:tcPr>
          <w:p w14:paraId="5D64433D" w14:textId="77777777" w:rsidR="00570EEA" w:rsidRDefault="00570EEA" w:rsidP="006B1432">
            <w:pPr>
              <w:jc w:val="center"/>
            </w:pPr>
            <w:r>
              <w:rPr>
                <w:rFonts w:ascii="Segoe UI" w:hAnsi="Segoe UI" w:cs="Segoe UI"/>
                <w:color w:val="212121"/>
                <w:shd w:val="clear" w:color="auto" w:fill="FFFFFF"/>
              </w:rPr>
              <w:t>8130</w:t>
            </w:r>
          </w:p>
        </w:tc>
      </w:tr>
      <w:tr w:rsidR="00570EEA" w14:paraId="01BF24FE" w14:textId="77777777" w:rsidTr="00587810">
        <w:trPr>
          <w:trHeight w:val="334"/>
        </w:trPr>
        <w:tc>
          <w:tcPr>
            <w:tcW w:w="1278" w:type="dxa"/>
            <w:vMerge/>
          </w:tcPr>
          <w:p w14:paraId="0F23CDB0" w14:textId="77777777" w:rsidR="00570EEA" w:rsidRDefault="00570EEA" w:rsidP="006B1432">
            <w:pPr>
              <w:jc w:val="center"/>
            </w:pPr>
          </w:p>
        </w:tc>
        <w:tc>
          <w:tcPr>
            <w:tcW w:w="2250" w:type="dxa"/>
            <w:vMerge/>
          </w:tcPr>
          <w:p w14:paraId="6B96969A" w14:textId="77777777" w:rsidR="00570EEA" w:rsidRDefault="00570EEA" w:rsidP="006B1432">
            <w:pPr>
              <w:jc w:val="center"/>
            </w:pPr>
          </w:p>
        </w:tc>
        <w:tc>
          <w:tcPr>
            <w:tcW w:w="2790" w:type="dxa"/>
          </w:tcPr>
          <w:p w14:paraId="3CABEEE5" w14:textId="77777777" w:rsidR="00570EEA" w:rsidRDefault="007307E0" w:rsidP="006B1432">
            <w:pPr>
              <w:jc w:val="center"/>
            </w:pPr>
            <w:r w:rsidRPr="007307E0">
              <w:t>3, 7 – Dimethyl-1, 6 – octadiene, 3 – alcohol</w:t>
            </w:r>
            <w:r w:rsidR="000C66ED">
              <w:fldChar w:fldCharType="begin" w:fldLock="1"/>
            </w:r>
            <w:r w:rsidR="000C66ED">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0C66ED">
              <w:fldChar w:fldCharType="separate"/>
            </w:r>
            <w:r w:rsidR="000C66ED" w:rsidRPr="000C66ED">
              <w:rPr>
                <w:noProof/>
                <w:vertAlign w:val="superscript"/>
              </w:rPr>
              <w:t>29</w:t>
            </w:r>
            <w:r w:rsidR="000C66ED">
              <w:fldChar w:fldCharType="end"/>
            </w:r>
          </w:p>
          <w:p w14:paraId="0B1C7E98" w14:textId="58652E3E" w:rsidR="00FE6BF5" w:rsidRDefault="00FE6BF5" w:rsidP="006B1432">
            <w:pPr>
              <w:jc w:val="center"/>
            </w:pPr>
          </w:p>
        </w:tc>
        <w:tc>
          <w:tcPr>
            <w:tcW w:w="2160" w:type="dxa"/>
          </w:tcPr>
          <w:p w14:paraId="5F314F61" w14:textId="77777777" w:rsidR="00570EEA" w:rsidRDefault="007307E0" w:rsidP="006B1432">
            <w:pPr>
              <w:jc w:val="center"/>
            </w:pPr>
            <w:r>
              <w:rPr>
                <w:rFonts w:ascii="Segoe UI" w:hAnsi="Segoe UI" w:cs="Segoe UI"/>
                <w:color w:val="212121"/>
                <w:shd w:val="clear" w:color="auto" w:fill="FFFFFF"/>
              </w:rPr>
              <w:t>6549</w:t>
            </w:r>
          </w:p>
        </w:tc>
      </w:tr>
      <w:tr w:rsidR="00570EEA" w14:paraId="6B011455" w14:textId="77777777" w:rsidTr="00587810">
        <w:trPr>
          <w:trHeight w:val="334"/>
        </w:trPr>
        <w:tc>
          <w:tcPr>
            <w:tcW w:w="1278" w:type="dxa"/>
            <w:vMerge/>
          </w:tcPr>
          <w:p w14:paraId="1CFAD534" w14:textId="77777777" w:rsidR="00570EEA" w:rsidRDefault="00570EEA" w:rsidP="006B1432">
            <w:pPr>
              <w:jc w:val="center"/>
            </w:pPr>
          </w:p>
        </w:tc>
        <w:tc>
          <w:tcPr>
            <w:tcW w:w="2250" w:type="dxa"/>
            <w:vMerge/>
          </w:tcPr>
          <w:p w14:paraId="5DD1F6D2" w14:textId="77777777" w:rsidR="00570EEA" w:rsidRDefault="00570EEA" w:rsidP="006B1432">
            <w:pPr>
              <w:jc w:val="center"/>
            </w:pPr>
          </w:p>
        </w:tc>
        <w:tc>
          <w:tcPr>
            <w:tcW w:w="2790" w:type="dxa"/>
          </w:tcPr>
          <w:p w14:paraId="35F4F088" w14:textId="77777777" w:rsidR="00570EEA" w:rsidRDefault="007307E0" w:rsidP="006B1432">
            <w:pPr>
              <w:jc w:val="center"/>
            </w:pPr>
            <w:r w:rsidRPr="007307E0">
              <w:t>Borneo</w:t>
            </w:r>
            <w:r>
              <w:t>l</w:t>
            </w:r>
            <w:r w:rsidR="000C66ED">
              <w:fldChar w:fldCharType="begin" w:fldLock="1"/>
            </w:r>
            <w:r w:rsidR="000C66ED">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0C66ED">
              <w:fldChar w:fldCharType="separate"/>
            </w:r>
            <w:r w:rsidR="000C66ED" w:rsidRPr="000C66ED">
              <w:rPr>
                <w:noProof/>
                <w:vertAlign w:val="superscript"/>
              </w:rPr>
              <w:t>29</w:t>
            </w:r>
            <w:r w:rsidR="000C66ED">
              <w:fldChar w:fldCharType="end"/>
            </w:r>
          </w:p>
          <w:p w14:paraId="5AF6B958" w14:textId="097DB0D1" w:rsidR="003F5E0B" w:rsidRDefault="003F5E0B" w:rsidP="006B1432">
            <w:pPr>
              <w:jc w:val="center"/>
            </w:pPr>
          </w:p>
        </w:tc>
        <w:tc>
          <w:tcPr>
            <w:tcW w:w="2160" w:type="dxa"/>
          </w:tcPr>
          <w:p w14:paraId="463143C1" w14:textId="77777777" w:rsidR="00570EEA" w:rsidRDefault="007307E0" w:rsidP="006B1432">
            <w:pPr>
              <w:jc w:val="center"/>
            </w:pPr>
            <w:r>
              <w:rPr>
                <w:rFonts w:ascii="Segoe UI" w:hAnsi="Segoe UI" w:cs="Segoe UI"/>
                <w:color w:val="212121"/>
                <w:shd w:val="clear" w:color="auto" w:fill="FFFFFF"/>
              </w:rPr>
              <w:t>64685</w:t>
            </w:r>
          </w:p>
        </w:tc>
      </w:tr>
      <w:tr w:rsidR="00570EEA" w14:paraId="5DDB405B" w14:textId="77777777" w:rsidTr="00587810">
        <w:trPr>
          <w:trHeight w:val="334"/>
        </w:trPr>
        <w:tc>
          <w:tcPr>
            <w:tcW w:w="1278" w:type="dxa"/>
            <w:vMerge/>
          </w:tcPr>
          <w:p w14:paraId="2375FD30" w14:textId="77777777" w:rsidR="00570EEA" w:rsidRDefault="00570EEA" w:rsidP="006B1432">
            <w:pPr>
              <w:jc w:val="center"/>
            </w:pPr>
          </w:p>
        </w:tc>
        <w:tc>
          <w:tcPr>
            <w:tcW w:w="2250" w:type="dxa"/>
            <w:vMerge/>
          </w:tcPr>
          <w:p w14:paraId="007EDB1B" w14:textId="77777777" w:rsidR="00570EEA" w:rsidRDefault="00570EEA" w:rsidP="006B1432">
            <w:pPr>
              <w:jc w:val="center"/>
            </w:pPr>
          </w:p>
        </w:tc>
        <w:tc>
          <w:tcPr>
            <w:tcW w:w="2790" w:type="dxa"/>
          </w:tcPr>
          <w:p w14:paraId="274E62DB" w14:textId="77777777" w:rsidR="00570EEA" w:rsidRDefault="007307E0" w:rsidP="006B1432">
            <w:pPr>
              <w:jc w:val="center"/>
            </w:pPr>
            <w:r w:rsidRPr="007307E0">
              <w:t>α-Terpineol</w:t>
            </w:r>
            <w:r w:rsidR="000C66ED">
              <w:fldChar w:fldCharType="begin" w:fldLock="1"/>
            </w:r>
            <w:r w:rsidR="000C66ED">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0C66ED">
              <w:fldChar w:fldCharType="separate"/>
            </w:r>
            <w:r w:rsidR="000C66ED" w:rsidRPr="000C66ED">
              <w:rPr>
                <w:noProof/>
                <w:vertAlign w:val="superscript"/>
              </w:rPr>
              <w:t>29</w:t>
            </w:r>
            <w:r w:rsidR="000C66ED">
              <w:fldChar w:fldCharType="end"/>
            </w:r>
          </w:p>
          <w:p w14:paraId="1DA844EC" w14:textId="10BC6A80" w:rsidR="003F5E0B" w:rsidRDefault="003F5E0B" w:rsidP="006B1432">
            <w:pPr>
              <w:jc w:val="center"/>
            </w:pPr>
          </w:p>
        </w:tc>
        <w:tc>
          <w:tcPr>
            <w:tcW w:w="2160" w:type="dxa"/>
          </w:tcPr>
          <w:p w14:paraId="5B68C85B" w14:textId="77777777" w:rsidR="00570EEA" w:rsidRDefault="007307E0" w:rsidP="006B1432">
            <w:pPr>
              <w:jc w:val="center"/>
            </w:pPr>
            <w:r>
              <w:rPr>
                <w:rFonts w:ascii="Segoe UI" w:hAnsi="Segoe UI" w:cs="Segoe UI"/>
                <w:color w:val="212121"/>
                <w:shd w:val="clear" w:color="auto" w:fill="FFFFFF"/>
              </w:rPr>
              <w:t>442501</w:t>
            </w:r>
          </w:p>
        </w:tc>
      </w:tr>
      <w:tr w:rsidR="00570EEA" w14:paraId="4DC06376" w14:textId="77777777" w:rsidTr="00587810">
        <w:trPr>
          <w:trHeight w:val="334"/>
        </w:trPr>
        <w:tc>
          <w:tcPr>
            <w:tcW w:w="1278" w:type="dxa"/>
            <w:vMerge/>
          </w:tcPr>
          <w:p w14:paraId="3F40DDCB" w14:textId="77777777" w:rsidR="00570EEA" w:rsidRDefault="00570EEA" w:rsidP="006B1432">
            <w:pPr>
              <w:jc w:val="center"/>
            </w:pPr>
          </w:p>
        </w:tc>
        <w:tc>
          <w:tcPr>
            <w:tcW w:w="2250" w:type="dxa"/>
            <w:vMerge/>
          </w:tcPr>
          <w:p w14:paraId="36897C74" w14:textId="77777777" w:rsidR="00570EEA" w:rsidRDefault="00570EEA" w:rsidP="006B1432">
            <w:pPr>
              <w:jc w:val="center"/>
            </w:pPr>
          </w:p>
        </w:tc>
        <w:tc>
          <w:tcPr>
            <w:tcW w:w="2790" w:type="dxa"/>
          </w:tcPr>
          <w:p w14:paraId="2660A958" w14:textId="77777777" w:rsidR="00570EEA" w:rsidRDefault="007307E0" w:rsidP="006B1432">
            <w:pPr>
              <w:jc w:val="center"/>
            </w:pPr>
            <w:r w:rsidRPr="007307E0">
              <w:t>Caryophyllene</w:t>
            </w:r>
            <w:r w:rsidR="000C66ED">
              <w:fldChar w:fldCharType="begin" w:fldLock="1"/>
            </w:r>
            <w:r w:rsidR="000C66ED">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0C66ED">
              <w:fldChar w:fldCharType="separate"/>
            </w:r>
            <w:r w:rsidR="000C66ED" w:rsidRPr="000C66ED">
              <w:rPr>
                <w:noProof/>
                <w:vertAlign w:val="superscript"/>
              </w:rPr>
              <w:t>29</w:t>
            </w:r>
            <w:r w:rsidR="000C66ED">
              <w:fldChar w:fldCharType="end"/>
            </w:r>
          </w:p>
          <w:p w14:paraId="53784176" w14:textId="02482FDC" w:rsidR="003F5E0B" w:rsidRDefault="003F5E0B" w:rsidP="006B1432">
            <w:pPr>
              <w:jc w:val="center"/>
            </w:pPr>
          </w:p>
        </w:tc>
        <w:tc>
          <w:tcPr>
            <w:tcW w:w="2160" w:type="dxa"/>
          </w:tcPr>
          <w:p w14:paraId="4774251B" w14:textId="77777777" w:rsidR="00570EEA" w:rsidRDefault="007307E0" w:rsidP="006B1432">
            <w:pPr>
              <w:jc w:val="center"/>
            </w:pPr>
            <w:r>
              <w:rPr>
                <w:rFonts w:ascii="Segoe UI" w:hAnsi="Segoe UI" w:cs="Segoe UI"/>
                <w:color w:val="212121"/>
                <w:shd w:val="clear" w:color="auto" w:fill="FFFFFF"/>
              </w:rPr>
              <w:t>5281515</w:t>
            </w:r>
          </w:p>
        </w:tc>
      </w:tr>
      <w:tr w:rsidR="00570EEA" w14:paraId="7F33A58E" w14:textId="77777777" w:rsidTr="00587810">
        <w:trPr>
          <w:trHeight w:val="638"/>
        </w:trPr>
        <w:tc>
          <w:tcPr>
            <w:tcW w:w="1278" w:type="dxa"/>
            <w:vMerge/>
          </w:tcPr>
          <w:p w14:paraId="68B479DC" w14:textId="77777777" w:rsidR="00570EEA" w:rsidRDefault="00570EEA" w:rsidP="006B1432">
            <w:pPr>
              <w:jc w:val="center"/>
            </w:pPr>
          </w:p>
        </w:tc>
        <w:tc>
          <w:tcPr>
            <w:tcW w:w="2250" w:type="dxa"/>
            <w:vMerge/>
          </w:tcPr>
          <w:p w14:paraId="6EB3DE83" w14:textId="77777777" w:rsidR="00570EEA" w:rsidRDefault="00570EEA" w:rsidP="006B1432">
            <w:pPr>
              <w:jc w:val="center"/>
            </w:pPr>
          </w:p>
        </w:tc>
        <w:tc>
          <w:tcPr>
            <w:tcW w:w="2790" w:type="dxa"/>
          </w:tcPr>
          <w:p w14:paraId="056C2F85" w14:textId="77777777" w:rsidR="00570EEA" w:rsidRDefault="00495DBB" w:rsidP="006B1432">
            <w:pPr>
              <w:jc w:val="center"/>
            </w:pPr>
            <w:r w:rsidRPr="00495DBB">
              <w:t>α-Caryophyllene</w:t>
            </w:r>
            <w:r w:rsidR="000C66ED">
              <w:fldChar w:fldCharType="begin" w:fldLock="1"/>
            </w:r>
            <w:r w:rsidR="00704EA1">
              <w:instrText>ADDIN CSL_CITATION {"citationItems":[{"id":"ITEM-1","itemData":{"DOI":"10.1016/j.jep.2014.09.032","ISSN":"18727573","PMID":"25281912","abstract":"Ethnopharmacological relevance Cuscuta chinensis Lam. has found its use as a traditional medicine in China, Korea, Pakistan, Vietnam, India and Thailand. It is commonly used as an anti-aging agent, anti-inflammatory agent, pain reliever and aphrodisiac. To provide an overview of the ethnopharmacology, phytochemistry, pharmacokinetics, pharmacology and clinical applications of Cuscuta chinensis, as well as being an evidence base for further research works of the plant.\nMaterials and methods The present review covers the literature available from 1985 to 2014. The information was collected from journals, books, theses and electronic search (Google Scholar, PubMed, ScienceDirect, ESBCO, Springerlink and CNKI). Literature abstracts and full-text articles were analyzed and included in the review.\nResults Many phytochemicals have been isolated, identified and published to date, including: at least 18 flavonoids; 13 phenolic acids; 2 steroids; 1 hydroquinone; 10 volatile oils; 22 lignans; 9 polysaccharides; 2 resin glycosides; 16 fatty acids. These phytochemicals and plant extracts exhibit a range of pharmacological activities that include hepatoprotective, renoprotective, antiosteoporotic, antioxidant, anti-aging, antimutagenic, antidepressant, improve sexual function, abortifacient effects, etc.\nConclusion This present review offers primary information for further studies of Cuscuta chinensis. The in vitro studies and in vivo models have provided a bioscientific explanation for its various ethnopharmacological uses and pharmacological activities (most notably antioxidant effects) especially in the prevention of hepatic disease and renal failure. It is necessary and important to do more pharmacokinetic and toxicological research works on human subjects in order to inform the possible active compounds in the body and validate its safety in clinical uses.","author":[{"dropping-particle":"","family":"Donnapee","given":"Sineeporn","non-dropping-particle":"","parse-names":false,"suffix":""},{"dropping-particle":"","family":"Li","given":"Jin","non-dropping-particle":"","parse-names":false,"suffix":""},{"dropping-particle":"","family":"Yang","given":"Xi","non-dropping-particle":"","parse-names":false,"suffix":""},{"dropping-particle":"","family":"Ge","given":"Ai Hua","non-dropping-particle":"","parse-names":false,"suffix":""},{"dropping-particle":"","family":"Donkor","given":"Paul Owusu","non-dropping-particle":"","parse-names":false,"suffix":""},{"dropping-particle":"","family":"Gao","given":"Xiu Mei","non-dropping-particle":"","parse-names":false,"suffix":""},{"dropping-particle":"","family":"Chang","given":"Yan Xu","non-dropping-particle":"","parse-names":false,"suffix":""}],"container-title":"Journal of Ethnopharmacology","id":"ITEM-1","issued":{"date-parts":[["2014"]]},"page":"292-308","publisher":"Elsevier","title":"Cuscuta chinensis Lam.: A systematic review on ethnopharmacology, phytochemistry and pharmacology of an important traditional herbal medicine","type":"article-journal","volume":"157"},"uris":["http://www.mendeley.com/documents/?uuid=6c3b71a5-e0a6-4da8-aeee-91efa0acecb0"]}],"mendeley":{"formattedCitation":"&lt;sup&gt;29&lt;/sup&gt;","plainTextFormattedCitation":"29","previouslyFormattedCitation":"&lt;sup&gt;29&lt;/sup&gt;"},"properties":{"noteIndex":0},"schema":"https://github.com/citation-style-language/schema/raw/master/csl-citation.json"}</w:instrText>
            </w:r>
            <w:r w:rsidR="000C66ED">
              <w:fldChar w:fldCharType="separate"/>
            </w:r>
            <w:r w:rsidR="000C66ED" w:rsidRPr="000C66ED">
              <w:rPr>
                <w:noProof/>
                <w:vertAlign w:val="superscript"/>
              </w:rPr>
              <w:t>29</w:t>
            </w:r>
            <w:r w:rsidR="000C66ED">
              <w:fldChar w:fldCharType="end"/>
            </w:r>
          </w:p>
        </w:tc>
        <w:tc>
          <w:tcPr>
            <w:tcW w:w="2160" w:type="dxa"/>
          </w:tcPr>
          <w:p w14:paraId="2267B266" w14:textId="77777777" w:rsidR="00570EEA" w:rsidRDefault="00495DBB" w:rsidP="006B1432">
            <w:pPr>
              <w:jc w:val="center"/>
            </w:pPr>
            <w:r>
              <w:rPr>
                <w:rFonts w:ascii="Segoe UI" w:hAnsi="Segoe UI" w:cs="Segoe UI"/>
                <w:color w:val="212121"/>
                <w:shd w:val="clear" w:color="auto" w:fill="FFFFFF"/>
              </w:rPr>
              <w:t>5281520</w:t>
            </w:r>
          </w:p>
        </w:tc>
      </w:tr>
      <w:tr w:rsidR="00F302C3" w14:paraId="0B4A5539" w14:textId="77777777" w:rsidTr="00587810">
        <w:trPr>
          <w:trHeight w:val="339"/>
        </w:trPr>
        <w:tc>
          <w:tcPr>
            <w:tcW w:w="1278" w:type="dxa"/>
            <w:vMerge w:val="restart"/>
          </w:tcPr>
          <w:p w14:paraId="7B6322C2" w14:textId="77777777" w:rsidR="00F302C3" w:rsidRDefault="00F302C3" w:rsidP="006B1432">
            <w:pPr>
              <w:jc w:val="center"/>
            </w:pPr>
            <w:r>
              <w:t>16.</w:t>
            </w:r>
          </w:p>
        </w:tc>
        <w:tc>
          <w:tcPr>
            <w:tcW w:w="2250" w:type="dxa"/>
            <w:vMerge w:val="restart"/>
          </w:tcPr>
          <w:p w14:paraId="25395527" w14:textId="40622C15" w:rsidR="00F302C3" w:rsidRDefault="00F302C3" w:rsidP="006B1432">
            <w:pPr>
              <w:jc w:val="center"/>
            </w:pPr>
            <w:r w:rsidRPr="00C164DC">
              <w:rPr>
                <w:i/>
              </w:rPr>
              <w:t>Cyanotis vaga</w:t>
            </w:r>
            <w:r w:rsidRPr="00C164DC">
              <w:t xml:space="preserve"> (Lour.) Roem. et Schult.</w:t>
            </w:r>
            <w:r>
              <w:t>)</w:t>
            </w:r>
          </w:p>
        </w:tc>
        <w:tc>
          <w:tcPr>
            <w:tcW w:w="2790" w:type="dxa"/>
          </w:tcPr>
          <w:p w14:paraId="652B34AF" w14:textId="77777777" w:rsidR="00F302C3" w:rsidRDefault="00F302C3" w:rsidP="006B1432">
            <w:pPr>
              <w:jc w:val="center"/>
            </w:pPr>
            <w:r w:rsidRPr="00F302C3">
              <w:t>Polypodine B</w:t>
            </w:r>
            <w:r w:rsidR="00704EA1">
              <w:fldChar w:fldCharType="begin" w:fldLock="1"/>
            </w:r>
            <w:r w:rsidR="00704EA1">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704EA1">
              <w:fldChar w:fldCharType="separate"/>
            </w:r>
            <w:r w:rsidR="00704EA1" w:rsidRPr="00704EA1">
              <w:rPr>
                <w:noProof/>
                <w:vertAlign w:val="superscript"/>
              </w:rPr>
              <w:t>30</w:t>
            </w:r>
            <w:r w:rsidR="00704EA1">
              <w:fldChar w:fldCharType="end"/>
            </w:r>
          </w:p>
          <w:p w14:paraId="23848991" w14:textId="654D6511" w:rsidR="003F5E0B" w:rsidRDefault="003F5E0B" w:rsidP="006B1432">
            <w:pPr>
              <w:jc w:val="center"/>
            </w:pPr>
          </w:p>
        </w:tc>
        <w:tc>
          <w:tcPr>
            <w:tcW w:w="2160" w:type="dxa"/>
          </w:tcPr>
          <w:p w14:paraId="2E9E55B2" w14:textId="77777777" w:rsidR="00F302C3" w:rsidRDefault="00544832" w:rsidP="006B1432">
            <w:pPr>
              <w:jc w:val="center"/>
            </w:pPr>
            <w:r>
              <w:rPr>
                <w:rFonts w:ascii="Segoe UI" w:hAnsi="Segoe UI" w:cs="Segoe UI"/>
                <w:color w:val="212121"/>
                <w:shd w:val="clear" w:color="auto" w:fill="FFFFFF"/>
              </w:rPr>
              <w:t>441833</w:t>
            </w:r>
          </w:p>
        </w:tc>
      </w:tr>
      <w:tr w:rsidR="00F302C3" w14:paraId="0E76BE43" w14:textId="77777777" w:rsidTr="00587810">
        <w:trPr>
          <w:trHeight w:val="339"/>
        </w:trPr>
        <w:tc>
          <w:tcPr>
            <w:tcW w:w="1278" w:type="dxa"/>
            <w:vMerge/>
          </w:tcPr>
          <w:p w14:paraId="3DB43117" w14:textId="77777777" w:rsidR="00F302C3" w:rsidRDefault="00F302C3" w:rsidP="006B1432">
            <w:pPr>
              <w:jc w:val="center"/>
            </w:pPr>
          </w:p>
        </w:tc>
        <w:tc>
          <w:tcPr>
            <w:tcW w:w="2250" w:type="dxa"/>
            <w:vMerge/>
          </w:tcPr>
          <w:p w14:paraId="44CC20D6" w14:textId="77777777" w:rsidR="00F302C3" w:rsidRPr="00C164DC" w:rsidRDefault="00F302C3" w:rsidP="006B1432">
            <w:pPr>
              <w:jc w:val="center"/>
            </w:pPr>
          </w:p>
        </w:tc>
        <w:tc>
          <w:tcPr>
            <w:tcW w:w="2790" w:type="dxa"/>
          </w:tcPr>
          <w:p w14:paraId="698F5FB7" w14:textId="77777777" w:rsidR="00F302C3" w:rsidRDefault="00F302C3" w:rsidP="006B1432">
            <w:pPr>
              <w:jc w:val="center"/>
            </w:pPr>
            <w:r w:rsidRPr="00F302C3">
              <w:t>20-Hydroxyecdysone</w:t>
            </w:r>
            <w:r w:rsidR="00704EA1">
              <w:fldChar w:fldCharType="begin" w:fldLock="1"/>
            </w:r>
            <w:r w:rsidR="00A556E1">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704EA1">
              <w:fldChar w:fldCharType="separate"/>
            </w:r>
            <w:r w:rsidR="00704EA1" w:rsidRPr="00704EA1">
              <w:rPr>
                <w:noProof/>
                <w:vertAlign w:val="superscript"/>
              </w:rPr>
              <w:t>30</w:t>
            </w:r>
            <w:r w:rsidR="00704EA1">
              <w:fldChar w:fldCharType="end"/>
            </w:r>
          </w:p>
          <w:p w14:paraId="661497A5" w14:textId="459112E9" w:rsidR="003F5E0B" w:rsidRDefault="003F5E0B" w:rsidP="006B1432">
            <w:pPr>
              <w:jc w:val="center"/>
            </w:pPr>
          </w:p>
        </w:tc>
        <w:tc>
          <w:tcPr>
            <w:tcW w:w="2160" w:type="dxa"/>
          </w:tcPr>
          <w:p w14:paraId="3F0A6FFB" w14:textId="77777777" w:rsidR="00F302C3" w:rsidRDefault="009839E9" w:rsidP="006B1432">
            <w:pPr>
              <w:jc w:val="center"/>
            </w:pPr>
            <w:r>
              <w:rPr>
                <w:rFonts w:ascii="Segoe UI" w:hAnsi="Segoe UI" w:cs="Segoe UI"/>
                <w:color w:val="212121"/>
                <w:shd w:val="clear" w:color="auto" w:fill="FFFFFF"/>
              </w:rPr>
              <w:t>5459840</w:t>
            </w:r>
          </w:p>
        </w:tc>
      </w:tr>
      <w:tr w:rsidR="00F302C3" w14:paraId="6D0E5C3F" w14:textId="77777777" w:rsidTr="00587810">
        <w:trPr>
          <w:trHeight w:val="339"/>
        </w:trPr>
        <w:tc>
          <w:tcPr>
            <w:tcW w:w="1278" w:type="dxa"/>
            <w:vMerge/>
          </w:tcPr>
          <w:p w14:paraId="7C6DCE27" w14:textId="77777777" w:rsidR="00F302C3" w:rsidRDefault="00F302C3" w:rsidP="006B1432">
            <w:pPr>
              <w:jc w:val="center"/>
            </w:pPr>
          </w:p>
        </w:tc>
        <w:tc>
          <w:tcPr>
            <w:tcW w:w="2250" w:type="dxa"/>
            <w:vMerge/>
          </w:tcPr>
          <w:p w14:paraId="1B8AA8C1" w14:textId="77777777" w:rsidR="00F302C3" w:rsidRPr="00C164DC" w:rsidRDefault="00F302C3" w:rsidP="006B1432">
            <w:pPr>
              <w:jc w:val="center"/>
            </w:pPr>
          </w:p>
        </w:tc>
        <w:tc>
          <w:tcPr>
            <w:tcW w:w="2790" w:type="dxa"/>
          </w:tcPr>
          <w:p w14:paraId="1211DB17" w14:textId="77777777" w:rsidR="00F302C3" w:rsidRDefault="00F302C3" w:rsidP="006B1432">
            <w:pPr>
              <w:jc w:val="center"/>
            </w:pPr>
            <w:r w:rsidRPr="00F302C3">
              <w:t>Poststerone</w:t>
            </w:r>
            <w:r w:rsidR="00A556E1">
              <w:fldChar w:fldCharType="begin" w:fldLock="1"/>
            </w:r>
            <w:r w:rsidR="00A556E1">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A556E1">
              <w:fldChar w:fldCharType="separate"/>
            </w:r>
            <w:r w:rsidR="00A556E1" w:rsidRPr="00A556E1">
              <w:rPr>
                <w:noProof/>
                <w:vertAlign w:val="superscript"/>
              </w:rPr>
              <w:t>30</w:t>
            </w:r>
            <w:r w:rsidR="00A556E1">
              <w:fldChar w:fldCharType="end"/>
            </w:r>
          </w:p>
          <w:p w14:paraId="3178ADE2" w14:textId="3C57DEF9" w:rsidR="003F5E0B" w:rsidRDefault="003F5E0B" w:rsidP="006B1432">
            <w:pPr>
              <w:jc w:val="center"/>
            </w:pPr>
          </w:p>
        </w:tc>
        <w:tc>
          <w:tcPr>
            <w:tcW w:w="2160" w:type="dxa"/>
          </w:tcPr>
          <w:p w14:paraId="7DB392A9" w14:textId="77777777" w:rsidR="00F302C3" w:rsidRDefault="009839E9" w:rsidP="006B1432">
            <w:pPr>
              <w:jc w:val="center"/>
            </w:pPr>
            <w:r>
              <w:rPr>
                <w:rFonts w:ascii="Segoe UI" w:hAnsi="Segoe UI" w:cs="Segoe UI"/>
                <w:color w:val="212121"/>
                <w:shd w:val="clear" w:color="auto" w:fill="FFFFFF"/>
              </w:rPr>
              <w:t>441835</w:t>
            </w:r>
          </w:p>
        </w:tc>
      </w:tr>
      <w:tr w:rsidR="00F302C3" w14:paraId="4A1F6AE8" w14:textId="77777777" w:rsidTr="00587810">
        <w:trPr>
          <w:trHeight w:val="339"/>
        </w:trPr>
        <w:tc>
          <w:tcPr>
            <w:tcW w:w="1278" w:type="dxa"/>
            <w:vMerge/>
          </w:tcPr>
          <w:p w14:paraId="5AF5CAA8" w14:textId="77777777" w:rsidR="00F302C3" w:rsidRDefault="00F302C3" w:rsidP="006B1432">
            <w:pPr>
              <w:jc w:val="center"/>
            </w:pPr>
          </w:p>
        </w:tc>
        <w:tc>
          <w:tcPr>
            <w:tcW w:w="2250" w:type="dxa"/>
            <w:vMerge/>
          </w:tcPr>
          <w:p w14:paraId="226C6CEB" w14:textId="77777777" w:rsidR="00F302C3" w:rsidRPr="00C164DC" w:rsidRDefault="00F302C3" w:rsidP="006B1432">
            <w:pPr>
              <w:jc w:val="center"/>
            </w:pPr>
          </w:p>
        </w:tc>
        <w:tc>
          <w:tcPr>
            <w:tcW w:w="2790" w:type="dxa"/>
          </w:tcPr>
          <w:p w14:paraId="18E8C4CE" w14:textId="77777777" w:rsidR="00F302C3" w:rsidRDefault="00F302C3" w:rsidP="006B1432">
            <w:pPr>
              <w:jc w:val="center"/>
            </w:pPr>
            <w:r w:rsidRPr="00F302C3">
              <w:t>2-Deoxy-20,26-dihydroxyecdysone</w:t>
            </w:r>
            <w:r w:rsidR="00A556E1">
              <w:fldChar w:fldCharType="begin" w:fldLock="1"/>
            </w:r>
            <w:r w:rsidR="00A556E1">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A556E1">
              <w:fldChar w:fldCharType="separate"/>
            </w:r>
            <w:r w:rsidR="00A556E1" w:rsidRPr="00A556E1">
              <w:rPr>
                <w:noProof/>
                <w:vertAlign w:val="superscript"/>
              </w:rPr>
              <w:t>30</w:t>
            </w:r>
            <w:r w:rsidR="00A556E1">
              <w:fldChar w:fldCharType="end"/>
            </w:r>
          </w:p>
          <w:p w14:paraId="349B3DB3" w14:textId="520EB2A8" w:rsidR="003F5E0B" w:rsidRDefault="003F5E0B" w:rsidP="006B1432">
            <w:pPr>
              <w:jc w:val="center"/>
            </w:pPr>
          </w:p>
        </w:tc>
        <w:tc>
          <w:tcPr>
            <w:tcW w:w="2160" w:type="dxa"/>
          </w:tcPr>
          <w:p w14:paraId="429ADD0F" w14:textId="77777777" w:rsidR="00F302C3" w:rsidRDefault="009839E9" w:rsidP="006B1432">
            <w:pPr>
              <w:jc w:val="center"/>
            </w:pPr>
            <w:r>
              <w:rPr>
                <w:rFonts w:ascii="Segoe UI" w:hAnsi="Segoe UI" w:cs="Segoe UI"/>
                <w:color w:val="212121"/>
                <w:shd w:val="clear" w:color="auto" w:fill="FFFFFF"/>
              </w:rPr>
              <w:t>11420239</w:t>
            </w:r>
          </w:p>
        </w:tc>
      </w:tr>
      <w:tr w:rsidR="00F302C3" w14:paraId="26D459C1" w14:textId="77777777" w:rsidTr="00587810">
        <w:trPr>
          <w:trHeight w:val="339"/>
        </w:trPr>
        <w:tc>
          <w:tcPr>
            <w:tcW w:w="1278" w:type="dxa"/>
            <w:vMerge/>
          </w:tcPr>
          <w:p w14:paraId="325513AF" w14:textId="77777777" w:rsidR="00F302C3" w:rsidRDefault="00F302C3" w:rsidP="006B1432">
            <w:pPr>
              <w:jc w:val="center"/>
            </w:pPr>
          </w:p>
        </w:tc>
        <w:tc>
          <w:tcPr>
            <w:tcW w:w="2250" w:type="dxa"/>
            <w:vMerge/>
          </w:tcPr>
          <w:p w14:paraId="04E0EC68" w14:textId="77777777" w:rsidR="00F302C3" w:rsidRPr="00C164DC" w:rsidRDefault="00F302C3" w:rsidP="006B1432">
            <w:pPr>
              <w:jc w:val="center"/>
            </w:pPr>
          </w:p>
        </w:tc>
        <w:tc>
          <w:tcPr>
            <w:tcW w:w="2790" w:type="dxa"/>
          </w:tcPr>
          <w:p w14:paraId="25AC271C" w14:textId="77777777" w:rsidR="00F302C3" w:rsidRDefault="004A324F" w:rsidP="006B1432">
            <w:pPr>
              <w:jc w:val="center"/>
            </w:pPr>
            <w:r>
              <w:t>20-Hydroxyecdysone 3-</w:t>
            </w:r>
            <w:r w:rsidR="00F302C3" w:rsidRPr="00F302C3">
              <w:t>acetate</w:t>
            </w:r>
            <w:r w:rsidR="00A556E1">
              <w:fldChar w:fldCharType="begin" w:fldLock="1"/>
            </w:r>
            <w:r w:rsidR="00A556E1">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A556E1">
              <w:fldChar w:fldCharType="separate"/>
            </w:r>
            <w:r w:rsidR="00A556E1" w:rsidRPr="00A556E1">
              <w:rPr>
                <w:noProof/>
                <w:vertAlign w:val="superscript"/>
              </w:rPr>
              <w:t>30</w:t>
            </w:r>
            <w:r w:rsidR="00A556E1">
              <w:fldChar w:fldCharType="end"/>
            </w:r>
          </w:p>
          <w:p w14:paraId="43D9FE5D" w14:textId="5F7EFC91" w:rsidR="00FE6BF5" w:rsidRDefault="00FE6BF5" w:rsidP="006B1432">
            <w:pPr>
              <w:jc w:val="center"/>
            </w:pPr>
          </w:p>
        </w:tc>
        <w:tc>
          <w:tcPr>
            <w:tcW w:w="2160" w:type="dxa"/>
          </w:tcPr>
          <w:p w14:paraId="1D00128D" w14:textId="77777777" w:rsidR="00F302C3" w:rsidRDefault="004A324F" w:rsidP="006B1432">
            <w:pPr>
              <w:jc w:val="center"/>
            </w:pPr>
            <w:r>
              <w:rPr>
                <w:rFonts w:ascii="Segoe UI" w:hAnsi="Segoe UI" w:cs="Segoe UI"/>
                <w:color w:val="212121"/>
                <w:shd w:val="clear" w:color="auto" w:fill="FFFFFF"/>
              </w:rPr>
              <w:t>10951463</w:t>
            </w:r>
          </w:p>
        </w:tc>
      </w:tr>
      <w:tr w:rsidR="00F302C3" w14:paraId="6BCFD4E4" w14:textId="77777777" w:rsidTr="00587810">
        <w:trPr>
          <w:trHeight w:val="339"/>
        </w:trPr>
        <w:tc>
          <w:tcPr>
            <w:tcW w:w="1278" w:type="dxa"/>
            <w:vMerge/>
          </w:tcPr>
          <w:p w14:paraId="3B84133C" w14:textId="77777777" w:rsidR="00F302C3" w:rsidRDefault="00F302C3" w:rsidP="006B1432">
            <w:pPr>
              <w:jc w:val="center"/>
            </w:pPr>
          </w:p>
        </w:tc>
        <w:tc>
          <w:tcPr>
            <w:tcW w:w="2250" w:type="dxa"/>
            <w:vMerge/>
          </w:tcPr>
          <w:p w14:paraId="54E2C1A2" w14:textId="77777777" w:rsidR="00F302C3" w:rsidRPr="00C164DC" w:rsidRDefault="00F302C3" w:rsidP="006B1432">
            <w:pPr>
              <w:jc w:val="center"/>
            </w:pPr>
          </w:p>
        </w:tc>
        <w:tc>
          <w:tcPr>
            <w:tcW w:w="2790" w:type="dxa"/>
          </w:tcPr>
          <w:p w14:paraId="1CB9FEF0" w14:textId="77777777" w:rsidR="00F302C3" w:rsidRDefault="00F302C3" w:rsidP="006B1432">
            <w:pPr>
              <w:jc w:val="center"/>
            </w:pPr>
            <w:r>
              <w:t>20-Hydroxyecdysone 22-acetate</w:t>
            </w:r>
            <w:r w:rsidR="00A556E1">
              <w:fldChar w:fldCharType="begin" w:fldLock="1"/>
            </w:r>
            <w:r w:rsidR="00B35EE9">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A556E1">
              <w:fldChar w:fldCharType="separate"/>
            </w:r>
            <w:r w:rsidR="00A556E1" w:rsidRPr="00A556E1">
              <w:rPr>
                <w:noProof/>
                <w:vertAlign w:val="superscript"/>
              </w:rPr>
              <w:t>30</w:t>
            </w:r>
            <w:r w:rsidR="00A556E1">
              <w:fldChar w:fldCharType="end"/>
            </w:r>
          </w:p>
          <w:p w14:paraId="1A2B3FB7" w14:textId="2AF89006" w:rsidR="00FE6BF5" w:rsidRDefault="00FE6BF5" w:rsidP="006B1432">
            <w:pPr>
              <w:jc w:val="center"/>
            </w:pPr>
          </w:p>
        </w:tc>
        <w:tc>
          <w:tcPr>
            <w:tcW w:w="2160" w:type="dxa"/>
          </w:tcPr>
          <w:p w14:paraId="08381D7C" w14:textId="77777777" w:rsidR="00F302C3" w:rsidRDefault="004A324F" w:rsidP="006B1432">
            <w:pPr>
              <w:jc w:val="center"/>
            </w:pPr>
            <w:r>
              <w:rPr>
                <w:rFonts w:ascii="Segoe UI" w:hAnsi="Segoe UI" w:cs="Segoe UI"/>
                <w:color w:val="212121"/>
                <w:shd w:val="clear" w:color="auto" w:fill="FFFFFF"/>
              </w:rPr>
              <w:t>15607741</w:t>
            </w:r>
          </w:p>
        </w:tc>
      </w:tr>
      <w:tr w:rsidR="00F302C3" w14:paraId="76F9690D" w14:textId="77777777" w:rsidTr="00587810">
        <w:trPr>
          <w:trHeight w:val="339"/>
        </w:trPr>
        <w:tc>
          <w:tcPr>
            <w:tcW w:w="1278" w:type="dxa"/>
            <w:vMerge/>
          </w:tcPr>
          <w:p w14:paraId="1F272D89" w14:textId="77777777" w:rsidR="00F302C3" w:rsidRDefault="00F302C3" w:rsidP="006B1432">
            <w:pPr>
              <w:jc w:val="center"/>
            </w:pPr>
          </w:p>
        </w:tc>
        <w:tc>
          <w:tcPr>
            <w:tcW w:w="2250" w:type="dxa"/>
            <w:vMerge/>
          </w:tcPr>
          <w:p w14:paraId="3D0A9A3D" w14:textId="77777777" w:rsidR="00F302C3" w:rsidRPr="00C164DC" w:rsidRDefault="00F302C3" w:rsidP="006B1432">
            <w:pPr>
              <w:jc w:val="center"/>
            </w:pPr>
          </w:p>
        </w:tc>
        <w:tc>
          <w:tcPr>
            <w:tcW w:w="2790" w:type="dxa"/>
          </w:tcPr>
          <w:p w14:paraId="17C382BB" w14:textId="77777777" w:rsidR="00F302C3" w:rsidRDefault="00F302C3" w:rsidP="006B1432">
            <w:pPr>
              <w:jc w:val="center"/>
            </w:pPr>
            <w:r w:rsidRPr="00F302C3">
              <w:t>Ajugasterone C</w:t>
            </w:r>
            <w:r w:rsidR="00B35EE9">
              <w:fldChar w:fldCharType="begin" w:fldLock="1"/>
            </w:r>
            <w:r w:rsidR="00B35EE9">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B35EE9">
              <w:fldChar w:fldCharType="separate"/>
            </w:r>
            <w:r w:rsidR="00B35EE9" w:rsidRPr="00B35EE9">
              <w:rPr>
                <w:noProof/>
                <w:vertAlign w:val="superscript"/>
              </w:rPr>
              <w:t>30</w:t>
            </w:r>
            <w:r w:rsidR="00B35EE9">
              <w:fldChar w:fldCharType="end"/>
            </w:r>
          </w:p>
          <w:p w14:paraId="5ACBFC36" w14:textId="2675FEFA" w:rsidR="00FE6BF5" w:rsidRDefault="00FE6BF5" w:rsidP="006B1432">
            <w:pPr>
              <w:jc w:val="center"/>
            </w:pPr>
          </w:p>
        </w:tc>
        <w:tc>
          <w:tcPr>
            <w:tcW w:w="2160" w:type="dxa"/>
          </w:tcPr>
          <w:p w14:paraId="5E978C97" w14:textId="77777777" w:rsidR="00F302C3" w:rsidRDefault="004A324F" w:rsidP="006B1432">
            <w:pPr>
              <w:jc w:val="center"/>
            </w:pPr>
            <w:r>
              <w:rPr>
                <w:rFonts w:ascii="Segoe UI" w:hAnsi="Segoe UI" w:cs="Segoe UI"/>
                <w:color w:val="212121"/>
                <w:shd w:val="clear" w:color="auto" w:fill="FFFFFF"/>
              </w:rPr>
              <w:t>441826</w:t>
            </w:r>
          </w:p>
        </w:tc>
      </w:tr>
      <w:tr w:rsidR="00F302C3" w14:paraId="0A024814" w14:textId="77777777" w:rsidTr="00587810">
        <w:trPr>
          <w:trHeight w:val="339"/>
        </w:trPr>
        <w:tc>
          <w:tcPr>
            <w:tcW w:w="1278" w:type="dxa"/>
            <w:vMerge/>
          </w:tcPr>
          <w:p w14:paraId="593FFCA6" w14:textId="77777777" w:rsidR="00F302C3" w:rsidRDefault="00F302C3" w:rsidP="006B1432">
            <w:pPr>
              <w:jc w:val="center"/>
            </w:pPr>
          </w:p>
        </w:tc>
        <w:tc>
          <w:tcPr>
            <w:tcW w:w="2250" w:type="dxa"/>
            <w:vMerge/>
          </w:tcPr>
          <w:p w14:paraId="06CC5FEC" w14:textId="77777777" w:rsidR="00F302C3" w:rsidRPr="00C164DC" w:rsidRDefault="00F302C3" w:rsidP="006B1432">
            <w:pPr>
              <w:jc w:val="center"/>
            </w:pPr>
          </w:p>
        </w:tc>
        <w:tc>
          <w:tcPr>
            <w:tcW w:w="2790" w:type="dxa"/>
          </w:tcPr>
          <w:p w14:paraId="048D95A7" w14:textId="77777777" w:rsidR="00F302C3" w:rsidRDefault="004A324F" w:rsidP="006B1432">
            <w:pPr>
              <w:jc w:val="center"/>
            </w:pPr>
            <w:r>
              <w:t>20-Hydroxyecdysone 2-</w:t>
            </w:r>
            <w:r w:rsidR="00F302C3" w:rsidRPr="00F302C3">
              <w:t>acetate</w:t>
            </w:r>
            <w:r w:rsidR="00B35EE9">
              <w:fldChar w:fldCharType="begin" w:fldLock="1"/>
            </w:r>
            <w:r w:rsidR="00B43220">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B35EE9">
              <w:fldChar w:fldCharType="separate"/>
            </w:r>
            <w:r w:rsidR="00B35EE9" w:rsidRPr="00B35EE9">
              <w:rPr>
                <w:noProof/>
                <w:vertAlign w:val="superscript"/>
              </w:rPr>
              <w:t>30</w:t>
            </w:r>
            <w:r w:rsidR="00B35EE9">
              <w:fldChar w:fldCharType="end"/>
            </w:r>
          </w:p>
          <w:p w14:paraId="69889E9F" w14:textId="427B0578" w:rsidR="00FE6BF5" w:rsidRDefault="00FE6BF5" w:rsidP="006B1432">
            <w:pPr>
              <w:jc w:val="center"/>
            </w:pPr>
          </w:p>
        </w:tc>
        <w:tc>
          <w:tcPr>
            <w:tcW w:w="2160" w:type="dxa"/>
          </w:tcPr>
          <w:p w14:paraId="393A3B50" w14:textId="77777777" w:rsidR="00F302C3" w:rsidRDefault="004A324F" w:rsidP="006B1432">
            <w:pPr>
              <w:jc w:val="center"/>
            </w:pPr>
            <w:r>
              <w:rPr>
                <w:rFonts w:ascii="Segoe UI" w:hAnsi="Segoe UI" w:cs="Segoe UI"/>
                <w:color w:val="212121"/>
                <w:shd w:val="clear" w:color="auto" w:fill="FFFFFF"/>
              </w:rPr>
              <w:t>11060408</w:t>
            </w:r>
          </w:p>
        </w:tc>
      </w:tr>
      <w:tr w:rsidR="00F302C3" w14:paraId="2A63E426" w14:textId="77777777" w:rsidTr="00587810">
        <w:trPr>
          <w:trHeight w:val="368"/>
        </w:trPr>
        <w:tc>
          <w:tcPr>
            <w:tcW w:w="1278" w:type="dxa"/>
            <w:vMerge/>
          </w:tcPr>
          <w:p w14:paraId="1493DCD8" w14:textId="77777777" w:rsidR="00F302C3" w:rsidRDefault="00F302C3" w:rsidP="006B1432">
            <w:pPr>
              <w:jc w:val="center"/>
            </w:pPr>
          </w:p>
        </w:tc>
        <w:tc>
          <w:tcPr>
            <w:tcW w:w="2250" w:type="dxa"/>
            <w:vMerge/>
          </w:tcPr>
          <w:p w14:paraId="078BF914" w14:textId="77777777" w:rsidR="00F302C3" w:rsidRPr="00C164DC" w:rsidRDefault="00F302C3" w:rsidP="006B1432">
            <w:pPr>
              <w:jc w:val="center"/>
            </w:pPr>
          </w:p>
        </w:tc>
        <w:tc>
          <w:tcPr>
            <w:tcW w:w="2790" w:type="dxa"/>
          </w:tcPr>
          <w:p w14:paraId="57208584" w14:textId="77777777" w:rsidR="00F302C3" w:rsidRDefault="00B23BE9" w:rsidP="006B1432">
            <w:pPr>
              <w:jc w:val="center"/>
            </w:pPr>
            <w:r w:rsidRPr="00B23BE9">
              <w:t>Atrotosterone</w:t>
            </w:r>
            <w:r>
              <w:t xml:space="preserve"> </w:t>
            </w:r>
            <w:r w:rsidRPr="00B23BE9">
              <w:t>A</w:t>
            </w:r>
            <w:r w:rsidR="00B43220">
              <w:fldChar w:fldCharType="begin" w:fldLock="1"/>
            </w:r>
            <w:r w:rsidR="00B43220">
              <w:instrText>ADDIN CSL_CITATION {"citationItems":[{"id":"ITEM-1","itemData":{"DOI":"10.1002/arch.20329","ISSN":"15206327","PMID":"19760659","abstract":"Cyanotis longifolia Benth. (Commelinaceae) contains ecdysteroids, which are highly concentrated in the roots and flowers, whereas leaves contain only very low amounts and stems intermediate amounts. 20-Hydroxyecdysone is the major component found in all tissues, but roots also contain large amounts of 20-hydroxyecdysone 3-acetate and ajugasterone C. A preparative experiment has shown that roots contain a complex ecdysteroid mixture, and the analysis of minor components has allowed the isolation of several already known ecdysteroids (polypodine B, 2-deoxy-20,26-dihydroxyecdysone, isovitexirone, poststerone) together with five new (ajugasterone C 3-acetate, 5beta-hydroxy-poststerone, poststerone 2-acetate, 14(15)-dehydro-poststerone 2-acetate, 24-epi-atrotosterone A [=24-methyl-ajugasterone C]) ecdysteroids that have been fully characterized. A preliminary investigation of 55 species belonging to 15 different genera of the Commelinaceae has shown that several of them contain significant concentrations of ecdysteroids, among which some previously uninvestigated ones appear to be very promising sources of ecdysteroids. (c) 2009 Wiley Periodicals, Inc.","author":[{"dropping-particle":"","family":"Crouzet","given":"Sophie","non-dropping-particle":"","parse-names":false,"suffix":""},{"dropping-particle":"","family":"Maria","given":"Annick","non-dropping-particle":"","parse-names":false,"suffix":""},{"dropping-particle":"","family":"Dinan","given":"Laurence","non-dropping-particle":"","parse-names":false,"suffix":""},{"dropping-particle":"","family":"Lafont","given":"René","non-dropping-particle":"","parse-names":false,"suffix":""},{"dropping-particle":"","family":"Girault","given":"Jean Pierre","non-dropping-particle":"","parse-names":false,"suffix":""}],"container-title":"Archives of insect biochemistry and physiology","id":"ITEM-1","issue":"4","issued":{"date-parts":[["2009"]]},"page":"194-209","title":"Ecdysteroids from Cyanotis longifolia Benth. (Commelinaceae).","type":"article-journal","volume":"72"},"uris":["http://www.mendeley.com/documents/?uuid=98b50f5a-cebb-4097-96ae-5ccbc451c122"]}],"mendeley":{"formattedCitation":"&lt;sup&gt;30&lt;/sup&gt;","plainTextFormattedCitation":"30","previouslyFormattedCitation":"&lt;sup&gt;30&lt;/sup&gt;"},"properties":{"noteIndex":0},"schema":"https://github.com/citation-style-language/schema/raw/master/csl-citation.json"}</w:instrText>
            </w:r>
            <w:r w:rsidR="00B43220">
              <w:fldChar w:fldCharType="separate"/>
            </w:r>
            <w:r w:rsidR="00B43220" w:rsidRPr="00B43220">
              <w:rPr>
                <w:noProof/>
                <w:vertAlign w:val="superscript"/>
              </w:rPr>
              <w:t>30</w:t>
            </w:r>
            <w:r w:rsidR="00B43220">
              <w:fldChar w:fldCharType="end"/>
            </w:r>
          </w:p>
          <w:p w14:paraId="1FDF26FF" w14:textId="46B2DEF7" w:rsidR="00FE6BF5" w:rsidRDefault="00FE6BF5" w:rsidP="006B1432">
            <w:pPr>
              <w:jc w:val="center"/>
            </w:pPr>
          </w:p>
        </w:tc>
        <w:tc>
          <w:tcPr>
            <w:tcW w:w="2160" w:type="dxa"/>
          </w:tcPr>
          <w:p w14:paraId="4EE7B6FD" w14:textId="77777777" w:rsidR="00F302C3" w:rsidRDefault="004A324F" w:rsidP="006B1432">
            <w:pPr>
              <w:jc w:val="center"/>
            </w:pPr>
            <w:r>
              <w:rPr>
                <w:rFonts w:ascii="Segoe UI" w:hAnsi="Segoe UI" w:cs="Segoe UI"/>
                <w:color w:val="212121"/>
                <w:shd w:val="clear" w:color="auto" w:fill="FFFFFF"/>
              </w:rPr>
              <w:t>15839569</w:t>
            </w:r>
          </w:p>
        </w:tc>
      </w:tr>
      <w:tr w:rsidR="00023009" w14:paraId="32E550C3" w14:textId="77777777" w:rsidTr="00587810">
        <w:trPr>
          <w:trHeight w:val="179"/>
        </w:trPr>
        <w:tc>
          <w:tcPr>
            <w:tcW w:w="1278" w:type="dxa"/>
            <w:vMerge w:val="restart"/>
          </w:tcPr>
          <w:p w14:paraId="55345048" w14:textId="77777777" w:rsidR="00023009" w:rsidRDefault="00023009" w:rsidP="006B1432">
            <w:pPr>
              <w:jc w:val="center"/>
            </w:pPr>
            <w:r>
              <w:t>17.</w:t>
            </w:r>
          </w:p>
        </w:tc>
        <w:tc>
          <w:tcPr>
            <w:tcW w:w="2250" w:type="dxa"/>
            <w:vMerge w:val="restart"/>
          </w:tcPr>
          <w:p w14:paraId="52F8C920" w14:textId="17F148A8" w:rsidR="00023009" w:rsidRPr="00C164DC" w:rsidRDefault="00023009" w:rsidP="00471BE9">
            <w:pPr>
              <w:jc w:val="center"/>
            </w:pPr>
            <w:r w:rsidRPr="00023009">
              <w:rPr>
                <w:i/>
              </w:rPr>
              <w:t>Cyathocline</w:t>
            </w:r>
            <w:r w:rsidRPr="00023009">
              <w:t xml:space="preserve"> </w:t>
            </w:r>
            <w:r w:rsidRPr="00023009">
              <w:rPr>
                <w:i/>
              </w:rPr>
              <w:t>purpurea</w:t>
            </w:r>
            <w:r w:rsidRPr="00023009">
              <w:t xml:space="preserve"> (Ham.O.Ktze) O. Kuntze.</w:t>
            </w:r>
          </w:p>
        </w:tc>
        <w:tc>
          <w:tcPr>
            <w:tcW w:w="2790" w:type="dxa"/>
          </w:tcPr>
          <w:p w14:paraId="769365A9" w14:textId="77777777" w:rsidR="00023009" w:rsidRDefault="00023009" w:rsidP="006B1432">
            <w:pPr>
              <w:jc w:val="center"/>
            </w:pPr>
            <w:r w:rsidRPr="00334AB4">
              <w:t>Linalool</w:t>
            </w:r>
            <w:r w:rsidR="00B43220">
              <w:fldChar w:fldCharType="begin" w:fldLock="1"/>
            </w:r>
            <w:r w:rsidR="000B476D">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B43220">
              <w:fldChar w:fldCharType="separate"/>
            </w:r>
            <w:r w:rsidR="00B43220" w:rsidRPr="00B43220">
              <w:rPr>
                <w:noProof/>
                <w:vertAlign w:val="superscript"/>
              </w:rPr>
              <w:t>31</w:t>
            </w:r>
            <w:r w:rsidR="00B43220">
              <w:fldChar w:fldCharType="end"/>
            </w:r>
          </w:p>
          <w:p w14:paraId="2D48AAD7" w14:textId="15AF065A" w:rsidR="00FE6BF5" w:rsidRDefault="00FE6BF5" w:rsidP="006B1432">
            <w:pPr>
              <w:jc w:val="center"/>
            </w:pPr>
          </w:p>
        </w:tc>
        <w:tc>
          <w:tcPr>
            <w:tcW w:w="2160" w:type="dxa"/>
          </w:tcPr>
          <w:p w14:paraId="57CEC841" w14:textId="77777777" w:rsidR="00023009" w:rsidRDefault="00023009" w:rsidP="006B1432">
            <w:pPr>
              <w:jc w:val="center"/>
            </w:pPr>
            <w:r>
              <w:rPr>
                <w:rFonts w:ascii="Segoe UI" w:hAnsi="Segoe UI" w:cs="Segoe UI"/>
                <w:color w:val="212121"/>
                <w:shd w:val="clear" w:color="auto" w:fill="FFFFFF"/>
              </w:rPr>
              <w:t>6549</w:t>
            </w:r>
          </w:p>
        </w:tc>
      </w:tr>
      <w:tr w:rsidR="00023009" w14:paraId="3F4F42C9" w14:textId="77777777" w:rsidTr="00587810">
        <w:trPr>
          <w:trHeight w:val="179"/>
        </w:trPr>
        <w:tc>
          <w:tcPr>
            <w:tcW w:w="1278" w:type="dxa"/>
            <w:vMerge/>
          </w:tcPr>
          <w:p w14:paraId="225818F1" w14:textId="77777777" w:rsidR="00023009" w:rsidRDefault="00023009" w:rsidP="006B1432">
            <w:pPr>
              <w:jc w:val="center"/>
            </w:pPr>
          </w:p>
        </w:tc>
        <w:tc>
          <w:tcPr>
            <w:tcW w:w="2250" w:type="dxa"/>
            <w:vMerge/>
          </w:tcPr>
          <w:p w14:paraId="28C18FB2" w14:textId="77777777" w:rsidR="00023009" w:rsidRPr="00C164DC" w:rsidRDefault="00023009" w:rsidP="006B1432">
            <w:pPr>
              <w:jc w:val="center"/>
            </w:pPr>
          </w:p>
        </w:tc>
        <w:tc>
          <w:tcPr>
            <w:tcW w:w="2790" w:type="dxa"/>
          </w:tcPr>
          <w:p w14:paraId="6E6556A2" w14:textId="77777777" w:rsidR="00023009" w:rsidRDefault="00023009" w:rsidP="006B1432">
            <w:pPr>
              <w:jc w:val="center"/>
            </w:pPr>
            <w:r w:rsidRPr="00334AB4">
              <w:t>Menth-2-en-1-ol</w:t>
            </w:r>
            <w:r w:rsidR="000B476D">
              <w:fldChar w:fldCharType="begin" w:fldLock="1"/>
            </w:r>
            <w:r w:rsidR="000B476D">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0B476D">
              <w:fldChar w:fldCharType="separate"/>
            </w:r>
            <w:r w:rsidR="000B476D" w:rsidRPr="000B476D">
              <w:rPr>
                <w:noProof/>
                <w:vertAlign w:val="superscript"/>
              </w:rPr>
              <w:t>31</w:t>
            </w:r>
            <w:r w:rsidR="000B476D">
              <w:fldChar w:fldCharType="end"/>
            </w:r>
          </w:p>
          <w:p w14:paraId="24B277B5" w14:textId="0FB002BA" w:rsidR="00FE6BF5" w:rsidRDefault="00FE6BF5" w:rsidP="006B1432">
            <w:pPr>
              <w:jc w:val="center"/>
            </w:pPr>
          </w:p>
        </w:tc>
        <w:tc>
          <w:tcPr>
            <w:tcW w:w="2160" w:type="dxa"/>
          </w:tcPr>
          <w:p w14:paraId="6DA71EA3" w14:textId="77777777" w:rsidR="00023009" w:rsidRDefault="00023009" w:rsidP="006B1432">
            <w:pPr>
              <w:jc w:val="center"/>
            </w:pPr>
            <w:r>
              <w:rPr>
                <w:rFonts w:ascii="Segoe UI" w:hAnsi="Segoe UI" w:cs="Segoe UI"/>
                <w:color w:val="212121"/>
                <w:shd w:val="clear" w:color="auto" w:fill="FFFFFF"/>
              </w:rPr>
              <w:t>13918681</w:t>
            </w:r>
          </w:p>
        </w:tc>
      </w:tr>
      <w:tr w:rsidR="00023009" w14:paraId="56BB9534" w14:textId="77777777" w:rsidTr="00587810">
        <w:trPr>
          <w:trHeight w:val="179"/>
        </w:trPr>
        <w:tc>
          <w:tcPr>
            <w:tcW w:w="1278" w:type="dxa"/>
            <w:vMerge/>
          </w:tcPr>
          <w:p w14:paraId="5EC1DE54" w14:textId="77777777" w:rsidR="00023009" w:rsidRDefault="00023009" w:rsidP="006B1432">
            <w:pPr>
              <w:jc w:val="center"/>
            </w:pPr>
          </w:p>
        </w:tc>
        <w:tc>
          <w:tcPr>
            <w:tcW w:w="2250" w:type="dxa"/>
            <w:vMerge/>
          </w:tcPr>
          <w:p w14:paraId="4E7B1707" w14:textId="77777777" w:rsidR="00023009" w:rsidRPr="00C164DC" w:rsidRDefault="00023009" w:rsidP="006B1432">
            <w:pPr>
              <w:jc w:val="center"/>
            </w:pPr>
          </w:p>
        </w:tc>
        <w:tc>
          <w:tcPr>
            <w:tcW w:w="2790" w:type="dxa"/>
          </w:tcPr>
          <w:p w14:paraId="2868D974" w14:textId="77777777" w:rsidR="00023009" w:rsidRDefault="00023009" w:rsidP="006B1432">
            <w:pPr>
              <w:jc w:val="center"/>
            </w:pPr>
            <w:r w:rsidRPr="00334AB4">
              <w:t>Borneol</w:t>
            </w:r>
            <w:r w:rsidR="000B476D">
              <w:fldChar w:fldCharType="begin" w:fldLock="1"/>
            </w:r>
            <w:r w:rsidR="000B476D">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0B476D">
              <w:fldChar w:fldCharType="separate"/>
            </w:r>
            <w:r w:rsidR="000B476D" w:rsidRPr="000B476D">
              <w:rPr>
                <w:noProof/>
                <w:vertAlign w:val="superscript"/>
              </w:rPr>
              <w:t>31</w:t>
            </w:r>
            <w:r w:rsidR="000B476D">
              <w:fldChar w:fldCharType="end"/>
            </w:r>
          </w:p>
          <w:p w14:paraId="632F5191" w14:textId="40B9867A" w:rsidR="00FE6BF5" w:rsidRDefault="00FE6BF5" w:rsidP="006B1432">
            <w:pPr>
              <w:jc w:val="center"/>
            </w:pPr>
          </w:p>
        </w:tc>
        <w:tc>
          <w:tcPr>
            <w:tcW w:w="2160" w:type="dxa"/>
          </w:tcPr>
          <w:p w14:paraId="29590257" w14:textId="77777777" w:rsidR="00023009" w:rsidRDefault="00023009" w:rsidP="006B1432">
            <w:pPr>
              <w:jc w:val="center"/>
            </w:pPr>
            <w:r>
              <w:rPr>
                <w:rFonts w:ascii="Segoe UI" w:hAnsi="Segoe UI" w:cs="Segoe UI"/>
                <w:color w:val="212121"/>
                <w:shd w:val="clear" w:color="auto" w:fill="FFFFFF"/>
              </w:rPr>
              <w:t>64685</w:t>
            </w:r>
          </w:p>
        </w:tc>
      </w:tr>
      <w:tr w:rsidR="00023009" w14:paraId="387E19BA" w14:textId="77777777" w:rsidTr="00587810">
        <w:trPr>
          <w:trHeight w:val="179"/>
        </w:trPr>
        <w:tc>
          <w:tcPr>
            <w:tcW w:w="1278" w:type="dxa"/>
            <w:vMerge/>
          </w:tcPr>
          <w:p w14:paraId="7557BE4F" w14:textId="77777777" w:rsidR="00023009" w:rsidRDefault="00023009" w:rsidP="006B1432">
            <w:pPr>
              <w:jc w:val="center"/>
            </w:pPr>
          </w:p>
        </w:tc>
        <w:tc>
          <w:tcPr>
            <w:tcW w:w="2250" w:type="dxa"/>
            <w:vMerge/>
          </w:tcPr>
          <w:p w14:paraId="422CD569" w14:textId="77777777" w:rsidR="00023009" w:rsidRPr="00C164DC" w:rsidRDefault="00023009" w:rsidP="006B1432">
            <w:pPr>
              <w:jc w:val="center"/>
            </w:pPr>
          </w:p>
        </w:tc>
        <w:tc>
          <w:tcPr>
            <w:tcW w:w="2790" w:type="dxa"/>
          </w:tcPr>
          <w:p w14:paraId="77808C81" w14:textId="77777777" w:rsidR="00023009" w:rsidRDefault="00023009" w:rsidP="006B1432">
            <w:pPr>
              <w:jc w:val="center"/>
            </w:pPr>
            <w:r w:rsidRPr="00334AB4">
              <w:t>a</w:t>
            </w:r>
            <w:r>
              <w:t>lpha</w:t>
            </w:r>
            <w:r w:rsidRPr="00334AB4">
              <w:t>-Terpineol</w:t>
            </w:r>
            <w:r w:rsidR="000B476D">
              <w:fldChar w:fldCharType="begin" w:fldLock="1"/>
            </w:r>
            <w:r w:rsidR="000B476D">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0B476D">
              <w:fldChar w:fldCharType="separate"/>
            </w:r>
            <w:r w:rsidR="000B476D" w:rsidRPr="000B476D">
              <w:rPr>
                <w:noProof/>
                <w:vertAlign w:val="superscript"/>
              </w:rPr>
              <w:t>31</w:t>
            </w:r>
            <w:r w:rsidR="000B476D">
              <w:fldChar w:fldCharType="end"/>
            </w:r>
          </w:p>
          <w:p w14:paraId="4D03E899" w14:textId="596AF687" w:rsidR="00FE6BF5" w:rsidRDefault="00FE6BF5" w:rsidP="006B1432">
            <w:pPr>
              <w:jc w:val="center"/>
            </w:pPr>
          </w:p>
        </w:tc>
        <w:tc>
          <w:tcPr>
            <w:tcW w:w="2160" w:type="dxa"/>
          </w:tcPr>
          <w:p w14:paraId="29FF0C0D" w14:textId="77777777" w:rsidR="00023009" w:rsidRDefault="00023009" w:rsidP="006B1432">
            <w:pPr>
              <w:jc w:val="center"/>
            </w:pPr>
            <w:r>
              <w:rPr>
                <w:rFonts w:ascii="Segoe UI" w:hAnsi="Segoe UI" w:cs="Segoe UI"/>
                <w:color w:val="212121"/>
                <w:shd w:val="clear" w:color="auto" w:fill="FFFFFF"/>
              </w:rPr>
              <w:t>17100</w:t>
            </w:r>
          </w:p>
        </w:tc>
      </w:tr>
      <w:tr w:rsidR="00023009" w14:paraId="72B982D7" w14:textId="77777777" w:rsidTr="00587810">
        <w:trPr>
          <w:trHeight w:val="179"/>
        </w:trPr>
        <w:tc>
          <w:tcPr>
            <w:tcW w:w="1278" w:type="dxa"/>
            <w:vMerge/>
          </w:tcPr>
          <w:p w14:paraId="58ADC797" w14:textId="77777777" w:rsidR="00023009" w:rsidRDefault="00023009" w:rsidP="006B1432">
            <w:pPr>
              <w:jc w:val="center"/>
            </w:pPr>
          </w:p>
        </w:tc>
        <w:tc>
          <w:tcPr>
            <w:tcW w:w="2250" w:type="dxa"/>
            <w:vMerge/>
          </w:tcPr>
          <w:p w14:paraId="1DCECF96" w14:textId="77777777" w:rsidR="00023009" w:rsidRPr="00C164DC" w:rsidRDefault="00023009" w:rsidP="006B1432">
            <w:pPr>
              <w:jc w:val="center"/>
            </w:pPr>
          </w:p>
        </w:tc>
        <w:tc>
          <w:tcPr>
            <w:tcW w:w="2790" w:type="dxa"/>
          </w:tcPr>
          <w:p w14:paraId="712F10EC" w14:textId="77777777" w:rsidR="00023009" w:rsidRDefault="00023009" w:rsidP="006B1432">
            <w:pPr>
              <w:jc w:val="center"/>
            </w:pPr>
            <w:r w:rsidRPr="00334AB4">
              <w:t>Methyl chavicol</w:t>
            </w:r>
            <w:r w:rsidR="000B476D">
              <w:fldChar w:fldCharType="begin" w:fldLock="1"/>
            </w:r>
            <w:r w:rsidR="000B476D">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0B476D">
              <w:fldChar w:fldCharType="separate"/>
            </w:r>
            <w:r w:rsidR="000B476D" w:rsidRPr="000B476D">
              <w:rPr>
                <w:noProof/>
                <w:vertAlign w:val="superscript"/>
              </w:rPr>
              <w:t>31</w:t>
            </w:r>
            <w:r w:rsidR="000B476D">
              <w:fldChar w:fldCharType="end"/>
            </w:r>
          </w:p>
          <w:p w14:paraId="21FE7E44" w14:textId="199B2D8C" w:rsidR="00FE6BF5" w:rsidRDefault="00FE6BF5" w:rsidP="006B1432">
            <w:pPr>
              <w:jc w:val="center"/>
            </w:pPr>
          </w:p>
        </w:tc>
        <w:tc>
          <w:tcPr>
            <w:tcW w:w="2160" w:type="dxa"/>
          </w:tcPr>
          <w:p w14:paraId="3B3EC933" w14:textId="77777777" w:rsidR="00023009" w:rsidRDefault="00023009" w:rsidP="006B1432">
            <w:pPr>
              <w:jc w:val="center"/>
            </w:pPr>
            <w:r>
              <w:rPr>
                <w:rFonts w:ascii="Segoe UI" w:hAnsi="Segoe UI" w:cs="Segoe UI"/>
                <w:color w:val="212121"/>
                <w:shd w:val="clear" w:color="auto" w:fill="FFFFFF"/>
              </w:rPr>
              <w:t>8815</w:t>
            </w:r>
          </w:p>
        </w:tc>
      </w:tr>
      <w:tr w:rsidR="00023009" w14:paraId="7FF816E2" w14:textId="77777777" w:rsidTr="00587810">
        <w:trPr>
          <w:trHeight w:val="179"/>
        </w:trPr>
        <w:tc>
          <w:tcPr>
            <w:tcW w:w="1278" w:type="dxa"/>
            <w:vMerge/>
          </w:tcPr>
          <w:p w14:paraId="51DD5FBA" w14:textId="77777777" w:rsidR="00023009" w:rsidRDefault="00023009" w:rsidP="006B1432">
            <w:pPr>
              <w:jc w:val="center"/>
            </w:pPr>
          </w:p>
        </w:tc>
        <w:tc>
          <w:tcPr>
            <w:tcW w:w="2250" w:type="dxa"/>
            <w:vMerge/>
          </w:tcPr>
          <w:p w14:paraId="34AE3285" w14:textId="77777777" w:rsidR="00023009" w:rsidRPr="00C164DC" w:rsidRDefault="00023009" w:rsidP="006B1432">
            <w:pPr>
              <w:jc w:val="center"/>
            </w:pPr>
          </w:p>
        </w:tc>
        <w:tc>
          <w:tcPr>
            <w:tcW w:w="2790" w:type="dxa"/>
          </w:tcPr>
          <w:p w14:paraId="368ABF8E" w14:textId="77777777" w:rsidR="00023009" w:rsidRDefault="00023009" w:rsidP="006B1432">
            <w:pPr>
              <w:jc w:val="center"/>
            </w:pPr>
            <w:r w:rsidRPr="00334AB4">
              <w:t>Cumin aldehyde</w:t>
            </w:r>
            <w:r w:rsidR="000B476D">
              <w:fldChar w:fldCharType="begin" w:fldLock="1"/>
            </w:r>
            <w:r w:rsidR="000B476D">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0B476D">
              <w:fldChar w:fldCharType="separate"/>
            </w:r>
            <w:r w:rsidR="000B476D" w:rsidRPr="000B476D">
              <w:rPr>
                <w:noProof/>
                <w:vertAlign w:val="superscript"/>
              </w:rPr>
              <w:t>31</w:t>
            </w:r>
            <w:r w:rsidR="000B476D">
              <w:fldChar w:fldCharType="end"/>
            </w:r>
          </w:p>
          <w:p w14:paraId="19D4EAE4" w14:textId="35A92F5C" w:rsidR="00FE6BF5" w:rsidRDefault="00FE6BF5" w:rsidP="006B1432">
            <w:pPr>
              <w:jc w:val="center"/>
            </w:pPr>
          </w:p>
        </w:tc>
        <w:tc>
          <w:tcPr>
            <w:tcW w:w="2160" w:type="dxa"/>
          </w:tcPr>
          <w:p w14:paraId="1843E6C0" w14:textId="77777777" w:rsidR="00023009" w:rsidRDefault="00023009" w:rsidP="006B1432">
            <w:pPr>
              <w:jc w:val="center"/>
            </w:pPr>
            <w:r>
              <w:rPr>
                <w:rFonts w:ascii="Segoe UI" w:hAnsi="Segoe UI" w:cs="Segoe UI"/>
                <w:color w:val="212121"/>
                <w:shd w:val="clear" w:color="auto" w:fill="FFFFFF"/>
              </w:rPr>
              <w:t>326</w:t>
            </w:r>
          </w:p>
        </w:tc>
      </w:tr>
      <w:tr w:rsidR="00023009" w14:paraId="2BC77730" w14:textId="77777777" w:rsidTr="00587810">
        <w:trPr>
          <w:trHeight w:val="179"/>
        </w:trPr>
        <w:tc>
          <w:tcPr>
            <w:tcW w:w="1278" w:type="dxa"/>
            <w:vMerge/>
          </w:tcPr>
          <w:p w14:paraId="6B92D2B6" w14:textId="77777777" w:rsidR="00023009" w:rsidRDefault="00023009" w:rsidP="006B1432">
            <w:pPr>
              <w:jc w:val="center"/>
            </w:pPr>
          </w:p>
        </w:tc>
        <w:tc>
          <w:tcPr>
            <w:tcW w:w="2250" w:type="dxa"/>
            <w:vMerge/>
          </w:tcPr>
          <w:p w14:paraId="7AAA7EA2" w14:textId="77777777" w:rsidR="00023009" w:rsidRPr="00C164DC" w:rsidRDefault="00023009" w:rsidP="006B1432">
            <w:pPr>
              <w:jc w:val="center"/>
            </w:pPr>
          </w:p>
        </w:tc>
        <w:tc>
          <w:tcPr>
            <w:tcW w:w="2790" w:type="dxa"/>
          </w:tcPr>
          <w:p w14:paraId="466568EC" w14:textId="77777777" w:rsidR="00023009" w:rsidRDefault="00023009" w:rsidP="006B1432">
            <w:pPr>
              <w:jc w:val="center"/>
            </w:pPr>
            <w:r w:rsidRPr="00334AB4">
              <w:t>Thymol, methyl ether</w:t>
            </w:r>
            <w:r w:rsidR="000B476D">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0B476D">
              <w:fldChar w:fldCharType="separate"/>
            </w:r>
            <w:r w:rsidR="000B476D" w:rsidRPr="000B476D">
              <w:rPr>
                <w:noProof/>
                <w:vertAlign w:val="superscript"/>
              </w:rPr>
              <w:t>31</w:t>
            </w:r>
            <w:r w:rsidR="000B476D">
              <w:fldChar w:fldCharType="end"/>
            </w:r>
          </w:p>
          <w:p w14:paraId="79C90A0E" w14:textId="03E369FB" w:rsidR="00FE6BF5" w:rsidRDefault="00FE6BF5" w:rsidP="006B1432">
            <w:pPr>
              <w:jc w:val="center"/>
            </w:pPr>
          </w:p>
        </w:tc>
        <w:tc>
          <w:tcPr>
            <w:tcW w:w="2160" w:type="dxa"/>
          </w:tcPr>
          <w:p w14:paraId="3093A902" w14:textId="77777777" w:rsidR="00023009" w:rsidRDefault="00534E4D" w:rsidP="006B1432">
            <w:pPr>
              <w:jc w:val="center"/>
            </w:pPr>
            <w:r>
              <w:rPr>
                <w:rFonts w:ascii="Segoe UI" w:hAnsi="Segoe UI" w:cs="Segoe UI"/>
                <w:color w:val="212121"/>
                <w:shd w:val="clear" w:color="auto" w:fill="FFFFFF"/>
              </w:rPr>
              <w:t>14104</w:t>
            </w:r>
          </w:p>
        </w:tc>
      </w:tr>
      <w:tr w:rsidR="00023009" w14:paraId="307D8FB1" w14:textId="77777777" w:rsidTr="00587810">
        <w:trPr>
          <w:trHeight w:val="179"/>
        </w:trPr>
        <w:tc>
          <w:tcPr>
            <w:tcW w:w="1278" w:type="dxa"/>
            <w:vMerge/>
          </w:tcPr>
          <w:p w14:paraId="1E342E87" w14:textId="77777777" w:rsidR="00023009" w:rsidRDefault="00023009" w:rsidP="006B1432">
            <w:pPr>
              <w:jc w:val="center"/>
            </w:pPr>
          </w:p>
        </w:tc>
        <w:tc>
          <w:tcPr>
            <w:tcW w:w="2250" w:type="dxa"/>
            <w:vMerge/>
          </w:tcPr>
          <w:p w14:paraId="52E9AC76" w14:textId="77777777" w:rsidR="00023009" w:rsidRPr="00C164DC" w:rsidRDefault="00023009" w:rsidP="006B1432">
            <w:pPr>
              <w:jc w:val="center"/>
            </w:pPr>
          </w:p>
        </w:tc>
        <w:tc>
          <w:tcPr>
            <w:tcW w:w="2790" w:type="dxa"/>
          </w:tcPr>
          <w:p w14:paraId="5EB06227" w14:textId="77777777" w:rsidR="00023009" w:rsidRDefault="00023009" w:rsidP="006B1432">
            <w:pPr>
              <w:jc w:val="center"/>
            </w:pPr>
            <w:r w:rsidRPr="00334AB4">
              <w:t>Carvacrol, methyl ether</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698A0647" w14:textId="3B76FC0D" w:rsidR="00FE6BF5" w:rsidRDefault="00FE6BF5" w:rsidP="006B1432">
            <w:pPr>
              <w:jc w:val="center"/>
            </w:pPr>
          </w:p>
        </w:tc>
        <w:tc>
          <w:tcPr>
            <w:tcW w:w="2160" w:type="dxa"/>
          </w:tcPr>
          <w:p w14:paraId="6F1FC2B5" w14:textId="77777777" w:rsidR="00023009" w:rsidRDefault="00534E4D" w:rsidP="006B1432">
            <w:pPr>
              <w:jc w:val="center"/>
            </w:pPr>
            <w:r>
              <w:rPr>
                <w:rFonts w:ascii="Segoe UI" w:hAnsi="Segoe UI" w:cs="Segoe UI"/>
                <w:color w:val="212121"/>
                <w:shd w:val="clear" w:color="auto" w:fill="FFFFFF"/>
              </w:rPr>
              <w:t>80790</w:t>
            </w:r>
          </w:p>
        </w:tc>
      </w:tr>
      <w:tr w:rsidR="00023009" w14:paraId="26C14961" w14:textId="77777777" w:rsidTr="00587810">
        <w:trPr>
          <w:trHeight w:val="422"/>
        </w:trPr>
        <w:tc>
          <w:tcPr>
            <w:tcW w:w="1278" w:type="dxa"/>
            <w:vMerge/>
          </w:tcPr>
          <w:p w14:paraId="5BFE4F8B" w14:textId="77777777" w:rsidR="00023009" w:rsidRDefault="00023009" w:rsidP="006B1432">
            <w:pPr>
              <w:jc w:val="center"/>
            </w:pPr>
          </w:p>
        </w:tc>
        <w:tc>
          <w:tcPr>
            <w:tcW w:w="2250" w:type="dxa"/>
            <w:vMerge/>
          </w:tcPr>
          <w:p w14:paraId="463E63F5" w14:textId="77777777" w:rsidR="00023009" w:rsidRPr="00C164DC" w:rsidRDefault="00023009" w:rsidP="006B1432">
            <w:pPr>
              <w:jc w:val="center"/>
            </w:pPr>
          </w:p>
        </w:tc>
        <w:tc>
          <w:tcPr>
            <w:tcW w:w="2790" w:type="dxa"/>
          </w:tcPr>
          <w:p w14:paraId="628D8D63" w14:textId="77777777" w:rsidR="00023009" w:rsidRDefault="00023009" w:rsidP="006B1432">
            <w:pPr>
              <w:jc w:val="center"/>
            </w:pPr>
            <w:r w:rsidRPr="00334AB4">
              <w:t>Isobornyl acetat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tc>
        <w:tc>
          <w:tcPr>
            <w:tcW w:w="2160" w:type="dxa"/>
          </w:tcPr>
          <w:p w14:paraId="6B75F191" w14:textId="77777777" w:rsidR="00023009" w:rsidRDefault="00534E4D" w:rsidP="006B1432">
            <w:pPr>
              <w:jc w:val="center"/>
            </w:pPr>
            <w:r>
              <w:rPr>
                <w:rFonts w:ascii="Segoe UI" w:hAnsi="Segoe UI" w:cs="Segoe UI"/>
                <w:color w:val="212121"/>
                <w:shd w:val="clear" w:color="auto" w:fill="FFFFFF"/>
              </w:rPr>
              <w:t>247573</w:t>
            </w:r>
          </w:p>
        </w:tc>
      </w:tr>
      <w:tr w:rsidR="00023009" w14:paraId="59A0CDCD" w14:textId="77777777" w:rsidTr="00587810">
        <w:trPr>
          <w:trHeight w:val="467"/>
        </w:trPr>
        <w:tc>
          <w:tcPr>
            <w:tcW w:w="1278" w:type="dxa"/>
            <w:vMerge/>
          </w:tcPr>
          <w:p w14:paraId="6028D1E6" w14:textId="77777777" w:rsidR="00023009" w:rsidRDefault="00023009" w:rsidP="006B1432">
            <w:pPr>
              <w:jc w:val="center"/>
            </w:pPr>
          </w:p>
        </w:tc>
        <w:tc>
          <w:tcPr>
            <w:tcW w:w="2250" w:type="dxa"/>
            <w:vMerge/>
          </w:tcPr>
          <w:p w14:paraId="19093F38" w14:textId="77777777" w:rsidR="00023009" w:rsidRPr="00C164DC" w:rsidRDefault="00023009" w:rsidP="006B1432">
            <w:pPr>
              <w:jc w:val="center"/>
            </w:pPr>
          </w:p>
        </w:tc>
        <w:tc>
          <w:tcPr>
            <w:tcW w:w="2790" w:type="dxa"/>
          </w:tcPr>
          <w:p w14:paraId="12CB18F2" w14:textId="77777777" w:rsidR="00023009" w:rsidRDefault="00023009" w:rsidP="006B1432">
            <w:pPr>
              <w:jc w:val="center"/>
            </w:pPr>
            <w:r w:rsidRPr="00334AB4">
              <w:t>Thymol</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tc>
        <w:tc>
          <w:tcPr>
            <w:tcW w:w="2160" w:type="dxa"/>
          </w:tcPr>
          <w:p w14:paraId="1488A7FA" w14:textId="77777777" w:rsidR="00023009" w:rsidRDefault="00534E4D" w:rsidP="006B1432">
            <w:pPr>
              <w:jc w:val="center"/>
            </w:pPr>
            <w:r>
              <w:rPr>
                <w:rFonts w:ascii="Segoe UI" w:hAnsi="Segoe UI" w:cs="Segoe UI"/>
                <w:color w:val="212121"/>
                <w:shd w:val="clear" w:color="auto" w:fill="FFFFFF"/>
              </w:rPr>
              <w:t>6989</w:t>
            </w:r>
          </w:p>
        </w:tc>
      </w:tr>
      <w:tr w:rsidR="00023009" w14:paraId="719B19B8" w14:textId="77777777" w:rsidTr="00587810">
        <w:trPr>
          <w:trHeight w:val="368"/>
        </w:trPr>
        <w:tc>
          <w:tcPr>
            <w:tcW w:w="1278" w:type="dxa"/>
            <w:vMerge/>
          </w:tcPr>
          <w:p w14:paraId="09042338" w14:textId="77777777" w:rsidR="00023009" w:rsidRDefault="00023009" w:rsidP="006B1432">
            <w:pPr>
              <w:jc w:val="center"/>
            </w:pPr>
          </w:p>
        </w:tc>
        <w:tc>
          <w:tcPr>
            <w:tcW w:w="2250" w:type="dxa"/>
            <w:vMerge/>
          </w:tcPr>
          <w:p w14:paraId="7EC7C47A" w14:textId="77777777" w:rsidR="00023009" w:rsidRPr="00C164DC" w:rsidRDefault="00023009" w:rsidP="006B1432">
            <w:pPr>
              <w:jc w:val="center"/>
            </w:pPr>
          </w:p>
        </w:tc>
        <w:tc>
          <w:tcPr>
            <w:tcW w:w="2790" w:type="dxa"/>
          </w:tcPr>
          <w:p w14:paraId="665157F0" w14:textId="77777777" w:rsidR="00023009" w:rsidRDefault="00023009" w:rsidP="006B1432">
            <w:pPr>
              <w:jc w:val="center"/>
            </w:pPr>
            <w:r w:rsidRPr="00334AB4">
              <w:t>b</w:t>
            </w:r>
            <w:r w:rsidR="0066173D">
              <w:t>eta</w:t>
            </w:r>
            <w:r w:rsidRPr="00334AB4">
              <w:t>-Elemen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50C971CF" w14:textId="2FB24D6F" w:rsidR="00FE6BF5" w:rsidRDefault="00FE6BF5" w:rsidP="006B1432">
            <w:pPr>
              <w:jc w:val="center"/>
            </w:pPr>
          </w:p>
        </w:tc>
        <w:tc>
          <w:tcPr>
            <w:tcW w:w="2160" w:type="dxa"/>
          </w:tcPr>
          <w:p w14:paraId="5B1FE4D8" w14:textId="77777777" w:rsidR="00023009" w:rsidRDefault="00534E4D" w:rsidP="006B1432">
            <w:pPr>
              <w:jc w:val="center"/>
            </w:pPr>
            <w:r>
              <w:rPr>
                <w:rFonts w:ascii="Segoe UI" w:hAnsi="Segoe UI" w:cs="Segoe UI"/>
                <w:color w:val="212121"/>
                <w:shd w:val="clear" w:color="auto" w:fill="FFFFFF"/>
              </w:rPr>
              <w:t>6918391</w:t>
            </w:r>
          </w:p>
        </w:tc>
      </w:tr>
      <w:tr w:rsidR="00023009" w14:paraId="766F7698" w14:textId="77777777" w:rsidTr="00587810">
        <w:trPr>
          <w:trHeight w:val="440"/>
        </w:trPr>
        <w:tc>
          <w:tcPr>
            <w:tcW w:w="1278" w:type="dxa"/>
            <w:vMerge/>
          </w:tcPr>
          <w:p w14:paraId="66368D38" w14:textId="77777777" w:rsidR="00023009" w:rsidRDefault="00023009" w:rsidP="006B1432">
            <w:pPr>
              <w:jc w:val="center"/>
            </w:pPr>
          </w:p>
        </w:tc>
        <w:tc>
          <w:tcPr>
            <w:tcW w:w="2250" w:type="dxa"/>
            <w:vMerge/>
          </w:tcPr>
          <w:p w14:paraId="55D49467" w14:textId="77777777" w:rsidR="00023009" w:rsidRPr="00C164DC" w:rsidRDefault="00023009" w:rsidP="006B1432">
            <w:pPr>
              <w:jc w:val="center"/>
            </w:pPr>
          </w:p>
        </w:tc>
        <w:tc>
          <w:tcPr>
            <w:tcW w:w="2790" w:type="dxa"/>
          </w:tcPr>
          <w:p w14:paraId="574E254F" w14:textId="77777777" w:rsidR="00023009" w:rsidRDefault="00023009" w:rsidP="006B1432">
            <w:pPr>
              <w:jc w:val="center"/>
            </w:pPr>
            <w:r w:rsidRPr="00334AB4">
              <w:t>b</w:t>
            </w:r>
            <w:r w:rsidR="0066173D">
              <w:t>eta</w:t>
            </w:r>
            <w:r w:rsidRPr="00334AB4">
              <w:t>-Caryophyllen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tc>
        <w:tc>
          <w:tcPr>
            <w:tcW w:w="2160" w:type="dxa"/>
          </w:tcPr>
          <w:p w14:paraId="6BFA2522" w14:textId="77777777" w:rsidR="00023009" w:rsidRDefault="002F502C" w:rsidP="006B1432">
            <w:pPr>
              <w:jc w:val="center"/>
            </w:pPr>
            <w:r>
              <w:rPr>
                <w:rFonts w:ascii="Segoe UI" w:hAnsi="Segoe UI" w:cs="Segoe UI"/>
                <w:color w:val="212121"/>
                <w:shd w:val="clear" w:color="auto" w:fill="FFFFFF"/>
              </w:rPr>
              <w:t>5281515</w:t>
            </w:r>
          </w:p>
        </w:tc>
      </w:tr>
      <w:tr w:rsidR="00023009" w14:paraId="7BA47526" w14:textId="77777777" w:rsidTr="00587810">
        <w:trPr>
          <w:trHeight w:val="179"/>
        </w:trPr>
        <w:tc>
          <w:tcPr>
            <w:tcW w:w="1278" w:type="dxa"/>
            <w:vMerge/>
          </w:tcPr>
          <w:p w14:paraId="2D259F21" w14:textId="77777777" w:rsidR="00023009" w:rsidRDefault="00023009" w:rsidP="006B1432">
            <w:pPr>
              <w:jc w:val="center"/>
            </w:pPr>
          </w:p>
        </w:tc>
        <w:tc>
          <w:tcPr>
            <w:tcW w:w="2250" w:type="dxa"/>
            <w:vMerge/>
          </w:tcPr>
          <w:p w14:paraId="17567CD9" w14:textId="77777777" w:rsidR="00023009" w:rsidRPr="00C164DC" w:rsidRDefault="00023009" w:rsidP="006B1432">
            <w:pPr>
              <w:jc w:val="center"/>
            </w:pPr>
          </w:p>
        </w:tc>
        <w:tc>
          <w:tcPr>
            <w:tcW w:w="2790" w:type="dxa"/>
          </w:tcPr>
          <w:p w14:paraId="0C5A3B7F" w14:textId="77777777" w:rsidR="00023009" w:rsidRDefault="00023009" w:rsidP="006B1432">
            <w:pPr>
              <w:jc w:val="center"/>
            </w:pPr>
            <w:r w:rsidRPr="00334AB4">
              <w:t>Thymohydroquinone dimethyl ether</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6C004BB9" w14:textId="59A7905E" w:rsidR="00FE6BF5" w:rsidRDefault="00FE6BF5" w:rsidP="006B1432">
            <w:pPr>
              <w:jc w:val="center"/>
            </w:pPr>
          </w:p>
        </w:tc>
        <w:tc>
          <w:tcPr>
            <w:tcW w:w="2160" w:type="dxa"/>
          </w:tcPr>
          <w:p w14:paraId="6265EF91" w14:textId="77777777" w:rsidR="00023009" w:rsidRDefault="002F502C" w:rsidP="006B1432">
            <w:pPr>
              <w:jc w:val="center"/>
            </w:pPr>
            <w:r>
              <w:rPr>
                <w:rFonts w:ascii="Segoe UI" w:hAnsi="Segoe UI" w:cs="Segoe UI"/>
                <w:color w:val="212121"/>
                <w:shd w:val="clear" w:color="auto" w:fill="FFFFFF"/>
              </w:rPr>
              <w:t>6427071</w:t>
            </w:r>
          </w:p>
        </w:tc>
      </w:tr>
      <w:tr w:rsidR="00023009" w14:paraId="574994F1" w14:textId="77777777" w:rsidTr="00587810">
        <w:trPr>
          <w:trHeight w:val="503"/>
        </w:trPr>
        <w:tc>
          <w:tcPr>
            <w:tcW w:w="1278" w:type="dxa"/>
            <w:vMerge/>
          </w:tcPr>
          <w:p w14:paraId="6F2F2D16" w14:textId="77777777" w:rsidR="00023009" w:rsidRDefault="00023009" w:rsidP="006B1432">
            <w:pPr>
              <w:jc w:val="center"/>
            </w:pPr>
          </w:p>
        </w:tc>
        <w:tc>
          <w:tcPr>
            <w:tcW w:w="2250" w:type="dxa"/>
            <w:vMerge/>
          </w:tcPr>
          <w:p w14:paraId="7FE18F9D" w14:textId="77777777" w:rsidR="00023009" w:rsidRPr="00C164DC" w:rsidRDefault="00023009" w:rsidP="006B1432">
            <w:pPr>
              <w:jc w:val="center"/>
            </w:pPr>
          </w:p>
        </w:tc>
        <w:tc>
          <w:tcPr>
            <w:tcW w:w="2790" w:type="dxa"/>
          </w:tcPr>
          <w:p w14:paraId="0B4F6629" w14:textId="77777777" w:rsidR="00023009" w:rsidRDefault="00023009" w:rsidP="006B1432">
            <w:pPr>
              <w:jc w:val="center"/>
            </w:pPr>
            <w:r w:rsidRPr="00334AB4">
              <w:t>a</w:t>
            </w:r>
            <w:r w:rsidR="0066173D">
              <w:t>lpha</w:t>
            </w:r>
            <w:r w:rsidRPr="00334AB4">
              <w:t>-Humulen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tc>
        <w:tc>
          <w:tcPr>
            <w:tcW w:w="2160" w:type="dxa"/>
          </w:tcPr>
          <w:p w14:paraId="000EEA92" w14:textId="77777777" w:rsidR="00023009" w:rsidRDefault="0066173D" w:rsidP="006B1432">
            <w:pPr>
              <w:jc w:val="center"/>
            </w:pPr>
            <w:r>
              <w:rPr>
                <w:rFonts w:ascii="Segoe UI" w:hAnsi="Segoe UI" w:cs="Segoe UI"/>
                <w:color w:val="212121"/>
                <w:shd w:val="clear" w:color="auto" w:fill="FFFFFF"/>
              </w:rPr>
              <w:t>5281520</w:t>
            </w:r>
          </w:p>
        </w:tc>
      </w:tr>
      <w:tr w:rsidR="00023009" w14:paraId="709AC513" w14:textId="77777777" w:rsidTr="00587810">
        <w:trPr>
          <w:trHeight w:val="348"/>
        </w:trPr>
        <w:tc>
          <w:tcPr>
            <w:tcW w:w="1278" w:type="dxa"/>
            <w:vMerge/>
          </w:tcPr>
          <w:p w14:paraId="3CE3BA58" w14:textId="77777777" w:rsidR="00023009" w:rsidRDefault="00023009" w:rsidP="006B1432">
            <w:pPr>
              <w:jc w:val="center"/>
            </w:pPr>
          </w:p>
        </w:tc>
        <w:tc>
          <w:tcPr>
            <w:tcW w:w="2250" w:type="dxa"/>
            <w:vMerge/>
          </w:tcPr>
          <w:p w14:paraId="07708C74" w14:textId="77777777" w:rsidR="00023009" w:rsidRPr="00C164DC" w:rsidRDefault="00023009" w:rsidP="006B1432">
            <w:pPr>
              <w:jc w:val="center"/>
            </w:pPr>
          </w:p>
        </w:tc>
        <w:tc>
          <w:tcPr>
            <w:tcW w:w="2790" w:type="dxa"/>
          </w:tcPr>
          <w:p w14:paraId="0030C215" w14:textId="77777777" w:rsidR="00023009" w:rsidRDefault="00023009" w:rsidP="006B1432">
            <w:pPr>
              <w:jc w:val="center"/>
            </w:pPr>
            <w:r w:rsidRPr="00334AB4">
              <w:t>Cyclamen aldehyd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03C8E063" w14:textId="7CA92657" w:rsidR="00FE6BF5" w:rsidRDefault="00FE6BF5" w:rsidP="006B1432">
            <w:pPr>
              <w:jc w:val="center"/>
            </w:pPr>
          </w:p>
        </w:tc>
        <w:tc>
          <w:tcPr>
            <w:tcW w:w="2160" w:type="dxa"/>
          </w:tcPr>
          <w:p w14:paraId="4C54E9D1" w14:textId="77777777" w:rsidR="00023009" w:rsidRDefault="0066173D" w:rsidP="006B1432">
            <w:pPr>
              <w:jc w:val="center"/>
            </w:pPr>
            <w:r>
              <w:rPr>
                <w:rFonts w:ascii="Segoe UI" w:hAnsi="Segoe UI" w:cs="Segoe UI"/>
                <w:color w:val="212121"/>
                <w:shd w:val="clear" w:color="auto" w:fill="FFFFFF"/>
              </w:rPr>
              <w:t>517827</w:t>
            </w:r>
          </w:p>
        </w:tc>
      </w:tr>
      <w:tr w:rsidR="00023009" w14:paraId="4DC84F38" w14:textId="77777777" w:rsidTr="00587810">
        <w:trPr>
          <w:trHeight w:val="348"/>
        </w:trPr>
        <w:tc>
          <w:tcPr>
            <w:tcW w:w="1278" w:type="dxa"/>
            <w:vMerge/>
          </w:tcPr>
          <w:p w14:paraId="7C87550C" w14:textId="77777777" w:rsidR="00023009" w:rsidRDefault="00023009" w:rsidP="006B1432">
            <w:pPr>
              <w:jc w:val="center"/>
            </w:pPr>
          </w:p>
        </w:tc>
        <w:tc>
          <w:tcPr>
            <w:tcW w:w="2250" w:type="dxa"/>
            <w:vMerge/>
          </w:tcPr>
          <w:p w14:paraId="6ED6A3F8" w14:textId="77777777" w:rsidR="00023009" w:rsidRPr="00C164DC" w:rsidRDefault="00023009" w:rsidP="006B1432">
            <w:pPr>
              <w:jc w:val="center"/>
            </w:pPr>
          </w:p>
        </w:tc>
        <w:tc>
          <w:tcPr>
            <w:tcW w:w="2790" w:type="dxa"/>
          </w:tcPr>
          <w:p w14:paraId="2E31BCFB" w14:textId="77777777" w:rsidR="00023009" w:rsidRDefault="00023009" w:rsidP="006B1432">
            <w:pPr>
              <w:jc w:val="center"/>
            </w:pPr>
            <w:r w:rsidRPr="00334AB4">
              <w:t>b</w:t>
            </w:r>
            <w:r w:rsidR="0066173D">
              <w:t>eta</w:t>
            </w:r>
            <w:r w:rsidRPr="00334AB4">
              <w:t>-Selinen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3B5D4F9D" w14:textId="69925773" w:rsidR="00FE6BF5" w:rsidRPr="00334AB4" w:rsidRDefault="00FE6BF5" w:rsidP="006B1432">
            <w:pPr>
              <w:jc w:val="center"/>
            </w:pPr>
          </w:p>
        </w:tc>
        <w:tc>
          <w:tcPr>
            <w:tcW w:w="2160" w:type="dxa"/>
          </w:tcPr>
          <w:p w14:paraId="05C410E2" w14:textId="77777777" w:rsidR="00023009" w:rsidRPr="00334AB4" w:rsidRDefault="0066173D" w:rsidP="006B1432">
            <w:pPr>
              <w:jc w:val="center"/>
            </w:pPr>
            <w:r>
              <w:rPr>
                <w:rFonts w:ascii="Segoe UI" w:hAnsi="Segoe UI" w:cs="Segoe UI"/>
                <w:color w:val="212121"/>
                <w:shd w:val="clear" w:color="auto" w:fill="FFFFFF"/>
              </w:rPr>
              <w:t>519361</w:t>
            </w:r>
          </w:p>
        </w:tc>
      </w:tr>
      <w:tr w:rsidR="00023009" w14:paraId="24410155" w14:textId="77777777" w:rsidTr="00587810">
        <w:trPr>
          <w:trHeight w:val="348"/>
        </w:trPr>
        <w:tc>
          <w:tcPr>
            <w:tcW w:w="1278" w:type="dxa"/>
            <w:vMerge/>
          </w:tcPr>
          <w:p w14:paraId="1893FC20" w14:textId="77777777" w:rsidR="00023009" w:rsidRDefault="00023009" w:rsidP="006B1432">
            <w:pPr>
              <w:jc w:val="center"/>
            </w:pPr>
          </w:p>
        </w:tc>
        <w:tc>
          <w:tcPr>
            <w:tcW w:w="2250" w:type="dxa"/>
            <w:vMerge/>
          </w:tcPr>
          <w:p w14:paraId="003C16DE" w14:textId="77777777" w:rsidR="00023009" w:rsidRPr="00C164DC" w:rsidRDefault="00023009" w:rsidP="006B1432">
            <w:pPr>
              <w:jc w:val="center"/>
            </w:pPr>
          </w:p>
        </w:tc>
        <w:tc>
          <w:tcPr>
            <w:tcW w:w="2790" w:type="dxa"/>
          </w:tcPr>
          <w:p w14:paraId="3BA9060F" w14:textId="77777777" w:rsidR="00023009" w:rsidRDefault="00023009" w:rsidP="006B1432">
            <w:pPr>
              <w:jc w:val="center"/>
            </w:pPr>
            <w:r w:rsidRPr="00334AB4">
              <w:t>g</w:t>
            </w:r>
            <w:r w:rsidR="0066173D">
              <w:t>amma</w:t>
            </w:r>
            <w:r w:rsidRPr="00334AB4">
              <w:t>-Cadinene</w:t>
            </w:r>
            <w:r w:rsidR="002C0F55">
              <w:fldChar w:fldCharType="begin" w:fldLock="1"/>
            </w:r>
            <w:r w:rsidR="002C0F55">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1C4601D1" w14:textId="452BC81E" w:rsidR="00FE6BF5" w:rsidRPr="00334AB4" w:rsidRDefault="00FE6BF5" w:rsidP="006B1432">
            <w:pPr>
              <w:jc w:val="center"/>
            </w:pPr>
          </w:p>
        </w:tc>
        <w:tc>
          <w:tcPr>
            <w:tcW w:w="2160" w:type="dxa"/>
          </w:tcPr>
          <w:p w14:paraId="44C06720" w14:textId="77777777" w:rsidR="00023009" w:rsidRPr="00334AB4" w:rsidRDefault="0066173D" w:rsidP="006B1432">
            <w:pPr>
              <w:jc w:val="center"/>
            </w:pPr>
            <w:r>
              <w:rPr>
                <w:rFonts w:ascii="Segoe UI" w:hAnsi="Segoe UI" w:cs="Segoe UI"/>
                <w:color w:val="212121"/>
                <w:shd w:val="clear" w:color="auto" w:fill="FFFFFF"/>
              </w:rPr>
              <w:t>92313</w:t>
            </w:r>
          </w:p>
        </w:tc>
      </w:tr>
      <w:tr w:rsidR="00023009" w14:paraId="6B2A15E8" w14:textId="77777777" w:rsidTr="00587810">
        <w:trPr>
          <w:trHeight w:val="348"/>
        </w:trPr>
        <w:tc>
          <w:tcPr>
            <w:tcW w:w="1278" w:type="dxa"/>
            <w:vMerge/>
          </w:tcPr>
          <w:p w14:paraId="6CDCD106" w14:textId="77777777" w:rsidR="00023009" w:rsidRDefault="00023009" w:rsidP="006B1432">
            <w:pPr>
              <w:jc w:val="center"/>
            </w:pPr>
          </w:p>
        </w:tc>
        <w:tc>
          <w:tcPr>
            <w:tcW w:w="2250" w:type="dxa"/>
            <w:vMerge/>
          </w:tcPr>
          <w:p w14:paraId="6E4BC764" w14:textId="77777777" w:rsidR="00023009" w:rsidRPr="00C164DC" w:rsidRDefault="00023009" w:rsidP="006B1432">
            <w:pPr>
              <w:jc w:val="center"/>
            </w:pPr>
          </w:p>
        </w:tc>
        <w:tc>
          <w:tcPr>
            <w:tcW w:w="2790" w:type="dxa"/>
          </w:tcPr>
          <w:p w14:paraId="469C0881" w14:textId="77777777" w:rsidR="00023009" w:rsidRDefault="00023009" w:rsidP="006B1432">
            <w:pPr>
              <w:jc w:val="center"/>
            </w:pPr>
            <w:r w:rsidRPr="00334AB4">
              <w:t>Cubebol</w:t>
            </w:r>
            <w:r w:rsidR="002C0F55">
              <w:fldChar w:fldCharType="begin" w:fldLock="1"/>
            </w:r>
            <w:r w:rsidR="00C850C0">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2C0F55">
              <w:fldChar w:fldCharType="separate"/>
            </w:r>
            <w:r w:rsidR="002C0F55" w:rsidRPr="002C0F55">
              <w:rPr>
                <w:noProof/>
                <w:vertAlign w:val="superscript"/>
              </w:rPr>
              <w:t>31</w:t>
            </w:r>
            <w:r w:rsidR="002C0F55">
              <w:fldChar w:fldCharType="end"/>
            </w:r>
          </w:p>
          <w:p w14:paraId="6C2D3D0A" w14:textId="5E5A3B26" w:rsidR="00FE6BF5" w:rsidRPr="00334AB4" w:rsidRDefault="00FE6BF5" w:rsidP="006B1432">
            <w:pPr>
              <w:jc w:val="center"/>
            </w:pPr>
          </w:p>
        </w:tc>
        <w:tc>
          <w:tcPr>
            <w:tcW w:w="2160" w:type="dxa"/>
          </w:tcPr>
          <w:p w14:paraId="1E8B9043" w14:textId="77777777" w:rsidR="00023009" w:rsidRPr="00334AB4" w:rsidRDefault="0066173D" w:rsidP="006B1432">
            <w:pPr>
              <w:jc w:val="center"/>
            </w:pPr>
            <w:r>
              <w:rPr>
                <w:rFonts w:ascii="Segoe UI" w:hAnsi="Segoe UI" w:cs="Segoe UI"/>
                <w:color w:val="212121"/>
                <w:shd w:val="clear" w:color="auto" w:fill="FFFFFF"/>
              </w:rPr>
              <w:t>11276107</w:t>
            </w:r>
          </w:p>
        </w:tc>
      </w:tr>
      <w:tr w:rsidR="00023009" w14:paraId="7C40D588" w14:textId="77777777" w:rsidTr="00587810">
        <w:trPr>
          <w:trHeight w:val="348"/>
        </w:trPr>
        <w:tc>
          <w:tcPr>
            <w:tcW w:w="1278" w:type="dxa"/>
            <w:vMerge/>
          </w:tcPr>
          <w:p w14:paraId="48974EA1" w14:textId="77777777" w:rsidR="00023009" w:rsidRDefault="00023009" w:rsidP="006B1432">
            <w:pPr>
              <w:jc w:val="center"/>
            </w:pPr>
          </w:p>
        </w:tc>
        <w:tc>
          <w:tcPr>
            <w:tcW w:w="2250" w:type="dxa"/>
            <w:vMerge/>
          </w:tcPr>
          <w:p w14:paraId="6FB05F4F" w14:textId="77777777" w:rsidR="00023009" w:rsidRPr="00C164DC" w:rsidRDefault="00023009" w:rsidP="006B1432">
            <w:pPr>
              <w:jc w:val="center"/>
            </w:pPr>
          </w:p>
        </w:tc>
        <w:tc>
          <w:tcPr>
            <w:tcW w:w="2790" w:type="dxa"/>
          </w:tcPr>
          <w:p w14:paraId="5955AF32" w14:textId="77777777" w:rsidR="00023009" w:rsidRDefault="00023009" w:rsidP="006B1432">
            <w:pPr>
              <w:jc w:val="center"/>
            </w:pPr>
            <w:r w:rsidRPr="00334AB4">
              <w:t>d</w:t>
            </w:r>
            <w:r w:rsidR="0066173D">
              <w:t>elta</w:t>
            </w:r>
            <w:r w:rsidRPr="00334AB4">
              <w:t>-Cadinene</w:t>
            </w:r>
            <w:r w:rsidR="00C850C0">
              <w:fldChar w:fldCharType="begin" w:fldLock="1"/>
            </w:r>
            <w:r w:rsidR="00C850C0">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C850C0">
              <w:fldChar w:fldCharType="separate"/>
            </w:r>
            <w:r w:rsidR="00C850C0" w:rsidRPr="00C850C0">
              <w:rPr>
                <w:noProof/>
                <w:vertAlign w:val="superscript"/>
              </w:rPr>
              <w:t>31</w:t>
            </w:r>
            <w:r w:rsidR="00C850C0">
              <w:fldChar w:fldCharType="end"/>
            </w:r>
          </w:p>
          <w:p w14:paraId="5C455E52" w14:textId="6AFF25B0" w:rsidR="00FE6BF5" w:rsidRPr="00334AB4" w:rsidRDefault="00FE6BF5" w:rsidP="006B1432">
            <w:pPr>
              <w:jc w:val="center"/>
            </w:pPr>
          </w:p>
        </w:tc>
        <w:tc>
          <w:tcPr>
            <w:tcW w:w="2160" w:type="dxa"/>
          </w:tcPr>
          <w:p w14:paraId="6C405D1B" w14:textId="77777777" w:rsidR="00023009" w:rsidRPr="00334AB4" w:rsidRDefault="0066173D" w:rsidP="006B1432">
            <w:pPr>
              <w:jc w:val="center"/>
            </w:pPr>
            <w:r>
              <w:rPr>
                <w:rFonts w:ascii="Segoe UI" w:hAnsi="Segoe UI" w:cs="Segoe UI"/>
                <w:color w:val="212121"/>
                <w:shd w:val="clear" w:color="auto" w:fill="FFFFFF"/>
              </w:rPr>
              <w:t>441005</w:t>
            </w:r>
          </w:p>
        </w:tc>
      </w:tr>
      <w:tr w:rsidR="00023009" w14:paraId="18333012" w14:textId="77777777" w:rsidTr="00587810">
        <w:trPr>
          <w:trHeight w:val="458"/>
        </w:trPr>
        <w:tc>
          <w:tcPr>
            <w:tcW w:w="1278" w:type="dxa"/>
            <w:vMerge/>
          </w:tcPr>
          <w:p w14:paraId="5E4CC501" w14:textId="77777777" w:rsidR="00023009" w:rsidRDefault="00023009" w:rsidP="006B1432">
            <w:pPr>
              <w:jc w:val="center"/>
            </w:pPr>
          </w:p>
        </w:tc>
        <w:tc>
          <w:tcPr>
            <w:tcW w:w="2250" w:type="dxa"/>
            <w:vMerge/>
          </w:tcPr>
          <w:p w14:paraId="422EA848" w14:textId="77777777" w:rsidR="00023009" w:rsidRPr="00C164DC" w:rsidRDefault="00023009" w:rsidP="006B1432">
            <w:pPr>
              <w:jc w:val="center"/>
            </w:pPr>
          </w:p>
        </w:tc>
        <w:tc>
          <w:tcPr>
            <w:tcW w:w="2790" w:type="dxa"/>
          </w:tcPr>
          <w:p w14:paraId="70E5B568" w14:textId="77777777" w:rsidR="00023009" w:rsidRDefault="00023009" w:rsidP="006B1432">
            <w:pPr>
              <w:jc w:val="center"/>
            </w:pPr>
            <w:r w:rsidRPr="00023009">
              <w:t>Longipinanol</w:t>
            </w:r>
            <w:r w:rsidR="00C850C0">
              <w:fldChar w:fldCharType="begin" w:fldLock="1"/>
            </w:r>
            <w:r w:rsidR="00C850C0">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C850C0">
              <w:fldChar w:fldCharType="separate"/>
            </w:r>
            <w:r w:rsidR="00C850C0" w:rsidRPr="00C850C0">
              <w:rPr>
                <w:noProof/>
                <w:vertAlign w:val="superscript"/>
              </w:rPr>
              <w:t>31</w:t>
            </w:r>
            <w:r w:rsidR="00C850C0">
              <w:fldChar w:fldCharType="end"/>
            </w:r>
          </w:p>
          <w:p w14:paraId="12FAA1BC" w14:textId="472EFE7C" w:rsidR="00FE6BF5" w:rsidRPr="00334AB4" w:rsidRDefault="00FE6BF5" w:rsidP="006B1432">
            <w:pPr>
              <w:jc w:val="center"/>
            </w:pPr>
          </w:p>
        </w:tc>
        <w:tc>
          <w:tcPr>
            <w:tcW w:w="2160" w:type="dxa"/>
          </w:tcPr>
          <w:p w14:paraId="341B5907" w14:textId="77777777" w:rsidR="00023009" w:rsidRPr="00334AB4" w:rsidRDefault="0066173D" w:rsidP="006B1432">
            <w:pPr>
              <w:jc w:val="center"/>
            </w:pPr>
            <w:r>
              <w:rPr>
                <w:rFonts w:ascii="Segoe UI" w:hAnsi="Segoe UI" w:cs="Segoe UI"/>
                <w:color w:val="212121"/>
                <w:shd w:val="clear" w:color="auto" w:fill="FFFFFF"/>
              </w:rPr>
              <w:t>91746582</w:t>
            </w:r>
          </w:p>
        </w:tc>
      </w:tr>
      <w:tr w:rsidR="00023009" w14:paraId="4B3D43CA" w14:textId="77777777" w:rsidTr="00587810">
        <w:trPr>
          <w:trHeight w:val="692"/>
        </w:trPr>
        <w:tc>
          <w:tcPr>
            <w:tcW w:w="1278" w:type="dxa"/>
            <w:vMerge/>
          </w:tcPr>
          <w:p w14:paraId="7EC7E3CC" w14:textId="77777777" w:rsidR="00023009" w:rsidRDefault="00023009" w:rsidP="006B1432">
            <w:pPr>
              <w:jc w:val="center"/>
            </w:pPr>
          </w:p>
        </w:tc>
        <w:tc>
          <w:tcPr>
            <w:tcW w:w="2250" w:type="dxa"/>
            <w:vMerge/>
          </w:tcPr>
          <w:p w14:paraId="557B1154" w14:textId="77777777" w:rsidR="00023009" w:rsidRPr="00C164DC" w:rsidRDefault="00023009" w:rsidP="006B1432">
            <w:pPr>
              <w:jc w:val="center"/>
            </w:pPr>
          </w:p>
        </w:tc>
        <w:tc>
          <w:tcPr>
            <w:tcW w:w="2790" w:type="dxa"/>
          </w:tcPr>
          <w:p w14:paraId="6D54A60B" w14:textId="77777777" w:rsidR="00023009" w:rsidRPr="00334AB4" w:rsidRDefault="00023009" w:rsidP="006B1432">
            <w:pPr>
              <w:jc w:val="center"/>
            </w:pPr>
            <w:r w:rsidRPr="00023009">
              <w:t>Caryophyllene oxide</w:t>
            </w:r>
            <w:r w:rsidR="00C850C0">
              <w:fldChar w:fldCharType="begin" w:fldLock="1"/>
            </w:r>
            <w:r w:rsidR="00C850C0">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C850C0">
              <w:fldChar w:fldCharType="separate"/>
            </w:r>
            <w:r w:rsidR="00C850C0" w:rsidRPr="00C850C0">
              <w:rPr>
                <w:noProof/>
                <w:vertAlign w:val="superscript"/>
              </w:rPr>
              <w:t>31</w:t>
            </w:r>
            <w:r w:rsidR="00C850C0">
              <w:fldChar w:fldCharType="end"/>
            </w:r>
          </w:p>
        </w:tc>
        <w:tc>
          <w:tcPr>
            <w:tcW w:w="2160" w:type="dxa"/>
          </w:tcPr>
          <w:p w14:paraId="6372EEBA" w14:textId="77777777" w:rsidR="00023009" w:rsidRPr="00334AB4" w:rsidRDefault="0066173D" w:rsidP="006B1432">
            <w:pPr>
              <w:jc w:val="center"/>
            </w:pPr>
            <w:r>
              <w:rPr>
                <w:rFonts w:ascii="Segoe UI" w:hAnsi="Segoe UI" w:cs="Segoe UI"/>
                <w:color w:val="212121"/>
                <w:shd w:val="clear" w:color="auto" w:fill="FFFFFF"/>
              </w:rPr>
              <w:t>1742210</w:t>
            </w:r>
          </w:p>
        </w:tc>
      </w:tr>
      <w:tr w:rsidR="00023009" w14:paraId="42D70BC4" w14:textId="77777777" w:rsidTr="00587810">
        <w:trPr>
          <w:trHeight w:val="593"/>
        </w:trPr>
        <w:tc>
          <w:tcPr>
            <w:tcW w:w="1278" w:type="dxa"/>
            <w:vMerge/>
          </w:tcPr>
          <w:p w14:paraId="085E7DA5" w14:textId="77777777" w:rsidR="00023009" w:rsidRDefault="00023009" w:rsidP="006B1432">
            <w:pPr>
              <w:jc w:val="center"/>
            </w:pPr>
          </w:p>
        </w:tc>
        <w:tc>
          <w:tcPr>
            <w:tcW w:w="2250" w:type="dxa"/>
            <w:vMerge/>
          </w:tcPr>
          <w:p w14:paraId="2C06CD94" w14:textId="77777777" w:rsidR="00023009" w:rsidRPr="00C164DC" w:rsidRDefault="00023009" w:rsidP="006B1432">
            <w:pPr>
              <w:jc w:val="center"/>
            </w:pPr>
          </w:p>
        </w:tc>
        <w:tc>
          <w:tcPr>
            <w:tcW w:w="2790" w:type="dxa"/>
          </w:tcPr>
          <w:p w14:paraId="1C0967CE" w14:textId="77777777" w:rsidR="00023009" w:rsidRPr="00334AB4" w:rsidRDefault="00023009" w:rsidP="006B1432">
            <w:pPr>
              <w:jc w:val="center"/>
            </w:pPr>
            <w:r w:rsidRPr="00023009">
              <w:t>epi-Cedrol</w:t>
            </w:r>
            <w:r w:rsidR="00C850C0">
              <w:fldChar w:fldCharType="begin" w:fldLock="1"/>
            </w:r>
            <w:r w:rsidR="008E067E">
              <w:instrText>ADDIN CSL_CITATION {"citationItems":[{"id":"ITEM-1","itemData":{"DOI":"10.1016/j.jep.2012.11.045","ISSN":"03788741","PMID":"23220198","abstract":"Ethnopharmacological relevance: Cyathocline purpurea (D. Don.) O. Ktze. (Asteraceae) is a rare existence Indian medicinal plant and traditionally has antimicrobial property. Aim of the study: The aim of the present study was to identify chemical composition of the essential oil from the roots of Cyathocline purpurea and to screened in vitro antibacterial activity against eight human pathogenic bacteria. Materials and methods: The essential oil of roots was analyzed by using GC-FID and GC-MS. The antibacterial activity of oil was tested against four Gram-positive and four Gram-negative bacteria and antibacterial activity was determined by the tube dilution method. Results: The main constituents of the oil were thymohydroquinone dimethyl ether (57.4%) and β-selinene (14.0%), among twenty five identified compounds, which represented 90.1% of the total oil. The oil was found active against Gram-positive bacteria with minimal bactericidal concentration (MBC) values in the range of 0.26-0.57 mg/mL. Conclusions: This is the first report on the chemical composition and antibacterial activity of the essential oil of roots of Cyathocline purpurea. The observation of MBC assay suggested that the Gram positive microorganisms were susceptible to essential oil, while oil was found to be resistant against Gram-negative bacteria, and the oil has bactericidal property. © 2012 Elsevier Ireland Ltd.","author":[{"dropping-particle":"","family":"Joshi","given":"Rajesh K.","non-dropping-particle":"","parse-names":false,"suffix":""}],"container-title":"Journal of Ethnopharmacology","id":"ITEM-1","issue":"2","issued":{"date-parts":[["2013"]]},"page":"621-625","publisher":"Elsevier","title":"Chemical constituents and antibacterial property of the essential oil of the roots of Cyathocline purpurea","type":"article-journal","volume":"145"},"uris":["http://www.mendeley.com/documents/?uuid=6b8e4a28-0181-483c-98da-0fda9340c119"]}],"mendeley":{"formattedCitation":"&lt;sup&gt;31&lt;/sup&gt;","plainTextFormattedCitation":"31","previouslyFormattedCitation":"&lt;sup&gt;31&lt;/sup&gt;"},"properties":{"noteIndex":0},"schema":"https://github.com/citation-style-language/schema/raw/master/csl-citation.json"}</w:instrText>
            </w:r>
            <w:r w:rsidR="00C850C0">
              <w:fldChar w:fldCharType="separate"/>
            </w:r>
            <w:r w:rsidR="00C850C0" w:rsidRPr="00C850C0">
              <w:rPr>
                <w:noProof/>
                <w:vertAlign w:val="superscript"/>
              </w:rPr>
              <w:t>31</w:t>
            </w:r>
            <w:r w:rsidR="00C850C0">
              <w:fldChar w:fldCharType="end"/>
            </w:r>
          </w:p>
        </w:tc>
        <w:tc>
          <w:tcPr>
            <w:tcW w:w="2160" w:type="dxa"/>
          </w:tcPr>
          <w:p w14:paraId="2FE016CA" w14:textId="77777777" w:rsidR="00023009" w:rsidRPr="00334AB4" w:rsidRDefault="0066173D" w:rsidP="006B1432">
            <w:pPr>
              <w:jc w:val="center"/>
            </w:pPr>
            <w:r>
              <w:rPr>
                <w:rFonts w:ascii="Segoe UI" w:hAnsi="Segoe UI" w:cs="Segoe UI"/>
                <w:color w:val="212121"/>
                <w:shd w:val="clear" w:color="auto" w:fill="FFFFFF"/>
              </w:rPr>
              <w:t>6713078</w:t>
            </w:r>
          </w:p>
        </w:tc>
      </w:tr>
      <w:tr w:rsidR="00054984" w14:paraId="28A2F9BA" w14:textId="77777777" w:rsidTr="00587810">
        <w:trPr>
          <w:trHeight w:val="236"/>
        </w:trPr>
        <w:tc>
          <w:tcPr>
            <w:tcW w:w="1278" w:type="dxa"/>
            <w:vMerge w:val="restart"/>
          </w:tcPr>
          <w:p w14:paraId="4EEB2383" w14:textId="77777777" w:rsidR="00054984" w:rsidRDefault="00054984" w:rsidP="006B1432">
            <w:pPr>
              <w:jc w:val="center"/>
            </w:pPr>
            <w:r>
              <w:t>18.</w:t>
            </w:r>
          </w:p>
        </w:tc>
        <w:tc>
          <w:tcPr>
            <w:tcW w:w="2250" w:type="dxa"/>
            <w:vMerge w:val="restart"/>
          </w:tcPr>
          <w:p w14:paraId="2DBE331B" w14:textId="2C93AFAC" w:rsidR="00054984" w:rsidRPr="00C164DC" w:rsidRDefault="00054984" w:rsidP="006B1432">
            <w:pPr>
              <w:jc w:val="center"/>
            </w:pPr>
            <w:r w:rsidRPr="00054984">
              <w:rPr>
                <w:i/>
              </w:rPr>
              <w:t>Cyathula officinalis</w:t>
            </w:r>
            <w:r w:rsidRPr="00054984">
              <w:t xml:space="preserve"> Kuan</w:t>
            </w:r>
          </w:p>
        </w:tc>
        <w:tc>
          <w:tcPr>
            <w:tcW w:w="2790" w:type="dxa"/>
          </w:tcPr>
          <w:p w14:paraId="79050F69" w14:textId="77777777" w:rsidR="00807ECD" w:rsidRDefault="00807ECD" w:rsidP="006B1432">
            <w:pPr>
              <w:jc w:val="center"/>
            </w:pPr>
            <w:r w:rsidRPr="00054984">
              <w:t>Puerarin</w:t>
            </w:r>
            <w:r w:rsidR="008E067E">
              <w:fldChar w:fldCharType="begin" w:fldLock="1"/>
            </w:r>
            <w:r w:rsidR="008E067E">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74BB5677" w14:textId="376D593B" w:rsidR="00FE6BF5" w:rsidRPr="00023009" w:rsidRDefault="00FE6BF5" w:rsidP="006B1432">
            <w:pPr>
              <w:jc w:val="center"/>
            </w:pPr>
          </w:p>
        </w:tc>
        <w:tc>
          <w:tcPr>
            <w:tcW w:w="2160" w:type="dxa"/>
          </w:tcPr>
          <w:p w14:paraId="51F11442" w14:textId="77777777" w:rsidR="00054984" w:rsidRPr="00023009" w:rsidRDefault="00807ECD" w:rsidP="006B1432">
            <w:pPr>
              <w:jc w:val="center"/>
            </w:pPr>
            <w:r>
              <w:rPr>
                <w:rFonts w:ascii="Segoe UI" w:hAnsi="Segoe UI" w:cs="Segoe UI"/>
                <w:color w:val="212121"/>
                <w:shd w:val="clear" w:color="auto" w:fill="FFFFFF"/>
              </w:rPr>
              <w:t>5281807</w:t>
            </w:r>
          </w:p>
        </w:tc>
      </w:tr>
      <w:tr w:rsidR="00054984" w14:paraId="7383F3FB" w14:textId="77777777" w:rsidTr="00587810">
        <w:trPr>
          <w:trHeight w:val="485"/>
        </w:trPr>
        <w:tc>
          <w:tcPr>
            <w:tcW w:w="1278" w:type="dxa"/>
            <w:vMerge/>
          </w:tcPr>
          <w:p w14:paraId="0F530E91" w14:textId="77777777" w:rsidR="00054984" w:rsidRDefault="00054984" w:rsidP="006B1432">
            <w:pPr>
              <w:jc w:val="center"/>
            </w:pPr>
          </w:p>
        </w:tc>
        <w:tc>
          <w:tcPr>
            <w:tcW w:w="2250" w:type="dxa"/>
            <w:vMerge/>
          </w:tcPr>
          <w:p w14:paraId="00629AC9" w14:textId="77777777" w:rsidR="00054984" w:rsidRPr="00054984" w:rsidRDefault="00054984" w:rsidP="006B1432">
            <w:pPr>
              <w:jc w:val="center"/>
            </w:pPr>
          </w:p>
        </w:tc>
        <w:tc>
          <w:tcPr>
            <w:tcW w:w="2790" w:type="dxa"/>
          </w:tcPr>
          <w:p w14:paraId="44AB17ED" w14:textId="77777777" w:rsidR="00054984" w:rsidRDefault="00054984" w:rsidP="006B1432">
            <w:pPr>
              <w:jc w:val="center"/>
            </w:pPr>
            <w:r w:rsidRPr="00054984">
              <w:t>N-[(3,4,5-trimethoxy)phenyl]formamide</w:t>
            </w:r>
            <w:r w:rsidR="008E067E">
              <w:fldChar w:fldCharType="begin" w:fldLock="1"/>
            </w:r>
            <w:r w:rsidR="008E067E">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61D8B6C8" w14:textId="21EE0E66" w:rsidR="00FE6BF5" w:rsidRPr="00023009" w:rsidRDefault="00FE6BF5" w:rsidP="006B1432">
            <w:pPr>
              <w:jc w:val="center"/>
            </w:pPr>
          </w:p>
        </w:tc>
        <w:tc>
          <w:tcPr>
            <w:tcW w:w="2160" w:type="dxa"/>
          </w:tcPr>
          <w:p w14:paraId="51E9057A" w14:textId="77777777" w:rsidR="00054984" w:rsidRPr="00023009" w:rsidRDefault="001472D4" w:rsidP="006B1432">
            <w:pPr>
              <w:jc w:val="center"/>
            </w:pPr>
            <w:r>
              <w:rPr>
                <w:rFonts w:ascii="Segoe UI" w:hAnsi="Segoe UI" w:cs="Segoe UI"/>
                <w:color w:val="212121"/>
                <w:shd w:val="clear" w:color="auto" w:fill="FFFFFF"/>
              </w:rPr>
              <w:t>456217</w:t>
            </w:r>
          </w:p>
        </w:tc>
      </w:tr>
      <w:tr w:rsidR="00054984" w14:paraId="03A55E24" w14:textId="77777777" w:rsidTr="00587810">
        <w:trPr>
          <w:trHeight w:val="530"/>
        </w:trPr>
        <w:tc>
          <w:tcPr>
            <w:tcW w:w="1278" w:type="dxa"/>
            <w:vMerge/>
          </w:tcPr>
          <w:p w14:paraId="2833DC25" w14:textId="77777777" w:rsidR="00054984" w:rsidRDefault="00054984" w:rsidP="006B1432">
            <w:pPr>
              <w:jc w:val="center"/>
            </w:pPr>
          </w:p>
        </w:tc>
        <w:tc>
          <w:tcPr>
            <w:tcW w:w="2250" w:type="dxa"/>
            <w:vMerge/>
          </w:tcPr>
          <w:p w14:paraId="689149EF" w14:textId="77777777" w:rsidR="00054984" w:rsidRPr="00054984" w:rsidRDefault="00054984" w:rsidP="006B1432">
            <w:pPr>
              <w:jc w:val="center"/>
            </w:pPr>
          </w:p>
        </w:tc>
        <w:tc>
          <w:tcPr>
            <w:tcW w:w="2790" w:type="dxa"/>
          </w:tcPr>
          <w:p w14:paraId="0C1A49C9" w14:textId="77777777" w:rsidR="00054984" w:rsidRDefault="00054984" w:rsidP="006B1432">
            <w:pPr>
              <w:jc w:val="center"/>
            </w:pPr>
            <w:r w:rsidRPr="00054984">
              <w:t>6,7-dimethoxycoumarin</w:t>
            </w:r>
            <w:r w:rsidR="008E067E">
              <w:fldChar w:fldCharType="begin" w:fldLock="1"/>
            </w:r>
            <w:r w:rsidR="008E067E">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28CE5581" w14:textId="72C1B3C4" w:rsidR="00FE6BF5" w:rsidRPr="00023009" w:rsidRDefault="00FE6BF5" w:rsidP="006B1432">
            <w:pPr>
              <w:jc w:val="center"/>
            </w:pPr>
          </w:p>
        </w:tc>
        <w:tc>
          <w:tcPr>
            <w:tcW w:w="2160" w:type="dxa"/>
          </w:tcPr>
          <w:p w14:paraId="0EB2FD20" w14:textId="77777777" w:rsidR="00054984" w:rsidRPr="00023009" w:rsidRDefault="001472D4" w:rsidP="006B1432">
            <w:pPr>
              <w:jc w:val="center"/>
            </w:pPr>
            <w:r>
              <w:rPr>
                <w:rFonts w:ascii="Segoe UI" w:hAnsi="Segoe UI" w:cs="Segoe UI"/>
                <w:color w:val="212121"/>
                <w:shd w:val="clear" w:color="auto" w:fill="FFFFFF"/>
              </w:rPr>
              <w:t>8417</w:t>
            </w:r>
          </w:p>
        </w:tc>
      </w:tr>
      <w:tr w:rsidR="00054984" w14:paraId="747BAAAA" w14:textId="77777777" w:rsidTr="00587810">
        <w:trPr>
          <w:trHeight w:val="221"/>
        </w:trPr>
        <w:tc>
          <w:tcPr>
            <w:tcW w:w="1278" w:type="dxa"/>
            <w:vMerge/>
          </w:tcPr>
          <w:p w14:paraId="7A193050" w14:textId="77777777" w:rsidR="00054984" w:rsidRDefault="00054984" w:rsidP="006B1432">
            <w:pPr>
              <w:jc w:val="center"/>
            </w:pPr>
          </w:p>
        </w:tc>
        <w:tc>
          <w:tcPr>
            <w:tcW w:w="2250" w:type="dxa"/>
            <w:vMerge/>
          </w:tcPr>
          <w:p w14:paraId="335F77D5" w14:textId="77777777" w:rsidR="00054984" w:rsidRPr="00054984" w:rsidRDefault="00054984" w:rsidP="006B1432">
            <w:pPr>
              <w:jc w:val="center"/>
            </w:pPr>
          </w:p>
        </w:tc>
        <w:tc>
          <w:tcPr>
            <w:tcW w:w="2790" w:type="dxa"/>
          </w:tcPr>
          <w:p w14:paraId="36B29A2B" w14:textId="77777777" w:rsidR="00054984" w:rsidRDefault="00054984" w:rsidP="006B1432">
            <w:pPr>
              <w:jc w:val="center"/>
            </w:pPr>
            <w:r w:rsidRPr="00054984">
              <w:t>butanedioic acid</w:t>
            </w:r>
            <w:r w:rsidR="008E067E">
              <w:fldChar w:fldCharType="begin" w:fldLock="1"/>
            </w:r>
            <w:r w:rsidR="008E067E">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7084E923" w14:textId="678D66EE" w:rsidR="00FE6BF5" w:rsidRPr="00023009" w:rsidRDefault="00FE6BF5" w:rsidP="006B1432">
            <w:pPr>
              <w:jc w:val="center"/>
            </w:pPr>
          </w:p>
        </w:tc>
        <w:tc>
          <w:tcPr>
            <w:tcW w:w="2160" w:type="dxa"/>
          </w:tcPr>
          <w:p w14:paraId="35F0DDD9" w14:textId="77777777" w:rsidR="00054984" w:rsidRPr="00023009" w:rsidRDefault="001472D4" w:rsidP="006B1432">
            <w:pPr>
              <w:jc w:val="center"/>
            </w:pPr>
            <w:r>
              <w:rPr>
                <w:rFonts w:ascii="Segoe UI" w:hAnsi="Segoe UI" w:cs="Segoe UI"/>
                <w:color w:val="212121"/>
                <w:shd w:val="clear" w:color="auto" w:fill="FFFFFF"/>
              </w:rPr>
              <w:t>1110</w:t>
            </w:r>
          </w:p>
        </w:tc>
      </w:tr>
      <w:tr w:rsidR="00054984" w14:paraId="7C7393F9" w14:textId="77777777" w:rsidTr="00587810">
        <w:trPr>
          <w:trHeight w:val="377"/>
        </w:trPr>
        <w:tc>
          <w:tcPr>
            <w:tcW w:w="1278" w:type="dxa"/>
            <w:vMerge/>
          </w:tcPr>
          <w:p w14:paraId="474F3DFC" w14:textId="77777777" w:rsidR="00054984" w:rsidRDefault="00054984" w:rsidP="006B1432">
            <w:pPr>
              <w:jc w:val="center"/>
            </w:pPr>
          </w:p>
        </w:tc>
        <w:tc>
          <w:tcPr>
            <w:tcW w:w="2250" w:type="dxa"/>
            <w:vMerge/>
          </w:tcPr>
          <w:p w14:paraId="4609BAB2" w14:textId="77777777" w:rsidR="00054984" w:rsidRPr="00054984" w:rsidRDefault="00054984" w:rsidP="006B1432">
            <w:pPr>
              <w:jc w:val="center"/>
            </w:pPr>
          </w:p>
        </w:tc>
        <w:tc>
          <w:tcPr>
            <w:tcW w:w="2790" w:type="dxa"/>
          </w:tcPr>
          <w:p w14:paraId="0160B2DB" w14:textId="77777777" w:rsidR="00054984" w:rsidRDefault="00054984" w:rsidP="006B1432">
            <w:pPr>
              <w:jc w:val="center"/>
            </w:pPr>
            <w:r w:rsidRPr="00054984">
              <w:t>p-hydroxybenzoic acid</w:t>
            </w:r>
            <w:r w:rsidR="008E067E">
              <w:fldChar w:fldCharType="begin" w:fldLock="1"/>
            </w:r>
            <w:r w:rsidR="008E067E">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7E4C29CF" w14:textId="7CD13810" w:rsidR="00FE6BF5" w:rsidRPr="00023009" w:rsidRDefault="00FE6BF5" w:rsidP="006B1432">
            <w:pPr>
              <w:jc w:val="center"/>
            </w:pPr>
          </w:p>
        </w:tc>
        <w:tc>
          <w:tcPr>
            <w:tcW w:w="2160" w:type="dxa"/>
          </w:tcPr>
          <w:p w14:paraId="4AECE0A9" w14:textId="77777777" w:rsidR="00054984" w:rsidRPr="00023009" w:rsidRDefault="00F32583" w:rsidP="006B1432">
            <w:pPr>
              <w:jc w:val="center"/>
            </w:pPr>
            <w:r>
              <w:rPr>
                <w:rFonts w:ascii="Segoe UI" w:hAnsi="Segoe UI" w:cs="Segoe UI"/>
                <w:color w:val="212121"/>
                <w:shd w:val="clear" w:color="auto" w:fill="FFFFFF"/>
              </w:rPr>
              <w:t>135</w:t>
            </w:r>
          </w:p>
        </w:tc>
      </w:tr>
      <w:tr w:rsidR="00054984" w14:paraId="0D0FB52D" w14:textId="77777777" w:rsidTr="00587810">
        <w:trPr>
          <w:trHeight w:val="221"/>
        </w:trPr>
        <w:tc>
          <w:tcPr>
            <w:tcW w:w="1278" w:type="dxa"/>
            <w:vMerge/>
          </w:tcPr>
          <w:p w14:paraId="7900BCD4" w14:textId="77777777" w:rsidR="00054984" w:rsidRDefault="00054984" w:rsidP="006B1432">
            <w:pPr>
              <w:jc w:val="center"/>
            </w:pPr>
          </w:p>
        </w:tc>
        <w:tc>
          <w:tcPr>
            <w:tcW w:w="2250" w:type="dxa"/>
            <w:vMerge/>
          </w:tcPr>
          <w:p w14:paraId="2C58F725" w14:textId="77777777" w:rsidR="00054984" w:rsidRPr="00054984" w:rsidRDefault="00054984" w:rsidP="006B1432">
            <w:pPr>
              <w:jc w:val="center"/>
            </w:pPr>
          </w:p>
        </w:tc>
        <w:tc>
          <w:tcPr>
            <w:tcW w:w="2790" w:type="dxa"/>
          </w:tcPr>
          <w:p w14:paraId="3C1700EC" w14:textId="77777777" w:rsidR="00054984" w:rsidRDefault="00054984" w:rsidP="006B1432">
            <w:pPr>
              <w:jc w:val="center"/>
            </w:pPr>
            <w:r w:rsidRPr="00054984">
              <w:t>Betavulgarin</w:t>
            </w:r>
            <w:r w:rsidR="008E067E">
              <w:fldChar w:fldCharType="begin" w:fldLock="1"/>
            </w:r>
            <w:r w:rsidR="008E067E">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6C0E1018" w14:textId="1A474B0D" w:rsidR="00FE6BF5" w:rsidRPr="00023009" w:rsidRDefault="00FE6BF5" w:rsidP="006B1432">
            <w:pPr>
              <w:jc w:val="center"/>
            </w:pPr>
          </w:p>
        </w:tc>
        <w:tc>
          <w:tcPr>
            <w:tcW w:w="2160" w:type="dxa"/>
          </w:tcPr>
          <w:p w14:paraId="728C57C2" w14:textId="77777777" w:rsidR="00054984" w:rsidRPr="00023009" w:rsidRDefault="00F32583" w:rsidP="006B1432">
            <w:pPr>
              <w:jc w:val="center"/>
            </w:pPr>
            <w:r>
              <w:rPr>
                <w:rFonts w:ascii="Segoe UI" w:hAnsi="Segoe UI" w:cs="Segoe UI"/>
                <w:color w:val="212121"/>
                <w:shd w:val="clear" w:color="auto" w:fill="FFFFFF"/>
              </w:rPr>
              <w:t>442668</w:t>
            </w:r>
          </w:p>
        </w:tc>
      </w:tr>
      <w:tr w:rsidR="00054984" w14:paraId="0142811C" w14:textId="77777777" w:rsidTr="00587810">
        <w:trPr>
          <w:trHeight w:val="221"/>
        </w:trPr>
        <w:tc>
          <w:tcPr>
            <w:tcW w:w="1278" w:type="dxa"/>
            <w:vMerge/>
          </w:tcPr>
          <w:p w14:paraId="2EA63107" w14:textId="77777777" w:rsidR="00054984" w:rsidRDefault="00054984" w:rsidP="006B1432">
            <w:pPr>
              <w:jc w:val="center"/>
            </w:pPr>
          </w:p>
        </w:tc>
        <w:tc>
          <w:tcPr>
            <w:tcW w:w="2250" w:type="dxa"/>
            <w:vMerge/>
          </w:tcPr>
          <w:p w14:paraId="38B39D6E" w14:textId="77777777" w:rsidR="00054984" w:rsidRPr="00054984" w:rsidRDefault="00054984" w:rsidP="006B1432">
            <w:pPr>
              <w:jc w:val="center"/>
            </w:pPr>
          </w:p>
        </w:tc>
        <w:tc>
          <w:tcPr>
            <w:tcW w:w="2790" w:type="dxa"/>
          </w:tcPr>
          <w:p w14:paraId="4CD73476" w14:textId="77777777" w:rsidR="00054984" w:rsidRDefault="00054984" w:rsidP="006B1432">
            <w:pPr>
              <w:jc w:val="center"/>
            </w:pPr>
            <w:r w:rsidRPr="00054984">
              <w:t>Daidzin</w:t>
            </w:r>
            <w:r w:rsidR="008E067E">
              <w:fldChar w:fldCharType="begin" w:fldLock="1"/>
            </w:r>
            <w:r w:rsidR="00FE74CF">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8E067E">
              <w:fldChar w:fldCharType="separate"/>
            </w:r>
            <w:r w:rsidR="008E067E" w:rsidRPr="008E067E">
              <w:rPr>
                <w:noProof/>
                <w:vertAlign w:val="superscript"/>
              </w:rPr>
              <w:t>32</w:t>
            </w:r>
            <w:r w:rsidR="008E067E">
              <w:fldChar w:fldCharType="end"/>
            </w:r>
          </w:p>
          <w:p w14:paraId="5DAB4E2A" w14:textId="598B3759" w:rsidR="00FE6BF5" w:rsidRPr="00023009" w:rsidRDefault="00FE6BF5" w:rsidP="006B1432">
            <w:pPr>
              <w:jc w:val="center"/>
            </w:pPr>
          </w:p>
        </w:tc>
        <w:tc>
          <w:tcPr>
            <w:tcW w:w="2160" w:type="dxa"/>
          </w:tcPr>
          <w:p w14:paraId="0FE28CDC" w14:textId="77777777" w:rsidR="00054984" w:rsidRPr="00023009" w:rsidRDefault="004A5248" w:rsidP="006B1432">
            <w:pPr>
              <w:jc w:val="center"/>
            </w:pPr>
            <w:r>
              <w:rPr>
                <w:rFonts w:ascii="Segoe UI" w:hAnsi="Segoe UI" w:cs="Segoe UI"/>
                <w:color w:val="212121"/>
                <w:shd w:val="clear" w:color="auto" w:fill="FFFFFF"/>
              </w:rPr>
              <w:t>107971</w:t>
            </w:r>
          </w:p>
        </w:tc>
      </w:tr>
      <w:tr w:rsidR="00054984" w14:paraId="53CA5F58" w14:textId="77777777" w:rsidTr="00587810">
        <w:trPr>
          <w:trHeight w:val="467"/>
        </w:trPr>
        <w:tc>
          <w:tcPr>
            <w:tcW w:w="1278" w:type="dxa"/>
            <w:vMerge/>
          </w:tcPr>
          <w:p w14:paraId="6F5FB096" w14:textId="77777777" w:rsidR="00054984" w:rsidRDefault="00054984" w:rsidP="006B1432">
            <w:pPr>
              <w:jc w:val="center"/>
            </w:pPr>
          </w:p>
        </w:tc>
        <w:tc>
          <w:tcPr>
            <w:tcW w:w="2250" w:type="dxa"/>
            <w:vMerge/>
          </w:tcPr>
          <w:p w14:paraId="45066B25" w14:textId="77777777" w:rsidR="00054984" w:rsidRPr="00054984" w:rsidRDefault="00054984" w:rsidP="006B1432">
            <w:pPr>
              <w:jc w:val="center"/>
            </w:pPr>
          </w:p>
        </w:tc>
        <w:tc>
          <w:tcPr>
            <w:tcW w:w="2790" w:type="dxa"/>
          </w:tcPr>
          <w:p w14:paraId="20D89F16" w14:textId="77777777" w:rsidR="00054984" w:rsidRDefault="00054984" w:rsidP="006B1432">
            <w:pPr>
              <w:jc w:val="center"/>
            </w:pPr>
            <w:r w:rsidRPr="00054984">
              <w:t>phenyl 1-b-D-glucopyranoside</w:t>
            </w:r>
            <w:r w:rsidR="00FE74CF">
              <w:fldChar w:fldCharType="begin" w:fldLock="1"/>
            </w:r>
            <w:r w:rsidR="00FE74CF">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FE74CF">
              <w:fldChar w:fldCharType="separate"/>
            </w:r>
            <w:r w:rsidR="00FE74CF" w:rsidRPr="00FE74CF">
              <w:rPr>
                <w:noProof/>
                <w:vertAlign w:val="superscript"/>
              </w:rPr>
              <w:t>32</w:t>
            </w:r>
            <w:r w:rsidR="00FE74CF">
              <w:fldChar w:fldCharType="end"/>
            </w:r>
          </w:p>
          <w:p w14:paraId="22494B2D" w14:textId="07FA1A89" w:rsidR="00553FC7" w:rsidRPr="00023009" w:rsidRDefault="00553FC7" w:rsidP="006B1432">
            <w:pPr>
              <w:jc w:val="center"/>
            </w:pPr>
          </w:p>
        </w:tc>
        <w:tc>
          <w:tcPr>
            <w:tcW w:w="2160" w:type="dxa"/>
          </w:tcPr>
          <w:p w14:paraId="70D5C3ED" w14:textId="77777777" w:rsidR="00054984" w:rsidRPr="00023009" w:rsidRDefault="004A5248" w:rsidP="006B1432">
            <w:pPr>
              <w:jc w:val="center"/>
            </w:pPr>
            <w:r>
              <w:rPr>
                <w:rFonts w:ascii="Segoe UI" w:hAnsi="Segoe UI" w:cs="Segoe UI"/>
                <w:color w:val="212121"/>
                <w:shd w:val="clear" w:color="auto" w:fill="FFFFFF"/>
              </w:rPr>
              <w:t>23928057</w:t>
            </w:r>
          </w:p>
        </w:tc>
      </w:tr>
      <w:tr w:rsidR="00054984" w14:paraId="7247FB9B" w14:textId="77777777" w:rsidTr="00587810">
        <w:trPr>
          <w:trHeight w:val="350"/>
        </w:trPr>
        <w:tc>
          <w:tcPr>
            <w:tcW w:w="1278" w:type="dxa"/>
            <w:vMerge/>
          </w:tcPr>
          <w:p w14:paraId="15B8A3BD" w14:textId="77777777" w:rsidR="00054984" w:rsidRDefault="00054984" w:rsidP="006B1432">
            <w:pPr>
              <w:jc w:val="center"/>
            </w:pPr>
          </w:p>
        </w:tc>
        <w:tc>
          <w:tcPr>
            <w:tcW w:w="2250" w:type="dxa"/>
            <w:vMerge/>
          </w:tcPr>
          <w:p w14:paraId="676E4B4C" w14:textId="77777777" w:rsidR="00054984" w:rsidRPr="00054984" w:rsidRDefault="00054984" w:rsidP="006B1432">
            <w:pPr>
              <w:jc w:val="center"/>
            </w:pPr>
          </w:p>
        </w:tc>
        <w:tc>
          <w:tcPr>
            <w:tcW w:w="2790" w:type="dxa"/>
          </w:tcPr>
          <w:p w14:paraId="2AE0E901" w14:textId="77777777" w:rsidR="00054984" w:rsidRDefault="00054984" w:rsidP="006B1432">
            <w:pPr>
              <w:jc w:val="center"/>
            </w:pPr>
            <w:r w:rsidRPr="00054984">
              <w:t>Cyasterone</w:t>
            </w:r>
            <w:r w:rsidR="00FE74CF">
              <w:fldChar w:fldCharType="begin" w:fldLock="1"/>
            </w:r>
            <w:r w:rsidR="00FE74CF">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FE74CF">
              <w:fldChar w:fldCharType="separate"/>
            </w:r>
            <w:r w:rsidR="00FE74CF" w:rsidRPr="00FE74CF">
              <w:rPr>
                <w:noProof/>
                <w:vertAlign w:val="superscript"/>
              </w:rPr>
              <w:t>32</w:t>
            </w:r>
            <w:r w:rsidR="00FE74CF">
              <w:fldChar w:fldCharType="end"/>
            </w:r>
          </w:p>
          <w:p w14:paraId="0D4B80F3" w14:textId="315BD401" w:rsidR="00553FC7" w:rsidRPr="00023009" w:rsidRDefault="00553FC7" w:rsidP="006B1432">
            <w:pPr>
              <w:jc w:val="center"/>
            </w:pPr>
          </w:p>
        </w:tc>
        <w:tc>
          <w:tcPr>
            <w:tcW w:w="2160" w:type="dxa"/>
          </w:tcPr>
          <w:p w14:paraId="249E91B1" w14:textId="77777777" w:rsidR="00054984" w:rsidRPr="00023009" w:rsidRDefault="004A5248" w:rsidP="006B1432">
            <w:pPr>
              <w:jc w:val="center"/>
            </w:pPr>
            <w:r>
              <w:rPr>
                <w:rFonts w:ascii="Segoe UI" w:hAnsi="Segoe UI" w:cs="Segoe UI"/>
                <w:color w:val="212121"/>
                <w:shd w:val="clear" w:color="auto" w:fill="FFFFFF"/>
              </w:rPr>
              <w:t>119444</w:t>
            </w:r>
          </w:p>
        </w:tc>
      </w:tr>
      <w:tr w:rsidR="00054984" w14:paraId="78BB26F7" w14:textId="77777777" w:rsidTr="00587810">
        <w:trPr>
          <w:trHeight w:val="221"/>
        </w:trPr>
        <w:tc>
          <w:tcPr>
            <w:tcW w:w="1278" w:type="dxa"/>
            <w:vMerge/>
          </w:tcPr>
          <w:p w14:paraId="4E8C4E03" w14:textId="77777777" w:rsidR="00054984" w:rsidRDefault="00054984" w:rsidP="006B1432">
            <w:pPr>
              <w:jc w:val="center"/>
            </w:pPr>
          </w:p>
        </w:tc>
        <w:tc>
          <w:tcPr>
            <w:tcW w:w="2250" w:type="dxa"/>
            <w:vMerge/>
          </w:tcPr>
          <w:p w14:paraId="7799A7B9" w14:textId="77777777" w:rsidR="00054984" w:rsidRPr="00054984" w:rsidRDefault="00054984" w:rsidP="006B1432">
            <w:pPr>
              <w:jc w:val="center"/>
            </w:pPr>
          </w:p>
        </w:tc>
        <w:tc>
          <w:tcPr>
            <w:tcW w:w="2790" w:type="dxa"/>
          </w:tcPr>
          <w:p w14:paraId="698F1764" w14:textId="77777777" w:rsidR="00054984" w:rsidRDefault="00054984" w:rsidP="006B1432">
            <w:pPr>
              <w:jc w:val="center"/>
            </w:pPr>
            <w:r w:rsidRPr="00054984">
              <w:t>Sengosterone</w:t>
            </w:r>
            <w:r w:rsidR="00FE74CF">
              <w:fldChar w:fldCharType="begin" w:fldLock="1"/>
            </w:r>
            <w:r w:rsidR="00FE74CF">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FE74CF">
              <w:fldChar w:fldCharType="separate"/>
            </w:r>
            <w:r w:rsidR="00FE74CF" w:rsidRPr="00FE74CF">
              <w:rPr>
                <w:noProof/>
                <w:vertAlign w:val="superscript"/>
              </w:rPr>
              <w:t>32</w:t>
            </w:r>
            <w:r w:rsidR="00FE74CF">
              <w:fldChar w:fldCharType="end"/>
            </w:r>
          </w:p>
          <w:p w14:paraId="5CC44DDB" w14:textId="11579F83" w:rsidR="00553FC7" w:rsidRPr="00023009" w:rsidRDefault="00553FC7" w:rsidP="006B1432">
            <w:pPr>
              <w:jc w:val="center"/>
            </w:pPr>
          </w:p>
        </w:tc>
        <w:tc>
          <w:tcPr>
            <w:tcW w:w="2160" w:type="dxa"/>
          </w:tcPr>
          <w:p w14:paraId="71EBA8E4" w14:textId="77777777" w:rsidR="00054984" w:rsidRPr="00023009" w:rsidRDefault="004A5248" w:rsidP="006B1432">
            <w:pPr>
              <w:jc w:val="center"/>
            </w:pPr>
            <w:r>
              <w:rPr>
                <w:rFonts w:ascii="Segoe UI" w:hAnsi="Segoe UI" w:cs="Segoe UI"/>
                <w:color w:val="212121"/>
                <w:shd w:val="clear" w:color="auto" w:fill="FFFFFF"/>
              </w:rPr>
              <w:t>101355230</w:t>
            </w:r>
          </w:p>
        </w:tc>
      </w:tr>
      <w:tr w:rsidR="00054984" w14:paraId="5BD1FE6A" w14:textId="77777777" w:rsidTr="00587810">
        <w:trPr>
          <w:trHeight w:val="458"/>
        </w:trPr>
        <w:tc>
          <w:tcPr>
            <w:tcW w:w="1278" w:type="dxa"/>
            <w:vMerge/>
          </w:tcPr>
          <w:p w14:paraId="3ED2C08D" w14:textId="77777777" w:rsidR="00054984" w:rsidRDefault="00054984" w:rsidP="006B1432">
            <w:pPr>
              <w:jc w:val="center"/>
            </w:pPr>
          </w:p>
        </w:tc>
        <w:tc>
          <w:tcPr>
            <w:tcW w:w="2250" w:type="dxa"/>
            <w:vMerge/>
          </w:tcPr>
          <w:p w14:paraId="3631AD93" w14:textId="77777777" w:rsidR="00054984" w:rsidRPr="00054984" w:rsidRDefault="00054984" w:rsidP="006B1432">
            <w:pPr>
              <w:jc w:val="center"/>
            </w:pPr>
          </w:p>
        </w:tc>
        <w:tc>
          <w:tcPr>
            <w:tcW w:w="2790" w:type="dxa"/>
          </w:tcPr>
          <w:p w14:paraId="2ADCBDC4" w14:textId="77777777" w:rsidR="00054984" w:rsidRPr="00023009" w:rsidRDefault="00054984" w:rsidP="006B1432">
            <w:pPr>
              <w:jc w:val="center"/>
            </w:pPr>
            <w:r w:rsidRPr="00054984">
              <w:t>amarasterone A</w:t>
            </w:r>
            <w:r w:rsidR="00FE74CF">
              <w:fldChar w:fldCharType="begin" w:fldLock="1"/>
            </w:r>
            <w:r w:rsidR="00FE74CF">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FE74CF">
              <w:fldChar w:fldCharType="separate"/>
            </w:r>
            <w:r w:rsidR="00FE74CF" w:rsidRPr="00FE74CF">
              <w:rPr>
                <w:noProof/>
                <w:vertAlign w:val="superscript"/>
              </w:rPr>
              <w:t>32</w:t>
            </w:r>
            <w:r w:rsidR="00FE74CF">
              <w:fldChar w:fldCharType="end"/>
            </w:r>
          </w:p>
        </w:tc>
        <w:tc>
          <w:tcPr>
            <w:tcW w:w="2160" w:type="dxa"/>
          </w:tcPr>
          <w:p w14:paraId="7168C81D" w14:textId="77777777" w:rsidR="00054984" w:rsidRPr="00023009" w:rsidRDefault="004A5248" w:rsidP="006B1432">
            <w:pPr>
              <w:jc w:val="center"/>
            </w:pPr>
            <w:r>
              <w:rPr>
                <w:rFonts w:ascii="Segoe UI" w:hAnsi="Segoe UI" w:cs="Segoe UI"/>
                <w:color w:val="212121"/>
                <w:shd w:val="clear" w:color="auto" w:fill="FFFFFF"/>
              </w:rPr>
              <w:t>101297611</w:t>
            </w:r>
          </w:p>
        </w:tc>
      </w:tr>
      <w:tr w:rsidR="00054984" w14:paraId="506555E1" w14:textId="77777777" w:rsidTr="00587810">
        <w:trPr>
          <w:trHeight w:val="413"/>
        </w:trPr>
        <w:tc>
          <w:tcPr>
            <w:tcW w:w="1278" w:type="dxa"/>
            <w:vMerge/>
          </w:tcPr>
          <w:p w14:paraId="221A0858" w14:textId="77777777" w:rsidR="00054984" w:rsidRDefault="00054984" w:rsidP="006B1432">
            <w:pPr>
              <w:jc w:val="center"/>
            </w:pPr>
          </w:p>
        </w:tc>
        <w:tc>
          <w:tcPr>
            <w:tcW w:w="2250" w:type="dxa"/>
            <w:vMerge/>
          </w:tcPr>
          <w:p w14:paraId="5BBED7A8" w14:textId="77777777" w:rsidR="00054984" w:rsidRPr="00054984" w:rsidRDefault="00054984" w:rsidP="006B1432">
            <w:pPr>
              <w:jc w:val="center"/>
            </w:pPr>
          </w:p>
        </w:tc>
        <w:tc>
          <w:tcPr>
            <w:tcW w:w="2790" w:type="dxa"/>
          </w:tcPr>
          <w:p w14:paraId="43643102" w14:textId="77777777" w:rsidR="00054984" w:rsidRPr="00023009" w:rsidRDefault="00054984" w:rsidP="006B1432">
            <w:pPr>
              <w:jc w:val="center"/>
            </w:pPr>
            <w:r w:rsidRPr="00054984">
              <w:t>Precyasterone</w:t>
            </w:r>
            <w:r w:rsidR="00FE74CF">
              <w:fldChar w:fldCharType="begin" w:fldLock="1"/>
            </w:r>
            <w:r w:rsidR="00FE74CF">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FE74CF">
              <w:fldChar w:fldCharType="separate"/>
            </w:r>
            <w:r w:rsidR="00FE74CF" w:rsidRPr="00FE74CF">
              <w:rPr>
                <w:noProof/>
                <w:vertAlign w:val="superscript"/>
              </w:rPr>
              <w:t>32</w:t>
            </w:r>
            <w:r w:rsidR="00FE74CF">
              <w:fldChar w:fldCharType="end"/>
            </w:r>
          </w:p>
        </w:tc>
        <w:tc>
          <w:tcPr>
            <w:tcW w:w="2160" w:type="dxa"/>
          </w:tcPr>
          <w:p w14:paraId="75B8DF8F" w14:textId="77777777" w:rsidR="00054984" w:rsidRPr="00023009" w:rsidRDefault="004A5248" w:rsidP="006B1432">
            <w:pPr>
              <w:jc w:val="center"/>
            </w:pPr>
            <w:r>
              <w:rPr>
                <w:rFonts w:ascii="Segoe UI" w:hAnsi="Segoe UI" w:cs="Segoe UI"/>
                <w:color w:val="212121"/>
                <w:shd w:val="clear" w:color="auto" w:fill="FFFFFF"/>
              </w:rPr>
              <w:t>102004875</w:t>
            </w:r>
          </w:p>
        </w:tc>
      </w:tr>
      <w:tr w:rsidR="00054984" w14:paraId="2F1A0F89" w14:textId="77777777" w:rsidTr="00587810">
        <w:trPr>
          <w:trHeight w:val="467"/>
        </w:trPr>
        <w:tc>
          <w:tcPr>
            <w:tcW w:w="1278" w:type="dxa"/>
            <w:vMerge/>
          </w:tcPr>
          <w:p w14:paraId="5A9C65FD" w14:textId="77777777" w:rsidR="00054984" w:rsidRDefault="00054984" w:rsidP="006B1432">
            <w:pPr>
              <w:jc w:val="center"/>
            </w:pPr>
          </w:p>
        </w:tc>
        <w:tc>
          <w:tcPr>
            <w:tcW w:w="2250" w:type="dxa"/>
            <w:vMerge/>
          </w:tcPr>
          <w:p w14:paraId="3D017F2A" w14:textId="77777777" w:rsidR="00054984" w:rsidRPr="00054984" w:rsidRDefault="00054984" w:rsidP="006B1432">
            <w:pPr>
              <w:jc w:val="center"/>
            </w:pPr>
          </w:p>
        </w:tc>
        <w:tc>
          <w:tcPr>
            <w:tcW w:w="2790" w:type="dxa"/>
          </w:tcPr>
          <w:p w14:paraId="7D784971" w14:textId="77777777" w:rsidR="00054984" w:rsidRPr="00023009" w:rsidRDefault="00054984" w:rsidP="006B1432">
            <w:pPr>
              <w:jc w:val="center"/>
            </w:pPr>
            <w:r w:rsidRPr="00054984">
              <w:t>Isocyasterone</w:t>
            </w:r>
            <w:r w:rsidR="00FE74CF">
              <w:fldChar w:fldCharType="begin" w:fldLock="1"/>
            </w:r>
            <w:r w:rsidR="00682296">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FE74CF">
              <w:fldChar w:fldCharType="separate"/>
            </w:r>
            <w:r w:rsidR="00FE74CF" w:rsidRPr="00FE74CF">
              <w:rPr>
                <w:noProof/>
                <w:vertAlign w:val="superscript"/>
              </w:rPr>
              <w:t>32</w:t>
            </w:r>
            <w:r w:rsidR="00FE74CF">
              <w:fldChar w:fldCharType="end"/>
            </w:r>
          </w:p>
        </w:tc>
        <w:tc>
          <w:tcPr>
            <w:tcW w:w="2160" w:type="dxa"/>
          </w:tcPr>
          <w:p w14:paraId="0AA6766E" w14:textId="77777777" w:rsidR="00054984" w:rsidRPr="00023009" w:rsidRDefault="004A5248" w:rsidP="006B1432">
            <w:pPr>
              <w:jc w:val="center"/>
            </w:pPr>
            <w:r>
              <w:rPr>
                <w:rFonts w:ascii="Segoe UI" w:hAnsi="Segoe UI" w:cs="Segoe UI"/>
                <w:color w:val="212121"/>
                <w:shd w:val="clear" w:color="auto" w:fill="FFFFFF"/>
              </w:rPr>
              <w:t>12305324</w:t>
            </w:r>
          </w:p>
        </w:tc>
      </w:tr>
      <w:tr w:rsidR="00054984" w14:paraId="17A7F713" w14:textId="77777777" w:rsidTr="00587810">
        <w:trPr>
          <w:trHeight w:val="221"/>
        </w:trPr>
        <w:tc>
          <w:tcPr>
            <w:tcW w:w="1278" w:type="dxa"/>
            <w:vMerge/>
          </w:tcPr>
          <w:p w14:paraId="15D2CFBE" w14:textId="77777777" w:rsidR="00054984" w:rsidRDefault="00054984" w:rsidP="006B1432">
            <w:pPr>
              <w:jc w:val="center"/>
            </w:pPr>
          </w:p>
        </w:tc>
        <w:tc>
          <w:tcPr>
            <w:tcW w:w="2250" w:type="dxa"/>
            <w:vMerge/>
          </w:tcPr>
          <w:p w14:paraId="53785EC0" w14:textId="77777777" w:rsidR="00054984" w:rsidRPr="00054984" w:rsidRDefault="00054984" w:rsidP="006B1432">
            <w:pPr>
              <w:jc w:val="center"/>
            </w:pPr>
          </w:p>
        </w:tc>
        <w:tc>
          <w:tcPr>
            <w:tcW w:w="2790" w:type="dxa"/>
          </w:tcPr>
          <w:p w14:paraId="1EE1E149" w14:textId="77777777" w:rsidR="00054984" w:rsidRDefault="00054984" w:rsidP="006B1432">
            <w:pPr>
              <w:jc w:val="center"/>
            </w:pPr>
            <w:r w:rsidRPr="00054984">
              <w:t>Makisterone</w:t>
            </w:r>
            <w:r w:rsidR="00682296">
              <w:fldChar w:fldCharType="begin" w:fldLock="1"/>
            </w:r>
            <w:r w:rsidR="00700175">
              <w:instrText>ADDIN CSL_CITATION {"citationItems":[{"id":"ITEM-1","itemData":{"DOI":"10.1080/10286020410001721159","ISBN":"0288522974","ISSN":"10286020","PMID":"15621633","abstract":"Four new compounds, 4-[(1-ethoxy-2-hydroxy)ethyl]phenol (1), 2,3-isopropylidene cyasterone (2), 24-hydroxycyasterone (3) and 2,3-isopropylidene isocyasterone (4), together with fourteen known compounds, have been isolated from the roots of Cyathula officinalis Kuan. Their structures have been elucidated predominantly by spectroscopic methods.","author":[{"dropping-particle":"","family":"Zhou","given":"Rong","non-dropping-particle":"","parse-names":false,"suffix":""},{"dropping-particle":"","family":"Li","given":"Bo Gang","non-dropping-particle":"","parse-names":false,"suffix":""},{"dropping-particle":"","family":"Zhang","given":"Guo Lin","non-dropping-particle":"","parse-names":false,"suffix":""}],"container-title":"Journal of Asian Natural Products Research","id":"ITEM-1","issue":"3","issued":{"date-parts":[["2005"]]},"page":"245-252","title":"Chemical study on Cyathula officinalis Kuan","type":"article-journal","volume":"7"},"uris":["http://www.mendeley.com/documents/?uuid=a4e1d710-50c0-4b0f-bd11-7ab15f3f6a10"]}],"mendeley":{"formattedCitation":"&lt;sup&gt;32&lt;/sup&gt;","plainTextFormattedCitation":"32","previouslyFormattedCitation":"&lt;sup&gt;32&lt;/sup&gt;"},"properties":{"noteIndex":0},"schema":"https://github.com/citation-style-language/schema/raw/master/csl-citation.json"}</w:instrText>
            </w:r>
            <w:r w:rsidR="00682296">
              <w:fldChar w:fldCharType="separate"/>
            </w:r>
            <w:r w:rsidR="00682296" w:rsidRPr="00682296">
              <w:rPr>
                <w:noProof/>
                <w:vertAlign w:val="superscript"/>
              </w:rPr>
              <w:t>32</w:t>
            </w:r>
            <w:r w:rsidR="00682296">
              <w:fldChar w:fldCharType="end"/>
            </w:r>
          </w:p>
          <w:p w14:paraId="4BD7C477" w14:textId="13DCF64F" w:rsidR="00146B8F" w:rsidRPr="00023009" w:rsidRDefault="00146B8F" w:rsidP="006B1432">
            <w:pPr>
              <w:jc w:val="center"/>
            </w:pPr>
          </w:p>
        </w:tc>
        <w:tc>
          <w:tcPr>
            <w:tcW w:w="2160" w:type="dxa"/>
          </w:tcPr>
          <w:p w14:paraId="2F98E578" w14:textId="77777777" w:rsidR="00054984" w:rsidRPr="00023009" w:rsidRDefault="004A5248" w:rsidP="006B1432">
            <w:pPr>
              <w:jc w:val="center"/>
            </w:pPr>
            <w:r>
              <w:rPr>
                <w:rFonts w:ascii="Segoe UI" w:hAnsi="Segoe UI" w:cs="Segoe UI"/>
                <w:color w:val="212121"/>
                <w:shd w:val="clear" w:color="auto" w:fill="FFFFFF"/>
              </w:rPr>
              <w:t>441830</w:t>
            </w:r>
          </w:p>
        </w:tc>
      </w:tr>
      <w:tr w:rsidR="00054984" w14:paraId="3D31DA19" w14:textId="77777777" w:rsidTr="00587810">
        <w:trPr>
          <w:trHeight w:val="503"/>
        </w:trPr>
        <w:tc>
          <w:tcPr>
            <w:tcW w:w="1278" w:type="dxa"/>
            <w:vMerge/>
          </w:tcPr>
          <w:p w14:paraId="21BE5C83" w14:textId="77777777" w:rsidR="00054984" w:rsidRDefault="00054984" w:rsidP="006B1432">
            <w:pPr>
              <w:jc w:val="center"/>
            </w:pPr>
          </w:p>
        </w:tc>
        <w:tc>
          <w:tcPr>
            <w:tcW w:w="2250" w:type="dxa"/>
            <w:vMerge/>
          </w:tcPr>
          <w:p w14:paraId="1EEFC171" w14:textId="77777777" w:rsidR="00054984" w:rsidRPr="00054984" w:rsidRDefault="00054984" w:rsidP="006B1432">
            <w:pPr>
              <w:jc w:val="center"/>
            </w:pPr>
          </w:p>
        </w:tc>
        <w:tc>
          <w:tcPr>
            <w:tcW w:w="2790" w:type="dxa"/>
          </w:tcPr>
          <w:p w14:paraId="56E20344" w14:textId="77777777" w:rsidR="00054984" w:rsidRDefault="00EB6F16" w:rsidP="006B1432">
            <w:pPr>
              <w:jc w:val="center"/>
            </w:pPr>
            <w:r w:rsidRPr="00EB6F16">
              <w:t>3-O-β-d-glucopyranosyl oleanolic acid</w:t>
            </w:r>
            <w:r w:rsidR="00700175">
              <w:fldChar w:fldCharType="begin" w:fldLock="1"/>
            </w:r>
            <w:r w:rsidR="00D816B2">
              <w:instrText>ADDIN CSL_CITATION {"citationItems":[{"id":"ITEM-1","itemData":{"DOI":"10.1186/s13020-019-0237-x","ISSN":"17498546","abstract":"Cyathulae Radix (CR), also known as \"Chuanniux\" is a well-known traditional Chinese herbal medicine that has been used in China for thousands of years. The present work reviewed advances in traditional uses, origin, chemical constituents, pharmacology, pharmacokinetics, and toxicity studies of CR. This work aims to provide more up-to-date references for modern study and application of this plant. Furthermore, the possible trends and perspectives for future research of this plant are also discussed. In China, the roots of CR have been widely used in clinical practice to treat orthopedic, gynecological, and urologic diseases. Currently, over 59 compounds have been isolated and identified from CR, including alkaloids and flavonoids. The extracts and compounds from CR have many pharmacological activities both in vivo and in vitro. They provide beneficial effects on the hematological system and anti-inflammatory properties. However, few studies have investigated the pharmacokinetics and toxicity of CR. Further studies should be undertaken to investigate the clinical effects, toxic constituents, and pharmacokinetics of CR; perform quality evaluation; and establish quality criteria for processed C. officinalis. Furthermore, studying the changes of raw and processed CR and the variety of this plant between different cultivated areas and cultivars will be interesting.","author":[{"dropping-particle":"","family":"Huang","given":"Yongliang","non-dropping-particle":"","parse-names":false,"suffix":""},{"dropping-particle":"","family":"Wang","given":"Shanshan","non-dropping-particle":"","parse-names":false,"suffix":""},{"dropping-particle":"","family":"Liu","given":"Li","non-dropping-particle":"","parse-names":false,"suffix":""},{"dropping-particle":"","family":"Peng","given":"Wei","non-dropping-particle":"","parse-names":false,"suffix":""},{"dropping-particle":"","family":"Wang","given":"Jiaolong","non-dropping-particle":"","parse-names":false,"suffix":""},{"dropping-particle":"","family":"Song","given":"Ying","non-dropping-particle":"","parse-names":false,"suffix":""},{"dropping-particle":"","family":"Yuan","given":"Qianghua","non-dropping-particle":"","parse-names":false,"suffix":""},{"dropping-particle":"","family":"Yuan","given":"Xing","non-dropping-particle":"","parse-names":false,"suffix":""},{"dropping-particle":"","family":"Wu","given":"Chunjie","non-dropping-particle":"","parse-names":false,"suffix":""}],"container-title":"Chinese Medicine (United Kingdom)","id":"ITEM-1","issue":"1","issued":{"date-parts":[["2019"]]},"publisher":"BioMed Central","title":"Review of traditional uses, botany, chemistry, pharmacology, pharmacokinetics, and toxicology of Radix Cyathulae","type":"article-journal","volume":"14"},"uris":["http://www.mendeley.com/documents/?uuid=83b408ce-ec22-4b9a-b217-85860e5a6a05"]}],"mendeley":{"formattedCitation":"&lt;sup&gt;33&lt;/sup&gt;","plainTextFormattedCitation":"33","previouslyFormattedCitation":"&lt;sup&gt;33&lt;/sup&gt;"},"properties":{"noteIndex":0},"schema":"https://github.com/citation-style-language/schema/raw/master/csl-citation.json"}</w:instrText>
            </w:r>
            <w:r w:rsidR="00700175">
              <w:fldChar w:fldCharType="separate"/>
            </w:r>
            <w:r w:rsidR="00700175" w:rsidRPr="00700175">
              <w:rPr>
                <w:noProof/>
                <w:vertAlign w:val="superscript"/>
              </w:rPr>
              <w:t>33</w:t>
            </w:r>
            <w:r w:rsidR="00700175">
              <w:fldChar w:fldCharType="end"/>
            </w:r>
          </w:p>
          <w:p w14:paraId="6EDCDA33" w14:textId="5A8C63EB" w:rsidR="00146B8F" w:rsidRPr="00023009" w:rsidRDefault="00146B8F" w:rsidP="006B1432">
            <w:pPr>
              <w:jc w:val="center"/>
            </w:pPr>
          </w:p>
        </w:tc>
        <w:tc>
          <w:tcPr>
            <w:tcW w:w="2160" w:type="dxa"/>
          </w:tcPr>
          <w:p w14:paraId="29ABC1AD" w14:textId="77777777" w:rsidR="00054984" w:rsidRPr="00023009" w:rsidRDefault="00EB6F16" w:rsidP="006B1432">
            <w:pPr>
              <w:jc w:val="center"/>
            </w:pPr>
            <w:r>
              <w:rPr>
                <w:rFonts w:ascii="Segoe UI" w:hAnsi="Segoe UI" w:cs="Segoe UI"/>
                <w:color w:val="212121"/>
                <w:shd w:val="clear" w:color="auto" w:fill="FFFFFF"/>
              </w:rPr>
              <w:t>44147768</w:t>
            </w:r>
          </w:p>
        </w:tc>
      </w:tr>
      <w:tr w:rsidR="00054984" w14:paraId="663F8AEA" w14:textId="77777777" w:rsidTr="00587810">
        <w:trPr>
          <w:trHeight w:val="221"/>
        </w:trPr>
        <w:tc>
          <w:tcPr>
            <w:tcW w:w="1278" w:type="dxa"/>
            <w:vMerge/>
          </w:tcPr>
          <w:p w14:paraId="3C88B92A" w14:textId="77777777" w:rsidR="00054984" w:rsidRDefault="00054984" w:rsidP="006B1432">
            <w:pPr>
              <w:jc w:val="center"/>
            </w:pPr>
          </w:p>
        </w:tc>
        <w:tc>
          <w:tcPr>
            <w:tcW w:w="2250" w:type="dxa"/>
            <w:vMerge/>
          </w:tcPr>
          <w:p w14:paraId="6434500E" w14:textId="77777777" w:rsidR="00054984" w:rsidRPr="00054984" w:rsidRDefault="00054984" w:rsidP="006B1432">
            <w:pPr>
              <w:jc w:val="center"/>
            </w:pPr>
          </w:p>
        </w:tc>
        <w:tc>
          <w:tcPr>
            <w:tcW w:w="2790" w:type="dxa"/>
          </w:tcPr>
          <w:p w14:paraId="7DE0993D" w14:textId="77777777" w:rsidR="00054984" w:rsidRDefault="00EB6F16" w:rsidP="006B1432">
            <w:pPr>
              <w:jc w:val="center"/>
            </w:pPr>
            <w:r w:rsidRPr="00EB6F16">
              <w:t>28-Epi-cyasterone</w:t>
            </w:r>
            <w:r w:rsidR="00D816B2">
              <w:fldChar w:fldCharType="begin" w:fldLock="1"/>
            </w:r>
            <w:r w:rsidR="00D816B2">
              <w:instrText>ADDIN CSL_CITATION {"citationItems":[{"id":"ITEM-1","itemData":{"DOI":"10.1186/s13020-019-0237-x","ISSN":"17498546","abstract":"Cyathulae Radix (CR), also known as \"Chuanniux\" is a well-known traditional Chinese herbal medicine that has been used in China for thousands of years. The present work reviewed advances in traditional uses, origin, chemical constituents, pharmacology, pharmacokinetics, and toxicity studies of CR. This work aims to provide more up-to-date references for modern study and application of this plant. Furthermore, the possible trends and perspectives for future research of this plant are also discussed. In China, the roots of CR have been widely used in clinical practice to treat orthopedic, gynecological, and urologic diseases. Currently, over 59 compounds have been isolated and identified from CR, including alkaloids and flavonoids. The extracts and compounds from CR have many pharmacological activities both in vivo and in vitro. They provide beneficial effects on the hematological system and anti-inflammatory properties. However, few studies have investigated the pharmacokinetics and toxicity of CR. Further studies should be undertaken to investigate the clinical effects, toxic constituents, and pharmacokinetics of CR; perform quality evaluation; and establish quality criteria for processed C. officinalis. Furthermore, studying the changes of raw and processed CR and the variety of this plant between different cultivated areas and cultivars will be interesting.","author":[{"dropping-particle":"","family":"Huang","given":"Yongliang","non-dropping-particle":"","parse-names":false,"suffix":""},{"dropping-particle":"","family":"Wang","given":"Shanshan","non-dropping-particle":"","parse-names":false,"suffix":""},{"dropping-particle":"","family":"Liu","given":"Li","non-dropping-particle":"","parse-names":false,"suffix":""},{"dropping-particle":"","family":"Peng","given":"Wei","non-dropping-particle":"","parse-names":false,"suffix":""},{"dropping-particle":"","family":"Wang","given":"Jiaolong","non-dropping-particle":"","parse-names":false,"suffix":""},{"dropping-particle":"","family":"Song","given":"Ying","non-dropping-particle":"","parse-names":false,"suffix":""},{"dropping-particle":"","family":"Yuan","given":"Qianghua","non-dropping-particle":"","parse-names":false,"suffix":""},{"dropping-particle":"","family":"Yuan","given":"Xing","non-dropping-particle":"","parse-names":false,"suffix":""},{"dropping-particle":"","family":"Wu","given":"Chunjie","non-dropping-particle":"","parse-names":false,"suffix":""}],"container-title":"Chinese Medicine (United Kingdom)","id":"ITEM-1","issue":"1","issued":{"date-parts":[["2019"]]},"publisher":"BioMed Central","title":"Review of traditional uses, botany, chemistry, pharmacology, pharmacokinetics, and toxicology of Radix Cyathulae","type":"article-journal","volume":"14"},"uris":["http://www.mendeley.com/documents/?uuid=83b408ce-ec22-4b9a-b217-85860e5a6a05"]}],"mendeley":{"formattedCitation":"&lt;sup&gt;33&lt;/sup&gt;","plainTextFormattedCitation":"33","previouslyFormattedCitation":"&lt;sup&gt;33&lt;/sup&gt;"},"properties":{"noteIndex":0},"schema":"https://github.com/citation-style-language/schema/raw/master/csl-citation.json"}</w:instrText>
            </w:r>
            <w:r w:rsidR="00D816B2">
              <w:fldChar w:fldCharType="separate"/>
            </w:r>
            <w:r w:rsidR="00D816B2" w:rsidRPr="00D816B2">
              <w:rPr>
                <w:noProof/>
                <w:vertAlign w:val="superscript"/>
              </w:rPr>
              <w:t>33</w:t>
            </w:r>
            <w:r w:rsidR="00D816B2">
              <w:fldChar w:fldCharType="end"/>
            </w:r>
          </w:p>
          <w:p w14:paraId="45F01415" w14:textId="00ACBD23" w:rsidR="00DB7FB0" w:rsidRPr="00023009" w:rsidRDefault="00DB7FB0" w:rsidP="006B1432">
            <w:pPr>
              <w:jc w:val="center"/>
            </w:pPr>
          </w:p>
        </w:tc>
        <w:tc>
          <w:tcPr>
            <w:tcW w:w="2160" w:type="dxa"/>
          </w:tcPr>
          <w:p w14:paraId="263F5228" w14:textId="77777777" w:rsidR="00054984" w:rsidRPr="00023009" w:rsidRDefault="00EB6F16" w:rsidP="006B1432">
            <w:pPr>
              <w:jc w:val="center"/>
            </w:pPr>
            <w:r>
              <w:rPr>
                <w:rFonts w:ascii="Segoe UI" w:hAnsi="Segoe UI" w:cs="Segoe UI"/>
                <w:color w:val="212121"/>
                <w:shd w:val="clear" w:color="auto" w:fill="FFFFFF"/>
              </w:rPr>
              <w:t>11260931</w:t>
            </w:r>
          </w:p>
        </w:tc>
      </w:tr>
      <w:tr w:rsidR="00054984" w14:paraId="380D3D3D" w14:textId="77777777" w:rsidTr="00587810">
        <w:trPr>
          <w:trHeight w:val="221"/>
        </w:trPr>
        <w:tc>
          <w:tcPr>
            <w:tcW w:w="1278" w:type="dxa"/>
            <w:vMerge/>
          </w:tcPr>
          <w:p w14:paraId="2EC130AA" w14:textId="77777777" w:rsidR="00054984" w:rsidRDefault="00054984" w:rsidP="006B1432">
            <w:pPr>
              <w:jc w:val="center"/>
            </w:pPr>
          </w:p>
        </w:tc>
        <w:tc>
          <w:tcPr>
            <w:tcW w:w="2250" w:type="dxa"/>
            <w:vMerge/>
          </w:tcPr>
          <w:p w14:paraId="4474B4B0" w14:textId="77777777" w:rsidR="00054984" w:rsidRPr="00054984" w:rsidRDefault="00054984" w:rsidP="006B1432">
            <w:pPr>
              <w:jc w:val="center"/>
            </w:pPr>
          </w:p>
        </w:tc>
        <w:tc>
          <w:tcPr>
            <w:tcW w:w="2790" w:type="dxa"/>
          </w:tcPr>
          <w:p w14:paraId="2D7F907D" w14:textId="77777777" w:rsidR="00054984" w:rsidRDefault="00EB6F16" w:rsidP="006B1432">
            <w:pPr>
              <w:jc w:val="center"/>
            </w:pPr>
            <w:r w:rsidRPr="00EB6F16">
              <w:t>Amaranth A</w:t>
            </w:r>
            <w:r w:rsidR="00D816B2">
              <w:fldChar w:fldCharType="begin" w:fldLock="1"/>
            </w:r>
            <w:r w:rsidR="00D816B2">
              <w:instrText>ADDIN CSL_CITATION {"citationItems":[{"id":"ITEM-1","itemData":{"DOI":"10.1186/s13020-019-0237-x","ISSN":"17498546","abstract":"Cyathulae Radix (CR), also known as \"Chuanniux\" is a well-known traditional Chinese herbal medicine that has been used in China for thousands of years. The present work reviewed advances in traditional uses, origin, chemical constituents, pharmacology, pharmacokinetics, and toxicity studies of CR. This work aims to provide more up-to-date references for modern study and application of this plant. Furthermore, the possible trends and perspectives for future research of this plant are also discussed. In China, the roots of CR have been widely used in clinical practice to treat orthopedic, gynecological, and urologic diseases. Currently, over 59 compounds have been isolated and identified from CR, including alkaloids and flavonoids. The extracts and compounds from CR have many pharmacological activities both in vivo and in vitro. They provide beneficial effects on the hematological system and anti-inflammatory properties. However, few studies have investigated the pharmacokinetics and toxicity of CR. Further studies should be undertaken to investigate the clinical effects, toxic constituents, and pharmacokinetics of CR; perform quality evaluation; and establish quality criteria for processed C. officinalis. Furthermore, studying the changes of raw and processed CR and the variety of this plant between different cultivated areas and cultivars will be interesting.","author":[{"dropping-particle":"","family":"Huang","given":"Yongliang","non-dropping-particle":"","parse-names":false,"suffix":""},{"dropping-particle":"","family":"Wang","given":"Shanshan","non-dropping-particle":"","parse-names":false,"suffix":""},{"dropping-particle":"","family":"Liu","given":"Li","non-dropping-particle":"","parse-names":false,"suffix":""},{"dropping-particle":"","family":"Peng","given":"Wei","non-dropping-particle":"","parse-names":false,"suffix":""},{"dropping-particle":"","family":"Wang","given":"Jiaolong","non-dropping-particle":"","parse-names":false,"suffix":""},{"dropping-particle":"","family":"Song","given":"Ying","non-dropping-particle":"","parse-names":false,"suffix":""},{"dropping-particle":"","family":"Yuan","given":"Qianghua","non-dropping-particle":"","parse-names":false,"suffix":""},{"dropping-particle":"","family":"Yuan","given":"Xing","non-dropping-particle":"","parse-names":false,"suffix":""},{"dropping-particle":"","family":"Wu","given":"Chunjie","non-dropping-particle":"","parse-names":false,"suffix":""}],"container-title":"Chinese Medicine (United Kingdom)","id":"ITEM-1","issue":"1","issued":{"date-parts":[["2019"]]},"publisher":"BioMed Central","title":"Review of traditional uses, botany, chemistry, pharmacology, pharmacokinetics, and toxicology of Radix Cyathulae","type":"article-journal","volume":"14"},"uris":["http://www.mendeley.com/documents/?uuid=83b408ce-ec22-4b9a-b217-85860e5a6a05"]}],"mendeley":{"formattedCitation":"&lt;sup&gt;33&lt;/sup&gt;","plainTextFormattedCitation":"33","previouslyFormattedCitation":"&lt;sup&gt;33&lt;/sup&gt;"},"properties":{"noteIndex":0},"schema":"https://github.com/citation-style-language/schema/raw/master/csl-citation.json"}</w:instrText>
            </w:r>
            <w:r w:rsidR="00D816B2">
              <w:fldChar w:fldCharType="separate"/>
            </w:r>
            <w:r w:rsidR="00D816B2" w:rsidRPr="00D816B2">
              <w:rPr>
                <w:noProof/>
                <w:vertAlign w:val="superscript"/>
              </w:rPr>
              <w:t>33</w:t>
            </w:r>
            <w:r w:rsidR="00D816B2">
              <w:fldChar w:fldCharType="end"/>
            </w:r>
          </w:p>
          <w:p w14:paraId="4C448FFD" w14:textId="37A419D3" w:rsidR="00146B8F" w:rsidRPr="00023009" w:rsidRDefault="00146B8F" w:rsidP="006B1432">
            <w:pPr>
              <w:jc w:val="center"/>
            </w:pPr>
          </w:p>
        </w:tc>
        <w:tc>
          <w:tcPr>
            <w:tcW w:w="2160" w:type="dxa"/>
          </w:tcPr>
          <w:p w14:paraId="7D54C4C2" w14:textId="77777777" w:rsidR="00054984" w:rsidRPr="00023009" w:rsidRDefault="00EB6F16" w:rsidP="006B1432">
            <w:pPr>
              <w:jc w:val="center"/>
            </w:pPr>
            <w:r>
              <w:rPr>
                <w:rFonts w:ascii="Segoe UI" w:hAnsi="Segoe UI" w:cs="Segoe UI"/>
                <w:color w:val="212121"/>
                <w:shd w:val="clear" w:color="auto" w:fill="FFFFFF"/>
              </w:rPr>
              <w:t>13506</w:t>
            </w:r>
          </w:p>
        </w:tc>
      </w:tr>
      <w:tr w:rsidR="00054984" w14:paraId="1E1E20BF" w14:textId="77777777" w:rsidTr="00587810">
        <w:trPr>
          <w:trHeight w:val="221"/>
        </w:trPr>
        <w:tc>
          <w:tcPr>
            <w:tcW w:w="1278" w:type="dxa"/>
            <w:vMerge/>
          </w:tcPr>
          <w:p w14:paraId="6EF32340" w14:textId="77777777" w:rsidR="00054984" w:rsidRDefault="00054984" w:rsidP="006B1432">
            <w:pPr>
              <w:jc w:val="center"/>
            </w:pPr>
          </w:p>
        </w:tc>
        <w:tc>
          <w:tcPr>
            <w:tcW w:w="2250" w:type="dxa"/>
            <w:vMerge/>
          </w:tcPr>
          <w:p w14:paraId="009C4324" w14:textId="77777777" w:rsidR="00054984" w:rsidRPr="00054984" w:rsidRDefault="00054984" w:rsidP="006B1432">
            <w:pPr>
              <w:jc w:val="center"/>
            </w:pPr>
          </w:p>
        </w:tc>
        <w:tc>
          <w:tcPr>
            <w:tcW w:w="2790" w:type="dxa"/>
          </w:tcPr>
          <w:p w14:paraId="7C73366D" w14:textId="77777777" w:rsidR="00054984" w:rsidRDefault="00752553" w:rsidP="006B1432">
            <w:pPr>
              <w:jc w:val="center"/>
            </w:pPr>
            <w:r w:rsidRPr="00752553">
              <w:t>Ecdysterone</w:t>
            </w:r>
            <w:r w:rsidR="00D816B2">
              <w:fldChar w:fldCharType="begin" w:fldLock="1"/>
            </w:r>
            <w:r w:rsidR="00D816B2">
              <w:instrText>ADDIN CSL_CITATION {"citationItems":[{"id":"ITEM-1","itemData":{"DOI":"10.1186/s13020-019-0237-x","ISSN":"17498546","abstract":"Cyathulae Radix (CR), also known as \"Chuanniux\" is a well-known traditional Chinese herbal medicine that has been used in China for thousands of years. The present work reviewed advances in traditional uses, origin, chemical constituents, pharmacology, pharmacokinetics, and toxicity studies of CR. This work aims to provide more up-to-date references for modern study and application of this plant. Furthermore, the possible trends and perspectives for future research of this plant are also discussed. In China, the roots of CR have been widely used in clinical practice to treat orthopedic, gynecological, and urologic diseases. Currently, over 59 compounds have been isolated and identified from CR, including alkaloids and flavonoids. The extracts and compounds from CR have many pharmacological activities both in vivo and in vitro. They provide beneficial effects on the hematological system and anti-inflammatory properties. However, few studies have investigated the pharmacokinetics and toxicity of CR. Further studies should be undertaken to investigate the clinical effects, toxic constituents, and pharmacokinetics of CR; perform quality evaluation; and establish quality criteria for processed C. officinalis. Furthermore, studying the changes of raw and processed CR and the variety of this plant between different cultivated areas and cultivars will be interesting.","author":[{"dropping-particle":"","family":"Huang","given":"Yongliang","non-dropping-particle":"","parse-names":false,"suffix":""},{"dropping-particle":"","family":"Wang","given":"Shanshan","non-dropping-particle":"","parse-names":false,"suffix":""},{"dropping-particle":"","family":"Liu","given":"Li","non-dropping-particle":"","parse-names":false,"suffix":""},{"dropping-particle":"","family":"Peng","given":"Wei","non-dropping-particle":"","parse-names":false,"suffix":""},{"dropping-particle":"","family":"Wang","given":"Jiaolong","non-dropping-particle":"","parse-names":false,"suffix":""},{"dropping-particle":"","family":"Song","given":"Ying","non-dropping-particle":"","parse-names":false,"suffix":""},{"dropping-particle":"","family":"Yuan","given":"Qianghua","non-dropping-particle":"","parse-names":false,"suffix":""},{"dropping-particle":"","family":"Yuan","given":"Xing","non-dropping-particle":"","parse-names":false,"suffix":""},{"dropping-particle":"","family":"Wu","given":"Chunjie","non-dropping-particle":"","parse-names":false,"suffix":""}],"container-title":"Chinese Medicine (United Kingdom)","id":"ITEM-1","issue":"1","issued":{"date-parts":[["2019"]]},"publisher":"BioMed Central","title":"Review of traditional uses, botany, chemistry, pharmacology, pharmacokinetics, and toxicology of Radix Cyathulae","type":"article-journal","volume":"14"},"uris":["http://www.mendeley.com/documents/?uuid=83b408ce-ec22-4b9a-b217-85860e5a6a05"]}],"mendeley":{"formattedCitation":"&lt;sup&gt;33&lt;/sup&gt;","plainTextFormattedCitation":"33","previouslyFormattedCitation":"&lt;sup&gt;33&lt;/sup&gt;"},"properties":{"noteIndex":0},"schema":"https://github.com/citation-style-language/schema/raw/master/csl-citation.json"}</w:instrText>
            </w:r>
            <w:r w:rsidR="00D816B2">
              <w:fldChar w:fldCharType="separate"/>
            </w:r>
            <w:r w:rsidR="00D816B2" w:rsidRPr="00D816B2">
              <w:rPr>
                <w:noProof/>
                <w:vertAlign w:val="superscript"/>
              </w:rPr>
              <w:t>33</w:t>
            </w:r>
            <w:r w:rsidR="00D816B2">
              <w:fldChar w:fldCharType="end"/>
            </w:r>
          </w:p>
          <w:p w14:paraId="05C87D58" w14:textId="11D6E746" w:rsidR="00146B8F" w:rsidRPr="00023009" w:rsidRDefault="00146B8F" w:rsidP="006B1432">
            <w:pPr>
              <w:jc w:val="center"/>
            </w:pPr>
          </w:p>
        </w:tc>
        <w:tc>
          <w:tcPr>
            <w:tcW w:w="2160" w:type="dxa"/>
          </w:tcPr>
          <w:p w14:paraId="777D5476" w14:textId="77777777" w:rsidR="00054984" w:rsidRPr="00023009" w:rsidRDefault="00752553" w:rsidP="006B1432">
            <w:pPr>
              <w:jc w:val="center"/>
            </w:pPr>
            <w:r>
              <w:rPr>
                <w:rFonts w:ascii="Segoe UI" w:hAnsi="Segoe UI" w:cs="Segoe UI"/>
                <w:color w:val="212121"/>
                <w:shd w:val="clear" w:color="auto" w:fill="FFFFFF"/>
              </w:rPr>
              <w:t>5459840</w:t>
            </w:r>
          </w:p>
        </w:tc>
      </w:tr>
      <w:tr w:rsidR="00054984" w14:paraId="33904489" w14:textId="77777777" w:rsidTr="00587810">
        <w:trPr>
          <w:trHeight w:val="221"/>
        </w:trPr>
        <w:tc>
          <w:tcPr>
            <w:tcW w:w="1278" w:type="dxa"/>
            <w:vMerge/>
          </w:tcPr>
          <w:p w14:paraId="04DB0CF1" w14:textId="77777777" w:rsidR="00054984" w:rsidRDefault="00054984" w:rsidP="006B1432">
            <w:pPr>
              <w:jc w:val="center"/>
            </w:pPr>
          </w:p>
        </w:tc>
        <w:tc>
          <w:tcPr>
            <w:tcW w:w="2250" w:type="dxa"/>
            <w:vMerge/>
          </w:tcPr>
          <w:p w14:paraId="628C2CF3" w14:textId="77777777" w:rsidR="00054984" w:rsidRPr="00054984" w:rsidRDefault="00054984" w:rsidP="006B1432">
            <w:pPr>
              <w:jc w:val="center"/>
            </w:pPr>
          </w:p>
        </w:tc>
        <w:tc>
          <w:tcPr>
            <w:tcW w:w="2790" w:type="dxa"/>
          </w:tcPr>
          <w:p w14:paraId="5F462B53" w14:textId="77777777" w:rsidR="00054984" w:rsidRDefault="00752553" w:rsidP="006B1432">
            <w:pPr>
              <w:jc w:val="center"/>
            </w:pPr>
            <w:r w:rsidRPr="00752553">
              <w:t>Daucosterol</w:t>
            </w:r>
            <w:r w:rsidR="00D816B2">
              <w:t xml:space="preserve"> </w:t>
            </w:r>
            <w:r w:rsidR="00D816B2">
              <w:fldChar w:fldCharType="begin" w:fldLock="1"/>
            </w:r>
            <w:r w:rsidR="00427A57">
              <w:instrText>ADDIN CSL_CITATION {"citationItems":[{"id":"ITEM-1","itemData":{"DOI":"10.1016/j.cclet.2009.08.006","ISSN":"10018417","abstract":"A new heterocyclic compound, named 5,5′-diisobutoxy-2,2′-bifuran (1), and four known compounds (2-5) were isolated from the roots of Cyathula officinalis Kuan. Their structures were elucidated by spectroscopic methods. Among these compounds, 5,5′-dibutoxy-2,2′-bifuran (2) was isolated for the first time from this plant. © 2009 Yuan Qiang Guo.","author":[{"dropping-particle":"","family":"Liu","given":"Jie","non-dropping-particle":"","parse-names":false,"suffix":""},{"dropping-particle":"","family":"Xu","given":"Jing","non-dropping-particle":"","parse-names":false,"suffix":""},{"dropping-particle":"","family":"Zhao","given":"Xiao Jun","non-dropping-particle":"","parse-names":false,"suffix":""},{"dropping-particle":"","family":"Gao","given":"Wen Yuan","non-dropping-particle":"","parse-names":false,"suffix":""},{"dropping-particle":"","family":"Zhang","given":"Shu Zhong","non-dropping-particle":"","parse-names":false,"suffix":""},{"dropping-particle":"","family":"Guo","given":"Yuan Qiang","non-dropping-particle":"","parse-names":false,"suffix":""}],"container-title":"Chinese Chemical Letters","id":"ITEM-1","issue":"1","issued":{"date-parts":[["2010"]]},"page":"70-72","title":"A new heterocyclic compound from Cyathula officinalis Kuan","type":"article-journal","volume":"21"},"uris":["http://www.mendeley.com/documents/?uuid=88b4d3a8-4a0f-42f2-b01a-2865043e0b09"]}],"mendeley":{"formattedCitation":"&lt;sup&gt;34&lt;/sup&gt;","plainTextFormattedCitation":"34","previouslyFormattedCitation":"&lt;sup&gt;34&lt;/sup&gt;"},"properties":{"noteIndex":0},"schema":"https://github.com/citation-style-language/schema/raw/master/csl-citation.json"}</w:instrText>
            </w:r>
            <w:r w:rsidR="00D816B2">
              <w:fldChar w:fldCharType="separate"/>
            </w:r>
            <w:r w:rsidR="00D816B2" w:rsidRPr="00D816B2">
              <w:rPr>
                <w:noProof/>
                <w:vertAlign w:val="superscript"/>
              </w:rPr>
              <w:t>34</w:t>
            </w:r>
            <w:r w:rsidR="00D816B2">
              <w:fldChar w:fldCharType="end"/>
            </w:r>
          </w:p>
          <w:p w14:paraId="36A55758" w14:textId="6AFBF72B" w:rsidR="00146B8F" w:rsidRPr="00023009" w:rsidRDefault="00146B8F" w:rsidP="006B1432">
            <w:pPr>
              <w:jc w:val="center"/>
            </w:pPr>
          </w:p>
        </w:tc>
        <w:tc>
          <w:tcPr>
            <w:tcW w:w="2160" w:type="dxa"/>
          </w:tcPr>
          <w:p w14:paraId="0014A87C" w14:textId="77777777" w:rsidR="00054984" w:rsidRPr="00023009" w:rsidRDefault="00752553" w:rsidP="006B1432">
            <w:pPr>
              <w:jc w:val="center"/>
            </w:pPr>
            <w:r>
              <w:rPr>
                <w:rFonts w:ascii="Segoe UI" w:hAnsi="Segoe UI" w:cs="Segoe UI"/>
                <w:color w:val="212121"/>
                <w:shd w:val="clear" w:color="auto" w:fill="FFFFFF"/>
              </w:rPr>
              <w:t>5742590</w:t>
            </w:r>
          </w:p>
        </w:tc>
      </w:tr>
      <w:tr w:rsidR="00A502FE" w14:paraId="6E841CEE" w14:textId="77777777" w:rsidTr="00587810">
        <w:trPr>
          <w:trHeight w:val="305"/>
        </w:trPr>
        <w:tc>
          <w:tcPr>
            <w:tcW w:w="1278" w:type="dxa"/>
            <w:vMerge w:val="restart"/>
          </w:tcPr>
          <w:p w14:paraId="40A20B0C" w14:textId="77777777" w:rsidR="00A502FE" w:rsidRDefault="00A502FE" w:rsidP="006B1432">
            <w:pPr>
              <w:jc w:val="center"/>
            </w:pPr>
            <w:r>
              <w:t>19.</w:t>
            </w:r>
          </w:p>
        </w:tc>
        <w:tc>
          <w:tcPr>
            <w:tcW w:w="2250" w:type="dxa"/>
            <w:vMerge w:val="restart"/>
          </w:tcPr>
          <w:p w14:paraId="238E9338" w14:textId="374D5197" w:rsidR="00A502FE" w:rsidRDefault="00427A57" w:rsidP="006B1432">
            <w:pPr>
              <w:jc w:val="center"/>
            </w:pPr>
            <w:r w:rsidRPr="00427A57">
              <w:rPr>
                <w:i/>
              </w:rPr>
              <w:t>Cyclea wattii</w:t>
            </w:r>
            <w:r>
              <w:t xml:space="preserve"> Diels</w:t>
            </w:r>
          </w:p>
        </w:tc>
        <w:tc>
          <w:tcPr>
            <w:tcW w:w="2790" w:type="dxa"/>
          </w:tcPr>
          <w:p w14:paraId="65F51F99" w14:textId="77777777" w:rsidR="00A502FE" w:rsidRDefault="00B6700E" w:rsidP="006B1432">
            <w:pPr>
              <w:jc w:val="center"/>
            </w:pPr>
            <w:r>
              <w:t>curine</w:t>
            </w:r>
            <w:r w:rsidR="00427A57">
              <w:fldChar w:fldCharType="begin" w:fldLock="1"/>
            </w:r>
            <w:r w:rsidR="00427A57">
              <w:instrText>ADDIN CSL_CITATION {"citationItems":[{"id":"ITEM-1","itemData":{"DOI":"10.1248/cpb.58.986","ISSN":"13475223","PMID":"20606353","abstract":"Two new curine-type bisbenzylisoquinoline alkaloids, wattisines A (1) and B (2) along with three known alkaloids were isolated from the roots of Cyclea wattii. Their structures were established by interpretation of NMR and high-resolution electrospray ionization (ESI)-MS data. Absolute configuration of wattisines A and B were determined by single-crystal X-ray diffraction and circular dichroism (CD) spectra, respectively. In vitro, wattisine A (1) showed significant cytotoxic activities with IC50 value of 1.74 μM against HCT-8, and 7.29 μM against Bel-7402. © 2010 Pharmaceutical Society of Japan.","author":[{"dropping-particle":"","family":"Wang","given":"Jian Zhong","non-dropping-particle":"","parse-names":false,"suffix":""},{"dropping-particle":"","family":"Liu","given":"Xiao Yu","non-dropping-particle":"","parse-names":false,"suffix":""},{"dropping-particle":"","family":"Wang","given":"Feng Peng","non-dropping-particle":"","parse-names":false,"suffix":""}],"container-title":"Chemical and Pharmaceutical Bulletin","id":"ITEM-1","issue":"7","issued":{"date-parts":[["2010"]]},"page":"986-988","title":"Two new curine-type bisbenzylisoquinoline alkaloids from the roots of Cyclea wattii with cytotoxic activities","type":"article-journal","volume":"58"},"uris":["http://www.mendeley.com/documents/?uuid=c7a51612-51e2-4564-8487-ebd0871ab1e4"]}],"mendeley":{"formattedCitation":"&lt;sup&gt;35&lt;/sup&gt;","plainTextFormattedCitation":"35","previouslyFormattedCitation":"&lt;sup&gt;35&lt;/sup&gt;"},"properties":{"noteIndex":0},"schema":"https://github.com/citation-style-language/schema/raw/master/csl-citation.json"}</w:instrText>
            </w:r>
            <w:r w:rsidR="00427A57">
              <w:fldChar w:fldCharType="separate"/>
            </w:r>
            <w:r w:rsidR="00427A57" w:rsidRPr="00427A57">
              <w:rPr>
                <w:noProof/>
                <w:vertAlign w:val="superscript"/>
              </w:rPr>
              <w:t>35</w:t>
            </w:r>
            <w:r w:rsidR="00427A57">
              <w:fldChar w:fldCharType="end"/>
            </w:r>
          </w:p>
          <w:p w14:paraId="2FB2863D" w14:textId="21F8EEFD" w:rsidR="00146B8F" w:rsidRDefault="00146B8F" w:rsidP="006B1432">
            <w:pPr>
              <w:jc w:val="center"/>
            </w:pPr>
          </w:p>
        </w:tc>
        <w:tc>
          <w:tcPr>
            <w:tcW w:w="2160" w:type="dxa"/>
          </w:tcPr>
          <w:p w14:paraId="6ED4A328" w14:textId="77777777" w:rsidR="00A502FE" w:rsidRDefault="00B6700E" w:rsidP="006B1432">
            <w:pPr>
              <w:jc w:val="center"/>
            </w:pPr>
            <w:r>
              <w:rPr>
                <w:rFonts w:ascii="Segoe UI" w:hAnsi="Segoe UI" w:cs="Segoe UI"/>
                <w:color w:val="212121"/>
                <w:shd w:val="clear" w:color="auto" w:fill="FFFFFF"/>
              </w:rPr>
              <w:t>253793</w:t>
            </w:r>
          </w:p>
        </w:tc>
      </w:tr>
      <w:tr w:rsidR="00A502FE" w14:paraId="6E139238" w14:textId="77777777" w:rsidTr="00587810">
        <w:trPr>
          <w:trHeight w:val="350"/>
        </w:trPr>
        <w:tc>
          <w:tcPr>
            <w:tcW w:w="1278" w:type="dxa"/>
            <w:vMerge/>
          </w:tcPr>
          <w:p w14:paraId="5D56C9C6" w14:textId="77777777" w:rsidR="00A502FE" w:rsidRDefault="00A502FE" w:rsidP="006B1432">
            <w:pPr>
              <w:jc w:val="center"/>
            </w:pPr>
          </w:p>
        </w:tc>
        <w:tc>
          <w:tcPr>
            <w:tcW w:w="2250" w:type="dxa"/>
            <w:vMerge/>
          </w:tcPr>
          <w:p w14:paraId="65879FBF" w14:textId="77777777" w:rsidR="00A502FE" w:rsidRDefault="00A502FE" w:rsidP="006B1432">
            <w:pPr>
              <w:jc w:val="center"/>
            </w:pPr>
          </w:p>
        </w:tc>
        <w:tc>
          <w:tcPr>
            <w:tcW w:w="2790" w:type="dxa"/>
          </w:tcPr>
          <w:p w14:paraId="6F4348C8" w14:textId="77777777" w:rsidR="00A502FE" w:rsidRDefault="00B6700E" w:rsidP="006B1432">
            <w:pPr>
              <w:jc w:val="center"/>
            </w:pPr>
            <w:r>
              <w:t>steponine</w:t>
            </w:r>
            <w:r w:rsidR="00427A57">
              <w:fldChar w:fldCharType="begin" w:fldLock="1"/>
            </w:r>
            <w:r w:rsidR="00517ABA">
              <w:instrText>ADDIN CSL_CITATION {"citationItems":[{"id":"ITEM-1","itemData":{"DOI":"10.1248/cpb.58.986","ISSN":"13475223","PMID":"20606353","abstract":"Two new curine-type bisbenzylisoquinoline alkaloids, wattisines A (1) and B (2) along with three known alkaloids were isolated from the roots of Cyclea wattii. Their structures were established by interpretation of NMR and high-resolution electrospray ionization (ESI)-MS data. Absolute configuration of wattisines A and B were determined by single-crystal X-ray diffraction and circular dichroism (CD) spectra, respectively. In vitro, wattisine A (1) showed significant cytotoxic activities with IC50 value of 1.74 μM against HCT-8, and 7.29 μM against Bel-7402. © 2010 Pharmaceutical Society of Japan.","author":[{"dropping-particle":"","family":"Wang","given":"Jian Zhong","non-dropping-particle":"","parse-names":false,"suffix":""},{"dropping-particle":"","family":"Liu","given":"Xiao Yu","non-dropping-particle":"","parse-names":false,"suffix":""},{"dropping-particle":"","family":"Wang","given":"Feng Peng","non-dropping-particle":"","parse-names":false,"suffix":""}],"container-title":"Chemical and Pharmaceutical Bulletin","id":"ITEM-1","issue":"7","issued":{"date-parts":[["2010"]]},"page":"986-988","title":"Two new curine-type bisbenzylisoquinoline alkaloids from the roots of Cyclea wattii with cytotoxic activities","type":"article-journal","volume":"58"},"uris":["http://www.mendeley.com/documents/?uuid=c7a51612-51e2-4564-8487-ebd0871ab1e4"]}],"mendeley":{"formattedCitation":"&lt;sup&gt;35&lt;/sup&gt;","plainTextFormattedCitation":"35","previouslyFormattedCitation":"&lt;sup&gt;35&lt;/sup&gt;"},"properties":{"noteIndex":0},"schema":"https://github.com/citation-style-language/schema/raw/master/csl-citation.json"}</w:instrText>
            </w:r>
            <w:r w:rsidR="00427A57">
              <w:fldChar w:fldCharType="separate"/>
            </w:r>
            <w:r w:rsidR="00427A57" w:rsidRPr="00427A57">
              <w:rPr>
                <w:noProof/>
                <w:vertAlign w:val="superscript"/>
              </w:rPr>
              <w:t>35</w:t>
            </w:r>
            <w:r w:rsidR="00427A57">
              <w:fldChar w:fldCharType="end"/>
            </w:r>
          </w:p>
          <w:p w14:paraId="1F085508" w14:textId="07CA198F" w:rsidR="00146B8F" w:rsidRDefault="00146B8F" w:rsidP="006B1432">
            <w:pPr>
              <w:jc w:val="center"/>
            </w:pPr>
          </w:p>
        </w:tc>
        <w:tc>
          <w:tcPr>
            <w:tcW w:w="2160" w:type="dxa"/>
          </w:tcPr>
          <w:p w14:paraId="1DB2C3F0" w14:textId="77777777" w:rsidR="00A502FE" w:rsidRDefault="00B6700E" w:rsidP="006B1432">
            <w:pPr>
              <w:jc w:val="center"/>
            </w:pPr>
            <w:r>
              <w:rPr>
                <w:rFonts w:ascii="Segoe UI" w:hAnsi="Segoe UI" w:cs="Segoe UI"/>
                <w:color w:val="212121"/>
                <w:shd w:val="clear" w:color="auto" w:fill="FFFFFF"/>
              </w:rPr>
              <w:t>15432819</w:t>
            </w:r>
          </w:p>
        </w:tc>
      </w:tr>
      <w:tr w:rsidR="00A346D6" w14:paraId="560D33AD" w14:textId="77777777" w:rsidTr="00DB7FB0">
        <w:trPr>
          <w:trHeight w:val="845"/>
        </w:trPr>
        <w:tc>
          <w:tcPr>
            <w:tcW w:w="1278" w:type="dxa"/>
            <w:vMerge w:val="restart"/>
          </w:tcPr>
          <w:p w14:paraId="7FDD6BD8" w14:textId="77777777" w:rsidR="00A346D6" w:rsidRDefault="00A346D6" w:rsidP="006B1432">
            <w:pPr>
              <w:jc w:val="center"/>
            </w:pPr>
            <w:r>
              <w:t>20.</w:t>
            </w:r>
          </w:p>
        </w:tc>
        <w:tc>
          <w:tcPr>
            <w:tcW w:w="2250" w:type="dxa"/>
            <w:vMerge w:val="restart"/>
          </w:tcPr>
          <w:p w14:paraId="6C7F4742" w14:textId="073CEE48" w:rsidR="00A346D6" w:rsidRDefault="003334C3" w:rsidP="006B1432">
            <w:pPr>
              <w:jc w:val="center"/>
            </w:pPr>
            <w:r w:rsidRPr="003334C3">
              <w:rPr>
                <w:i/>
              </w:rPr>
              <w:t>Cynanchum otophyllum</w:t>
            </w:r>
            <w:r>
              <w:t xml:space="preserve"> Schneid.</w:t>
            </w:r>
          </w:p>
        </w:tc>
        <w:tc>
          <w:tcPr>
            <w:tcW w:w="2790" w:type="dxa"/>
          </w:tcPr>
          <w:p w14:paraId="167F18BF" w14:textId="77777777" w:rsidR="00A346D6" w:rsidRDefault="00A346D6" w:rsidP="006B1432">
            <w:pPr>
              <w:jc w:val="center"/>
            </w:pPr>
            <w:r>
              <w:t>Bromelain</w:t>
            </w:r>
            <w:r w:rsidR="00517ABA">
              <w:fldChar w:fldCharType="begin" w:fldLock="1"/>
            </w:r>
            <w:r w:rsidR="00517ABA">
              <w:instrText>ADDIN CSL_CITATION {"citationItems":[{"id":"ITEM-1","itemData":{"DOI":"10.3168/jds.2017-13888","ISSN":"15253198","PMID":"29428763","abstract":"The herbaceous plant Cynanchum otophyllum Schneid. is widely used as a milk coagulant to make a Chinese traditional milk product, milk cake. However, the milk-clotting compounds and their mechanism remain unclear. In this study, crude proteases were extracted from the dried leaves of Cynanchum otophyllum Schneid. using citric acid-phosphate buffer and then partially purified by weak anion exchange chromatography. Two proteases, QA and QC, with molecular weights of 14 and 27 kDa, respectively, were shown to exhibit milk-clotting activity. A study of the effects of pH and temperature on the milk-clotting activity and proteolytic activity of the proteases showed that they exhibited good pH stability from pH 5.5 to 7.5 and good thermal stability at temperatures from 50 to 70°C. The QA and QC were the cysteine proteases, able to hydrolyze β-casein and κ-casein completely, and α-casein partially. The cleavage site on κ-casein determined by Orbitrap (Thermo Fisher Scientific, San Jose, CA) analysis showed that QA and QC could cleave κ-casein at Ser132-Thr133. Overall, the results suggest that the Cynanchum otophyllum Schneid. proteases are a promising milk-clotting enzyme that could be used for manufacturing milk cake and cheese.","author":[{"dropping-particle":"","family":"Luo","given":"Jie","non-dropping-particle":"","parse-names":false,"suffix":""},{"dropping-particle":"","family":"Xiao","given":"Chen","non-dropping-particle":"","parse-names":false,"suffix":""},{"dropping-particle":"","family":"Zhang","given":"Hao","non-dropping-particle":"","parse-names":false,"suffix":""},{"dropping-particle":"","family":"Ren","given":"Fazheng","non-dropping-particle":"","parse-names":false,"suffix":""},{"dropping-particle":"","family":"Lei","given":"Xingen","non-dropping-particle":"","parse-names":false,"suffix":""},{"dropping-particle":"","family":"Yang","given":"Zibiao","non-dropping-particle":"","parse-names":false,"suffix":""},{"dropping-particle":"","family":"Yu","given":"Zhengquan","non-dropping-particle":"","parse-names":false,"suffix":""}],"container-title":"Journal of Dairy Science","id":"ITEM-1","issue":"4","issued":{"date-parts":[["2018"]]},"page":"2842-2850","publisher":"American Dairy Science Association","title":"Characterization and milk coagulating properties of Cynanchum otophyllum Schneid. proteases","type":"article-journal","volume":"101"},"uris":["http://www.mendeley.com/documents/?uuid=2c71f3b0-9356-4a67-89a4-7a176bb0c493"]}],"mendeley":{"formattedCitation":"&lt;sup&gt;36&lt;/sup&gt;","plainTextFormattedCitation":"36","previouslyFormattedCitation":"&lt;sup&gt;36&lt;/sup&gt;"},"properties":{"noteIndex":0},"schema":"https://github.com/citation-style-language/schema/raw/master/csl-citation.json"}</w:instrText>
            </w:r>
            <w:r w:rsidR="00517ABA">
              <w:fldChar w:fldCharType="separate"/>
            </w:r>
            <w:r w:rsidR="00517ABA" w:rsidRPr="00517ABA">
              <w:rPr>
                <w:noProof/>
                <w:vertAlign w:val="superscript"/>
              </w:rPr>
              <w:t>36</w:t>
            </w:r>
            <w:r w:rsidR="00517ABA">
              <w:fldChar w:fldCharType="end"/>
            </w:r>
          </w:p>
          <w:p w14:paraId="69DDB0AD" w14:textId="034C0597" w:rsidR="00146B8F" w:rsidRDefault="00146B8F" w:rsidP="006B1432">
            <w:pPr>
              <w:jc w:val="center"/>
            </w:pPr>
          </w:p>
        </w:tc>
        <w:tc>
          <w:tcPr>
            <w:tcW w:w="2160" w:type="dxa"/>
          </w:tcPr>
          <w:p w14:paraId="78CFC6DE" w14:textId="77777777" w:rsidR="00A346D6" w:rsidRDefault="00517ABA" w:rsidP="006B1432">
            <w:pPr>
              <w:jc w:val="center"/>
            </w:pPr>
            <w:r>
              <w:rPr>
                <w:rFonts w:ascii="Segoe UI" w:hAnsi="Segoe UI" w:cs="Segoe UI"/>
                <w:color w:val="212121"/>
                <w:shd w:val="clear" w:color="auto" w:fill="FFFFFF"/>
              </w:rPr>
              <w:t>44263865</w:t>
            </w:r>
          </w:p>
        </w:tc>
      </w:tr>
      <w:tr w:rsidR="00A346D6" w14:paraId="4CBEAF89" w14:textId="77777777" w:rsidTr="00DB7FB0">
        <w:trPr>
          <w:trHeight w:val="665"/>
        </w:trPr>
        <w:tc>
          <w:tcPr>
            <w:tcW w:w="1278" w:type="dxa"/>
            <w:vMerge/>
          </w:tcPr>
          <w:p w14:paraId="53844598" w14:textId="77777777" w:rsidR="00A346D6" w:rsidRDefault="00A346D6" w:rsidP="006B1432">
            <w:pPr>
              <w:jc w:val="center"/>
            </w:pPr>
          </w:p>
        </w:tc>
        <w:tc>
          <w:tcPr>
            <w:tcW w:w="2250" w:type="dxa"/>
            <w:vMerge/>
          </w:tcPr>
          <w:p w14:paraId="146EB894" w14:textId="77777777" w:rsidR="00A346D6" w:rsidRDefault="00A346D6" w:rsidP="006B1432">
            <w:pPr>
              <w:jc w:val="center"/>
            </w:pPr>
          </w:p>
        </w:tc>
        <w:tc>
          <w:tcPr>
            <w:tcW w:w="2790" w:type="dxa"/>
          </w:tcPr>
          <w:p w14:paraId="036E36FD" w14:textId="77777777" w:rsidR="00A346D6" w:rsidRDefault="00517ABA" w:rsidP="006B1432">
            <w:pPr>
              <w:jc w:val="center"/>
            </w:pPr>
            <w:r>
              <w:t>ficin</w:t>
            </w:r>
            <w:r>
              <w:fldChar w:fldCharType="begin" w:fldLock="1"/>
            </w:r>
            <w:r w:rsidR="001A07E1">
              <w:instrText>ADDIN CSL_CITATION {"citationItems":[{"id":"ITEM-1","itemData":{"DOI":"10.3168/jds.2017-13888","ISSN":"15253198","PMID":"29428763","abstract":"The herbaceous plant Cynanchum otophyllum Schneid. is widely used as a milk coagulant to make a Chinese traditional milk product, milk cake. However, the milk-clotting compounds and their mechanism remain unclear. In this study, crude proteases were extracted from the dried leaves of Cynanchum otophyllum Schneid. using citric acid-phosphate buffer and then partially purified by weak anion exchange chromatography. Two proteases, QA and QC, with molecular weights of 14 and 27 kDa, respectively, were shown to exhibit milk-clotting activity. A study of the effects of pH and temperature on the milk-clotting activity and proteolytic activity of the proteases showed that they exhibited good pH stability from pH 5.5 to 7.5 and good thermal stability at temperatures from 50 to 70°C. The QA and QC were the cysteine proteases, able to hydrolyze β-casein and κ-casein completely, and α-casein partially. The cleavage site on κ-casein determined by Orbitrap (Thermo Fisher Scientific, San Jose, CA) analysis showed that QA and QC could cleave κ-casein at Ser132-Thr133. Overall, the results suggest that the Cynanchum otophyllum Schneid. proteases are a promising milk-clotting enzyme that could be used for manufacturing milk cake and cheese.","author":[{"dropping-particle":"","family":"Luo","given":"Jie","non-dropping-particle":"","parse-names":false,"suffix":""},{"dropping-particle":"","family":"Xiao","given":"Chen","non-dropping-particle":"","parse-names":false,"suffix":""},{"dropping-particle":"","family":"Zhang","given":"Hao","non-dropping-particle":"","parse-names":false,"suffix":""},{"dropping-particle":"","family":"Ren","given":"Fazheng","non-dropping-particle":"","parse-names":false,"suffix":""},{"dropping-particle":"","family":"Lei","given":"Xingen","non-dropping-particle":"","parse-names":false,"suffix":""},{"dropping-particle":"","family":"Yang","given":"Zibiao","non-dropping-particle":"","parse-names":false,"suffix":""},{"dropping-particle":"","family":"Yu","given":"Zhengquan","non-dropping-particle":"","parse-names":false,"suffix":""}],"container-title":"Journal of Dairy Science","id":"ITEM-1","issue":"4","issued":{"date-parts":[["2018"]]},"page":"2842-2850","publisher":"American Dairy Science Association","title":"Characterization and milk coagulating properties of Cynanchum otophyllum Schneid. proteases","type":"article-journal","volume":"101"},"uris":["http://www.mendeley.com/documents/?uuid=2c71f3b0-9356-4a67-89a4-7a176bb0c493"]}],"mendeley":{"formattedCitation":"&lt;sup&gt;36&lt;/sup&gt;","plainTextFormattedCitation":"36","previouslyFormattedCitation":"&lt;sup&gt;36&lt;/sup&gt;"},"properties":{"noteIndex":0},"schema":"https://github.com/citation-style-language/schema/raw/master/csl-citation.json"}</w:instrText>
            </w:r>
            <w:r>
              <w:fldChar w:fldCharType="separate"/>
            </w:r>
            <w:r w:rsidRPr="00517ABA">
              <w:rPr>
                <w:noProof/>
                <w:vertAlign w:val="superscript"/>
              </w:rPr>
              <w:t>36</w:t>
            </w:r>
            <w:r>
              <w:fldChar w:fldCharType="end"/>
            </w:r>
          </w:p>
          <w:p w14:paraId="76ABCFDE" w14:textId="24E51548" w:rsidR="00146B8F" w:rsidRDefault="00146B8F" w:rsidP="006B1432">
            <w:pPr>
              <w:jc w:val="center"/>
            </w:pPr>
          </w:p>
        </w:tc>
        <w:tc>
          <w:tcPr>
            <w:tcW w:w="2160" w:type="dxa"/>
          </w:tcPr>
          <w:p w14:paraId="38526A24" w14:textId="77777777" w:rsidR="00A346D6" w:rsidRDefault="00517ABA" w:rsidP="006B1432">
            <w:pPr>
              <w:jc w:val="center"/>
            </w:pPr>
            <w:r>
              <w:rPr>
                <w:rFonts w:ascii="Segoe UI" w:hAnsi="Segoe UI" w:cs="Segoe UI"/>
                <w:color w:val="212121"/>
                <w:shd w:val="clear" w:color="auto" w:fill="FFFFFF"/>
              </w:rPr>
              <w:t>129630591</w:t>
            </w:r>
          </w:p>
        </w:tc>
      </w:tr>
      <w:tr w:rsidR="00A346D6" w14:paraId="2DAE9746" w14:textId="77777777" w:rsidTr="00587810">
        <w:trPr>
          <w:trHeight w:val="258"/>
        </w:trPr>
        <w:tc>
          <w:tcPr>
            <w:tcW w:w="1278" w:type="dxa"/>
            <w:vMerge/>
          </w:tcPr>
          <w:p w14:paraId="4A60E70C" w14:textId="77777777" w:rsidR="00A346D6" w:rsidRDefault="00A346D6" w:rsidP="006B1432">
            <w:pPr>
              <w:jc w:val="center"/>
            </w:pPr>
          </w:p>
        </w:tc>
        <w:tc>
          <w:tcPr>
            <w:tcW w:w="2250" w:type="dxa"/>
            <w:vMerge/>
          </w:tcPr>
          <w:p w14:paraId="028C8DC1" w14:textId="77777777" w:rsidR="00A346D6" w:rsidRDefault="00A346D6" w:rsidP="006B1432">
            <w:pPr>
              <w:jc w:val="center"/>
            </w:pPr>
          </w:p>
        </w:tc>
        <w:tc>
          <w:tcPr>
            <w:tcW w:w="2790" w:type="dxa"/>
          </w:tcPr>
          <w:p w14:paraId="582AA289" w14:textId="77777777" w:rsidR="00A346D6" w:rsidRDefault="00DB4CE3" w:rsidP="006B1432">
            <w:pPr>
              <w:jc w:val="center"/>
            </w:pPr>
            <w:r>
              <w:t>β-D-cymaropyranosyl</w:t>
            </w:r>
            <w:r w:rsidR="001A07E1">
              <w:fldChar w:fldCharType="begin" w:fldLock="1"/>
            </w:r>
            <w:r w:rsidR="00C628A9">
              <w:instrText>ADDIN CSL_CITATION {"citationItems":[{"id":"ITEM-1","itemData":{"DOI":"10.1080/07328300802401301","author":[{"dropping-particle":"","family":"Zhao","given":"Yi-bin","non-dropping-particle":"","parse-names":false,"suffix":""},{"dropping-particle":"","family":"Fan","given":"Quan-shui","non-dropping-particle":"","parse-names":false,"suffix":""},{"dropping-particle":"","family":"Xu","given":"Gui-li","non-dropping-particle":"","parse-names":false,"suffix":""},{"dropping-particle":"","family":"Feng","given":"Zi-liang","non-dropping-particle":"","parse-names":false,"suffix":""}],"id":"ITEM-1","issue":"June 2015","issued":{"date-parts":[["0"]]},"page":"37-41","title":"Isolation and Structural Study on Carbohydrates from Cynanchum otophyllum and Cynanchum paniculatum","type":"article-journal"},"uris":["http://www.mendeley.com/documents/?uuid=c395bcea-faf2-4649-bd79-16a6f49e4ad0"]}],"mendeley":{"formattedCitation":"&lt;sup&gt;37&lt;/sup&gt;","plainTextFormattedCitation":"37","previouslyFormattedCitation":"&lt;sup&gt;37&lt;/sup&gt;"},"properties":{"noteIndex":0},"schema":"https://github.com/citation-style-language/schema/raw/master/csl-citation.json"}</w:instrText>
            </w:r>
            <w:r w:rsidR="001A07E1">
              <w:fldChar w:fldCharType="separate"/>
            </w:r>
            <w:r w:rsidR="001A07E1" w:rsidRPr="001A07E1">
              <w:rPr>
                <w:noProof/>
                <w:vertAlign w:val="superscript"/>
              </w:rPr>
              <w:t>37</w:t>
            </w:r>
            <w:r w:rsidR="001A07E1">
              <w:fldChar w:fldCharType="end"/>
            </w:r>
          </w:p>
          <w:p w14:paraId="6526E925" w14:textId="3640347E" w:rsidR="00146B8F" w:rsidRDefault="00146B8F" w:rsidP="006B1432">
            <w:pPr>
              <w:jc w:val="center"/>
            </w:pPr>
          </w:p>
        </w:tc>
        <w:tc>
          <w:tcPr>
            <w:tcW w:w="2160" w:type="dxa"/>
          </w:tcPr>
          <w:p w14:paraId="20CB2DF3" w14:textId="77777777" w:rsidR="00A346D6" w:rsidRDefault="001A07E1" w:rsidP="006B1432">
            <w:pPr>
              <w:jc w:val="center"/>
            </w:pPr>
            <w:r>
              <w:rPr>
                <w:rFonts w:ascii="Segoe UI" w:hAnsi="Segoe UI" w:cs="Segoe UI"/>
                <w:color w:val="212121"/>
                <w:shd w:val="clear" w:color="auto" w:fill="FFFFFF"/>
              </w:rPr>
              <w:t>197673</w:t>
            </w:r>
          </w:p>
        </w:tc>
      </w:tr>
      <w:tr w:rsidR="00A346D6" w14:paraId="3CA10F14" w14:textId="77777777" w:rsidTr="00587810">
        <w:trPr>
          <w:trHeight w:val="258"/>
        </w:trPr>
        <w:tc>
          <w:tcPr>
            <w:tcW w:w="1278" w:type="dxa"/>
            <w:vMerge/>
          </w:tcPr>
          <w:p w14:paraId="1DEE23A9" w14:textId="77777777" w:rsidR="00A346D6" w:rsidRDefault="00A346D6" w:rsidP="006B1432">
            <w:pPr>
              <w:jc w:val="center"/>
            </w:pPr>
          </w:p>
        </w:tc>
        <w:tc>
          <w:tcPr>
            <w:tcW w:w="2250" w:type="dxa"/>
            <w:vMerge/>
          </w:tcPr>
          <w:p w14:paraId="53DACBF5" w14:textId="77777777" w:rsidR="00A346D6" w:rsidRDefault="00A346D6" w:rsidP="006B1432">
            <w:pPr>
              <w:jc w:val="center"/>
            </w:pPr>
          </w:p>
        </w:tc>
        <w:tc>
          <w:tcPr>
            <w:tcW w:w="2790" w:type="dxa"/>
          </w:tcPr>
          <w:p w14:paraId="7AFFE9E0" w14:textId="77777777" w:rsidR="00A346D6" w:rsidRDefault="00676EA5" w:rsidP="006B1432">
            <w:pPr>
              <w:jc w:val="center"/>
            </w:pPr>
            <w:r>
              <w:t>1-(3,4-dihydroxyphenyl)ethanone</w:t>
            </w:r>
            <w:r w:rsidR="00C628A9">
              <w:fldChar w:fldCharType="begin" w:fldLock="1"/>
            </w:r>
            <w:r w:rsidR="00C628A9">
              <w:instrText>ADDIN CSL_CITATION {"citationItems":[{"id":"ITEM-1","itemData":{"DOI":"10.1080/14786410601130364","author":[{"dropping-particle":"","family":"Zhao","given":"Yi-bin","non-dropping-particle":"","parse-names":false,"suffix":""},{"dropping-particle":"","family":"Shen","given":"Yue-mao","non-dropping-particle":"","parse-names":false,"suffix":""},{"dropping-particle":"","family":"He","given":"Hong-ping","non-dropping-particle":"","parse-names":false,"suffix":""},{"dropping-particle":"","family":"Mu","given":"Quan-zhang","non-dropping-particle":"","parse-names":false,"suffix":""}],"id":"ITEM-1","issue":"November 2014","issued":{"date-parts":[["0"]]},"page":"37-41","title":"Natural Product Research : Formerly Natural Product Letters Antifungal agent and other constituents from Cynanchum otophyllum","type":"article-journal"},"uris":["http://www.mendeley.com/documents/?uuid=bd77e989-9a92-49e2-9d7f-9dcf01e3f5c5"]}],"mendeley":{"formattedCitation":"&lt;sup&gt;38&lt;/sup&gt;","plainTextFormattedCitation":"38","previouslyFormattedCitation":"&lt;sup&gt;38&lt;/sup&gt;"},"properties":{"noteIndex":0},"schema":"https://github.com/citation-style-language/schema/raw/master/csl-citation.json"}</w:instrText>
            </w:r>
            <w:r w:rsidR="00C628A9">
              <w:fldChar w:fldCharType="separate"/>
            </w:r>
            <w:r w:rsidR="00C628A9" w:rsidRPr="00C628A9">
              <w:rPr>
                <w:noProof/>
                <w:vertAlign w:val="superscript"/>
              </w:rPr>
              <w:t>38</w:t>
            </w:r>
            <w:r w:rsidR="00C628A9">
              <w:fldChar w:fldCharType="end"/>
            </w:r>
          </w:p>
          <w:p w14:paraId="0BCF4D60" w14:textId="76AA36A9" w:rsidR="00146B8F" w:rsidRDefault="00146B8F" w:rsidP="006B1432">
            <w:pPr>
              <w:jc w:val="center"/>
            </w:pPr>
          </w:p>
        </w:tc>
        <w:tc>
          <w:tcPr>
            <w:tcW w:w="2160" w:type="dxa"/>
          </w:tcPr>
          <w:p w14:paraId="2AD80769" w14:textId="77777777" w:rsidR="00A346D6" w:rsidRDefault="00BA1B16" w:rsidP="006B1432">
            <w:pPr>
              <w:jc w:val="center"/>
            </w:pPr>
            <w:r>
              <w:rPr>
                <w:rFonts w:ascii="Segoe UI" w:hAnsi="Segoe UI" w:cs="Segoe UI"/>
                <w:color w:val="212121"/>
                <w:shd w:val="clear" w:color="auto" w:fill="FFFFFF"/>
              </w:rPr>
              <w:t>14530</w:t>
            </w:r>
          </w:p>
        </w:tc>
      </w:tr>
      <w:tr w:rsidR="00A346D6" w14:paraId="2292F789" w14:textId="77777777" w:rsidTr="00587810">
        <w:trPr>
          <w:trHeight w:val="258"/>
        </w:trPr>
        <w:tc>
          <w:tcPr>
            <w:tcW w:w="1278" w:type="dxa"/>
            <w:vMerge/>
          </w:tcPr>
          <w:p w14:paraId="09CC3422" w14:textId="77777777" w:rsidR="00A346D6" w:rsidRDefault="00A346D6" w:rsidP="006B1432">
            <w:pPr>
              <w:jc w:val="center"/>
            </w:pPr>
          </w:p>
        </w:tc>
        <w:tc>
          <w:tcPr>
            <w:tcW w:w="2250" w:type="dxa"/>
            <w:vMerge/>
          </w:tcPr>
          <w:p w14:paraId="79F8A2DD" w14:textId="77777777" w:rsidR="00A346D6" w:rsidRDefault="00A346D6" w:rsidP="006B1432">
            <w:pPr>
              <w:jc w:val="center"/>
            </w:pPr>
          </w:p>
        </w:tc>
        <w:tc>
          <w:tcPr>
            <w:tcW w:w="2790" w:type="dxa"/>
          </w:tcPr>
          <w:p w14:paraId="3DF99857" w14:textId="77777777" w:rsidR="00A346D6" w:rsidRDefault="005901FA" w:rsidP="006B1432">
            <w:pPr>
              <w:jc w:val="center"/>
            </w:pPr>
            <w:r>
              <w:t>1-(2,4-dihydroxyphenyl)ethanone</w:t>
            </w:r>
            <w:r w:rsidR="00C628A9">
              <w:fldChar w:fldCharType="begin" w:fldLock="1"/>
            </w:r>
            <w:r w:rsidR="006E2A95">
              <w:instrText>ADDIN CSL_CITATION {"citationItems":[{"id":"ITEM-1","itemData":{"DOI":"10.1080/14786410601130364","author":[{"dropping-particle":"","family":"Zhao","given":"Yi-bin","non-dropping-particle":"","parse-names":false,"suffix":""},{"dropping-particle":"","family":"Shen","given":"Yue-mao","non-dropping-particle":"","parse-names":false,"suffix":""},{"dropping-particle":"","family":"He","given":"Hong-ping","non-dropping-particle":"","parse-names":false,"suffix":""},{"dropping-particle":"","family":"Mu","given":"Quan-zhang","non-dropping-particle":"","parse-names":false,"suffix":""}],"id":"ITEM-1","issue":"November 2014","issued":{"date-parts":[["0"]]},"page":"37-41","title":"Natural Product Research : Formerly Natural Product Letters Antifungal agent and other constituents from Cynanchum otophyllum","type":"article-journal"},"uris":["http://www.mendeley.com/documents/?uuid=bd77e989-9a92-49e2-9d7f-9dcf01e3f5c5"]}],"mendeley":{"formattedCitation":"&lt;sup&gt;38&lt;/sup&gt;","plainTextFormattedCitation":"38","previouslyFormattedCitation":"&lt;sup&gt;38&lt;/sup&gt;"},"properties":{"noteIndex":0},"schema":"https://github.com/citation-style-language/schema/raw/master/csl-citation.json"}</w:instrText>
            </w:r>
            <w:r w:rsidR="00C628A9">
              <w:fldChar w:fldCharType="separate"/>
            </w:r>
            <w:r w:rsidR="00C628A9" w:rsidRPr="00C628A9">
              <w:rPr>
                <w:noProof/>
                <w:vertAlign w:val="superscript"/>
              </w:rPr>
              <w:t>38</w:t>
            </w:r>
            <w:r w:rsidR="00C628A9">
              <w:fldChar w:fldCharType="end"/>
            </w:r>
          </w:p>
          <w:p w14:paraId="528CE00F" w14:textId="46BC3993" w:rsidR="00146B8F" w:rsidRDefault="00146B8F" w:rsidP="006B1432">
            <w:pPr>
              <w:jc w:val="center"/>
            </w:pPr>
          </w:p>
        </w:tc>
        <w:tc>
          <w:tcPr>
            <w:tcW w:w="2160" w:type="dxa"/>
          </w:tcPr>
          <w:p w14:paraId="017C8F52" w14:textId="77777777" w:rsidR="00A346D6" w:rsidRDefault="005901FA" w:rsidP="006B1432">
            <w:pPr>
              <w:jc w:val="center"/>
            </w:pPr>
            <w:r>
              <w:rPr>
                <w:rFonts w:ascii="Segoe UI" w:hAnsi="Segoe UI" w:cs="Segoe UI"/>
                <w:color w:val="212121"/>
                <w:shd w:val="clear" w:color="auto" w:fill="FFFFFF"/>
              </w:rPr>
              <w:t>6990</w:t>
            </w:r>
          </w:p>
        </w:tc>
      </w:tr>
      <w:tr w:rsidR="00A346D6" w14:paraId="3A32F9F4" w14:textId="77777777" w:rsidTr="00587810">
        <w:trPr>
          <w:trHeight w:val="258"/>
        </w:trPr>
        <w:tc>
          <w:tcPr>
            <w:tcW w:w="1278" w:type="dxa"/>
            <w:vMerge/>
          </w:tcPr>
          <w:p w14:paraId="7B2F05D4" w14:textId="77777777" w:rsidR="00A346D6" w:rsidRDefault="00A346D6" w:rsidP="006B1432">
            <w:pPr>
              <w:jc w:val="center"/>
            </w:pPr>
          </w:p>
        </w:tc>
        <w:tc>
          <w:tcPr>
            <w:tcW w:w="2250" w:type="dxa"/>
            <w:vMerge/>
          </w:tcPr>
          <w:p w14:paraId="55FF9129" w14:textId="77777777" w:rsidR="00A346D6" w:rsidRDefault="00A346D6" w:rsidP="006B1432">
            <w:pPr>
              <w:jc w:val="center"/>
            </w:pPr>
          </w:p>
        </w:tc>
        <w:tc>
          <w:tcPr>
            <w:tcW w:w="2790" w:type="dxa"/>
          </w:tcPr>
          <w:p w14:paraId="20ACDE7F" w14:textId="77777777" w:rsidR="00A346D6" w:rsidRDefault="00B4518B" w:rsidP="006B1432">
            <w:pPr>
              <w:jc w:val="center"/>
            </w:pPr>
            <w:r>
              <w:t>1-(3-(3,6-dihydroxy-2-methylbenzoyl)-2,4-dihydroxyphenyl)ethanone(beishouwubenzophenone)</w:t>
            </w:r>
            <w:r w:rsidR="006E2A95">
              <w:fldChar w:fldCharType="begin" w:fldLock="1"/>
            </w:r>
            <w:r w:rsidR="006E2A95">
              <w:instrText>ADDIN CSL_CITATION {"citationItems":[{"id":"ITEM-1","itemData":{"DOI":"10.1080/14786410601130364","author":[{"dropping-particle":"","family":"Zhao","given":"Yi-bin","non-dropping-particle":"","parse-names":false,"suffix":""},{"dropping-particle":"","family":"Shen","given":"Yue-mao","non-dropping-particle":"","parse-names":false,"suffix":""},{"dropping-particle":"","family":"He","given":"Hong-ping","non-dropping-particle":"","parse-names":false,"suffix":""},{"dropping-particle":"","family":"Mu","given":"Quan-zhang","non-dropping-particle":"","parse-names":false,"suffix":""}],"id":"ITEM-1","issue":"November 2014","issued":{"date-parts":[["0"]]},"page":"37-41","title":"Natural Product Research : Formerly Natural Product Letters Antifungal agent and other constituents from Cynanchum otophyllum","type":"article-journal"},"uris":["http://www.mendeley.com/documents/?uuid=bd77e989-9a92-49e2-9d7f-9dcf01e3f5c5"]}],"mendeley":{"formattedCitation":"&lt;sup&gt;38&lt;/sup&gt;","plainTextFormattedCitation":"38","previouslyFormattedCitation":"&lt;sup&gt;38&lt;/sup&gt;"},"properties":{"noteIndex":0},"schema":"https://github.com/citation-style-language/schema/raw/master/csl-citation.json"}</w:instrText>
            </w:r>
            <w:r w:rsidR="006E2A95">
              <w:fldChar w:fldCharType="separate"/>
            </w:r>
            <w:r w:rsidR="006E2A95" w:rsidRPr="006E2A95">
              <w:rPr>
                <w:noProof/>
                <w:vertAlign w:val="superscript"/>
              </w:rPr>
              <w:t>38</w:t>
            </w:r>
            <w:r w:rsidR="006E2A95">
              <w:fldChar w:fldCharType="end"/>
            </w:r>
          </w:p>
          <w:p w14:paraId="4870ACC8" w14:textId="2B561693" w:rsidR="00146B8F" w:rsidRDefault="00146B8F" w:rsidP="006B1432">
            <w:pPr>
              <w:jc w:val="center"/>
            </w:pPr>
          </w:p>
        </w:tc>
        <w:tc>
          <w:tcPr>
            <w:tcW w:w="2160" w:type="dxa"/>
          </w:tcPr>
          <w:p w14:paraId="25A15B29" w14:textId="77777777" w:rsidR="00A346D6" w:rsidRDefault="00B4518B" w:rsidP="006B1432">
            <w:pPr>
              <w:jc w:val="center"/>
            </w:pPr>
            <w:r>
              <w:rPr>
                <w:rFonts w:ascii="Segoe UI" w:hAnsi="Segoe UI" w:cs="Segoe UI"/>
                <w:color w:val="212121"/>
                <w:shd w:val="clear" w:color="auto" w:fill="FFFFFF"/>
              </w:rPr>
              <w:t>3082748</w:t>
            </w:r>
          </w:p>
        </w:tc>
      </w:tr>
      <w:tr w:rsidR="00A346D6" w14:paraId="2508BCC1" w14:textId="77777777" w:rsidTr="00587810">
        <w:trPr>
          <w:trHeight w:val="258"/>
        </w:trPr>
        <w:tc>
          <w:tcPr>
            <w:tcW w:w="1278" w:type="dxa"/>
            <w:vMerge/>
          </w:tcPr>
          <w:p w14:paraId="50ABD91C" w14:textId="77777777" w:rsidR="00A346D6" w:rsidRDefault="00A346D6" w:rsidP="006B1432">
            <w:pPr>
              <w:jc w:val="center"/>
            </w:pPr>
          </w:p>
        </w:tc>
        <w:tc>
          <w:tcPr>
            <w:tcW w:w="2250" w:type="dxa"/>
            <w:vMerge/>
          </w:tcPr>
          <w:p w14:paraId="6BB4EE59" w14:textId="77777777" w:rsidR="00A346D6" w:rsidRDefault="00A346D6" w:rsidP="006B1432">
            <w:pPr>
              <w:jc w:val="center"/>
            </w:pPr>
          </w:p>
        </w:tc>
        <w:tc>
          <w:tcPr>
            <w:tcW w:w="2790" w:type="dxa"/>
          </w:tcPr>
          <w:p w14:paraId="14E277A6" w14:textId="77777777" w:rsidR="00A346D6" w:rsidRDefault="00C628A9" w:rsidP="006B1432">
            <w:pPr>
              <w:jc w:val="center"/>
            </w:pPr>
            <w:r>
              <w:t>N,N-dimethylethanamine</w:t>
            </w:r>
            <w:r w:rsidR="006E2A95">
              <w:fldChar w:fldCharType="begin" w:fldLock="1"/>
            </w:r>
            <w:r w:rsidR="006E2A95">
              <w:instrText>ADDIN CSL_CITATION {"citationItems":[{"id":"ITEM-1","itemData":{"DOI":"10.1080/14786410601130364","author":[{"dropping-particle":"","family":"Zhao","given":"Yi-bin","non-dropping-particle":"","parse-names":false,"suffix":""},{"dropping-particle":"","family":"Shen","given":"Yue-mao","non-dropping-particle":"","parse-names":false,"suffix":""},{"dropping-particle":"","family":"He","given":"Hong-ping","non-dropping-particle":"","parse-names":false,"suffix":""},{"dropping-particle":"","family":"Mu","given":"Quan-zhang","non-dropping-particle":"","parse-names":false,"suffix":""}],"id":"ITEM-1","issue":"November 2014","issued":{"date-parts":[["0"]]},"page":"37-41","title":"Natural Product Research : Formerly Natural Product Letters Antifungal agent and other constituents from Cynanchum otophyllum","type":"article-journal"},"uris":["http://www.mendeley.com/documents/?uuid=bd77e989-9a92-49e2-9d7f-9dcf01e3f5c5"]}],"mendeley":{"formattedCitation":"&lt;sup&gt;38&lt;/sup&gt;","plainTextFormattedCitation":"38","previouslyFormattedCitation":"&lt;sup&gt;38&lt;/sup&gt;"},"properties":{"noteIndex":0},"schema":"https://github.com/citation-style-language/schema/raw/master/csl-citation.json"}</w:instrText>
            </w:r>
            <w:r w:rsidR="006E2A95">
              <w:fldChar w:fldCharType="separate"/>
            </w:r>
            <w:r w:rsidR="006E2A95" w:rsidRPr="006E2A95">
              <w:rPr>
                <w:noProof/>
                <w:vertAlign w:val="superscript"/>
              </w:rPr>
              <w:t>38</w:t>
            </w:r>
            <w:r w:rsidR="006E2A95">
              <w:fldChar w:fldCharType="end"/>
            </w:r>
          </w:p>
          <w:p w14:paraId="1728AABF" w14:textId="22E0607E" w:rsidR="00146B8F" w:rsidRDefault="00146B8F" w:rsidP="006B1432">
            <w:pPr>
              <w:jc w:val="center"/>
            </w:pPr>
          </w:p>
        </w:tc>
        <w:tc>
          <w:tcPr>
            <w:tcW w:w="2160" w:type="dxa"/>
          </w:tcPr>
          <w:p w14:paraId="0E2B0FC5" w14:textId="77777777" w:rsidR="00A346D6" w:rsidRDefault="00C628A9" w:rsidP="006B1432">
            <w:pPr>
              <w:jc w:val="center"/>
            </w:pPr>
            <w:r>
              <w:rPr>
                <w:rFonts w:ascii="Segoe UI" w:hAnsi="Segoe UI" w:cs="Segoe UI"/>
                <w:color w:val="212121"/>
                <w:shd w:val="clear" w:color="auto" w:fill="FFFFFF"/>
              </w:rPr>
              <w:t>11723</w:t>
            </w:r>
          </w:p>
        </w:tc>
      </w:tr>
      <w:tr w:rsidR="00A346D6" w14:paraId="504C7732" w14:textId="77777777" w:rsidTr="00587810">
        <w:trPr>
          <w:trHeight w:val="258"/>
        </w:trPr>
        <w:tc>
          <w:tcPr>
            <w:tcW w:w="1278" w:type="dxa"/>
            <w:vMerge/>
          </w:tcPr>
          <w:p w14:paraId="5B3DF6D4" w14:textId="77777777" w:rsidR="00A346D6" w:rsidRDefault="00A346D6" w:rsidP="006B1432">
            <w:pPr>
              <w:jc w:val="center"/>
            </w:pPr>
          </w:p>
        </w:tc>
        <w:tc>
          <w:tcPr>
            <w:tcW w:w="2250" w:type="dxa"/>
            <w:vMerge/>
          </w:tcPr>
          <w:p w14:paraId="7332FE20" w14:textId="77777777" w:rsidR="00A346D6" w:rsidRDefault="00A346D6" w:rsidP="006B1432">
            <w:pPr>
              <w:jc w:val="center"/>
            </w:pPr>
          </w:p>
        </w:tc>
        <w:tc>
          <w:tcPr>
            <w:tcW w:w="2790" w:type="dxa"/>
          </w:tcPr>
          <w:p w14:paraId="6FC0189F" w14:textId="77777777" w:rsidR="00A346D6" w:rsidRDefault="00C628A9" w:rsidP="006B1432">
            <w:pPr>
              <w:jc w:val="center"/>
            </w:pPr>
            <w:r>
              <w:t>2-oxo-2-phenylacetic acid</w:t>
            </w:r>
            <w:r w:rsidR="006E2A95">
              <w:fldChar w:fldCharType="begin" w:fldLock="1"/>
            </w:r>
            <w:r w:rsidR="00856AA4">
              <w:instrText>ADDIN CSL_CITATION {"citationItems":[{"id":"ITEM-1","itemData":{"DOI":"10.1080/14786410601130364","author":[{"dropping-particle":"","family":"Zhao","given":"Yi-bin","non-dropping-particle":"","parse-names":false,"suffix":""},{"dropping-particle":"","family":"Shen","given":"Yue-mao","non-dropping-particle":"","parse-names":false,"suffix":""},{"dropping-particle":"","family":"He","given":"Hong-ping","non-dropping-particle":"","parse-names":false,"suffix":""},{"dropping-particle":"","family":"Mu","given":"Quan-zhang","non-dropping-particle":"","parse-names":false,"suffix":""}],"id":"ITEM-1","issue":"November 2014","issued":{"date-parts":[["0"]]},"page":"37-41","title":"Natural Product Research : Formerly Natural Product Letters Antifungal agent and other constituents from Cynanchum otophyllum","type":"article-journal"},"uris":["http://www.mendeley.com/documents/?uuid=bd77e989-9a92-49e2-9d7f-9dcf01e3f5c5"]}],"mendeley":{"formattedCitation":"&lt;sup&gt;38&lt;/sup&gt;","plainTextFormattedCitation":"38","previouslyFormattedCitation":"&lt;sup&gt;38&lt;/sup&gt;"},"properties":{"noteIndex":0},"schema":"https://github.com/citation-style-language/schema/raw/master/csl-citation.json"}</w:instrText>
            </w:r>
            <w:r w:rsidR="006E2A95">
              <w:fldChar w:fldCharType="separate"/>
            </w:r>
            <w:r w:rsidR="006E2A95" w:rsidRPr="006E2A95">
              <w:rPr>
                <w:noProof/>
                <w:vertAlign w:val="superscript"/>
              </w:rPr>
              <w:t>38</w:t>
            </w:r>
            <w:r w:rsidR="006E2A95">
              <w:fldChar w:fldCharType="end"/>
            </w:r>
          </w:p>
          <w:p w14:paraId="064C0D09" w14:textId="4F14E5C8" w:rsidR="00146B8F" w:rsidRDefault="00146B8F" w:rsidP="006B1432">
            <w:pPr>
              <w:jc w:val="center"/>
            </w:pPr>
          </w:p>
        </w:tc>
        <w:tc>
          <w:tcPr>
            <w:tcW w:w="2160" w:type="dxa"/>
          </w:tcPr>
          <w:p w14:paraId="2E9CCC0A" w14:textId="77777777" w:rsidR="00A346D6" w:rsidRDefault="00C628A9" w:rsidP="006B1432">
            <w:pPr>
              <w:jc w:val="center"/>
            </w:pPr>
            <w:r>
              <w:rPr>
                <w:rFonts w:ascii="Segoe UI" w:hAnsi="Segoe UI" w:cs="Segoe UI"/>
                <w:color w:val="212121"/>
                <w:shd w:val="clear" w:color="auto" w:fill="FFFFFF"/>
              </w:rPr>
              <w:t>11915</w:t>
            </w:r>
          </w:p>
        </w:tc>
      </w:tr>
      <w:tr w:rsidR="00856AA4" w14:paraId="6CD79505" w14:textId="77777777" w:rsidTr="00587810">
        <w:trPr>
          <w:trHeight w:val="312"/>
        </w:trPr>
        <w:tc>
          <w:tcPr>
            <w:tcW w:w="1278" w:type="dxa"/>
            <w:vMerge w:val="restart"/>
          </w:tcPr>
          <w:p w14:paraId="208591A8" w14:textId="77777777" w:rsidR="00856AA4" w:rsidRDefault="00856AA4" w:rsidP="006B1432">
            <w:pPr>
              <w:jc w:val="center"/>
            </w:pPr>
            <w:r>
              <w:t>21.</w:t>
            </w:r>
          </w:p>
        </w:tc>
        <w:tc>
          <w:tcPr>
            <w:tcW w:w="2250" w:type="dxa"/>
            <w:vMerge w:val="restart"/>
          </w:tcPr>
          <w:p w14:paraId="3F31A15D" w14:textId="6C640E5F" w:rsidR="00856AA4" w:rsidRDefault="00856AA4" w:rsidP="006B1432">
            <w:pPr>
              <w:jc w:val="center"/>
            </w:pPr>
            <w:r w:rsidRPr="00856AA4">
              <w:rPr>
                <w:i/>
              </w:rPr>
              <w:t>Dactylicapnos scandens</w:t>
            </w:r>
            <w:r>
              <w:t xml:space="preserve"> (D. Don) Hutch.</w:t>
            </w:r>
          </w:p>
        </w:tc>
        <w:tc>
          <w:tcPr>
            <w:tcW w:w="2790" w:type="dxa"/>
          </w:tcPr>
          <w:p w14:paraId="667DB3C1" w14:textId="77777777" w:rsidR="00856AA4" w:rsidRDefault="00856AA4" w:rsidP="006B1432">
            <w:pPr>
              <w:jc w:val="center"/>
            </w:pPr>
            <w:r>
              <w:t>protopine</w:t>
            </w:r>
            <w:r>
              <w:fldChar w:fldCharType="begin" w:fldLock="1"/>
            </w:r>
            <w:r w:rsidR="00392BEC">
              <w:instrText>ADDIN CSL_CITATION {"citationItems":[{"id":"ITEM-1","itemData":{"DOI":"10.1016/j.jchromb.2011.10.013","ISSN":"15700232","PMID":"22056347","abstract":"pH-Zone-refining counter-current chromatography was successfully applied for the preparative separation of alkaloids from Dactylicapnos scandens. The two-phase solvent system was composed of petroleum ether-ethyl acetate-methanol-water (3:7:1:9, v/v), where 20mM of triethylamine (TEA) was added to the upper phase as a retainer and 5mM of hydrochloric acid (HCl) to the aqueous phase as an eluter. In this experiment, the apparatus with an adjustable length of the separation column was used for the separation of alkaloids from D. scandens and the resolution of the compounds can be remarkably improved by increasing the length of the separation column. As a result, 70mg protopin, 30mg (+) corydine, 120mg (+) isocorydine and 40mg (+) glaucine were obtained from 1.0g of the crude extracts and each with 99.2%, 96.5%, 99.3%, 99.5% purity as determined by HPLC. The chemical structures of these compounds were confirmed by positive ESI-MS and 1H NMR. © 2011 Elsevier B.V.","author":[{"dropping-particle":"","family":"Wang","given":"Xiao","non-dropping-particle":"","parse-names":false,"suffix":""},{"dropping-particle":"","family":"Dong","given":"Hongjing","non-dropping-particle":"","parse-names":false,"suffix":""},{"dropping-particle":"","family":"Yang","given":"Bin","non-dropping-particle":"","parse-names":false,"suffix":""},{"dropping-particle":"","family":"Liu","given":"Dahui","non-dropping-particle":"","parse-names":false,"suffix":""},{"dropping-particle":"","family":"Duan","given":"Wenjuan","non-dropping-particle":"","parse-names":false,"suffix":""},{"dropping-particle":"","family":"Huang","given":"Luqi","non-dropping-particle":"","parse-names":false,"suffix":""}],"container-title":"Journal of Chromatography B: Analytical Technologies in the Biomedical and Life Sciences","id":"ITEM-1","issue":"31","issued":{"date-parts":[["2011"]]},"page":"3767-3770","publisher":"Elsevier B.V.","title":"Preparative isolation of alkaloids from Dactylicapnos scandens using pH-zone-refining counter-current chromatography by changing the length of the separation column","type":"article-journal","volume":"879"},"uris":["http://www.mendeley.com/documents/?uuid=2e4dae77-02ef-4f4c-ac28-31b7f11820d8"]}],"mendeley":{"formattedCitation":"&lt;sup&gt;39&lt;/sup&gt;","plainTextFormattedCitation":"39","previouslyFormattedCitation":"&lt;sup&gt;39&lt;/sup&gt;"},"properties":{"noteIndex":0},"schema":"https://github.com/citation-style-language/schema/raw/master/csl-citation.json"}</w:instrText>
            </w:r>
            <w:r>
              <w:fldChar w:fldCharType="separate"/>
            </w:r>
            <w:r w:rsidRPr="00856AA4">
              <w:rPr>
                <w:noProof/>
                <w:vertAlign w:val="superscript"/>
              </w:rPr>
              <w:t>39</w:t>
            </w:r>
            <w:r>
              <w:fldChar w:fldCharType="end"/>
            </w:r>
          </w:p>
          <w:p w14:paraId="6E0843A0" w14:textId="377D8C57" w:rsidR="00146B8F" w:rsidRDefault="00146B8F" w:rsidP="006B1432">
            <w:pPr>
              <w:jc w:val="center"/>
            </w:pPr>
          </w:p>
        </w:tc>
        <w:tc>
          <w:tcPr>
            <w:tcW w:w="2160" w:type="dxa"/>
          </w:tcPr>
          <w:p w14:paraId="4E173EF8" w14:textId="77777777" w:rsidR="00856AA4" w:rsidRDefault="00856AA4" w:rsidP="006B1432">
            <w:pPr>
              <w:jc w:val="center"/>
            </w:pPr>
            <w:r>
              <w:rPr>
                <w:rFonts w:ascii="Segoe UI" w:hAnsi="Segoe UI" w:cs="Segoe UI"/>
                <w:color w:val="212121"/>
                <w:shd w:val="clear" w:color="auto" w:fill="FFFFFF"/>
              </w:rPr>
              <w:t>4970</w:t>
            </w:r>
          </w:p>
        </w:tc>
      </w:tr>
      <w:tr w:rsidR="00856AA4" w14:paraId="3B5B79D3" w14:textId="77777777" w:rsidTr="00587810">
        <w:trPr>
          <w:trHeight w:val="312"/>
        </w:trPr>
        <w:tc>
          <w:tcPr>
            <w:tcW w:w="1278" w:type="dxa"/>
            <w:vMerge/>
          </w:tcPr>
          <w:p w14:paraId="257CD45C" w14:textId="77777777" w:rsidR="00856AA4" w:rsidRDefault="00856AA4" w:rsidP="006B1432">
            <w:pPr>
              <w:jc w:val="center"/>
            </w:pPr>
          </w:p>
        </w:tc>
        <w:tc>
          <w:tcPr>
            <w:tcW w:w="2250" w:type="dxa"/>
            <w:vMerge/>
          </w:tcPr>
          <w:p w14:paraId="40EB847F" w14:textId="77777777" w:rsidR="00856AA4" w:rsidRDefault="00856AA4" w:rsidP="006B1432">
            <w:pPr>
              <w:jc w:val="center"/>
            </w:pPr>
          </w:p>
        </w:tc>
        <w:tc>
          <w:tcPr>
            <w:tcW w:w="2790" w:type="dxa"/>
          </w:tcPr>
          <w:p w14:paraId="020C8071" w14:textId="77777777" w:rsidR="00856AA4" w:rsidRDefault="00856AA4" w:rsidP="006B1432">
            <w:pPr>
              <w:jc w:val="center"/>
            </w:pPr>
            <w:r>
              <w:t>corydine</w:t>
            </w:r>
            <w:r w:rsidR="00392BEC">
              <w:fldChar w:fldCharType="begin" w:fldLock="1"/>
            </w:r>
            <w:r w:rsidR="00392BEC">
              <w:instrText>ADDIN CSL_CITATION {"citationItems":[{"id":"ITEM-1","itemData":{"DOI":"10.1016/j.jchromb.2011.10.013","ISSN":"15700232","PMID":"22056347","abstract":"pH-Zone-refining counter-current chromatography was successfully applied for the preparative separation of alkaloids from Dactylicapnos scandens. The two-phase solvent system was composed of petroleum ether-ethyl acetate-methanol-water (3:7:1:9, v/v), where 20mM of triethylamine (TEA) was added to the upper phase as a retainer and 5mM of hydrochloric acid (HCl) to the aqueous phase as an eluter. In this experiment, the apparatus with an adjustable length of the separation column was used for the separation of alkaloids from D. scandens and the resolution of the compounds can be remarkably improved by increasing the length of the separation column. As a result, 70mg protopin, 30mg (+) corydine, 120mg (+) isocorydine and 40mg (+) glaucine were obtained from 1.0g of the crude extracts and each with 99.2%, 96.5%, 99.3%, 99.5% purity as determined by HPLC. The chemical structures of these compounds were confirmed by positive ESI-MS and 1H NMR. © 2011 Elsevier B.V.","author":[{"dropping-particle":"","family":"Wang","given":"Xiao","non-dropping-particle":"","parse-names":false,"suffix":""},{"dropping-particle":"","family":"Dong","given":"Hongjing","non-dropping-particle":"","parse-names":false,"suffix":""},{"dropping-particle":"","family":"Yang","given":"Bin","non-dropping-particle":"","parse-names":false,"suffix":""},{"dropping-particle":"","family":"Liu","given":"Dahui","non-dropping-particle":"","parse-names":false,"suffix":""},{"dropping-particle":"","family":"Duan","given":"Wenjuan","non-dropping-particle":"","parse-names":false,"suffix":""},{"dropping-particle":"","family":"Huang","given":"Luqi","non-dropping-particle":"","parse-names":false,"suffix":""}],"container-title":"Journal of Chromatography B: Analytical Technologies in the Biomedical and Life Sciences","id":"ITEM-1","issue":"31","issued":{"date-parts":[["2011"]]},"page":"3767-3770","publisher":"Elsevier B.V.","title":"Preparative isolation of alkaloids from Dactylicapnos scandens using pH-zone-refining counter-current chromatography by changing the length of the separation column","type":"article-journal","volume":"879"},"uris":["http://www.mendeley.com/documents/?uuid=2e4dae77-02ef-4f4c-ac28-31b7f11820d8"]}],"mendeley":{"formattedCitation":"&lt;sup&gt;39&lt;/sup&gt;","plainTextFormattedCitation":"39","previouslyFormattedCitation":"&lt;sup&gt;39&lt;/sup&gt;"},"properties":{"noteIndex":0},"schema":"https://github.com/citation-style-language/schema/raw/master/csl-citation.json"}</w:instrText>
            </w:r>
            <w:r w:rsidR="00392BEC">
              <w:fldChar w:fldCharType="separate"/>
            </w:r>
            <w:r w:rsidR="00392BEC" w:rsidRPr="00392BEC">
              <w:rPr>
                <w:noProof/>
                <w:vertAlign w:val="superscript"/>
              </w:rPr>
              <w:t>39</w:t>
            </w:r>
            <w:r w:rsidR="00392BEC">
              <w:fldChar w:fldCharType="end"/>
            </w:r>
          </w:p>
          <w:p w14:paraId="2646C305" w14:textId="7F65DE42" w:rsidR="00146B8F" w:rsidRDefault="00146B8F" w:rsidP="006B1432">
            <w:pPr>
              <w:jc w:val="center"/>
            </w:pPr>
          </w:p>
        </w:tc>
        <w:tc>
          <w:tcPr>
            <w:tcW w:w="2160" w:type="dxa"/>
          </w:tcPr>
          <w:p w14:paraId="03B46A37" w14:textId="77777777" w:rsidR="00856AA4" w:rsidRDefault="00856AA4" w:rsidP="006B1432">
            <w:pPr>
              <w:jc w:val="center"/>
            </w:pPr>
            <w:r>
              <w:rPr>
                <w:rFonts w:ascii="Segoe UI" w:hAnsi="Segoe UI" w:cs="Segoe UI"/>
                <w:color w:val="212121"/>
                <w:shd w:val="clear" w:color="auto" w:fill="FFFFFF"/>
              </w:rPr>
              <w:t>10153</w:t>
            </w:r>
          </w:p>
        </w:tc>
      </w:tr>
      <w:tr w:rsidR="00856AA4" w14:paraId="324CDB3E" w14:textId="77777777" w:rsidTr="00587810">
        <w:trPr>
          <w:trHeight w:val="312"/>
        </w:trPr>
        <w:tc>
          <w:tcPr>
            <w:tcW w:w="1278" w:type="dxa"/>
            <w:vMerge/>
          </w:tcPr>
          <w:p w14:paraId="3F5D762F" w14:textId="77777777" w:rsidR="00856AA4" w:rsidRDefault="00856AA4" w:rsidP="006B1432">
            <w:pPr>
              <w:jc w:val="center"/>
            </w:pPr>
          </w:p>
        </w:tc>
        <w:tc>
          <w:tcPr>
            <w:tcW w:w="2250" w:type="dxa"/>
            <w:vMerge/>
          </w:tcPr>
          <w:p w14:paraId="7F8BBD71" w14:textId="77777777" w:rsidR="00856AA4" w:rsidRDefault="00856AA4" w:rsidP="006B1432">
            <w:pPr>
              <w:jc w:val="center"/>
            </w:pPr>
          </w:p>
        </w:tc>
        <w:tc>
          <w:tcPr>
            <w:tcW w:w="2790" w:type="dxa"/>
          </w:tcPr>
          <w:p w14:paraId="79CFA508" w14:textId="77777777" w:rsidR="00856AA4" w:rsidRDefault="00856AA4" w:rsidP="006B1432">
            <w:pPr>
              <w:jc w:val="center"/>
            </w:pPr>
            <w:r>
              <w:t>isocorydine</w:t>
            </w:r>
            <w:r w:rsidR="00392BEC">
              <w:fldChar w:fldCharType="begin" w:fldLock="1"/>
            </w:r>
            <w:r w:rsidR="00D639EF">
              <w:instrText>ADDIN CSL_CITATION {"citationItems":[{"id":"ITEM-1","itemData":{"DOI":"10.1016/j.jchromb.2011.10.013","ISSN":"15700232","PMID":"22056347","abstract":"pH-Zone-refining counter-current chromatography was successfully applied for the preparative separation of alkaloids from Dactylicapnos scandens. The two-phase solvent system was composed of petroleum ether-ethyl acetate-methanol-water (3:7:1:9, v/v), where 20mM of triethylamine (TEA) was added to the upper phase as a retainer and 5mM of hydrochloric acid (HCl) to the aqueous phase as an eluter. In this experiment, the apparatus with an adjustable length of the separation column was used for the separation of alkaloids from D. scandens and the resolution of the compounds can be remarkably improved by increasing the length of the separation column. As a result, 70mg protopin, 30mg (+) corydine, 120mg (+) isocorydine and 40mg (+) glaucine were obtained from 1.0g of the crude extracts and each with 99.2%, 96.5%, 99.3%, 99.5% purity as determined by HPLC. The chemical structures of these compounds were confirmed by positive ESI-MS and 1H NMR. © 2011 Elsevier B.V.","author":[{"dropping-particle":"","family":"Wang","given":"Xiao","non-dropping-particle":"","parse-names":false,"suffix":""},{"dropping-particle":"","family":"Dong","given":"Hongjing","non-dropping-particle":"","parse-names":false,"suffix":""},{"dropping-particle":"","family":"Yang","given":"Bin","non-dropping-particle":"","parse-names":false,"suffix":""},{"dropping-particle":"","family":"Liu","given":"Dahui","non-dropping-particle":"","parse-names":false,"suffix":""},{"dropping-particle":"","family":"Duan","given":"Wenjuan","non-dropping-particle":"","parse-names":false,"suffix":""},{"dropping-particle":"","family":"Huang","given":"Luqi","non-dropping-particle":"","parse-names":false,"suffix":""}],"container-title":"Journal of Chromatography B: Analytical Technologies in the Biomedical and Life Sciences","id":"ITEM-1","issue":"31","issued":{"date-parts":[["2011"]]},"page":"3767-3770","publisher":"Elsevier B.V.","title":"Preparative isolation of alkaloids from Dactylicapnos scandens using pH-zone-refining counter-current chromatography by changing the length of the separation column","type":"article-journal","volume":"879"},"uris":["http://www.mendeley.com/documents/?uuid=2e4dae77-02ef-4f4c-ac28-31b7f11820d8"]}],"mendeley":{"formattedCitation":"&lt;sup&gt;39&lt;/sup&gt;","plainTextFormattedCitation":"39","previouslyFormattedCitation":"&lt;sup&gt;39&lt;/sup&gt;"},"properties":{"noteIndex":0},"schema":"https://github.com/citation-style-language/schema/raw/master/csl-citation.json"}</w:instrText>
            </w:r>
            <w:r w:rsidR="00392BEC">
              <w:fldChar w:fldCharType="separate"/>
            </w:r>
            <w:r w:rsidR="00392BEC" w:rsidRPr="00392BEC">
              <w:rPr>
                <w:noProof/>
                <w:vertAlign w:val="superscript"/>
              </w:rPr>
              <w:t>39</w:t>
            </w:r>
            <w:r w:rsidR="00392BEC">
              <w:fldChar w:fldCharType="end"/>
            </w:r>
          </w:p>
          <w:p w14:paraId="2EEF861F" w14:textId="32441B14" w:rsidR="00146B8F" w:rsidRDefault="00146B8F" w:rsidP="006B1432">
            <w:pPr>
              <w:jc w:val="center"/>
            </w:pPr>
          </w:p>
        </w:tc>
        <w:tc>
          <w:tcPr>
            <w:tcW w:w="2160" w:type="dxa"/>
          </w:tcPr>
          <w:p w14:paraId="35F926A8" w14:textId="77777777" w:rsidR="00856AA4" w:rsidRDefault="00856AA4" w:rsidP="006B1432">
            <w:pPr>
              <w:jc w:val="center"/>
            </w:pPr>
            <w:r>
              <w:rPr>
                <w:rFonts w:ascii="Segoe UI" w:hAnsi="Segoe UI" w:cs="Segoe UI"/>
                <w:color w:val="212121"/>
                <w:shd w:val="clear" w:color="auto" w:fill="FFFFFF"/>
              </w:rPr>
              <w:t>10143</w:t>
            </w:r>
          </w:p>
        </w:tc>
      </w:tr>
      <w:tr w:rsidR="00195824" w14:paraId="33570281" w14:textId="77777777" w:rsidTr="00587810">
        <w:trPr>
          <w:trHeight w:val="273"/>
        </w:trPr>
        <w:tc>
          <w:tcPr>
            <w:tcW w:w="1278" w:type="dxa"/>
            <w:vMerge w:val="restart"/>
          </w:tcPr>
          <w:p w14:paraId="498395B1" w14:textId="77777777" w:rsidR="00195824" w:rsidRDefault="00195824" w:rsidP="006B1432">
            <w:pPr>
              <w:jc w:val="center"/>
            </w:pPr>
            <w:r>
              <w:t>22.</w:t>
            </w:r>
          </w:p>
        </w:tc>
        <w:tc>
          <w:tcPr>
            <w:tcW w:w="2250" w:type="dxa"/>
            <w:vMerge w:val="restart"/>
          </w:tcPr>
          <w:p w14:paraId="58127BAB" w14:textId="34A82945" w:rsidR="00195824" w:rsidRDefault="00195824" w:rsidP="006B1432">
            <w:pPr>
              <w:jc w:val="center"/>
            </w:pPr>
            <w:r w:rsidRPr="00146B8F">
              <w:rPr>
                <w:i/>
                <w:iCs/>
              </w:rPr>
              <w:t>Dendrobium moniliforme</w:t>
            </w:r>
            <w:r>
              <w:t xml:space="preserve"> (L.)Sw</w:t>
            </w:r>
          </w:p>
        </w:tc>
        <w:tc>
          <w:tcPr>
            <w:tcW w:w="2790" w:type="dxa"/>
          </w:tcPr>
          <w:p w14:paraId="12D983A2" w14:textId="77777777" w:rsidR="00195824" w:rsidRDefault="00195824" w:rsidP="006B1432">
            <w:pPr>
              <w:jc w:val="center"/>
            </w:pPr>
            <w:r>
              <w:t>Alpha-dihydropicrotoxinin</w:t>
            </w:r>
            <w:r>
              <w:fldChar w:fldCharType="begin" w:fldLock="1"/>
            </w:r>
            <w:r>
              <w:instrText>ADDIN CSL_CITATION {"citationItems":[{"id":"ITEM-1","itemData":{"DOI":"10.11669/cpj.2013.11.005","ISSN":"10012494","abstract":"OBJECTIVE: To study the chemical constituents of Dendrobium devonianum. METHODS: The compounds were isolated and purified by means of column chromatography with silica gel, Sephadex LH-20 and prep- HPLC. Their structures were identified on the basis of physicochemical parameters and spectroscopic data comparison with standard literature data. RESULTS: Twenty-five compounds were isolated from the 95% ethanol extract of D. devonianum, and identified as 3-hydroxy-4', 5-dimethoxybibenzyl(1), tristin(2), 3, 4', 5-trihydroxybibenzyl(3), N-trans-coumaroyltyramine(4), N-trans- caffeoyltyramine(5), p-hydroxyphenylpropionyltyramine(6), N-cis-coumaroyltyramine(7), 2, 5-dihydroxy-4-methoxy-9, 10-dihydrophenanthrene(8), 2, 4, 7-trihydroxy-9, 10-dihydrophenanthrene(9), 4', 5, 7-trihydroxy-flavonol(10), dihydroconifery acetate(11), ethyl 4-hydroxycinnamate(12), p-hydroxycinnamic acid(13), p-hydroxyphenylpropionic acid(14), 4-hydroxybenzoic acid(15), protocatechuic acid(16), erigeside II(17), citrusin C(18), dihydrosyringin(19), leonuriside A(20), adenosine(21), β-sitosterol(22), daucosterol(23), (+)-syringgaresinol-O-β-D-glucopyranoside(24) and sucrose(25). CONCLUSION: Compounds 1-21 and 24-25 are obtained from this plant for the first time. Compound 1 is isolated from the Dendrobium genus for the first time. Compounds 5, 7, 11, 12 and 18 are obtained from Orchidaceae for the first time.","author":[{"dropping-particle":"","family":"Meng","given":"Zhi Xia","non-dropping-particle":"","parse-names":false,"suffix":""},{"dropping-particle":"","family":"Dong","given":"Hai Ling","non-dropping-particle":"","parse-names":false,"suffix":""},{"dropping-particle":"","family":"Wang","given":"Chun Lan","non-dropping-particle":"","parse-names":false,"suffix":""},{"dropping-particle":"","family":"Guo","given":"Shun Xing","non-dropping-particle":"","parse-names":false,"suffix":""}],"container-title":"Chinese Pharmaceutical Journal","id":"ITEM-1","issue":"11","issued":{"date-parts":[["2013"]]},"page":"855-859","title":"Chemical constituents of Dendrobium devonianum","type":"article-journal","volume":"48"},"uris":["http://www.mendeley.com/documents/?uuid=41e6390a-e1c7-4b92-bc2c-66b4aed63196"]}],"mendeley":{"formattedCitation":"&lt;sup&gt;40&lt;/sup&gt;","plainTextFormattedCitation":"40","previouslyFormattedCitation":"&lt;sup&gt;40&lt;/sup&gt;"},"properties":{"noteIndex":0},"schema":"https://github.com/citation-style-language/schema/raw/master/csl-citation.json"}</w:instrText>
            </w:r>
            <w:r>
              <w:fldChar w:fldCharType="separate"/>
            </w:r>
            <w:r w:rsidRPr="00D639EF">
              <w:rPr>
                <w:noProof/>
                <w:vertAlign w:val="superscript"/>
              </w:rPr>
              <w:t>40</w:t>
            </w:r>
            <w:r>
              <w:fldChar w:fldCharType="end"/>
            </w:r>
          </w:p>
          <w:p w14:paraId="581F3D31" w14:textId="2DFB0AC9" w:rsidR="00146B8F" w:rsidRDefault="00146B8F" w:rsidP="006B1432">
            <w:pPr>
              <w:jc w:val="center"/>
            </w:pPr>
          </w:p>
        </w:tc>
        <w:tc>
          <w:tcPr>
            <w:tcW w:w="2160" w:type="dxa"/>
          </w:tcPr>
          <w:p w14:paraId="417B541F" w14:textId="77777777" w:rsidR="00195824" w:rsidRDefault="00195824" w:rsidP="006B1432">
            <w:pPr>
              <w:jc w:val="center"/>
            </w:pPr>
            <w:r>
              <w:rPr>
                <w:rFonts w:ascii="Segoe UI" w:hAnsi="Segoe UI" w:cs="Segoe UI"/>
                <w:color w:val="212121"/>
                <w:shd w:val="clear" w:color="auto" w:fill="FFFFFF"/>
              </w:rPr>
              <w:t>102067226</w:t>
            </w:r>
          </w:p>
        </w:tc>
      </w:tr>
      <w:tr w:rsidR="00195824" w14:paraId="3DAAD4E6" w14:textId="77777777" w:rsidTr="00587810">
        <w:trPr>
          <w:trHeight w:val="273"/>
        </w:trPr>
        <w:tc>
          <w:tcPr>
            <w:tcW w:w="1278" w:type="dxa"/>
            <w:vMerge/>
          </w:tcPr>
          <w:p w14:paraId="2C07CF27" w14:textId="77777777" w:rsidR="00195824" w:rsidRDefault="00195824" w:rsidP="006B1432">
            <w:pPr>
              <w:jc w:val="center"/>
            </w:pPr>
          </w:p>
        </w:tc>
        <w:tc>
          <w:tcPr>
            <w:tcW w:w="2250" w:type="dxa"/>
            <w:vMerge/>
          </w:tcPr>
          <w:p w14:paraId="42A2DF2A" w14:textId="77777777" w:rsidR="00195824" w:rsidRDefault="00195824" w:rsidP="006B1432">
            <w:pPr>
              <w:jc w:val="center"/>
            </w:pPr>
          </w:p>
        </w:tc>
        <w:tc>
          <w:tcPr>
            <w:tcW w:w="2790" w:type="dxa"/>
          </w:tcPr>
          <w:p w14:paraId="16E35581" w14:textId="77777777" w:rsidR="00195824" w:rsidRDefault="00195824" w:rsidP="006B1432">
            <w:pPr>
              <w:jc w:val="center"/>
            </w:pPr>
            <w:r>
              <w:t>daucosterol</w:t>
            </w:r>
            <w:r>
              <w:fldChar w:fldCharType="begin" w:fldLock="1"/>
            </w:r>
            <w:r>
              <w:instrText>ADDIN CSL_CITATION {"citationItems":[{"id":"ITEM-1","itemData":{"DOI":"10.11669/cpj.2013.11.005","ISSN":"10012494","abstract":"OBJECTIVE: To study the chemical constituents of Dendrobium devonianum. METHODS: The compounds were isolated and purified by means of column chromatography with silica gel, Sephadex LH-20 and prep- HPLC. Their structures were identified on the basis of physicochemical parameters and spectroscopic data comparison with standard literature data. RESULTS: Twenty-five compounds were isolated from the 95% ethanol extract of D. devonianum, and identified as 3-hydroxy-4', 5-dimethoxybibenzyl(1), tristin(2), 3, 4', 5-trihydroxybibenzyl(3), N-trans-coumaroyltyramine(4), N-trans- caffeoyltyramine(5), p-hydroxyphenylpropionyltyramine(6), N-cis-coumaroyltyramine(7), 2, 5-dihydroxy-4-methoxy-9, 10-dihydrophenanthrene(8), 2, 4, 7-trihydroxy-9, 10-dihydrophenanthrene(9), 4', 5, 7-trihydroxy-flavonol(10), dihydroconifery acetate(11), ethyl 4-hydroxycinnamate(12), p-hydroxycinnamic acid(13), p-hydroxyphenylpropionic acid(14), 4-hydroxybenzoic acid(15), protocatechuic acid(16), erigeside II(17), citrusin C(18), dihydrosyringin(19), leonuriside A(20), adenosine(21), β-sitosterol(22), daucosterol(23), (+)-syringgaresinol-O-β-D-glucopyranoside(24) and sucrose(25). CONCLUSION: Compounds 1-21 and 24-25 are obtained from this plant for the first time. Compound 1 is isolated from the Dendrobium genus for the first time. Compounds 5, 7, 11, 12 and 18 are obtained from Orchidaceae for the first time.","author":[{"dropping-particle":"","family":"Meng","given":"Zhi Xia","non-dropping-particle":"","parse-names":false,"suffix":""},{"dropping-particle":"","family":"Dong","given":"Hai Ling","non-dropping-particle":"","parse-names":false,"suffix":""},{"dropping-particle":"","family":"Wang","given":"Chun Lan","non-dropping-particle":"","parse-names":false,"suffix":""},{"dropping-particle":"","family":"Guo","given":"Shun Xing","non-dropping-particle":"","parse-names":false,"suffix":""}],"container-title":"Chinese Pharmaceutical Journal","id":"ITEM-1","issue":"11","issued":{"date-parts":[["2013"]]},"page":"855-859","title":"Chemical constituents of Dendrobium devonianum","type":"article-journal","volume":"48"},"uris":["http://www.mendeley.com/documents/?uuid=41e6390a-e1c7-4b92-bc2c-66b4aed63196"]}],"mendeley":{"formattedCitation":"&lt;sup&gt;40&lt;/sup&gt;","plainTextFormattedCitation":"40","previouslyFormattedCitation":"&lt;sup&gt;40&lt;/sup&gt;"},"properties":{"noteIndex":0},"schema":"https://github.com/citation-style-language/schema/raw/master/csl-citation.json"}</w:instrText>
            </w:r>
            <w:r>
              <w:fldChar w:fldCharType="separate"/>
            </w:r>
            <w:r w:rsidRPr="009E5120">
              <w:rPr>
                <w:noProof/>
                <w:vertAlign w:val="superscript"/>
              </w:rPr>
              <w:t>40</w:t>
            </w:r>
            <w:r>
              <w:fldChar w:fldCharType="end"/>
            </w:r>
          </w:p>
          <w:p w14:paraId="7D58197B" w14:textId="3D9BA3AF" w:rsidR="00146B8F" w:rsidRDefault="00146B8F" w:rsidP="006B1432">
            <w:pPr>
              <w:jc w:val="center"/>
            </w:pPr>
          </w:p>
        </w:tc>
        <w:tc>
          <w:tcPr>
            <w:tcW w:w="2160" w:type="dxa"/>
          </w:tcPr>
          <w:p w14:paraId="37D691F9" w14:textId="77777777" w:rsidR="00195824" w:rsidRDefault="00195824" w:rsidP="006B1432">
            <w:pPr>
              <w:jc w:val="center"/>
            </w:pPr>
            <w:r>
              <w:rPr>
                <w:rFonts w:ascii="Segoe UI" w:hAnsi="Segoe UI" w:cs="Segoe UI"/>
                <w:color w:val="212121"/>
                <w:shd w:val="clear" w:color="auto" w:fill="FFFFFF"/>
              </w:rPr>
              <w:t>5742590</w:t>
            </w:r>
          </w:p>
        </w:tc>
      </w:tr>
      <w:tr w:rsidR="00195824" w14:paraId="7F80B95B" w14:textId="77777777" w:rsidTr="00587810">
        <w:trPr>
          <w:trHeight w:val="273"/>
        </w:trPr>
        <w:tc>
          <w:tcPr>
            <w:tcW w:w="1278" w:type="dxa"/>
            <w:vMerge/>
          </w:tcPr>
          <w:p w14:paraId="5DB6546B" w14:textId="77777777" w:rsidR="00195824" w:rsidRDefault="00195824" w:rsidP="006B1432">
            <w:pPr>
              <w:jc w:val="center"/>
            </w:pPr>
          </w:p>
        </w:tc>
        <w:tc>
          <w:tcPr>
            <w:tcW w:w="2250" w:type="dxa"/>
            <w:vMerge/>
          </w:tcPr>
          <w:p w14:paraId="36D1770C" w14:textId="77777777" w:rsidR="00195824" w:rsidRDefault="00195824" w:rsidP="006B1432">
            <w:pPr>
              <w:jc w:val="center"/>
            </w:pPr>
          </w:p>
        </w:tc>
        <w:tc>
          <w:tcPr>
            <w:tcW w:w="2790" w:type="dxa"/>
          </w:tcPr>
          <w:p w14:paraId="740573EA" w14:textId="77777777" w:rsidR="00195824" w:rsidRDefault="00195824" w:rsidP="006B1432">
            <w:pPr>
              <w:jc w:val="center"/>
            </w:pPr>
            <w:r>
              <w:t>b-sitosterol</w:t>
            </w:r>
            <w:r>
              <w:fldChar w:fldCharType="begin" w:fldLock="1"/>
            </w:r>
            <w:r>
              <w:instrText>ADDIN CSL_CITATION {"citationItems":[{"id":"ITEM-1","itemData":{"DOI":"10.11669/cpj.2013.11.005","ISSN":"10012494","abstract":"OBJECTIVE: To study the chemical constituents of Dendrobium devonianum. METHODS: The compounds were isolated and purified by means of column chromatography with silica gel, Sephadex LH-20 and prep- HPLC. Their structures were identified on the basis of physicochemical parameters and spectroscopic data comparison with standard literature data. RESULTS: Twenty-five compounds were isolated from the 95% ethanol extract of D. devonianum, and identified as 3-hydroxy-4', 5-dimethoxybibenzyl(1), tristin(2), 3, 4', 5-trihydroxybibenzyl(3), N-trans-coumaroyltyramine(4), N-trans- caffeoyltyramine(5), p-hydroxyphenylpropionyltyramine(6), N-cis-coumaroyltyramine(7), 2, 5-dihydroxy-4-methoxy-9, 10-dihydrophenanthrene(8), 2, 4, 7-trihydroxy-9, 10-dihydrophenanthrene(9), 4', 5, 7-trihydroxy-flavonol(10), dihydroconifery acetate(11), ethyl 4-hydroxycinnamate(12), p-hydroxycinnamic acid(13), p-hydroxyphenylpropionic acid(14), 4-hydroxybenzoic acid(15), protocatechuic acid(16), erigeside II(17), citrusin C(18), dihydrosyringin(19), leonuriside A(20), adenosine(21), β-sitosterol(22), daucosterol(23), (+)-syringgaresinol-O-β-D-glucopyranoside(24) and sucrose(25). CONCLUSION: Compounds 1-21 and 24-25 are obtained from this plant for the first time. Compound 1 is isolated from the Dendrobium genus for the first time. Compounds 5, 7, 11, 12 and 18 are obtained from Orchidaceae for the first time.","author":[{"dropping-particle":"","family":"Meng","given":"Zhi Xia","non-dropping-particle":"","parse-names":false,"suffix":""},{"dropping-particle":"","family":"Dong","given":"Hai Ling","non-dropping-particle":"","parse-names":false,"suffix":""},{"dropping-particle":"","family":"Wang","given":"Chun Lan","non-dropping-particle":"","parse-names":false,"suffix":""},{"dropping-particle":"","family":"Guo","given":"Shun Xing","non-dropping-particle":"","parse-names":false,"suffix":""}],"container-title":"Chinese Pharmaceutical Journal","id":"ITEM-1","issue":"11","issued":{"date-parts":[["2013"]]},"page":"855-859","title":"Chemical constituents of Dendrobium devonianum","type":"article-journal","volume":"48"},"uris":["http://www.mendeley.com/documents/?uuid=41e6390a-e1c7-4b92-bc2c-66b4aed63196"]}],"mendeley":{"formattedCitation":"&lt;sup&gt;40&lt;/sup&gt;","plainTextFormattedCitation":"40","previouslyFormattedCitation":"&lt;sup&gt;40&lt;/sup&gt;"},"properties":{"noteIndex":0},"schema":"https://github.com/citation-style-language/schema/raw/master/csl-citation.json"}</w:instrText>
            </w:r>
            <w:r>
              <w:fldChar w:fldCharType="separate"/>
            </w:r>
            <w:r w:rsidRPr="009E5120">
              <w:rPr>
                <w:noProof/>
                <w:vertAlign w:val="superscript"/>
              </w:rPr>
              <w:t>40</w:t>
            </w:r>
            <w:r>
              <w:fldChar w:fldCharType="end"/>
            </w:r>
          </w:p>
          <w:p w14:paraId="1CD0C999" w14:textId="2A54030B" w:rsidR="00146B8F" w:rsidRDefault="00146B8F" w:rsidP="006B1432">
            <w:pPr>
              <w:jc w:val="center"/>
            </w:pPr>
          </w:p>
        </w:tc>
        <w:tc>
          <w:tcPr>
            <w:tcW w:w="2160" w:type="dxa"/>
          </w:tcPr>
          <w:p w14:paraId="10D2BBF1" w14:textId="77777777" w:rsidR="00195824" w:rsidRDefault="00195824" w:rsidP="006B1432">
            <w:pPr>
              <w:jc w:val="center"/>
            </w:pPr>
            <w:r>
              <w:rPr>
                <w:rFonts w:ascii="Segoe UI" w:hAnsi="Segoe UI" w:cs="Segoe UI"/>
                <w:color w:val="212121"/>
                <w:shd w:val="clear" w:color="auto" w:fill="FFFFFF"/>
              </w:rPr>
              <w:t>222284</w:t>
            </w:r>
          </w:p>
        </w:tc>
      </w:tr>
      <w:tr w:rsidR="00195824" w14:paraId="1813ED04" w14:textId="77777777" w:rsidTr="00587810">
        <w:trPr>
          <w:trHeight w:val="273"/>
        </w:trPr>
        <w:tc>
          <w:tcPr>
            <w:tcW w:w="1278" w:type="dxa"/>
            <w:vMerge/>
          </w:tcPr>
          <w:p w14:paraId="0853C9BB" w14:textId="77777777" w:rsidR="00195824" w:rsidRDefault="00195824" w:rsidP="006B1432">
            <w:pPr>
              <w:jc w:val="center"/>
            </w:pPr>
          </w:p>
        </w:tc>
        <w:tc>
          <w:tcPr>
            <w:tcW w:w="2250" w:type="dxa"/>
            <w:vMerge/>
          </w:tcPr>
          <w:p w14:paraId="116EAD2E" w14:textId="77777777" w:rsidR="00195824" w:rsidRDefault="00195824" w:rsidP="006B1432">
            <w:pPr>
              <w:jc w:val="center"/>
            </w:pPr>
          </w:p>
        </w:tc>
        <w:tc>
          <w:tcPr>
            <w:tcW w:w="2790" w:type="dxa"/>
          </w:tcPr>
          <w:p w14:paraId="0A1137DA" w14:textId="77777777" w:rsidR="00195824" w:rsidRDefault="00195824" w:rsidP="006B1432">
            <w:pPr>
              <w:jc w:val="center"/>
            </w:pPr>
            <w:r>
              <w:t>n-nonacosane</w:t>
            </w:r>
            <w:r>
              <w:fldChar w:fldCharType="begin" w:fldLock="1"/>
            </w:r>
            <w:r>
              <w:instrText>ADDIN CSL_CITATION {"citationItems":[{"id":"ITEM-1","itemData":{"DOI":"10.11669/cpj.2013.11.005","ISSN":"10012494","abstract":"OBJECTIVE: To study the chemical constituents of Dendrobium devonianum. METHODS: The compounds were isolated and purified by means of column chromatography with silica gel, Sephadex LH-20 and prep- HPLC. Their structures were identified on the basis of physicochemical parameters and spectroscopic data comparison with standard literature data. RESULTS: Twenty-five compounds were isolated from the 95% ethanol extract of D. devonianum, and identified as 3-hydroxy-4', 5-dimethoxybibenzyl(1), tristin(2), 3, 4', 5-trihydroxybibenzyl(3), N-trans-coumaroyltyramine(4), N-trans- caffeoyltyramine(5), p-hydroxyphenylpropionyltyramine(6), N-cis-coumaroyltyramine(7), 2, 5-dihydroxy-4-methoxy-9, 10-dihydrophenanthrene(8), 2, 4, 7-trihydroxy-9, 10-dihydrophenanthrene(9), 4', 5, 7-trihydroxy-flavonol(10), dihydroconifery acetate(11), ethyl 4-hydroxycinnamate(12), p-hydroxycinnamic acid(13), p-hydroxyphenylpropionic acid(14), 4-hydroxybenzoic acid(15), protocatechuic acid(16), erigeside II(17), citrusin C(18), dihydrosyringin(19), leonuriside A(20), adenosine(21), β-sitosterol(22), daucosterol(23), (+)-syringgaresinol-O-β-D-glucopyranoside(24) and sucrose(25). CONCLUSION: Compounds 1-21 and 24-25 are obtained from this plant for the first time. Compound 1 is isolated from the Dendrobium genus for the first time. Compounds 5, 7, 11, 12 and 18 are obtained from Orchidaceae for the first time.","author":[{"dropping-particle":"","family":"Meng","given":"Zhi Xia","non-dropping-particle":"","parse-names":false,"suffix":""},{"dropping-particle":"","family":"Dong","given":"Hai Ling","non-dropping-particle":"","parse-names":false,"suffix":""},{"dropping-particle":"","family":"Wang","given":"Chun Lan","non-dropping-particle":"","parse-names":false,"suffix":""},{"dropping-particle":"","family":"Guo","given":"Shun Xing","non-dropping-particle":"","parse-names":false,"suffix":""}],"container-title":"Chinese Pharmaceutical Journal","id":"ITEM-1","issue":"11","issued":{"date-parts":[["2013"]]},"page":"855-859","title":"Chemical constituents of Dendrobium devonianum","type":"article-journal","volume":"48"},"uris":["http://www.mendeley.com/documents/?uuid=41e6390a-e1c7-4b92-bc2c-66b4aed63196"]}],"mendeley":{"formattedCitation":"&lt;sup&gt;40&lt;/sup&gt;","plainTextFormattedCitation":"40","previouslyFormattedCitation":"&lt;sup&gt;40&lt;/sup&gt;"},"properties":{"noteIndex":0},"schema":"https://github.com/citation-style-language/schema/raw/master/csl-citation.json"}</w:instrText>
            </w:r>
            <w:r>
              <w:fldChar w:fldCharType="separate"/>
            </w:r>
            <w:r w:rsidRPr="001D0F2C">
              <w:rPr>
                <w:noProof/>
                <w:vertAlign w:val="superscript"/>
              </w:rPr>
              <w:t>40</w:t>
            </w:r>
            <w:r>
              <w:fldChar w:fldCharType="end"/>
            </w:r>
          </w:p>
          <w:p w14:paraId="5DF6718F" w14:textId="103CDDAF" w:rsidR="00146B8F" w:rsidRDefault="00146B8F" w:rsidP="006B1432">
            <w:pPr>
              <w:jc w:val="center"/>
            </w:pPr>
          </w:p>
        </w:tc>
        <w:tc>
          <w:tcPr>
            <w:tcW w:w="2160" w:type="dxa"/>
          </w:tcPr>
          <w:p w14:paraId="526F6F76" w14:textId="77777777" w:rsidR="00195824" w:rsidRDefault="00195824" w:rsidP="006B1432">
            <w:pPr>
              <w:jc w:val="center"/>
            </w:pPr>
            <w:r>
              <w:rPr>
                <w:rFonts w:ascii="Segoe UI" w:hAnsi="Segoe UI" w:cs="Segoe UI"/>
                <w:color w:val="212121"/>
                <w:shd w:val="clear" w:color="auto" w:fill="FFFFFF"/>
              </w:rPr>
              <w:t>12409</w:t>
            </w:r>
          </w:p>
        </w:tc>
      </w:tr>
      <w:tr w:rsidR="00195824" w14:paraId="5B63A6F5" w14:textId="77777777" w:rsidTr="00587810">
        <w:trPr>
          <w:trHeight w:val="273"/>
        </w:trPr>
        <w:tc>
          <w:tcPr>
            <w:tcW w:w="1278" w:type="dxa"/>
            <w:vMerge/>
          </w:tcPr>
          <w:p w14:paraId="4F78828D" w14:textId="77777777" w:rsidR="00195824" w:rsidRDefault="00195824" w:rsidP="006B1432">
            <w:pPr>
              <w:jc w:val="center"/>
            </w:pPr>
          </w:p>
        </w:tc>
        <w:tc>
          <w:tcPr>
            <w:tcW w:w="2250" w:type="dxa"/>
            <w:vMerge/>
          </w:tcPr>
          <w:p w14:paraId="5D353BBB" w14:textId="77777777" w:rsidR="00195824" w:rsidRDefault="00195824" w:rsidP="006B1432">
            <w:pPr>
              <w:jc w:val="center"/>
            </w:pPr>
          </w:p>
        </w:tc>
        <w:tc>
          <w:tcPr>
            <w:tcW w:w="2790" w:type="dxa"/>
          </w:tcPr>
          <w:p w14:paraId="5D8C8375" w14:textId="77777777" w:rsidR="00195824" w:rsidRDefault="00195824" w:rsidP="006B1432">
            <w:pPr>
              <w:jc w:val="center"/>
            </w:pPr>
            <w:r>
              <w:t>Vanilloloside</w:t>
            </w:r>
            <w:r>
              <w:fldChar w:fldCharType="begin" w:fldLock="1"/>
            </w:r>
            <w:r w:rsidR="0047724B">
              <w:instrText>ADDIN CSL_CITATION {"citationItems":[{"id":"ITEM-1","itemData":{"DOI":"10.1155/2015/841752","ISSN":"17414288","PMID":"25945114","abstract":"Dendrobium species, commonly known as \"Shihu\" or \"Huangcao,\" represents the second largest genus of Orchidaceae, which are used commonly as tonic herbs and healthy food in many Asian countries. The aim of this paper is to review the history, chemistry, and pharmacology of different Dendrobium species on the basis of the latest academic literatures found in Google Scholar, PubMed, Sciencedirect, Scopus, and SID.","author":[{"dropping-particle":"","family":"Lam","given":"Yau","non-dropping-particle":"","parse-names":false,"suffix":""},{"dropping-particle":"","family":"Ng","given":"Tzi Bun","non-dropping-particle":"","parse-names":false,"suffix":""},{"dropping-particle":"","family":"Yao","given":"Ren Ming","non-dropping-particle":"","parse-names":false,"suffix":""},{"dropping-particle":"","family":"Shi","given":"Jun","non-dropping-particle":"","parse-names":false,"suffix":""},{"dropping-particle":"","family":"Xu","given":"Kai","non-dropping-particle":"","parse-names":false,"suffix":""},{"dropping-particle":"","family":"Sze","given":"Stephen Cho Wing","non-dropping-particle":"","parse-names":false,"suffix":""},{"dropping-particle":"","family":"Zhang","given":"Kalin Yanbo","non-dropping-particle":"","parse-names":false,"suffix":""}],"container-title":"Evidence-based Complementary and Alternative Medicine","id":"ITEM-1","issued":{"date-parts":[["2015"]]},"title":"Evaluation of chemical constituents and important mechanism of pharmacological biology in Dendrobium plants","type":"article-journal","volume":"2015"},"uris":["http://www.mendeley.com/documents/?uuid=563a7a31-14d5-48d6-9c44-f39f9f43e457"]}],"mendeley":{"formattedCitation":"&lt;sup&gt;41&lt;/sup&gt;","plainTextFormattedCitation":"41","previouslyFormattedCitation":"&lt;sup&gt;41&lt;/sup&gt;"},"properties":{"noteIndex":0},"schema":"https://github.com/citation-style-language/schema/raw/master/csl-citation.json"}</w:instrText>
            </w:r>
            <w:r>
              <w:fldChar w:fldCharType="separate"/>
            </w:r>
            <w:r w:rsidRPr="00574D47">
              <w:rPr>
                <w:noProof/>
                <w:vertAlign w:val="superscript"/>
              </w:rPr>
              <w:t>41</w:t>
            </w:r>
            <w:r>
              <w:fldChar w:fldCharType="end"/>
            </w:r>
          </w:p>
          <w:p w14:paraId="5E414CF9" w14:textId="51985F4A" w:rsidR="00146B8F" w:rsidRDefault="00146B8F" w:rsidP="006B1432">
            <w:pPr>
              <w:jc w:val="center"/>
            </w:pPr>
          </w:p>
        </w:tc>
        <w:tc>
          <w:tcPr>
            <w:tcW w:w="2160" w:type="dxa"/>
          </w:tcPr>
          <w:p w14:paraId="0A32D6B5" w14:textId="77777777" w:rsidR="00195824" w:rsidRDefault="00195824" w:rsidP="006B1432">
            <w:pPr>
              <w:jc w:val="center"/>
            </w:pPr>
            <w:r>
              <w:rPr>
                <w:rFonts w:ascii="Segoe UI" w:hAnsi="Segoe UI" w:cs="Segoe UI"/>
                <w:color w:val="212121"/>
                <w:shd w:val="clear" w:color="auto" w:fill="FFFFFF"/>
              </w:rPr>
              <w:t>44577222</w:t>
            </w:r>
          </w:p>
        </w:tc>
      </w:tr>
      <w:tr w:rsidR="00195824" w14:paraId="4C22877E" w14:textId="77777777" w:rsidTr="00587810">
        <w:trPr>
          <w:trHeight w:val="273"/>
        </w:trPr>
        <w:tc>
          <w:tcPr>
            <w:tcW w:w="1278" w:type="dxa"/>
            <w:vMerge/>
          </w:tcPr>
          <w:p w14:paraId="1908F09B" w14:textId="77777777" w:rsidR="00195824" w:rsidRDefault="00195824" w:rsidP="006B1432">
            <w:pPr>
              <w:jc w:val="center"/>
            </w:pPr>
          </w:p>
        </w:tc>
        <w:tc>
          <w:tcPr>
            <w:tcW w:w="2250" w:type="dxa"/>
            <w:vMerge/>
          </w:tcPr>
          <w:p w14:paraId="0703177F" w14:textId="77777777" w:rsidR="00195824" w:rsidRDefault="00195824" w:rsidP="006B1432">
            <w:pPr>
              <w:jc w:val="center"/>
            </w:pPr>
          </w:p>
        </w:tc>
        <w:tc>
          <w:tcPr>
            <w:tcW w:w="2790" w:type="dxa"/>
          </w:tcPr>
          <w:p w14:paraId="6454DB2A" w14:textId="77777777" w:rsidR="00195824" w:rsidRDefault="00195824" w:rsidP="006B1432">
            <w:pPr>
              <w:jc w:val="center"/>
            </w:pPr>
            <w:r>
              <w:t>Denbinobin</w:t>
            </w:r>
            <w:r>
              <w:fldChar w:fldCharType="begin" w:fldLock="1"/>
            </w:r>
            <w:r w:rsidR="0047724B">
              <w:instrText>ADDIN CSL_CITATION {"citationItems":[{"id":"ITEM-1","itemData":{"DOI":"10.1155/2015/841752","ISSN":"17414288","PMID":"25945114","abstract":"Dendrobium species, commonly known as \"Shihu\" or \"Huangcao,\" represents the second largest genus of Orchidaceae, which are used commonly as tonic herbs and healthy food in many Asian countries. The aim of this paper is to review the history, chemistry, and pharmacology of different Dendrobium species on the basis of the latest academic literatures found in Google Scholar, PubMed, Sciencedirect, Scopus, and SID.","author":[{"dropping-particle":"","family":"Lam","given":"Yau","non-dropping-particle":"","parse-names":false,"suffix":""},{"dropping-particle":"","family":"Ng","given":"Tzi Bun","non-dropping-particle":"","parse-names":false,"suffix":""},{"dropping-particle":"","family":"Yao","given":"Ren Ming","non-dropping-particle":"","parse-names":false,"suffix":""},{"dropping-particle":"","family":"Shi","given":"Jun","non-dropping-particle":"","parse-names":false,"suffix":""},{"dropping-particle":"","family":"Xu","given":"Kai","non-dropping-particle":"","parse-names":false,"suffix":""},{"dropping-particle":"","family":"Sze","given":"Stephen Cho Wing","non-dropping-particle":"","parse-names":false,"suffix":""},{"dropping-particle":"","family":"Zhang","given":"Kalin Yanbo","non-dropping-particle":"","parse-names":false,"suffix":""}],"container-title":"Evidence-based Complementary and Alternative Medicine","id":"ITEM-1","issued":{"date-parts":[["2015"]]},"title":"Evaluation of chemical constituents and important mechanism of pharmacological biology in Dendrobium plants","type":"article-journal","volume":"2015"},"uris":["http://www.mendeley.com/documents/?uuid=563a7a31-14d5-48d6-9c44-f39f9f43e457"]}],"mendeley":{"formattedCitation":"&lt;sup&gt;41&lt;/sup&gt;","plainTextFormattedCitation":"41","previouslyFormattedCitation":"&lt;sup&gt;41&lt;/sup&gt;"},"properties":{"noteIndex":0},"schema":"https://github.com/citation-style-language/schema/raw/master/csl-citation.json"}</w:instrText>
            </w:r>
            <w:r>
              <w:fldChar w:fldCharType="separate"/>
            </w:r>
            <w:r w:rsidRPr="00574D47">
              <w:rPr>
                <w:noProof/>
                <w:vertAlign w:val="superscript"/>
              </w:rPr>
              <w:t>41</w:t>
            </w:r>
            <w:r>
              <w:fldChar w:fldCharType="end"/>
            </w:r>
          </w:p>
          <w:p w14:paraId="1CA9048F" w14:textId="729BF6B8" w:rsidR="00146B8F" w:rsidRDefault="00146B8F" w:rsidP="006B1432">
            <w:pPr>
              <w:jc w:val="center"/>
            </w:pPr>
          </w:p>
        </w:tc>
        <w:tc>
          <w:tcPr>
            <w:tcW w:w="2160" w:type="dxa"/>
          </w:tcPr>
          <w:p w14:paraId="1B2095E1" w14:textId="77777777" w:rsidR="00195824" w:rsidRDefault="00195824" w:rsidP="006B1432">
            <w:pPr>
              <w:jc w:val="center"/>
            </w:pPr>
            <w:r>
              <w:rPr>
                <w:rFonts w:ascii="Segoe UI" w:hAnsi="Segoe UI" w:cs="Segoe UI"/>
                <w:color w:val="212121"/>
                <w:shd w:val="clear" w:color="auto" w:fill="FFFFFF"/>
              </w:rPr>
              <w:t>10423984</w:t>
            </w:r>
          </w:p>
        </w:tc>
      </w:tr>
      <w:tr w:rsidR="00195824" w14:paraId="2B87B0D2" w14:textId="77777777" w:rsidTr="00587810">
        <w:trPr>
          <w:trHeight w:val="273"/>
        </w:trPr>
        <w:tc>
          <w:tcPr>
            <w:tcW w:w="1278" w:type="dxa"/>
            <w:vMerge/>
          </w:tcPr>
          <w:p w14:paraId="63B4D3CC" w14:textId="77777777" w:rsidR="00195824" w:rsidRDefault="00195824" w:rsidP="006B1432">
            <w:pPr>
              <w:jc w:val="center"/>
            </w:pPr>
          </w:p>
        </w:tc>
        <w:tc>
          <w:tcPr>
            <w:tcW w:w="2250" w:type="dxa"/>
            <w:vMerge/>
          </w:tcPr>
          <w:p w14:paraId="2B2E2FF2" w14:textId="77777777" w:rsidR="00195824" w:rsidRDefault="00195824" w:rsidP="006B1432">
            <w:pPr>
              <w:jc w:val="center"/>
            </w:pPr>
          </w:p>
        </w:tc>
        <w:tc>
          <w:tcPr>
            <w:tcW w:w="2790" w:type="dxa"/>
          </w:tcPr>
          <w:p w14:paraId="1E21C318" w14:textId="77777777" w:rsidR="00195824" w:rsidRDefault="00195824" w:rsidP="006B1432">
            <w:pPr>
              <w:jc w:val="center"/>
            </w:pPr>
            <w:r>
              <w:t>Dimethylsulfoxonium formylmethylide</w:t>
            </w:r>
            <w:r w:rsidR="003C0F2C">
              <w:fldChar w:fldCharType="begin" w:fldLock="1"/>
            </w:r>
            <w:r w:rsidR="003C0F2C">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3C0F2C">
              <w:fldChar w:fldCharType="separate"/>
            </w:r>
            <w:r w:rsidR="003C0F2C" w:rsidRPr="003C0F2C">
              <w:rPr>
                <w:noProof/>
                <w:vertAlign w:val="superscript"/>
              </w:rPr>
              <w:t>42</w:t>
            </w:r>
            <w:r w:rsidR="003C0F2C">
              <w:fldChar w:fldCharType="end"/>
            </w:r>
          </w:p>
          <w:p w14:paraId="25F233E7" w14:textId="2668D0DF" w:rsidR="00146B8F" w:rsidRDefault="00146B8F" w:rsidP="006B1432">
            <w:pPr>
              <w:jc w:val="center"/>
            </w:pPr>
          </w:p>
        </w:tc>
        <w:tc>
          <w:tcPr>
            <w:tcW w:w="2160" w:type="dxa"/>
          </w:tcPr>
          <w:p w14:paraId="57BDE85A" w14:textId="77777777" w:rsidR="00195824" w:rsidRDefault="00195824" w:rsidP="006B1432">
            <w:pPr>
              <w:jc w:val="center"/>
            </w:pPr>
            <w:r>
              <w:rPr>
                <w:rFonts w:ascii="Segoe UI" w:hAnsi="Segoe UI" w:cs="Segoe UI"/>
                <w:color w:val="212121"/>
                <w:shd w:val="clear" w:color="auto" w:fill="FFFFFF"/>
              </w:rPr>
              <w:t>548483</w:t>
            </w:r>
          </w:p>
        </w:tc>
      </w:tr>
      <w:tr w:rsidR="00195824" w14:paraId="4DEC1B02" w14:textId="77777777" w:rsidTr="00587810">
        <w:trPr>
          <w:trHeight w:val="273"/>
        </w:trPr>
        <w:tc>
          <w:tcPr>
            <w:tcW w:w="1278" w:type="dxa"/>
            <w:vMerge/>
          </w:tcPr>
          <w:p w14:paraId="0F971FE4" w14:textId="77777777" w:rsidR="00195824" w:rsidRDefault="00195824" w:rsidP="006B1432">
            <w:pPr>
              <w:jc w:val="center"/>
            </w:pPr>
          </w:p>
        </w:tc>
        <w:tc>
          <w:tcPr>
            <w:tcW w:w="2250" w:type="dxa"/>
            <w:vMerge/>
          </w:tcPr>
          <w:p w14:paraId="33AF18C3" w14:textId="77777777" w:rsidR="00195824" w:rsidRDefault="00195824" w:rsidP="006B1432">
            <w:pPr>
              <w:jc w:val="center"/>
            </w:pPr>
          </w:p>
        </w:tc>
        <w:tc>
          <w:tcPr>
            <w:tcW w:w="2790" w:type="dxa"/>
          </w:tcPr>
          <w:p w14:paraId="636756B0" w14:textId="77777777" w:rsidR="00195824" w:rsidRDefault="00195824" w:rsidP="006B1432">
            <w:pPr>
              <w:jc w:val="center"/>
            </w:pPr>
            <w:r>
              <w:t>4H-Pyran-4-one, 2,3-dihydro-3,5-dihydroxy-6-methyl-</w:t>
            </w:r>
            <w:r w:rsidR="003C0F2C">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3C0F2C">
              <w:fldChar w:fldCharType="separate"/>
            </w:r>
            <w:r w:rsidR="003C0F2C" w:rsidRPr="003C0F2C">
              <w:rPr>
                <w:noProof/>
                <w:vertAlign w:val="superscript"/>
              </w:rPr>
              <w:t>42</w:t>
            </w:r>
            <w:r w:rsidR="003C0F2C">
              <w:fldChar w:fldCharType="end"/>
            </w:r>
          </w:p>
          <w:p w14:paraId="5F55CDC0" w14:textId="1A8109F2" w:rsidR="00272BEF" w:rsidRDefault="00272BEF" w:rsidP="006B1432">
            <w:pPr>
              <w:jc w:val="center"/>
            </w:pPr>
          </w:p>
        </w:tc>
        <w:tc>
          <w:tcPr>
            <w:tcW w:w="2160" w:type="dxa"/>
          </w:tcPr>
          <w:p w14:paraId="79C32194" w14:textId="77777777" w:rsidR="00195824" w:rsidRDefault="00195824" w:rsidP="006B1432">
            <w:pPr>
              <w:jc w:val="center"/>
            </w:pPr>
            <w:r>
              <w:rPr>
                <w:rFonts w:ascii="Segoe UI" w:hAnsi="Segoe UI" w:cs="Segoe UI"/>
                <w:color w:val="212121"/>
                <w:shd w:val="clear" w:color="auto" w:fill="FFFFFF"/>
              </w:rPr>
              <w:t>119838</w:t>
            </w:r>
          </w:p>
        </w:tc>
      </w:tr>
      <w:tr w:rsidR="00195824" w14:paraId="49D6B40C" w14:textId="77777777" w:rsidTr="00587810">
        <w:trPr>
          <w:trHeight w:val="273"/>
        </w:trPr>
        <w:tc>
          <w:tcPr>
            <w:tcW w:w="1278" w:type="dxa"/>
            <w:vMerge/>
          </w:tcPr>
          <w:p w14:paraId="75D4F975" w14:textId="77777777" w:rsidR="00195824" w:rsidRDefault="00195824" w:rsidP="006B1432">
            <w:pPr>
              <w:jc w:val="center"/>
            </w:pPr>
          </w:p>
        </w:tc>
        <w:tc>
          <w:tcPr>
            <w:tcW w:w="2250" w:type="dxa"/>
            <w:vMerge/>
          </w:tcPr>
          <w:p w14:paraId="067306A0" w14:textId="77777777" w:rsidR="00195824" w:rsidRDefault="00195824" w:rsidP="006B1432">
            <w:pPr>
              <w:jc w:val="center"/>
            </w:pPr>
          </w:p>
        </w:tc>
        <w:tc>
          <w:tcPr>
            <w:tcW w:w="2790" w:type="dxa"/>
          </w:tcPr>
          <w:p w14:paraId="4E9FFB03" w14:textId="77777777" w:rsidR="00195824" w:rsidRDefault="00195824" w:rsidP="006B1432">
            <w:pPr>
              <w:jc w:val="center"/>
            </w:pPr>
            <w:r>
              <w:t>3-Cyclohexene-1-methanol,.alpha.,alpha.,4-trimethyl-,(S)-</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05D1EB31" w14:textId="0E758C9C" w:rsidR="00272BEF" w:rsidRDefault="00272BEF" w:rsidP="006B1432">
            <w:pPr>
              <w:jc w:val="center"/>
            </w:pPr>
          </w:p>
        </w:tc>
        <w:tc>
          <w:tcPr>
            <w:tcW w:w="2160" w:type="dxa"/>
          </w:tcPr>
          <w:p w14:paraId="613859B7" w14:textId="77777777" w:rsidR="00195824" w:rsidRDefault="00195824" w:rsidP="006B1432">
            <w:pPr>
              <w:jc w:val="center"/>
            </w:pPr>
            <w:r>
              <w:rPr>
                <w:rFonts w:ascii="Segoe UI" w:hAnsi="Segoe UI" w:cs="Segoe UI"/>
                <w:color w:val="212121"/>
                <w:shd w:val="clear" w:color="auto" w:fill="FFFFFF"/>
              </w:rPr>
              <w:t>17100</w:t>
            </w:r>
          </w:p>
        </w:tc>
      </w:tr>
      <w:tr w:rsidR="00195824" w14:paraId="0AA8370C" w14:textId="77777777" w:rsidTr="00587810">
        <w:trPr>
          <w:trHeight w:val="294"/>
        </w:trPr>
        <w:tc>
          <w:tcPr>
            <w:tcW w:w="1278" w:type="dxa"/>
            <w:vMerge/>
          </w:tcPr>
          <w:p w14:paraId="4CC5FFC8" w14:textId="77777777" w:rsidR="00195824" w:rsidRDefault="00195824" w:rsidP="006B1432">
            <w:pPr>
              <w:jc w:val="center"/>
            </w:pPr>
          </w:p>
        </w:tc>
        <w:tc>
          <w:tcPr>
            <w:tcW w:w="2250" w:type="dxa"/>
            <w:vMerge/>
          </w:tcPr>
          <w:p w14:paraId="62F28A2C" w14:textId="77777777" w:rsidR="00195824" w:rsidRDefault="00195824" w:rsidP="006B1432">
            <w:pPr>
              <w:jc w:val="center"/>
            </w:pPr>
          </w:p>
        </w:tc>
        <w:tc>
          <w:tcPr>
            <w:tcW w:w="2790" w:type="dxa"/>
          </w:tcPr>
          <w:p w14:paraId="05F022DC" w14:textId="77777777" w:rsidR="00195824" w:rsidRDefault="00195824" w:rsidP="006B1432">
            <w:pPr>
              <w:jc w:val="center"/>
            </w:pPr>
            <w:r>
              <w:t>3(2H)-Furanone, 4-methoxy-2,5-dimethyl-</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0DABB71E" w14:textId="6A6D80B9" w:rsidR="00272BEF" w:rsidRDefault="00272BEF" w:rsidP="006B1432">
            <w:pPr>
              <w:jc w:val="center"/>
            </w:pPr>
          </w:p>
        </w:tc>
        <w:tc>
          <w:tcPr>
            <w:tcW w:w="2160" w:type="dxa"/>
          </w:tcPr>
          <w:p w14:paraId="0F9CBA6A" w14:textId="77777777" w:rsidR="00195824" w:rsidRDefault="00195824" w:rsidP="006B1432">
            <w:pPr>
              <w:jc w:val="center"/>
            </w:pPr>
            <w:r>
              <w:rPr>
                <w:rFonts w:ascii="Segoe UI" w:hAnsi="Segoe UI" w:cs="Segoe UI"/>
                <w:color w:val="212121"/>
                <w:shd w:val="clear" w:color="auto" w:fill="FFFFFF"/>
              </w:rPr>
              <w:t>61325</w:t>
            </w:r>
          </w:p>
        </w:tc>
      </w:tr>
      <w:tr w:rsidR="00195824" w14:paraId="16856548" w14:textId="77777777" w:rsidTr="00587810">
        <w:trPr>
          <w:trHeight w:val="294"/>
        </w:trPr>
        <w:tc>
          <w:tcPr>
            <w:tcW w:w="1278" w:type="dxa"/>
            <w:vMerge/>
          </w:tcPr>
          <w:p w14:paraId="72548639" w14:textId="77777777" w:rsidR="00195824" w:rsidRDefault="00195824" w:rsidP="006B1432">
            <w:pPr>
              <w:jc w:val="center"/>
            </w:pPr>
          </w:p>
        </w:tc>
        <w:tc>
          <w:tcPr>
            <w:tcW w:w="2250" w:type="dxa"/>
            <w:vMerge/>
          </w:tcPr>
          <w:p w14:paraId="2FAE21C2" w14:textId="77777777" w:rsidR="00195824" w:rsidRDefault="00195824" w:rsidP="006B1432">
            <w:pPr>
              <w:jc w:val="center"/>
            </w:pPr>
          </w:p>
        </w:tc>
        <w:tc>
          <w:tcPr>
            <w:tcW w:w="2790" w:type="dxa"/>
          </w:tcPr>
          <w:p w14:paraId="1360A43B" w14:textId="77777777" w:rsidR="00195824" w:rsidRDefault="00195824" w:rsidP="006B1432">
            <w:pPr>
              <w:jc w:val="center"/>
            </w:pPr>
            <w:r>
              <w:t>Thiophene-3-ol, tetrahydro-, 1,1-dioxide</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4651DC6E" w14:textId="687609BE" w:rsidR="00272BEF" w:rsidRDefault="00272BEF" w:rsidP="006B1432">
            <w:pPr>
              <w:jc w:val="center"/>
            </w:pPr>
          </w:p>
        </w:tc>
        <w:tc>
          <w:tcPr>
            <w:tcW w:w="2160" w:type="dxa"/>
          </w:tcPr>
          <w:p w14:paraId="4D823057" w14:textId="77777777" w:rsidR="00195824" w:rsidRDefault="00195824" w:rsidP="006B1432">
            <w:pPr>
              <w:jc w:val="center"/>
            </w:pPr>
            <w:r>
              <w:rPr>
                <w:rFonts w:ascii="Segoe UI" w:hAnsi="Segoe UI" w:cs="Segoe UI"/>
                <w:color w:val="212121"/>
                <w:shd w:val="clear" w:color="auto" w:fill="FFFFFF"/>
              </w:rPr>
              <w:t>98932</w:t>
            </w:r>
          </w:p>
        </w:tc>
      </w:tr>
      <w:tr w:rsidR="00195824" w14:paraId="18A5E105" w14:textId="77777777" w:rsidTr="00587810">
        <w:trPr>
          <w:trHeight w:val="294"/>
        </w:trPr>
        <w:tc>
          <w:tcPr>
            <w:tcW w:w="1278" w:type="dxa"/>
            <w:vMerge/>
          </w:tcPr>
          <w:p w14:paraId="168B2F4F" w14:textId="77777777" w:rsidR="00195824" w:rsidRDefault="00195824" w:rsidP="006B1432">
            <w:pPr>
              <w:jc w:val="center"/>
            </w:pPr>
          </w:p>
        </w:tc>
        <w:tc>
          <w:tcPr>
            <w:tcW w:w="2250" w:type="dxa"/>
            <w:vMerge/>
          </w:tcPr>
          <w:p w14:paraId="74A2AD5B" w14:textId="77777777" w:rsidR="00195824" w:rsidRDefault="00195824" w:rsidP="006B1432">
            <w:pPr>
              <w:jc w:val="center"/>
            </w:pPr>
          </w:p>
        </w:tc>
        <w:tc>
          <w:tcPr>
            <w:tcW w:w="2790" w:type="dxa"/>
          </w:tcPr>
          <w:p w14:paraId="0F0F325B" w14:textId="77777777" w:rsidR="00195824" w:rsidRDefault="00195824" w:rsidP="006B1432">
            <w:pPr>
              <w:jc w:val="center"/>
            </w:pPr>
            <w:r>
              <w:t>5-Acetoxymethyl-2-furaldehyde</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1FE17D16" w14:textId="7D89159D" w:rsidR="00272BEF" w:rsidRDefault="00272BEF" w:rsidP="006B1432">
            <w:pPr>
              <w:jc w:val="center"/>
            </w:pPr>
          </w:p>
        </w:tc>
        <w:tc>
          <w:tcPr>
            <w:tcW w:w="2160" w:type="dxa"/>
          </w:tcPr>
          <w:p w14:paraId="288886BE" w14:textId="77777777" w:rsidR="00195824" w:rsidRDefault="00195824" w:rsidP="006B1432">
            <w:pPr>
              <w:jc w:val="center"/>
            </w:pPr>
            <w:r>
              <w:rPr>
                <w:rFonts w:ascii="Segoe UI" w:hAnsi="Segoe UI" w:cs="Segoe UI"/>
                <w:color w:val="212121"/>
                <w:shd w:val="clear" w:color="auto" w:fill="FFFFFF"/>
              </w:rPr>
              <w:t>66349</w:t>
            </w:r>
          </w:p>
        </w:tc>
      </w:tr>
      <w:tr w:rsidR="00195824" w14:paraId="191DFA5E" w14:textId="77777777" w:rsidTr="00587810">
        <w:trPr>
          <w:trHeight w:val="294"/>
        </w:trPr>
        <w:tc>
          <w:tcPr>
            <w:tcW w:w="1278" w:type="dxa"/>
            <w:vMerge/>
          </w:tcPr>
          <w:p w14:paraId="2EB646EC" w14:textId="77777777" w:rsidR="00195824" w:rsidRDefault="00195824" w:rsidP="006B1432">
            <w:pPr>
              <w:jc w:val="center"/>
            </w:pPr>
          </w:p>
        </w:tc>
        <w:tc>
          <w:tcPr>
            <w:tcW w:w="2250" w:type="dxa"/>
            <w:vMerge/>
          </w:tcPr>
          <w:p w14:paraId="21CB97DD" w14:textId="77777777" w:rsidR="00195824" w:rsidRDefault="00195824" w:rsidP="006B1432">
            <w:pPr>
              <w:jc w:val="center"/>
            </w:pPr>
          </w:p>
        </w:tc>
        <w:tc>
          <w:tcPr>
            <w:tcW w:w="2790" w:type="dxa"/>
          </w:tcPr>
          <w:p w14:paraId="371AC4C0" w14:textId="77777777" w:rsidR="00195824" w:rsidRDefault="00195824" w:rsidP="006B1432">
            <w:pPr>
              <w:jc w:val="center"/>
            </w:pPr>
            <w:r>
              <w:t>2-Furancarboxaldehyde, 5-(hydroxymethyl)-</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1A8DC1BE" w14:textId="550B8C86" w:rsidR="00272BEF" w:rsidRDefault="00272BEF" w:rsidP="006B1432">
            <w:pPr>
              <w:jc w:val="center"/>
            </w:pPr>
          </w:p>
        </w:tc>
        <w:tc>
          <w:tcPr>
            <w:tcW w:w="2160" w:type="dxa"/>
          </w:tcPr>
          <w:p w14:paraId="4B4E624D" w14:textId="77777777" w:rsidR="00195824" w:rsidRDefault="00195824" w:rsidP="006B1432">
            <w:pPr>
              <w:jc w:val="center"/>
            </w:pPr>
            <w:r>
              <w:rPr>
                <w:rFonts w:ascii="Segoe UI" w:hAnsi="Segoe UI" w:cs="Segoe UI"/>
                <w:color w:val="212121"/>
                <w:shd w:val="clear" w:color="auto" w:fill="FFFFFF"/>
              </w:rPr>
              <w:t>237332</w:t>
            </w:r>
          </w:p>
        </w:tc>
      </w:tr>
      <w:tr w:rsidR="00195824" w14:paraId="7584A8DE" w14:textId="77777777" w:rsidTr="00587810">
        <w:trPr>
          <w:trHeight w:val="294"/>
        </w:trPr>
        <w:tc>
          <w:tcPr>
            <w:tcW w:w="1278" w:type="dxa"/>
            <w:vMerge/>
          </w:tcPr>
          <w:p w14:paraId="2E1AAC2F" w14:textId="77777777" w:rsidR="00195824" w:rsidRDefault="00195824" w:rsidP="006B1432">
            <w:pPr>
              <w:jc w:val="center"/>
            </w:pPr>
          </w:p>
        </w:tc>
        <w:tc>
          <w:tcPr>
            <w:tcW w:w="2250" w:type="dxa"/>
            <w:vMerge/>
          </w:tcPr>
          <w:p w14:paraId="504C5E37" w14:textId="77777777" w:rsidR="00195824" w:rsidRDefault="00195824" w:rsidP="006B1432">
            <w:pPr>
              <w:jc w:val="center"/>
            </w:pPr>
          </w:p>
        </w:tc>
        <w:tc>
          <w:tcPr>
            <w:tcW w:w="2790" w:type="dxa"/>
          </w:tcPr>
          <w:p w14:paraId="686EE6B7" w14:textId="77777777" w:rsidR="00195824" w:rsidRDefault="00195824" w:rsidP="006B1432">
            <w:pPr>
              <w:jc w:val="center"/>
            </w:pPr>
            <w:r>
              <w:t>Cinnamic acid, 4-hydroxy-3-methoxy-</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1CC74756" w14:textId="18FACBF3" w:rsidR="00272BEF" w:rsidRDefault="00272BEF" w:rsidP="006B1432">
            <w:pPr>
              <w:jc w:val="center"/>
            </w:pPr>
          </w:p>
        </w:tc>
        <w:tc>
          <w:tcPr>
            <w:tcW w:w="2160" w:type="dxa"/>
          </w:tcPr>
          <w:p w14:paraId="2408828A" w14:textId="77777777" w:rsidR="00195824" w:rsidRDefault="00195824" w:rsidP="006B1432">
            <w:pPr>
              <w:jc w:val="center"/>
            </w:pPr>
            <w:r>
              <w:rPr>
                <w:rFonts w:ascii="Segoe UI" w:hAnsi="Segoe UI" w:cs="Segoe UI"/>
                <w:color w:val="212121"/>
                <w:shd w:val="clear" w:color="auto" w:fill="FFFFFF"/>
              </w:rPr>
              <w:t>284647</w:t>
            </w:r>
          </w:p>
        </w:tc>
      </w:tr>
      <w:tr w:rsidR="00195824" w14:paraId="6BB590F5" w14:textId="77777777" w:rsidTr="00587810">
        <w:trPr>
          <w:trHeight w:val="548"/>
        </w:trPr>
        <w:tc>
          <w:tcPr>
            <w:tcW w:w="1278" w:type="dxa"/>
            <w:vMerge/>
          </w:tcPr>
          <w:p w14:paraId="7D4F4A73" w14:textId="77777777" w:rsidR="00195824" w:rsidRDefault="00195824" w:rsidP="006B1432">
            <w:pPr>
              <w:jc w:val="center"/>
            </w:pPr>
          </w:p>
        </w:tc>
        <w:tc>
          <w:tcPr>
            <w:tcW w:w="2250" w:type="dxa"/>
            <w:vMerge/>
          </w:tcPr>
          <w:p w14:paraId="65E81D14" w14:textId="77777777" w:rsidR="00195824" w:rsidRDefault="00195824" w:rsidP="006B1432">
            <w:pPr>
              <w:jc w:val="center"/>
            </w:pPr>
          </w:p>
        </w:tc>
        <w:tc>
          <w:tcPr>
            <w:tcW w:w="2790" w:type="dxa"/>
          </w:tcPr>
          <w:p w14:paraId="14B0797C" w14:textId="77777777" w:rsidR="00195824" w:rsidRDefault="00195824" w:rsidP="006B1432">
            <w:pPr>
              <w:jc w:val="center"/>
            </w:pPr>
            <w:r>
              <w:t>2-Methoxy-4-vinylphenol</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tc>
        <w:tc>
          <w:tcPr>
            <w:tcW w:w="2160" w:type="dxa"/>
          </w:tcPr>
          <w:p w14:paraId="51314F21" w14:textId="77777777" w:rsidR="00195824" w:rsidRDefault="00195824" w:rsidP="006B1432">
            <w:pPr>
              <w:jc w:val="center"/>
            </w:pPr>
            <w:r>
              <w:rPr>
                <w:rFonts w:ascii="Segoe UI" w:hAnsi="Segoe UI" w:cs="Segoe UI"/>
                <w:color w:val="212121"/>
                <w:shd w:val="clear" w:color="auto" w:fill="FFFFFF"/>
              </w:rPr>
              <w:t>332</w:t>
            </w:r>
          </w:p>
        </w:tc>
      </w:tr>
      <w:tr w:rsidR="00195824" w14:paraId="56494EA1" w14:textId="77777777" w:rsidTr="00587810">
        <w:trPr>
          <w:trHeight w:val="422"/>
        </w:trPr>
        <w:tc>
          <w:tcPr>
            <w:tcW w:w="1278" w:type="dxa"/>
            <w:vMerge/>
          </w:tcPr>
          <w:p w14:paraId="2F86FD64" w14:textId="77777777" w:rsidR="00195824" w:rsidRDefault="00195824" w:rsidP="006B1432">
            <w:pPr>
              <w:jc w:val="center"/>
            </w:pPr>
          </w:p>
        </w:tc>
        <w:tc>
          <w:tcPr>
            <w:tcW w:w="2250" w:type="dxa"/>
            <w:vMerge/>
          </w:tcPr>
          <w:p w14:paraId="68B3BEDE" w14:textId="77777777" w:rsidR="00195824" w:rsidRDefault="00195824" w:rsidP="006B1432">
            <w:pPr>
              <w:jc w:val="center"/>
            </w:pPr>
          </w:p>
        </w:tc>
        <w:tc>
          <w:tcPr>
            <w:tcW w:w="2790" w:type="dxa"/>
          </w:tcPr>
          <w:p w14:paraId="52AE26CF" w14:textId="77777777" w:rsidR="00195824" w:rsidRDefault="00195824" w:rsidP="006B1432">
            <w:pPr>
              <w:jc w:val="center"/>
            </w:pPr>
            <w:r>
              <w:t>Phenol, 2,6-dimethoxy-</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tc>
        <w:tc>
          <w:tcPr>
            <w:tcW w:w="2160" w:type="dxa"/>
          </w:tcPr>
          <w:p w14:paraId="7E13BD12" w14:textId="77777777" w:rsidR="00195824" w:rsidRDefault="00195824" w:rsidP="006B1432">
            <w:pPr>
              <w:jc w:val="center"/>
            </w:pPr>
            <w:r>
              <w:rPr>
                <w:rFonts w:ascii="Segoe UI" w:hAnsi="Segoe UI" w:cs="Segoe UI"/>
                <w:color w:val="212121"/>
                <w:shd w:val="clear" w:color="auto" w:fill="FFFFFF"/>
              </w:rPr>
              <w:t>7041</w:t>
            </w:r>
          </w:p>
        </w:tc>
      </w:tr>
      <w:tr w:rsidR="00195824" w14:paraId="39E1AF47" w14:textId="77777777" w:rsidTr="00587810">
        <w:trPr>
          <w:trHeight w:val="294"/>
        </w:trPr>
        <w:tc>
          <w:tcPr>
            <w:tcW w:w="1278" w:type="dxa"/>
            <w:vMerge/>
          </w:tcPr>
          <w:p w14:paraId="555A5054" w14:textId="77777777" w:rsidR="00195824" w:rsidRDefault="00195824" w:rsidP="006B1432">
            <w:pPr>
              <w:jc w:val="center"/>
            </w:pPr>
          </w:p>
        </w:tc>
        <w:tc>
          <w:tcPr>
            <w:tcW w:w="2250" w:type="dxa"/>
            <w:vMerge/>
          </w:tcPr>
          <w:p w14:paraId="04C87831" w14:textId="77777777" w:rsidR="00195824" w:rsidRDefault="00195824" w:rsidP="006B1432">
            <w:pPr>
              <w:jc w:val="center"/>
            </w:pPr>
          </w:p>
        </w:tc>
        <w:tc>
          <w:tcPr>
            <w:tcW w:w="2790" w:type="dxa"/>
          </w:tcPr>
          <w:p w14:paraId="716E60DD" w14:textId="77777777" w:rsidR="00195824" w:rsidRDefault="00195824" w:rsidP="006B1432">
            <w:pPr>
              <w:jc w:val="center"/>
            </w:pPr>
            <w:r>
              <w:t>4-Methyl-2,5-dimethoxybenzaldehyde</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19B7A2D4" w14:textId="0195F897" w:rsidR="00272BEF" w:rsidRDefault="00272BEF" w:rsidP="006B1432">
            <w:pPr>
              <w:jc w:val="center"/>
            </w:pPr>
          </w:p>
        </w:tc>
        <w:tc>
          <w:tcPr>
            <w:tcW w:w="2160" w:type="dxa"/>
          </w:tcPr>
          <w:p w14:paraId="34EE6D3E" w14:textId="77777777" w:rsidR="00195824" w:rsidRDefault="00195824" w:rsidP="006B1432">
            <w:pPr>
              <w:jc w:val="center"/>
            </w:pPr>
            <w:r>
              <w:rPr>
                <w:rFonts w:ascii="Segoe UI" w:hAnsi="Segoe UI" w:cs="Segoe UI"/>
                <w:color w:val="212121"/>
                <w:shd w:val="clear" w:color="auto" w:fill="FFFFFF"/>
              </w:rPr>
              <w:t>602019</w:t>
            </w:r>
          </w:p>
        </w:tc>
      </w:tr>
      <w:tr w:rsidR="00195824" w14:paraId="61856DB1" w14:textId="77777777" w:rsidTr="00587810">
        <w:trPr>
          <w:trHeight w:val="294"/>
        </w:trPr>
        <w:tc>
          <w:tcPr>
            <w:tcW w:w="1278" w:type="dxa"/>
            <w:vMerge/>
          </w:tcPr>
          <w:p w14:paraId="220E02C6" w14:textId="77777777" w:rsidR="00195824" w:rsidRDefault="00195824" w:rsidP="006B1432">
            <w:pPr>
              <w:jc w:val="center"/>
            </w:pPr>
          </w:p>
        </w:tc>
        <w:tc>
          <w:tcPr>
            <w:tcW w:w="2250" w:type="dxa"/>
            <w:vMerge/>
          </w:tcPr>
          <w:p w14:paraId="0E8D2074" w14:textId="77777777" w:rsidR="00195824" w:rsidRDefault="00195824" w:rsidP="006B1432">
            <w:pPr>
              <w:jc w:val="center"/>
            </w:pPr>
          </w:p>
        </w:tc>
        <w:tc>
          <w:tcPr>
            <w:tcW w:w="2790" w:type="dxa"/>
          </w:tcPr>
          <w:p w14:paraId="7FD81EF3" w14:textId="77777777" w:rsidR="00195824" w:rsidRDefault="00195824" w:rsidP="006B1432">
            <w:pPr>
              <w:jc w:val="center"/>
            </w:pPr>
            <w:r>
              <w:t>Phenol, 2,6-dimethoxy-4-(2-propenyl)-</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5722B04C" w14:textId="3286FE57" w:rsidR="00272BEF" w:rsidRDefault="00272BEF" w:rsidP="006B1432">
            <w:pPr>
              <w:jc w:val="center"/>
            </w:pPr>
          </w:p>
        </w:tc>
        <w:tc>
          <w:tcPr>
            <w:tcW w:w="2160" w:type="dxa"/>
          </w:tcPr>
          <w:p w14:paraId="68D22940" w14:textId="77777777" w:rsidR="00195824" w:rsidRDefault="00195824" w:rsidP="006B1432">
            <w:pPr>
              <w:jc w:val="center"/>
            </w:pPr>
            <w:r>
              <w:rPr>
                <w:rFonts w:ascii="Segoe UI" w:hAnsi="Segoe UI" w:cs="Segoe UI"/>
                <w:color w:val="212121"/>
                <w:shd w:val="clear" w:color="auto" w:fill="FFFFFF"/>
              </w:rPr>
              <w:t>226486</w:t>
            </w:r>
          </w:p>
        </w:tc>
      </w:tr>
      <w:tr w:rsidR="00195824" w14:paraId="017BDFD5" w14:textId="77777777" w:rsidTr="00587810">
        <w:trPr>
          <w:trHeight w:val="345"/>
        </w:trPr>
        <w:tc>
          <w:tcPr>
            <w:tcW w:w="1278" w:type="dxa"/>
            <w:vMerge/>
          </w:tcPr>
          <w:p w14:paraId="56CDF94A" w14:textId="77777777" w:rsidR="00195824" w:rsidRDefault="00195824" w:rsidP="006B1432">
            <w:pPr>
              <w:jc w:val="center"/>
            </w:pPr>
          </w:p>
        </w:tc>
        <w:tc>
          <w:tcPr>
            <w:tcW w:w="2250" w:type="dxa"/>
            <w:vMerge/>
          </w:tcPr>
          <w:p w14:paraId="36E16B7E" w14:textId="77777777" w:rsidR="00195824" w:rsidRDefault="00195824" w:rsidP="006B1432">
            <w:pPr>
              <w:jc w:val="center"/>
            </w:pPr>
          </w:p>
        </w:tc>
        <w:tc>
          <w:tcPr>
            <w:tcW w:w="2790" w:type="dxa"/>
          </w:tcPr>
          <w:p w14:paraId="24B258D7" w14:textId="77777777" w:rsidR="00195824" w:rsidRDefault="00195824" w:rsidP="006B1432">
            <w:pPr>
              <w:jc w:val="center"/>
            </w:pPr>
            <w:r>
              <w:t>4-((1E)-3-Hydroxy-1-propenyl)-2-methoxyphenol</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00E591ED" w14:textId="21285E32" w:rsidR="00272BEF" w:rsidRDefault="00272BEF" w:rsidP="006B1432">
            <w:pPr>
              <w:jc w:val="center"/>
            </w:pPr>
          </w:p>
        </w:tc>
        <w:tc>
          <w:tcPr>
            <w:tcW w:w="2160" w:type="dxa"/>
          </w:tcPr>
          <w:p w14:paraId="021BD9B7" w14:textId="77777777" w:rsidR="00195824" w:rsidRDefault="00195824" w:rsidP="006B1432">
            <w:pPr>
              <w:jc w:val="center"/>
            </w:pPr>
            <w:r>
              <w:rPr>
                <w:rFonts w:ascii="Segoe UI" w:hAnsi="Segoe UI" w:cs="Segoe UI"/>
                <w:color w:val="212121"/>
                <w:shd w:val="clear" w:color="auto" w:fill="FFFFFF"/>
              </w:rPr>
              <w:t>1549095</w:t>
            </w:r>
          </w:p>
        </w:tc>
      </w:tr>
      <w:tr w:rsidR="00195824" w14:paraId="6DFF98EB" w14:textId="77777777" w:rsidTr="00587810">
        <w:trPr>
          <w:trHeight w:val="345"/>
        </w:trPr>
        <w:tc>
          <w:tcPr>
            <w:tcW w:w="1278" w:type="dxa"/>
            <w:vMerge/>
          </w:tcPr>
          <w:p w14:paraId="08469CA6" w14:textId="77777777" w:rsidR="00195824" w:rsidRDefault="00195824" w:rsidP="006B1432">
            <w:pPr>
              <w:jc w:val="center"/>
            </w:pPr>
          </w:p>
        </w:tc>
        <w:tc>
          <w:tcPr>
            <w:tcW w:w="2250" w:type="dxa"/>
            <w:vMerge/>
          </w:tcPr>
          <w:p w14:paraId="17F4423A" w14:textId="77777777" w:rsidR="00195824" w:rsidRDefault="00195824" w:rsidP="006B1432">
            <w:pPr>
              <w:jc w:val="center"/>
            </w:pPr>
          </w:p>
        </w:tc>
        <w:tc>
          <w:tcPr>
            <w:tcW w:w="2790" w:type="dxa"/>
          </w:tcPr>
          <w:p w14:paraId="4C520EE4" w14:textId="77777777" w:rsidR="00195824" w:rsidRDefault="00195824" w:rsidP="006B1432">
            <w:pPr>
              <w:jc w:val="center"/>
            </w:pPr>
            <w:r>
              <w:t>Pentadecanoic acid</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109D699C" w14:textId="6906FE2E" w:rsidR="00272BEF" w:rsidRDefault="00272BEF" w:rsidP="006B1432">
            <w:pPr>
              <w:jc w:val="center"/>
            </w:pPr>
          </w:p>
        </w:tc>
        <w:tc>
          <w:tcPr>
            <w:tcW w:w="2160" w:type="dxa"/>
          </w:tcPr>
          <w:p w14:paraId="01E94B6F" w14:textId="77777777" w:rsidR="00195824" w:rsidRDefault="00195824" w:rsidP="006B1432">
            <w:pPr>
              <w:jc w:val="center"/>
            </w:pPr>
            <w:r>
              <w:rPr>
                <w:rFonts w:ascii="Segoe UI" w:hAnsi="Segoe UI" w:cs="Segoe UI"/>
                <w:color w:val="212121"/>
                <w:shd w:val="clear" w:color="auto" w:fill="FFFFFF"/>
              </w:rPr>
              <w:t>13849</w:t>
            </w:r>
          </w:p>
        </w:tc>
      </w:tr>
      <w:tr w:rsidR="00195824" w14:paraId="18CB0D0B" w14:textId="77777777" w:rsidTr="00587810">
        <w:trPr>
          <w:trHeight w:val="345"/>
        </w:trPr>
        <w:tc>
          <w:tcPr>
            <w:tcW w:w="1278" w:type="dxa"/>
            <w:vMerge/>
          </w:tcPr>
          <w:p w14:paraId="019A670A" w14:textId="77777777" w:rsidR="00195824" w:rsidRDefault="00195824" w:rsidP="006B1432">
            <w:pPr>
              <w:jc w:val="center"/>
            </w:pPr>
          </w:p>
        </w:tc>
        <w:tc>
          <w:tcPr>
            <w:tcW w:w="2250" w:type="dxa"/>
            <w:vMerge/>
          </w:tcPr>
          <w:p w14:paraId="1B6F91D3" w14:textId="77777777" w:rsidR="00195824" w:rsidRDefault="00195824" w:rsidP="006B1432">
            <w:pPr>
              <w:jc w:val="center"/>
            </w:pPr>
          </w:p>
        </w:tc>
        <w:tc>
          <w:tcPr>
            <w:tcW w:w="2790" w:type="dxa"/>
          </w:tcPr>
          <w:p w14:paraId="2239FF0E" w14:textId="77777777" w:rsidR="00195824" w:rsidRDefault="00195824" w:rsidP="006B1432">
            <w:pPr>
              <w:jc w:val="center"/>
            </w:pPr>
            <w:r>
              <w:t>Methyl (3,4-dimethoxyphenyl)(hydroxy) acetate</w:t>
            </w:r>
            <w:r w:rsidR="004F3C28">
              <w:fldChar w:fldCharType="begin" w:fldLock="1"/>
            </w:r>
            <w:r w:rsidR="004F3C28">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tc>
        <w:tc>
          <w:tcPr>
            <w:tcW w:w="2160" w:type="dxa"/>
          </w:tcPr>
          <w:p w14:paraId="25FA924B" w14:textId="77777777" w:rsidR="00195824" w:rsidRDefault="00195824" w:rsidP="006B1432">
            <w:pPr>
              <w:jc w:val="center"/>
            </w:pPr>
            <w:r>
              <w:rPr>
                <w:rFonts w:ascii="Segoe UI" w:hAnsi="Segoe UI" w:cs="Segoe UI"/>
                <w:color w:val="212121"/>
                <w:shd w:val="clear" w:color="auto" w:fill="FFFFFF"/>
              </w:rPr>
              <w:t>597469</w:t>
            </w:r>
          </w:p>
        </w:tc>
      </w:tr>
      <w:tr w:rsidR="00195824" w14:paraId="32AB9FF4" w14:textId="77777777" w:rsidTr="00587810">
        <w:trPr>
          <w:trHeight w:val="345"/>
        </w:trPr>
        <w:tc>
          <w:tcPr>
            <w:tcW w:w="1278" w:type="dxa"/>
            <w:vMerge/>
          </w:tcPr>
          <w:p w14:paraId="40C02D42" w14:textId="77777777" w:rsidR="00195824" w:rsidRDefault="00195824" w:rsidP="006B1432">
            <w:pPr>
              <w:jc w:val="center"/>
            </w:pPr>
          </w:p>
        </w:tc>
        <w:tc>
          <w:tcPr>
            <w:tcW w:w="2250" w:type="dxa"/>
            <w:vMerge/>
          </w:tcPr>
          <w:p w14:paraId="27951F66" w14:textId="77777777" w:rsidR="00195824" w:rsidRDefault="00195824" w:rsidP="006B1432">
            <w:pPr>
              <w:jc w:val="center"/>
            </w:pPr>
          </w:p>
        </w:tc>
        <w:tc>
          <w:tcPr>
            <w:tcW w:w="2790" w:type="dxa"/>
          </w:tcPr>
          <w:p w14:paraId="67BE4D7E" w14:textId="77777777" w:rsidR="00195824" w:rsidRDefault="00195824" w:rsidP="006B1432">
            <w:pPr>
              <w:jc w:val="center"/>
            </w:pPr>
            <w:r>
              <w:t>Benzenemethanol, 2,5-dimethoxy-, acetate</w:t>
            </w:r>
            <w:r w:rsidR="004F3C28">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4F3C28">
              <w:fldChar w:fldCharType="separate"/>
            </w:r>
            <w:r w:rsidR="004F3C28" w:rsidRPr="004F3C28">
              <w:rPr>
                <w:noProof/>
                <w:vertAlign w:val="superscript"/>
              </w:rPr>
              <w:t>42</w:t>
            </w:r>
            <w:r w:rsidR="004F3C28">
              <w:fldChar w:fldCharType="end"/>
            </w:r>
          </w:p>
          <w:p w14:paraId="1EE242C1" w14:textId="0312150D" w:rsidR="00272BEF" w:rsidRDefault="00272BEF" w:rsidP="006B1432">
            <w:pPr>
              <w:jc w:val="center"/>
            </w:pPr>
          </w:p>
        </w:tc>
        <w:tc>
          <w:tcPr>
            <w:tcW w:w="2160" w:type="dxa"/>
          </w:tcPr>
          <w:p w14:paraId="6927B084" w14:textId="77777777" w:rsidR="00195824" w:rsidRDefault="00195824" w:rsidP="006B1432">
            <w:pPr>
              <w:jc w:val="center"/>
            </w:pPr>
            <w:r>
              <w:rPr>
                <w:rFonts w:ascii="Segoe UI" w:hAnsi="Segoe UI" w:cs="Segoe UI"/>
                <w:color w:val="212121"/>
                <w:shd w:val="clear" w:color="auto" w:fill="FFFFFF"/>
              </w:rPr>
              <w:t>610892</w:t>
            </w:r>
          </w:p>
        </w:tc>
      </w:tr>
      <w:tr w:rsidR="00195824" w14:paraId="384C1AFC" w14:textId="77777777" w:rsidTr="00587810">
        <w:trPr>
          <w:trHeight w:val="1043"/>
        </w:trPr>
        <w:tc>
          <w:tcPr>
            <w:tcW w:w="1278" w:type="dxa"/>
            <w:vMerge/>
          </w:tcPr>
          <w:p w14:paraId="7D2431F9" w14:textId="77777777" w:rsidR="00195824" w:rsidRDefault="00195824" w:rsidP="006B1432">
            <w:pPr>
              <w:jc w:val="center"/>
            </w:pPr>
          </w:p>
        </w:tc>
        <w:tc>
          <w:tcPr>
            <w:tcW w:w="2250" w:type="dxa"/>
            <w:vMerge/>
          </w:tcPr>
          <w:p w14:paraId="709E1198" w14:textId="77777777" w:rsidR="00195824" w:rsidRDefault="00195824" w:rsidP="006B1432">
            <w:pPr>
              <w:jc w:val="center"/>
            </w:pPr>
          </w:p>
        </w:tc>
        <w:tc>
          <w:tcPr>
            <w:tcW w:w="2790" w:type="dxa"/>
          </w:tcPr>
          <w:p w14:paraId="7B15E309" w14:textId="77777777" w:rsidR="00195824" w:rsidRDefault="00195824" w:rsidP="006B1432">
            <w:pPr>
              <w:jc w:val="center"/>
            </w:pPr>
            <w:r>
              <w:t>Bis[(4-methoxyphenyl)methyl]disulfide</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tc>
        <w:tc>
          <w:tcPr>
            <w:tcW w:w="2160" w:type="dxa"/>
          </w:tcPr>
          <w:p w14:paraId="11B3C2FD" w14:textId="77777777" w:rsidR="00195824" w:rsidRDefault="00195824" w:rsidP="006B1432">
            <w:pPr>
              <w:jc w:val="center"/>
            </w:pPr>
            <w:r>
              <w:rPr>
                <w:rFonts w:ascii="Segoe UI" w:hAnsi="Segoe UI" w:cs="Segoe UI"/>
                <w:color w:val="212121"/>
                <w:shd w:val="clear" w:color="auto" w:fill="FFFFFF"/>
              </w:rPr>
              <w:t>6422463</w:t>
            </w:r>
          </w:p>
        </w:tc>
      </w:tr>
      <w:tr w:rsidR="00195824" w14:paraId="7870DB3D" w14:textId="77777777" w:rsidTr="00587810">
        <w:trPr>
          <w:trHeight w:val="345"/>
        </w:trPr>
        <w:tc>
          <w:tcPr>
            <w:tcW w:w="1278" w:type="dxa"/>
            <w:vMerge/>
          </w:tcPr>
          <w:p w14:paraId="5AB3FC6E" w14:textId="77777777" w:rsidR="00195824" w:rsidRDefault="00195824" w:rsidP="006B1432">
            <w:pPr>
              <w:jc w:val="center"/>
            </w:pPr>
          </w:p>
        </w:tc>
        <w:tc>
          <w:tcPr>
            <w:tcW w:w="2250" w:type="dxa"/>
            <w:vMerge/>
          </w:tcPr>
          <w:p w14:paraId="45E7DB5B" w14:textId="77777777" w:rsidR="00195824" w:rsidRDefault="00195824" w:rsidP="006B1432">
            <w:pPr>
              <w:jc w:val="center"/>
            </w:pPr>
          </w:p>
        </w:tc>
        <w:tc>
          <w:tcPr>
            <w:tcW w:w="2790" w:type="dxa"/>
          </w:tcPr>
          <w:p w14:paraId="11F2F0BD" w14:textId="77777777" w:rsidR="00195824" w:rsidRDefault="00195824" w:rsidP="006B1432">
            <w:pPr>
              <w:jc w:val="center"/>
            </w:pPr>
            <w:r>
              <w:t>Tetradecanal</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6AD71244" w14:textId="0AAFB657" w:rsidR="00272BEF" w:rsidRDefault="00272BEF" w:rsidP="006B1432">
            <w:pPr>
              <w:jc w:val="center"/>
            </w:pPr>
          </w:p>
        </w:tc>
        <w:tc>
          <w:tcPr>
            <w:tcW w:w="2160" w:type="dxa"/>
          </w:tcPr>
          <w:p w14:paraId="57E49D3C" w14:textId="77777777" w:rsidR="00195824" w:rsidRDefault="00195824" w:rsidP="006B1432">
            <w:pPr>
              <w:jc w:val="center"/>
            </w:pPr>
            <w:r>
              <w:rPr>
                <w:rFonts w:ascii="Segoe UI" w:hAnsi="Segoe UI" w:cs="Segoe UI"/>
                <w:color w:val="212121"/>
                <w:shd w:val="clear" w:color="auto" w:fill="FFFFFF"/>
              </w:rPr>
              <w:t>31291</w:t>
            </w:r>
          </w:p>
        </w:tc>
      </w:tr>
      <w:tr w:rsidR="00195824" w14:paraId="7E737A82" w14:textId="77777777" w:rsidTr="00A07EB0">
        <w:trPr>
          <w:trHeight w:val="773"/>
        </w:trPr>
        <w:tc>
          <w:tcPr>
            <w:tcW w:w="1278" w:type="dxa"/>
            <w:vMerge/>
          </w:tcPr>
          <w:p w14:paraId="1C97A833" w14:textId="77777777" w:rsidR="00195824" w:rsidRDefault="00195824" w:rsidP="006B1432">
            <w:pPr>
              <w:jc w:val="center"/>
            </w:pPr>
          </w:p>
        </w:tc>
        <w:tc>
          <w:tcPr>
            <w:tcW w:w="2250" w:type="dxa"/>
            <w:vMerge/>
          </w:tcPr>
          <w:p w14:paraId="011C7BE1" w14:textId="77777777" w:rsidR="00195824" w:rsidRDefault="00195824" w:rsidP="006B1432">
            <w:pPr>
              <w:jc w:val="center"/>
            </w:pPr>
          </w:p>
        </w:tc>
        <w:tc>
          <w:tcPr>
            <w:tcW w:w="2790" w:type="dxa"/>
          </w:tcPr>
          <w:p w14:paraId="14699BC4" w14:textId="77777777" w:rsidR="00195824" w:rsidRDefault="00195824" w:rsidP="006B1432">
            <w:pPr>
              <w:jc w:val="center"/>
            </w:pPr>
            <w:r>
              <w:t>gamma-Sitosterol</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3CC927ED" w14:textId="300A40ED" w:rsidR="00272BEF" w:rsidRDefault="00272BEF" w:rsidP="006B1432">
            <w:pPr>
              <w:jc w:val="center"/>
            </w:pPr>
          </w:p>
        </w:tc>
        <w:tc>
          <w:tcPr>
            <w:tcW w:w="2160" w:type="dxa"/>
          </w:tcPr>
          <w:p w14:paraId="0C0D89FE" w14:textId="77777777" w:rsidR="00195824" w:rsidRDefault="00195824" w:rsidP="006B1432">
            <w:pPr>
              <w:jc w:val="center"/>
            </w:pPr>
            <w:r>
              <w:rPr>
                <w:rFonts w:ascii="Segoe UI" w:hAnsi="Segoe UI" w:cs="Segoe UI"/>
                <w:color w:val="212121"/>
                <w:shd w:val="clear" w:color="auto" w:fill="FFFFFF"/>
              </w:rPr>
              <w:t>457801</w:t>
            </w:r>
          </w:p>
        </w:tc>
      </w:tr>
      <w:tr w:rsidR="00195824" w14:paraId="3D58E688" w14:textId="77777777" w:rsidTr="00587810">
        <w:trPr>
          <w:trHeight w:val="638"/>
        </w:trPr>
        <w:tc>
          <w:tcPr>
            <w:tcW w:w="1278" w:type="dxa"/>
            <w:vMerge/>
          </w:tcPr>
          <w:p w14:paraId="2F2FD7FF" w14:textId="77777777" w:rsidR="00195824" w:rsidRDefault="00195824" w:rsidP="006B1432">
            <w:pPr>
              <w:jc w:val="center"/>
            </w:pPr>
          </w:p>
        </w:tc>
        <w:tc>
          <w:tcPr>
            <w:tcW w:w="2250" w:type="dxa"/>
            <w:vMerge/>
          </w:tcPr>
          <w:p w14:paraId="597E1466" w14:textId="77777777" w:rsidR="00195824" w:rsidRDefault="00195824" w:rsidP="006B1432">
            <w:pPr>
              <w:jc w:val="center"/>
            </w:pPr>
          </w:p>
        </w:tc>
        <w:tc>
          <w:tcPr>
            <w:tcW w:w="2790" w:type="dxa"/>
          </w:tcPr>
          <w:p w14:paraId="54E160D3" w14:textId="77777777" w:rsidR="00195824" w:rsidRDefault="00195824" w:rsidP="006B1432">
            <w:pPr>
              <w:jc w:val="center"/>
            </w:pPr>
            <w:r>
              <w:t>3′,5′-Dimethoxyacetophenone</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tc>
        <w:tc>
          <w:tcPr>
            <w:tcW w:w="2160" w:type="dxa"/>
          </w:tcPr>
          <w:p w14:paraId="654C5B56" w14:textId="77777777" w:rsidR="00195824" w:rsidRDefault="00195824" w:rsidP="006B1432">
            <w:pPr>
              <w:jc w:val="center"/>
            </w:pPr>
            <w:r>
              <w:rPr>
                <w:rFonts w:ascii="Segoe UI" w:hAnsi="Segoe UI" w:cs="Segoe UI"/>
                <w:color w:val="212121"/>
                <w:shd w:val="clear" w:color="auto" w:fill="FFFFFF"/>
              </w:rPr>
              <w:t>95997</w:t>
            </w:r>
          </w:p>
        </w:tc>
      </w:tr>
      <w:tr w:rsidR="00195824" w14:paraId="3EB8926C" w14:textId="77777777" w:rsidTr="00587810">
        <w:trPr>
          <w:trHeight w:val="259"/>
        </w:trPr>
        <w:tc>
          <w:tcPr>
            <w:tcW w:w="1278" w:type="dxa"/>
            <w:vMerge/>
          </w:tcPr>
          <w:p w14:paraId="1690C5A7" w14:textId="77777777" w:rsidR="00195824" w:rsidRDefault="00195824" w:rsidP="006B1432">
            <w:pPr>
              <w:jc w:val="center"/>
            </w:pPr>
          </w:p>
        </w:tc>
        <w:tc>
          <w:tcPr>
            <w:tcW w:w="2250" w:type="dxa"/>
            <w:vMerge/>
          </w:tcPr>
          <w:p w14:paraId="4AFB4DC4" w14:textId="77777777" w:rsidR="00195824" w:rsidRDefault="00195824" w:rsidP="006B1432">
            <w:pPr>
              <w:jc w:val="center"/>
            </w:pPr>
          </w:p>
        </w:tc>
        <w:tc>
          <w:tcPr>
            <w:tcW w:w="2790" w:type="dxa"/>
          </w:tcPr>
          <w:p w14:paraId="5E71BF7B" w14:textId="77777777" w:rsidR="00195824" w:rsidRDefault="00195824" w:rsidP="006B1432">
            <w:pPr>
              <w:jc w:val="center"/>
            </w:pPr>
            <w:r>
              <w:t>Diethyl Phthalate</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25E33797" w14:textId="3289759C" w:rsidR="00272BEF" w:rsidRDefault="00272BEF" w:rsidP="006B1432">
            <w:pPr>
              <w:jc w:val="center"/>
            </w:pPr>
          </w:p>
        </w:tc>
        <w:tc>
          <w:tcPr>
            <w:tcW w:w="2160" w:type="dxa"/>
          </w:tcPr>
          <w:p w14:paraId="18D8581A" w14:textId="77777777" w:rsidR="00195824" w:rsidRDefault="00195824" w:rsidP="006B1432">
            <w:pPr>
              <w:jc w:val="center"/>
            </w:pPr>
            <w:r>
              <w:rPr>
                <w:rFonts w:ascii="Segoe UI" w:hAnsi="Segoe UI" w:cs="Segoe UI"/>
                <w:color w:val="212121"/>
                <w:shd w:val="clear" w:color="auto" w:fill="FFFFFF"/>
              </w:rPr>
              <w:t>6781</w:t>
            </w:r>
          </w:p>
        </w:tc>
      </w:tr>
      <w:tr w:rsidR="00195824" w14:paraId="0D0CA99F" w14:textId="77777777" w:rsidTr="00587810">
        <w:trPr>
          <w:trHeight w:val="259"/>
        </w:trPr>
        <w:tc>
          <w:tcPr>
            <w:tcW w:w="1278" w:type="dxa"/>
            <w:vMerge/>
          </w:tcPr>
          <w:p w14:paraId="49D5FCD2" w14:textId="77777777" w:rsidR="00195824" w:rsidRDefault="00195824" w:rsidP="006B1432">
            <w:pPr>
              <w:jc w:val="center"/>
            </w:pPr>
          </w:p>
        </w:tc>
        <w:tc>
          <w:tcPr>
            <w:tcW w:w="2250" w:type="dxa"/>
            <w:vMerge/>
          </w:tcPr>
          <w:p w14:paraId="3150D7FC" w14:textId="77777777" w:rsidR="00195824" w:rsidRDefault="00195824" w:rsidP="006B1432">
            <w:pPr>
              <w:jc w:val="center"/>
            </w:pPr>
          </w:p>
        </w:tc>
        <w:tc>
          <w:tcPr>
            <w:tcW w:w="2790" w:type="dxa"/>
          </w:tcPr>
          <w:p w14:paraId="3EE169EF" w14:textId="77777777" w:rsidR="00195824" w:rsidRDefault="00195824" w:rsidP="006B1432">
            <w:pPr>
              <w:jc w:val="center"/>
            </w:pPr>
            <w:r>
              <w:t>1,2-Benzenedicarboxylic acid, bis(2-methylpropyl) ester</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057AB445" w14:textId="4CCBBB68" w:rsidR="00272BEF" w:rsidRDefault="00272BEF" w:rsidP="006B1432">
            <w:pPr>
              <w:jc w:val="center"/>
            </w:pPr>
          </w:p>
        </w:tc>
        <w:tc>
          <w:tcPr>
            <w:tcW w:w="2160" w:type="dxa"/>
          </w:tcPr>
          <w:p w14:paraId="4F6266C0" w14:textId="77777777" w:rsidR="00195824" w:rsidRDefault="00195824" w:rsidP="006B1432">
            <w:pPr>
              <w:jc w:val="center"/>
            </w:pPr>
            <w:r>
              <w:rPr>
                <w:rFonts w:ascii="Segoe UI" w:hAnsi="Segoe UI" w:cs="Segoe UI"/>
                <w:color w:val="212121"/>
                <w:shd w:val="clear" w:color="auto" w:fill="FFFFFF"/>
              </w:rPr>
              <w:t>6782</w:t>
            </w:r>
          </w:p>
        </w:tc>
      </w:tr>
      <w:tr w:rsidR="00195824" w14:paraId="1809B3E9" w14:textId="77777777" w:rsidTr="00587810">
        <w:trPr>
          <w:trHeight w:val="259"/>
        </w:trPr>
        <w:tc>
          <w:tcPr>
            <w:tcW w:w="1278" w:type="dxa"/>
            <w:vMerge/>
          </w:tcPr>
          <w:p w14:paraId="39D3F262" w14:textId="77777777" w:rsidR="00195824" w:rsidRDefault="00195824" w:rsidP="006B1432">
            <w:pPr>
              <w:jc w:val="center"/>
            </w:pPr>
          </w:p>
        </w:tc>
        <w:tc>
          <w:tcPr>
            <w:tcW w:w="2250" w:type="dxa"/>
            <w:vMerge/>
          </w:tcPr>
          <w:p w14:paraId="1306673B" w14:textId="77777777" w:rsidR="00195824" w:rsidRDefault="00195824" w:rsidP="006B1432">
            <w:pPr>
              <w:jc w:val="center"/>
            </w:pPr>
          </w:p>
        </w:tc>
        <w:tc>
          <w:tcPr>
            <w:tcW w:w="2790" w:type="dxa"/>
          </w:tcPr>
          <w:p w14:paraId="56CCB034" w14:textId="77777777" w:rsidR="00195824" w:rsidRDefault="00195824" w:rsidP="006B1432">
            <w:pPr>
              <w:jc w:val="center"/>
            </w:pPr>
            <w:r>
              <w:t>Octatriacontyl pentafluoropropionate</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77B2FCCD" w14:textId="68A9D7E7" w:rsidR="00272BEF" w:rsidRDefault="00272BEF" w:rsidP="006B1432">
            <w:pPr>
              <w:jc w:val="center"/>
            </w:pPr>
          </w:p>
        </w:tc>
        <w:tc>
          <w:tcPr>
            <w:tcW w:w="2160" w:type="dxa"/>
          </w:tcPr>
          <w:p w14:paraId="2899316C" w14:textId="77777777" w:rsidR="00195824" w:rsidRDefault="00195824" w:rsidP="006B1432">
            <w:pPr>
              <w:jc w:val="center"/>
            </w:pPr>
            <w:r>
              <w:rPr>
                <w:rFonts w:ascii="Segoe UI" w:hAnsi="Segoe UI" w:cs="Segoe UI"/>
                <w:color w:val="212121"/>
                <w:shd w:val="clear" w:color="auto" w:fill="FFFFFF"/>
              </w:rPr>
              <w:t>91693082</w:t>
            </w:r>
          </w:p>
        </w:tc>
      </w:tr>
      <w:tr w:rsidR="00195824" w14:paraId="356FEB55" w14:textId="77777777" w:rsidTr="00587810">
        <w:trPr>
          <w:trHeight w:val="259"/>
        </w:trPr>
        <w:tc>
          <w:tcPr>
            <w:tcW w:w="1278" w:type="dxa"/>
            <w:vMerge/>
          </w:tcPr>
          <w:p w14:paraId="4747A38C" w14:textId="77777777" w:rsidR="00195824" w:rsidRDefault="00195824" w:rsidP="006B1432">
            <w:pPr>
              <w:jc w:val="center"/>
            </w:pPr>
          </w:p>
        </w:tc>
        <w:tc>
          <w:tcPr>
            <w:tcW w:w="2250" w:type="dxa"/>
            <w:vMerge/>
          </w:tcPr>
          <w:p w14:paraId="225A0AA7" w14:textId="77777777" w:rsidR="00195824" w:rsidRDefault="00195824" w:rsidP="006B1432">
            <w:pPr>
              <w:jc w:val="center"/>
            </w:pPr>
          </w:p>
        </w:tc>
        <w:tc>
          <w:tcPr>
            <w:tcW w:w="2790" w:type="dxa"/>
          </w:tcPr>
          <w:p w14:paraId="08529E34" w14:textId="019583C6" w:rsidR="00195824" w:rsidRDefault="00195824" w:rsidP="006B1432">
            <w:pPr>
              <w:jc w:val="center"/>
            </w:pPr>
            <w:r>
              <w:t>Heneicosane</w:t>
            </w:r>
            <w:r w:rsidR="00272BEF">
              <w:fldChar w:fldCharType="begin" w:fldLock="1"/>
            </w:r>
            <w:r w:rsidR="001E066D">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272BEF">
              <w:fldChar w:fldCharType="separate"/>
            </w:r>
            <w:r w:rsidR="00272BEF" w:rsidRPr="00272BEF">
              <w:rPr>
                <w:noProof/>
                <w:vertAlign w:val="superscript"/>
              </w:rPr>
              <w:t>42</w:t>
            </w:r>
            <w:r w:rsidR="00272BEF">
              <w:fldChar w:fldCharType="end"/>
            </w:r>
          </w:p>
          <w:p w14:paraId="73576582" w14:textId="3B7B6807" w:rsidR="00272BEF" w:rsidRDefault="00272BEF" w:rsidP="006B1432">
            <w:pPr>
              <w:jc w:val="center"/>
            </w:pPr>
          </w:p>
        </w:tc>
        <w:tc>
          <w:tcPr>
            <w:tcW w:w="2160" w:type="dxa"/>
          </w:tcPr>
          <w:p w14:paraId="7ADE18F2" w14:textId="77777777" w:rsidR="00195824" w:rsidRDefault="00195824" w:rsidP="006B1432">
            <w:pPr>
              <w:jc w:val="center"/>
            </w:pPr>
            <w:r>
              <w:rPr>
                <w:rFonts w:ascii="Segoe UI" w:hAnsi="Segoe UI" w:cs="Segoe UI"/>
                <w:color w:val="212121"/>
                <w:shd w:val="clear" w:color="auto" w:fill="FFFFFF"/>
              </w:rPr>
              <w:t>12403</w:t>
            </w:r>
          </w:p>
        </w:tc>
      </w:tr>
      <w:tr w:rsidR="00195824" w14:paraId="3AB8B11B" w14:textId="77777777" w:rsidTr="00587810">
        <w:trPr>
          <w:trHeight w:val="259"/>
        </w:trPr>
        <w:tc>
          <w:tcPr>
            <w:tcW w:w="1278" w:type="dxa"/>
            <w:vMerge/>
          </w:tcPr>
          <w:p w14:paraId="21A3F99E" w14:textId="77777777" w:rsidR="00195824" w:rsidRDefault="00195824" w:rsidP="006B1432">
            <w:pPr>
              <w:jc w:val="center"/>
            </w:pPr>
          </w:p>
        </w:tc>
        <w:tc>
          <w:tcPr>
            <w:tcW w:w="2250" w:type="dxa"/>
            <w:vMerge/>
          </w:tcPr>
          <w:p w14:paraId="2AABDECB" w14:textId="77777777" w:rsidR="00195824" w:rsidRDefault="00195824" w:rsidP="006B1432">
            <w:pPr>
              <w:jc w:val="center"/>
            </w:pPr>
          </w:p>
        </w:tc>
        <w:tc>
          <w:tcPr>
            <w:tcW w:w="2790" w:type="dxa"/>
          </w:tcPr>
          <w:p w14:paraId="6332796F" w14:textId="77777777" w:rsidR="00195824" w:rsidRDefault="00195824" w:rsidP="006B1432">
            <w:pPr>
              <w:jc w:val="center"/>
            </w:pPr>
            <w:r>
              <w:t>n-Nonadecanol-1</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1E8ED4A9" w14:textId="648BD335" w:rsidR="00272BEF" w:rsidRDefault="00272BEF" w:rsidP="006B1432">
            <w:pPr>
              <w:jc w:val="center"/>
            </w:pPr>
          </w:p>
        </w:tc>
        <w:tc>
          <w:tcPr>
            <w:tcW w:w="2160" w:type="dxa"/>
          </w:tcPr>
          <w:p w14:paraId="688112BC" w14:textId="77777777" w:rsidR="00195824" w:rsidRDefault="00195824" w:rsidP="006B1432">
            <w:pPr>
              <w:jc w:val="center"/>
            </w:pPr>
            <w:r>
              <w:rPr>
                <w:rFonts w:ascii="Segoe UI" w:hAnsi="Segoe UI" w:cs="Segoe UI"/>
                <w:color w:val="212121"/>
                <w:shd w:val="clear" w:color="auto" w:fill="FFFFFF"/>
              </w:rPr>
              <w:t>80281</w:t>
            </w:r>
          </w:p>
        </w:tc>
      </w:tr>
      <w:tr w:rsidR="00195824" w14:paraId="0EA0183F" w14:textId="77777777" w:rsidTr="00587810">
        <w:trPr>
          <w:trHeight w:val="259"/>
        </w:trPr>
        <w:tc>
          <w:tcPr>
            <w:tcW w:w="1278" w:type="dxa"/>
            <w:vMerge/>
          </w:tcPr>
          <w:p w14:paraId="5A6F277B" w14:textId="77777777" w:rsidR="00195824" w:rsidRDefault="00195824" w:rsidP="006B1432">
            <w:pPr>
              <w:jc w:val="center"/>
            </w:pPr>
          </w:p>
        </w:tc>
        <w:tc>
          <w:tcPr>
            <w:tcW w:w="2250" w:type="dxa"/>
            <w:vMerge/>
          </w:tcPr>
          <w:p w14:paraId="754A8F3E" w14:textId="77777777" w:rsidR="00195824" w:rsidRDefault="00195824" w:rsidP="006B1432">
            <w:pPr>
              <w:jc w:val="center"/>
            </w:pPr>
          </w:p>
        </w:tc>
        <w:tc>
          <w:tcPr>
            <w:tcW w:w="2790" w:type="dxa"/>
          </w:tcPr>
          <w:p w14:paraId="45886301" w14:textId="2E492F57" w:rsidR="00195824" w:rsidRDefault="00195824" w:rsidP="006B1432">
            <w:pPr>
              <w:jc w:val="center"/>
            </w:pPr>
            <w:r>
              <w:t>Cyclononasiloxane,octadecamethyl-</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48663D80" w14:textId="226987B8" w:rsidR="00272BEF" w:rsidRDefault="00272BEF" w:rsidP="006B1432">
            <w:pPr>
              <w:jc w:val="center"/>
            </w:pPr>
          </w:p>
        </w:tc>
        <w:tc>
          <w:tcPr>
            <w:tcW w:w="2160" w:type="dxa"/>
          </w:tcPr>
          <w:p w14:paraId="15523AA2" w14:textId="77777777" w:rsidR="00195824" w:rsidRDefault="00195824" w:rsidP="006B1432">
            <w:pPr>
              <w:jc w:val="center"/>
            </w:pPr>
            <w:r>
              <w:rPr>
                <w:rFonts w:ascii="Segoe UI" w:hAnsi="Segoe UI" w:cs="Segoe UI"/>
                <w:color w:val="212121"/>
                <w:shd w:val="clear" w:color="auto" w:fill="FFFFFF"/>
              </w:rPr>
              <w:t>11172</w:t>
            </w:r>
          </w:p>
        </w:tc>
      </w:tr>
      <w:tr w:rsidR="00195824" w14:paraId="1D309CE6" w14:textId="77777777" w:rsidTr="00587810">
        <w:trPr>
          <w:trHeight w:val="259"/>
        </w:trPr>
        <w:tc>
          <w:tcPr>
            <w:tcW w:w="1278" w:type="dxa"/>
            <w:vMerge/>
          </w:tcPr>
          <w:p w14:paraId="2ECECFA0" w14:textId="77777777" w:rsidR="00195824" w:rsidRDefault="00195824" w:rsidP="006B1432">
            <w:pPr>
              <w:jc w:val="center"/>
            </w:pPr>
          </w:p>
        </w:tc>
        <w:tc>
          <w:tcPr>
            <w:tcW w:w="2250" w:type="dxa"/>
            <w:vMerge/>
          </w:tcPr>
          <w:p w14:paraId="4F000371" w14:textId="77777777" w:rsidR="00195824" w:rsidRDefault="00195824" w:rsidP="006B1432">
            <w:pPr>
              <w:jc w:val="center"/>
            </w:pPr>
          </w:p>
        </w:tc>
        <w:tc>
          <w:tcPr>
            <w:tcW w:w="2790" w:type="dxa"/>
          </w:tcPr>
          <w:p w14:paraId="00FD8E75" w14:textId="77777777" w:rsidR="00195824" w:rsidRDefault="00195824" w:rsidP="006B1432">
            <w:pPr>
              <w:jc w:val="center"/>
            </w:pPr>
            <w:r>
              <w:t>1-Heptacosanol</w:t>
            </w:r>
            <w:r w:rsidR="006641CA">
              <w:fldChar w:fldCharType="begin" w:fldLock="1"/>
            </w:r>
            <w:r w:rsidR="006641CA">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4E90E97B" w14:textId="1C4AE9F1" w:rsidR="00272BEF" w:rsidRDefault="00272BEF" w:rsidP="006B1432">
            <w:pPr>
              <w:jc w:val="center"/>
            </w:pPr>
          </w:p>
        </w:tc>
        <w:tc>
          <w:tcPr>
            <w:tcW w:w="2160" w:type="dxa"/>
          </w:tcPr>
          <w:p w14:paraId="2859EEF3" w14:textId="77777777" w:rsidR="00195824" w:rsidRDefault="00195824" w:rsidP="006B1432">
            <w:pPr>
              <w:jc w:val="center"/>
            </w:pPr>
            <w:r>
              <w:rPr>
                <w:rFonts w:ascii="Segoe UI" w:hAnsi="Segoe UI" w:cs="Segoe UI"/>
                <w:color w:val="212121"/>
                <w:shd w:val="clear" w:color="auto" w:fill="FFFFFF"/>
              </w:rPr>
              <w:t>74822</w:t>
            </w:r>
          </w:p>
        </w:tc>
      </w:tr>
      <w:tr w:rsidR="00195824" w14:paraId="6D06C728" w14:textId="77777777" w:rsidTr="00587810">
        <w:trPr>
          <w:trHeight w:val="263"/>
        </w:trPr>
        <w:tc>
          <w:tcPr>
            <w:tcW w:w="1278" w:type="dxa"/>
            <w:vMerge/>
          </w:tcPr>
          <w:p w14:paraId="6CFFD501" w14:textId="77777777" w:rsidR="00195824" w:rsidRDefault="00195824" w:rsidP="006B1432">
            <w:pPr>
              <w:jc w:val="center"/>
            </w:pPr>
          </w:p>
        </w:tc>
        <w:tc>
          <w:tcPr>
            <w:tcW w:w="2250" w:type="dxa"/>
            <w:vMerge/>
          </w:tcPr>
          <w:p w14:paraId="2D9B8312" w14:textId="77777777" w:rsidR="00195824" w:rsidRDefault="00195824" w:rsidP="006B1432">
            <w:pPr>
              <w:jc w:val="center"/>
            </w:pPr>
          </w:p>
        </w:tc>
        <w:tc>
          <w:tcPr>
            <w:tcW w:w="2790" w:type="dxa"/>
          </w:tcPr>
          <w:p w14:paraId="5CDD3BBA" w14:textId="77777777" w:rsidR="00195824" w:rsidRDefault="00D12DD1" w:rsidP="006B1432">
            <w:pPr>
              <w:jc w:val="center"/>
            </w:pPr>
            <w:r>
              <w:t>Stigmast-5-en-3-ol, oleate</w:t>
            </w:r>
            <w:r w:rsidR="006641CA">
              <w:fldChar w:fldCharType="begin" w:fldLock="1"/>
            </w:r>
            <w:r w:rsidR="00AD40DF">
              <w:instrText>ADDIN CSL_CITATION {"citationItems":[{"id":"ITEM-1","itemData":{"DOI":"10.1186/s12906-018-2197-6","ISSN":"14726882","PMID":"29685150","abstract":"Background: The medicinal orchid Dendrobium moniliforme contains water-soluble polysaccharides, phenanthrenes, bibenzyl derivatives, and polyphenol compounds. This study explored the antioxidant and cytotoxic activities of D. moniliforme extracts and detected their bioactive compounds. Methods: Plant material was collected from the Daman of Makawanpur district in central Nepal. Plant extracts were prepared from stems using hexane, chloroform, acetone, ethanol and methanol. The total polyphenol content (TPC) in each extract was determined using Folin-Ciocalteu's reagent and the total flavonoid content (TFC) in each extract was determined using the aluminium chloride method. The in vitro antioxidant and cytotoxic activities of each extract were determined using DPPH (2,2-diphenyl-1-picrylhydrazyl) and MTT (3-(4,5-dimethylthiazol-2-yl)-2,5-diphenyltetrazolium bromide) assays respectively. Gas chromatography and mass spectrometry (GC-MS) analysis was used to detect bioactive compounds. Results: TPC content was highest (116.65 μg GAE/mg of extract) in D. moniliforme chloroform extract (DMC) and TFC content was highest (116.67 μg QE/mg of extract) in D. moniliforme acetone extract (DMA). D. moniliforme hexane extract (DMH) extract showed the highest percentage of DPPH radical scavenging activity (94.48%), followed closely by D. moniliforme ethanol extract (DME) (94.45%), DMA (93.71%) and DMC (94.35%) at 800 μg/ml concentration. The antioxidant capacities of DMC, DMA, DMH and DME, which were measured in IC50 values, were much lower 42.39 μg/ml, 49.56 μg/ml, 52.68 μg/ml, and 58.77 μg/ml respectively than the IC50 of D. moniliforme methanol extract (DMM) (223.15 μg/ml). DMM at the concentration of 800 μg/ml most inhibited the growth of HeLa cells (78.68%) and DME at the same concentration most inhibited the growth of U251 cells (51.95%). The cytotoxic capacity (IC50) of DMM against HeLa cells was 155.80 μg/ml of extract and that of DME against the U251 cells was 772.50 μg/ml of extract. A number of bioactive compounds were detected in both DME and DMM. Conclusion: The fact that plant extract of D. moniliforme has a number of bioactive compounds which showed antioxidant and cytotoxic activities suggests the potential pharmacological importance of this plant.","author":[{"dropping-particle":"","family":"Paudel","given":"Mukti Ram","non-dropping-particle":"","parse-names":false,"suffix":""},{"dropping-particle":"","family":"Chand","given":"Mukesh Babu","non-dropping-particle":"","parse-names":false,"suffix":""},{"dropping-particle":"","family":"Pant","given":"Basant","non-dropping-particle":"","parse-names":false,"suffix":""},{"dropping-particle":"","family":"Pant","given":"Bijaya","non-dropping-particle":"","parse-names":false,"suffix":""}],"container-title":"BMC Complementary and Alternative Medicine","id":"ITEM-1","issue":"1","issued":{"date-parts":[["2018"]]},"page":"1-9","publisher":"BMC Complementary and Alternative Medicine","title":"Antioxidant and cytotoxic activities of Dendrobium moniliforme extracts and the detection of related compounds by GC-MS","type":"article-journal","volume":"18"},"uris":["http://www.mendeley.com/documents/?uuid=1ce587a2-0686-4001-a896-39a89e49bb26"]}],"mendeley":{"formattedCitation":"&lt;sup&gt;42&lt;/sup&gt;","plainTextFormattedCitation":"42","previouslyFormattedCitation":"&lt;sup&gt;42&lt;/sup&gt;"},"properties":{"noteIndex":0},"schema":"https://github.com/citation-style-language/schema/raw/master/csl-citation.json"}</w:instrText>
            </w:r>
            <w:r w:rsidR="006641CA">
              <w:fldChar w:fldCharType="separate"/>
            </w:r>
            <w:r w:rsidR="006641CA" w:rsidRPr="006641CA">
              <w:rPr>
                <w:noProof/>
                <w:vertAlign w:val="superscript"/>
              </w:rPr>
              <w:t>42</w:t>
            </w:r>
            <w:r w:rsidR="006641CA">
              <w:fldChar w:fldCharType="end"/>
            </w:r>
          </w:p>
          <w:p w14:paraId="42001F2F" w14:textId="1A4ED20F" w:rsidR="00272BEF" w:rsidRDefault="00272BEF" w:rsidP="006B1432">
            <w:pPr>
              <w:jc w:val="center"/>
            </w:pPr>
          </w:p>
        </w:tc>
        <w:tc>
          <w:tcPr>
            <w:tcW w:w="2160" w:type="dxa"/>
          </w:tcPr>
          <w:p w14:paraId="19B91928" w14:textId="77777777" w:rsidR="00195824" w:rsidRDefault="00D12DD1" w:rsidP="006B1432">
            <w:pPr>
              <w:jc w:val="center"/>
            </w:pPr>
            <w:r>
              <w:rPr>
                <w:rFonts w:ascii="Segoe UI" w:hAnsi="Segoe UI" w:cs="Segoe UI"/>
                <w:color w:val="212121"/>
                <w:shd w:val="clear" w:color="auto" w:fill="FFFFFF"/>
              </w:rPr>
              <w:t>20831071</w:t>
            </w:r>
          </w:p>
        </w:tc>
      </w:tr>
      <w:tr w:rsidR="006B1DDD" w14:paraId="1CF02FAC" w14:textId="77777777" w:rsidTr="00587810">
        <w:trPr>
          <w:trHeight w:val="348"/>
        </w:trPr>
        <w:tc>
          <w:tcPr>
            <w:tcW w:w="1278" w:type="dxa"/>
            <w:vMerge w:val="restart"/>
          </w:tcPr>
          <w:p w14:paraId="38132924" w14:textId="77777777" w:rsidR="006B1DDD" w:rsidRDefault="006B1DDD" w:rsidP="006B1432">
            <w:pPr>
              <w:jc w:val="center"/>
            </w:pPr>
            <w:r>
              <w:t>23.</w:t>
            </w:r>
          </w:p>
        </w:tc>
        <w:tc>
          <w:tcPr>
            <w:tcW w:w="2250" w:type="dxa"/>
            <w:vMerge w:val="restart"/>
          </w:tcPr>
          <w:p w14:paraId="521E1B3A" w14:textId="6255B1A6" w:rsidR="006B1DDD" w:rsidRDefault="006B1DDD" w:rsidP="006B1432">
            <w:pPr>
              <w:jc w:val="center"/>
            </w:pPr>
            <w:r w:rsidRPr="000A41BA">
              <w:rPr>
                <w:i/>
              </w:rPr>
              <w:t>Dendrobium</w:t>
            </w:r>
            <w:r>
              <w:t xml:space="preserve"> </w:t>
            </w:r>
            <w:r w:rsidRPr="00693FF3">
              <w:rPr>
                <w:i/>
                <w:iCs/>
              </w:rPr>
              <w:t>nobile</w:t>
            </w:r>
            <w:r>
              <w:t xml:space="preserve"> Lindl.</w:t>
            </w:r>
          </w:p>
        </w:tc>
        <w:tc>
          <w:tcPr>
            <w:tcW w:w="2790" w:type="dxa"/>
          </w:tcPr>
          <w:p w14:paraId="6AF20155" w14:textId="77777777" w:rsidR="006B1DDD" w:rsidRDefault="006B1DDD" w:rsidP="006B1432">
            <w:pPr>
              <w:jc w:val="center"/>
            </w:pPr>
            <w:r>
              <w:t>Dendronophenol A</w:t>
            </w:r>
            <w:r>
              <w:fldChar w:fldCharType="begin" w:fldLock="1"/>
            </w:r>
            <w:r>
              <w:instrText>ADDIN CSL_CITATION {"citationItems":[{"id":"ITEM-1","itemData":{"DOI":"10.1155/2015/841752","ISSN":"17414288","PMID":"25945114","abstract":"Dendrobium species, commonly known as \"Shihu\" or \"Huangcao,\" represents the second largest genus of Orchidaceae, which are used commonly as tonic herbs and healthy food in many Asian countries. The aim of this paper is to review the history, chemistry, and pharmacology of different Dendrobium species on the basis of the latest academic literatures found in Google Scholar, PubMed, Sciencedirect, Scopus, and SID.","author":[{"dropping-particle":"","family":"Lam","given":"Yau","non-dropping-particle":"","parse-names":false,"suffix":""},{"dropping-particle":"","family":"Ng","given":"Tzi Bun","non-dropping-particle":"","parse-names":false,"suffix":""},{"dropping-particle":"","family":"Yao","given":"Ren Ming","non-dropping-particle":"","parse-names":false,"suffix":""},{"dropping-particle":"","family":"Shi","given":"Jun","non-dropping-particle":"","parse-names":false,"suffix":""},{"dropping-particle":"","family":"Xu","given":"Kai","non-dropping-particle":"","parse-names":false,"suffix":""},{"dropping-particle":"","family":"Sze","given":"Stephen Cho Wing","non-dropping-particle":"","parse-names":false,"suffix":""},{"dropping-particle":"","family":"Zhang","given":"Kalin Yanbo","non-dropping-particle":"","parse-names":false,"suffix":""}],"container-title":"Evidence-based Complementary and Alternative Medicine","id":"ITEM-1","issued":{"date-parts":[["2015"]]},"title":"Evaluation of chemical constituents and important mechanism of pharmacological biology in Dendrobium plants","type":"article-journal","volume":"2015"},"uris":["http://www.mendeley.com/documents/?uuid=563a7a31-14d5-48d6-9c44-f39f9f43e457"]}],"mendeley":{"formattedCitation":"&lt;sup&gt;41&lt;/sup&gt;","plainTextFormattedCitation":"41","previouslyFormattedCitation":"&lt;sup&gt;41&lt;/sup&gt;"},"properties":{"noteIndex":0},"schema":"https://github.com/citation-style-language/schema/raw/master/csl-citation.json"}</w:instrText>
            </w:r>
            <w:r>
              <w:fldChar w:fldCharType="separate"/>
            </w:r>
            <w:r w:rsidRPr="00AD40DF">
              <w:rPr>
                <w:noProof/>
                <w:vertAlign w:val="superscript"/>
              </w:rPr>
              <w:t>41</w:t>
            </w:r>
            <w:r>
              <w:fldChar w:fldCharType="end"/>
            </w:r>
          </w:p>
          <w:p w14:paraId="68074F0B" w14:textId="1825531B" w:rsidR="00272BEF" w:rsidRDefault="00272BEF" w:rsidP="006B1432">
            <w:pPr>
              <w:jc w:val="center"/>
            </w:pPr>
          </w:p>
        </w:tc>
        <w:tc>
          <w:tcPr>
            <w:tcW w:w="2160" w:type="dxa"/>
          </w:tcPr>
          <w:p w14:paraId="7B704411" w14:textId="77777777" w:rsidR="006B1DDD" w:rsidRDefault="006B1DDD" w:rsidP="006B1432">
            <w:pPr>
              <w:jc w:val="center"/>
            </w:pPr>
            <w:r>
              <w:rPr>
                <w:rFonts w:ascii="Segoe UI" w:hAnsi="Segoe UI" w:cs="Segoe UI"/>
                <w:color w:val="212121"/>
                <w:shd w:val="clear" w:color="auto" w:fill="FFFFFF"/>
              </w:rPr>
              <w:t>101443792</w:t>
            </w:r>
          </w:p>
        </w:tc>
      </w:tr>
      <w:tr w:rsidR="006B1DDD" w14:paraId="68E882AB" w14:textId="77777777" w:rsidTr="00587810">
        <w:trPr>
          <w:trHeight w:val="348"/>
        </w:trPr>
        <w:tc>
          <w:tcPr>
            <w:tcW w:w="1278" w:type="dxa"/>
            <w:vMerge/>
          </w:tcPr>
          <w:p w14:paraId="456197C0" w14:textId="77777777" w:rsidR="006B1DDD" w:rsidRDefault="006B1DDD" w:rsidP="006B1432">
            <w:pPr>
              <w:jc w:val="center"/>
            </w:pPr>
          </w:p>
        </w:tc>
        <w:tc>
          <w:tcPr>
            <w:tcW w:w="2250" w:type="dxa"/>
            <w:vMerge/>
          </w:tcPr>
          <w:p w14:paraId="4C07786A" w14:textId="77777777" w:rsidR="006B1DDD" w:rsidRDefault="006B1DDD" w:rsidP="006B1432">
            <w:pPr>
              <w:jc w:val="center"/>
            </w:pPr>
          </w:p>
        </w:tc>
        <w:tc>
          <w:tcPr>
            <w:tcW w:w="2790" w:type="dxa"/>
          </w:tcPr>
          <w:p w14:paraId="0F5EA481" w14:textId="77777777" w:rsidR="006B1DDD" w:rsidRDefault="006B1DDD" w:rsidP="006B1432">
            <w:pPr>
              <w:jc w:val="center"/>
            </w:pPr>
            <w:r>
              <w:t>Dendronophenol B</w:t>
            </w:r>
            <w:r>
              <w:fldChar w:fldCharType="begin" w:fldLock="1"/>
            </w:r>
            <w:r w:rsidR="0047724B">
              <w:instrText>ADDIN CSL_CITATION {"citationItems":[{"id":"ITEM-1","itemData":{"DOI":"10.1155/2015/841752","ISSN":"17414288","PMID":"25945114","abstract":"Dendrobium species, commonly known as \"Shihu\" or \"Huangcao,\" represents the second largest genus of Orchidaceae, which are used commonly as tonic herbs and healthy food in many Asian countries. The aim of this paper is to review the history, chemistry, and pharmacology of different Dendrobium species on the basis of the latest academic literatures found in Google Scholar, PubMed, Sciencedirect, Scopus, and SID.","author":[{"dropping-particle":"","family":"Lam","given":"Yau","non-dropping-particle":"","parse-names":false,"suffix":""},{"dropping-particle":"","family":"Ng","given":"Tzi Bun","non-dropping-particle":"","parse-names":false,"suffix":""},{"dropping-particle":"","family":"Yao","given":"Ren Ming","non-dropping-particle":"","parse-names":false,"suffix":""},{"dropping-particle":"","family":"Shi","given":"Jun","non-dropping-particle":"","parse-names":false,"suffix":""},{"dropping-particle":"","family":"Xu","given":"Kai","non-dropping-particle":"","parse-names":false,"suffix":""},{"dropping-particle":"","family":"Sze","given":"Stephen Cho Wing","non-dropping-particle":"","parse-names":false,"suffix":""},{"dropping-particle":"","family":"Zhang","given":"Kalin Yanbo","non-dropping-particle":"","parse-names":false,"suffix":""}],"container-title":"Evidence-based Complementary and Alternative Medicine","id":"ITEM-1","issued":{"date-parts":[["2015"]]},"title":"Evaluation of chemical constituents and important mechanism of pharmacological biology in Dendrobium plants","type":"article-journal","volume":"2015"},"uris":["http://www.mendeley.com/documents/?uuid=563a7a31-14d5-48d6-9c44-f39f9f43e457"]}],"mendeley":{"formattedCitation":"&lt;sup&gt;41&lt;/sup&gt;","plainTextFormattedCitation":"41","previouslyFormattedCitation":"&lt;sup&gt;41&lt;/sup&gt;"},"properties":{"noteIndex":0},"schema":"https://github.com/citation-style-language/schema/raw/master/csl-citation.json"}</w:instrText>
            </w:r>
            <w:r>
              <w:fldChar w:fldCharType="separate"/>
            </w:r>
            <w:r w:rsidRPr="00AD40DF">
              <w:rPr>
                <w:noProof/>
                <w:vertAlign w:val="superscript"/>
              </w:rPr>
              <w:t>41</w:t>
            </w:r>
            <w:r>
              <w:fldChar w:fldCharType="end"/>
            </w:r>
          </w:p>
          <w:p w14:paraId="55A36847" w14:textId="2E8A6C04" w:rsidR="009A502E" w:rsidRDefault="009A502E" w:rsidP="006B1432">
            <w:pPr>
              <w:jc w:val="center"/>
            </w:pPr>
          </w:p>
        </w:tc>
        <w:tc>
          <w:tcPr>
            <w:tcW w:w="2160" w:type="dxa"/>
          </w:tcPr>
          <w:p w14:paraId="78E4499A" w14:textId="77777777" w:rsidR="006B1DDD" w:rsidRDefault="006B1DDD" w:rsidP="006B1432">
            <w:pPr>
              <w:jc w:val="center"/>
            </w:pPr>
            <w:r>
              <w:rPr>
                <w:rFonts w:ascii="Segoe UI" w:hAnsi="Segoe UI" w:cs="Segoe UI"/>
                <w:color w:val="212121"/>
                <w:shd w:val="clear" w:color="auto" w:fill="FFFFFF"/>
              </w:rPr>
              <w:t>101443793</w:t>
            </w:r>
          </w:p>
        </w:tc>
      </w:tr>
      <w:tr w:rsidR="006B1DDD" w14:paraId="39C8149F" w14:textId="77777777" w:rsidTr="00587810">
        <w:trPr>
          <w:trHeight w:val="348"/>
        </w:trPr>
        <w:tc>
          <w:tcPr>
            <w:tcW w:w="1278" w:type="dxa"/>
            <w:vMerge/>
          </w:tcPr>
          <w:p w14:paraId="3AE9BF5A" w14:textId="77777777" w:rsidR="006B1DDD" w:rsidRDefault="006B1DDD" w:rsidP="006B1432">
            <w:pPr>
              <w:jc w:val="center"/>
            </w:pPr>
          </w:p>
        </w:tc>
        <w:tc>
          <w:tcPr>
            <w:tcW w:w="2250" w:type="dxa"/>
            <w:vMerge/>
          </w:tcPr>
          <w:p w14:paraId="345EA262" w14:textId="77777777" w:rsidR="006B1DDD" w:rsidRDefault="006B1DDD" w:rsidP="006B1432">
            <w:pPr>
              <w:jc w:val="center"/>
            </w:pPr>
          </w:p>
        </w:tc>
        <w:tc>
          <w:tcPr>
            <w:tcW w:w="2790" w:type="dxa"/>
          </w:tcPr>
          <w:p w14:paraId="06EFFD82" w14:textId="77777777" w:rsidR="006B1DDD" w:rsidRDefault="006B1DDD" w:rsidP="006B1432">
            <w:pPr>
              <w:jc w:val="center"/>
            </w:pPr>
            <w:r>
              <w:t>Denbinobin</w:t>
            </w:r>
            <w:r w:rsidR="0047724B">
              <w:fldChar w:fldCharType="begin" w:fldLock="1"/>
            </w:r>
            <w:r w:rsidR="0047724B">
              <w:instrText>ADDIN CSL_CITATION {"citationItems":[{"id":"ITEM-1","itemData":{"DOI":"10.14336/AD.2017.0214","ISSN":"21525250","PMID":"29344419","abstract":"Dendrobium represents one of the most important orchid genera, ornamentally and medicinally. Dendrobiums are sympodial epiphytic plants, which is a name they are worthy of, the name coming from Greek origin: \"dendros\", tree, and \"bios\", life. Dendrobium species have been used for a thousand years as first-rate herbs in traditional Chinese medicine (TCM). They are source of tonic, astringent, analgesic, antipyretic, and anti-inflammatory substances, and have been traditionally used as medicinal herbs in the treatment of a variety of disorders, such as, nourishing the stomach, enhancing production of body fluids or nourishing Yin. The Chinese consider Dendrobium as one of the fifty fundamental herbs used to treat all kinds of ailments and use Dendrobium tonic for longevity. This review is focused on main research conducted during the last decade (2006-2016) on Dendrobium plants and their constituents, which have been subjected to investigations of their pharmacological effects involving anticancer, anti-diabetic, neuroprotective and immunomodulating activities, to report their undeniable potential for treating age-related pathologies.","author":[{"dropping-particle":"","family":"Cakova","given":"Veronika","non-dropping-particle":"","parse-names":false,"suffix":""},{"dropping-particle":"","family":"Bonte","given":"Frederic","non-dropping-particle":"","parse-names":false,"suffix":""},{"dropping-particle":"","family":"Lobstein","given":"Annelise","non-dropping-particle":"","parse-names":false,"suffix":""}],"container-title":"Aging and Disease","id":"ITEM-1","issue":"6","issued":{"date-parts":[["2017"]]},"page":"827-849","title":"Dendrobium: Sources of active ingredients to treat age-related pathologies","type":"article-journal","volume":"8"},"uris":["http://www.mendeley.com/documents/?uuid=b7f9e0a5-a9cf-4c18-9f27-55f3e06ea8ba"]}],"mendeley":{"formattedCitation":"&lt;sup&gt;43&lt;/sup&gt;","plainTextFormattedCitation":"43","previouslyFormattedCitation":"&lt;sup&gt;43&lt;/sup&gt;"},"properties":{"noteIndex":0},"schema":"https://github.com/citation-style-language/schema/raw/master/csl-citation.json"}</w:instrText>
            </w:r>
            <w:r w:rsidR="0047724B">
              <w:fldChar w:fldCharType="separate"/>
            </w:r>
            <w:r w:rsidR="0047724B" w:rsidRPr="0047724B">
              <w:rPr>
                <w:noProof/>
                <w:vertAlign w:val="superscript"/>
              </w:rPr>
              <w:t>43</w:t>
            </w:r>
            <w:r w:rsidR="0047724B">
              <w:fldChar w:fldCharType="end"/>
            </w:r>
          </w:p>
          <w:p w14:paraId="2D885668" w14:textId="3CD9B48B" w:rsidR="009A502E" w:rsidRDefault="009A502E" w:rsidP="006B1432">
            <w:pPr>
              <w:jc w:val="center"/>
            </w:pPr>
          </w:p>
        </w:tc>
        <w:tc>
          <w:tcPr>
            <w:tcW w:w="2160" w:type="dxa"/>
          </w:tcPr>
          <w:p w14:paraId="62678E39" w14:textId="77777777" w:rsidR="006B1DDD" w:rsidRDefault="006B1DDD" w:rsidP="006B1432">
            <w:pPr>
              <w:jc w:val="center"/>
            </w:pPr>
            <w:r>
              <w:rPr>
                <w:rFonts w:ascii="Segoe UI" w:hAnsi="Segoe UI" w:cs="Segoe UI"/>
                <w:color w:val="212121"/>
                <w:shd w:val="clear" w:color="auto" w:fill="FFFFFF"/>
              </w:rPr>
              <w:t>10423984</w:t>
            </w:r>
          </w:p>
        </w:tc>
      </w:tr>
      <w:tr w:rsidR="006B1DDD" w14:paraId="79A8AC0D" w14:textId="77777777" w:rsidTr="00587810">
        <w:trPr>
          <w:trHeight w:val="348"/>
        </w:trPr>
        <w:tc>
          <w:tcPr>
            <w:tcW w:w="1278" w:type="dxa"/>
            <w:vMerge/>
          </w:tcPr>
          <w:p w14:paraId="4BCBF187" w14:textId="77777777" w:rsidR="006B1DDD" w:rsidRDefault="006B1DDD" w:rsidP="006B1432">
            <w:pPr>
              <w:jc w:val="center"/>
            </w:pPr>
          </w:p>
        </w:tc>
        <w:tc>
          <w:tcPr>
            <w:tcW w:w="2250" w:type="dxa"/>
            <w:vMerge/>
          </w:tcPr>
          <w:p w14:paraId="69FD92BF" w14:textId="77777777" w:rsidR="006B1DDD" w:rsidRDefault="006B1DDD" w:rsidP="006B1432">
            <w:pPr>
              <w:jc w:val="center"/>
            </w:pPr>
          </w:p>
        </w:tc>
        <w:tc>
          <w:tcPr>
            <w:tcW w:w="2790" w:type="dxa"/>
          </w:tcPr>
          <w:p w14:paraId="218F72CC" w14:textId="77777777" w:rsidR="006B1DDD" w:rsidRDefault="006B1DDD" w:rsidP="006B1432">
            <w:pPr>
              <w:jc w:val="center"/>
            </w:pPr>
            <w:r>
              <w:t>(+)- denobilone A</w:t>
            </w:r>
            <w:r w:rsidR="0047724B">
              <w:fldChar w:fldCharType="begin" w:fldLock="1"/>
            </w:r>
            <w:r w:rsidR="0047724B">
              <w:instrText>ADDIN CSL_CITATION {"citationItems":[{"id":"ITEM-1","itemData":{"DOI":"10.14336/AD.2017.0214","ISSN":"21525250","PMID":"29344419","abstract":"Dendrobium represents one of the most important orchid genera, ornamentally and medicinally. Dendrobiums are sympodial epiphytic plants, which is a name they are worthy of, the name coming from Greek origin: \"dendros\", tree, and \"bios\", life. Dendrobium species have been used for a thousand years as first-rate herbs in traditional Chinese medicine (TCM). They are source of tonic, astringent, analgesic, antipyretic, and anti-inflammatory substances, and have been traditionally used as medicinal herbs in the treatment of a variety of disorders, such as, nourishing the stomach, enhancing production of body fluids or nourishing Yin. The Chinese consider Dendrobium as one of the fifty fundamental herbs used to treat all kinds of ailments and use Dendrobium tonic for longevity. This review is focused on main research conducted during the last decade (2006-2016) on Dendrobium plants and their constituents, which have been subjected to investigations of their pharmacological effects involving anticancer, anti-diabetic, neuroprotective and immunomodulating activities, to report their undeniable potential for treating age-related pathologies.","author":[{"dropping-particle":"","family":"Cakova","given":"Veronika","non-dropping-particle":"","parse-names":false,"suffix":""},{"dropping-particle":"","family":"Bonte","given":"Frederic","non-dropping-particle":"","parse-names":false,"suffix":""},{"dropping-particle":"","family":"Lobstein","given":"Annelise","non-dropping-particle":"","parse-names":false,"suffix":""}],"container-title":"Aging and Disease","id":"ITEM-1","issue":"6","issued":{"date-parts":[["2017"]]},"page":"827-849","title":"Dendrobium: Sources of active ingredients to treat age-related pathologies","type":"article-journal","volume":"8"},"uris":["http://www.mendeley.com/documents/?uuid=b7f9e0a5-a9cf-4c18-9f27-55f3e06ea8ba"]}],"mendeley":{"formattedCitation":"&lt;sup&gt;43&lt;/sup&gt;","plainTextFormattedCitation":"43","previouslyFormattedCitation":"&lt;sup&gt;43&lt;/sup&gt;"},"properties":{"noteIndex":0},"schema":"https://github.com/citation-style-language/schema/raw/master/csl-citation.json"}</w:instrText>
            </w:r>
            <w:r w:rsidR="0047724B">
              <w:fldChar w:fldCharType="separate"/>
            </w:r>
            <w:r w:rsidR="0047724B" w:rsidRPr="0047724B">
              <w:rPr>
                <w:noProof/>
                <w:vertAlign w:val="superscript"/>
              </w:rPr>
              <w:t>43</w:t>
            </w:r>
            <w:r w:rsidR="0047724B">
              <w:fldChar w:fldCharType="end"/>
            </w:r>
          </w:p>
          <w:p w14:paraId="3FF386E6" w14:textId="3FDD22DE" w:rsidR="009A502E" w:rsidRDefault="009A502E" w:rsidP="006B1432">
            <w:pPr>
              <w:jc w:val="center"/>
            </w:pPr>
          </w:p>
        </w:tc>
        <w:tc>
          <w:tcPr>
            <w:tcW w:w="2160" w:type="dxa"/>
          </w:tcPr>
          <w:p w14:paraId="7C8AF367" w14:textId="77777777" w:rsidR="006B1DDD" w:rsidRDefault="006B1DDD" w:rsidP="006B1432">
            <w:pPr>
              <w:jc w:val="center"/>
            </w:pPr>
            <w:r>
              <w:rPr>
                <w:rFonts w:ascii="Segoe UI" w:hAnsi="Segoe UI" w:cs="Segoe UI"/>
                <w:color w:val="212121"/>
                <w:shd w:val="clear" w:color="auto" w:fill="FFFFFF"/>
              </w:rPr>
              <w:t>132525207</w:t>
            </w:r>
          </w:p>
        </w:tc>
      </w:tr>
      <w:tr w:rsidR="006B1DDD" w14:paraId="13F6EF57" w14:textId="77777777" w:rsidTr="00587810">
        <w:trPr>
          <w:trHeight w:val="348"/>
        </w:trPr>
        <w:tc>
          <w:tcPr>
            <w:tcW w:w="1278" w:type="dxa"/>
            <w:vMerge/>
          </w:tcPr>
          <w:p w14:paraId="56DD75D1" w14:textId="77777777" w:rsidR="006B1DDD" w:rsidRDefault="006B1DDD" w:rsidP="006B1432">
            <w:pPr>
              <w:jc w:val="center"/>
            </w:pPr>
          </w:p>
        </w:tc>
        <w:tc>
          <w:tcPr>
            <w:tcW w:w="2250" w:type="dxa"/>
            <w:vMerge/>
          </w:tcPr>
          <w:p w14:paraId="08FDBFF3" w14:textId="77777777" w:rsidR="006B1DDD" w:rsidRDefault="006B1DDD" w:rsidP="006B1432">
            <w:pPr>
              <w:jc w:val="center"/>
            </w:pPr>
          </w:p>
        </w:tc>
        <w:tc>
          <w:tcPr>
            <w:tcW w:w="2790" w:type="dxa"/>
          </w:tcPr>
          <w:p w14:paraId="34CA0054" w14:textId="77777777" w:rsidR="006B1DDD" w:rsidRDefault="006B1DDD" w:rsidP="006B1432">
            <w:pPr>
              <w:jc w:val="center"/>
            </w:pPr>
            <w:r>
              <w:t>(-)-denobilone A</w:t>
            </w:r>
            <w:r w:rsidR="0047724B">
              <w:fldChar w:fldCharType="begin" w:fldLock="1"/>
            </w:r>
            <w:r w:rsidR="0047724B">
              <w:instrText>ADDIN CSL_CITATION {"citationItems":[{"id":"ITEM-1","itemData":{"DOI":"10.14336/AD.2017.0214","ISSN":"21525250","PMID":"29344419","abstract":"Dendrobium represents one of the most important orchid genera, ornamentally and medicinally. Dendrobiums are sympodial epiphytic plants, which is a name they are worthy of, the name coming from Greek origin: \"dendros\", tree, and \"bios\", life. Dendrobium species have been used for a thousand years as first-rate herbs in traditional Chinese medicine (TCM). They are source of tonic, astringent, analgesic, antipyretic, and anti-inflammatory substances, and have been traditionally used as medicinal herbs in the treatment of a variety of disorders, such as, nourishing the stomach, enhancing production of body fluids or nourishing Yin. The Chinese consider Dendrobium as one of the fifty fundamental herbs used to treat all kinds of ailments and use Dendrobium tonic for longevity. This review is focused on main research conducted during the last decade (2006-2016) on Dendrobium plants and their constituents, which have been subjected to investigations of their pharmacological effects involving anticancer, anti-diabetic, neuroprotective and immunomodulating activities, to report their undeniable potential for treating age-related pathologies.","author":[{"dropping-particle":"","family":"Cakova","given":"Veronika","non-dropping-particle":"","parse-names":false,"suffix":""},{"dropping-particle":"","family":"Bonte","given":"Frederic","non-dropping-particle":"","parse-names":false,"suffix":""},{"dropping-particle":"","family":"Lobstein","given":"Annelise","non-dropping-particle":"","parse-names":false,"suffix":""}],"container-title":"Aging and Disease","id":"ITEM-1","issue":"6","issued":{"date-parts":[["2017"]]},"page":"827-849","title":"Dendrobium: Sources of active ingredients to treat age-related pathologies","type":"article-journal","volume":"8"},"uris":["http://www.mendeley.com/documents/?uuid=b7f9e0a5-a9cf-4c18-9f27-55f3e06ea8ba"]}],"mendeley":{"formattedCitation":"&lt;sup&gt;43&lt;/sup&gt;","plainTextFormattedCitation":"43","previouslyFormattedCitation":"&lt;sup&gt;43&lt;/sup&gt;"},"properties":{"noteIndex":0},"schema":"https://github.com/citation-style-language/schema/raw/master/csl-citation.json"}</w:instrText>
            </w:r>
            <w:r w:rsidR="0047724B">
              <w:fldChar w:fldCharType="separate"/>
            </w:r>
            <w:r w:rsidR="0047724B" w:rsidRPr="0047724B">
              <w:rPr>
                <w:noProof/>
                <w:vertAlign w:val="superscript"/>
              </w:rPr>
              <w:t>43</w:t>
            </w:r>
            <w:r w:rsidR="0047724B">
              <w:fldChar w:fldCharType="end"/>
            </w:r>
          </w:p>
          <w:p w14:paraId="09B98BC5" w14:textId="1733AEEA" w:rsidR="009A502E" w:rsidRDefault="009A502E" w:rsidP="006B1432">
            <w:pPr>
              <w:jc w:val="center"/>
            </w:pPr>
          </w:p>
        </w:tc>
        <w:tc>
          <w:tcPr>
            <w:tcW w:w="2160" w:type="dxa"/>
          </w:tcPr>
          <w:p w14:paraId="2E33CAC7" w14:textId="77777777" w:rsidR="006B1DDD" w:rsidRDefault="00102BFA" w:rsidP="006B1432">
            <w:pPr>
              <w:jc w:val="center"/>
            </w:pPr>
            <w:r>
              <w:rPr>
                <w:rFonts w:ascii="Segoe UI" w:hAnsi="Segoe UI" w:cs="Segoe UI"/>
                <w:color w:val="212121"/>
                <w:shd w:val="clear" w:color="auto" w:fill="FFFFFF"/>
              </w:rPr>
              <w:t>132525208</w:t>
            </w:r>
          </w:p>
        </w:tc>
      </w:tr>
      <w:tr w:rsidR="006B1DDD" w14:paraId="4BD6103B" w14:textId="77777777" w:rsidTr="00587810">
        <w:trPr>
          <w:trHeight w:val="348"/>
        </w:trPr>
        <w:tc>
          <w:tcPr>
            <w:tcW w:w="1278" w:type="dxa"/>
            <w:vMerge/>
          </w:tcPr>
          <w:p w14:paraId="0348952E" w14:textId="77777777" w:rsidR="006B1DDD" w:rsidRDefault="006B1DDD" w:rsidP="006B1432">
            <w:pPr>
              <w:jc w:val="center"/>
            </w:pPr>
          </w:p>
        </w:tc>
        <w:tc>
          <w:tcPr>
            <w:tcW w:w="2250" w:type="dxa"/>
            <w:vMerge/>
          </w:tcPr>
          <w:p w14:paraId="128FBE82" w14:textId="77777777" w:rsidR="006B1DDD" w:rsidRDefault="006B1DDD" w:rsidP="006B1432">
            <w:pPr>
              <w:jc w:val="center"/>
            </w:pPr>
          </w:p>
        </w:tc>
        <w:tc>
          <w:tcPr>
            <w:tcW w:w="2790" w:type="dxa"/>
          </w:tcPr>
          <w:p w14:paraId="4E5007B4" w14:textId="77777777" w:rsidR="006B1DDD" w:rsidRDefault="006B1DDD" w:rsidP="006B1432">
            <w:pPr>
              <w:jc w:val="center"/>
            </w:pPr>
            <w:r>
              <w:t>decumbic acid</w:t>
            </w:r>
            <w:r w:rsidR="0047724B">
              <w:fldChar w:fldCharType="begin" w:fldLock="1"/>
            </w:r>
            <w:r w:rsidR="0047724B">
              <w:instrText>ADDIN CSL_CITATION {"citationItems":[{"id":"ITEM-1","itemData":{"DOI":"10.14336/AD.2017.0214","ISSN":"21525250","PMID":"29344419","abstract":"Dendrobium represents one of the most important orchid genera, ornamentally and medicinally. Dendrobiums are sympodial epiphytic plants, which is a name they are worthy of, the name coming from Greek origin: \"dendros\", tree, and \"bios\", life. Dendrobium species have been used for a thousand years as first-rate herbs in traditional Chinese medicine (TCM). They are source of tonic, astringent, analgesic, antipyretic, and anti-inflammatory substances, and have been traditionally used as medicinal herbs in the treatment of a variety of disorders, such as, nourishing the stomach, enhancing production of body fluids or nourishing Yin. The Chinese consider Dendrobium as one of the fifty fundamental herbs used to treat all kinds of ailments and use Dendrobium tonic for longevity. This review is focused on main research conducted during the last decade (2006-2016) on Dendrobium plants and their constituents, which have been subjected to investigations of their pharmacological effects involving anticancer, anti-diabetic, neuroprotective and immunomodulating activities, to report their undeniable potential for treating age-related pathologies.","author":[{"dropping-particle":"","family":"Cakova","given":"Veronika","non-dropping-particle":"","parse-names":false,"suffix":""},{"dropping-particle":"","family":"Bonte","given":"Frederic","non-dropping-particle":"","parse-names":false,"suffix":""},{"dropping-particle":"","family":"Lobstein","given":"Annelise","non-dropping-particle":"","parse-names":false,"suffix":""}],"container-title":"Aging and Disease","id":"ITEM-1","issue":"6","issued":{"date-parts":[["2017"]]},"page":"827-849","title":"Dendrobium: Sources of active ingredients to treat age-related pathologies","type":"article-journal","volume":"8"},"uris":["http://www.mendeley.com/documents/?uuid=b7f9e0a5-a9cf-4c18-9f27-55f3e06ea8ba"]}],"mendeley":{"formattedCitation":"&lt;sup&gt;43&lt;/sup&gt;","plainTextFormattedCitation":"43","previouslyFormattedCitation":"&lt;sup&gt;43&lt;/sup&gt;"},"properties":{"noteIndex":0},"schema":"https://github.com/citation-style-language/schema/raw/master/csl-citation.json"}</w:instrText>
            </w:r>
            <w:r w:rsidR="0047724B">
              <w:fldChar w:fldCharType="separate"/>
            </w:r>
            <w:r w:rsidR="0047724B" w:rsidRPr="0047724B">
              <w:rPr>
                <w:noProof/>
                <w:vertAlign w:val="superscript"/>
              </w:rPr>
              <w:t>43</w:t>
            </w:r>
            <w:r w:rsidR="0047724B">
              <w:fldChar w:fldCharType="end"/>
            </w:r>
          </w:p>
          <w:p w14:paraId="2F8C4EEE" w14:textId="447B6EA2" w:rsidR="009A502E" w:rsidRDefault="009A502E" w:rsidP="006B1432">
            <w:pPr>
              <w:jc w:val="center"/>
            </w:pPr>
          </w:p>
        </w:tc>
        <w:tc>
          <w:tcPr>
            <w:tcW w:w="2160" w:type="dxa"/>
          </w:tcPr>
          <w:p w14:paraId="34BCD8CD" w14:textId="77777777" w:rsidR="006B1DDD" w:rsidRDefault="00102BFA" w:rsidP="006B1432">
            <w:pPr>
              <w:jc w:val="center"/>
            </w:pPr>
            <w:r>
              <w:rPr>
                <w:rFonts w:ascii="Segoe UI" w:hAnsi="Segoe UI" w:cs="Segoe UI"/>
                <w:color w:val="212121"/>
                <w:shd w:val="clear" w:color="auto" w:fill="FFFFFF"/>
              </w:rPr>
              <w:t>71360444</w:t>
            </w:r>
          </w:p>
        </w:tc>
      </w:tr>
      <w:tr w:rsidR="006B1DDD" w14:paraId="6C04E6AC" w14:textId="77777777" w:rsidTr="00587810">
        <w:trPr>
          <w:trHeight w:val="285"/>
        </w:trPr>
        <w:tc>
          <w:tcPr>
            <w:tcW w:w="1278" w:type="dxa"/>
            <w:vMerge/>
          </w:tcPr>
          <w:p w14:paraId="6E398684" w14:textId="77777777" w:rsidR="006B1DDD" w:rsidRDefault="006B1DDD" w:rsidP="006B1432">
            <w:pPr>
              <w:jc w:val="center"/>
            </w:pPr>
          </w:p>
        </w:tc>
        <w:tc>
          <w:tcPr>
            <w:tcW w:w="2250" w:type="dxa"/>
            <w:vMerge/>
          </w:tcPr>
          <w:p w14:paraId="2FEA630D" w14:textId="77777777" w:rsidR="006B1DDD" w:rsidRDefault="006B1DDD" w:rsidP="006B1432">
            <w:pPr>
              <w:jc w:val="center"/>
            </w:pPr>
          </w:p>
        </w:tc>
        <w:tc>
          <w:tcPr>
            <w:tcW w:w="2790" w:type="dxa"/>
          </w:tcPr>
          <w:p w14:paraId="4DE6AF2E" w14:textId="77777777" w:rsidR="006B1DDD" w:rsidRDefault="006B1DDD" w:rsidP="006B1432">
            <w:pPr>
              <w:jc w:val="center"/>
            </w:pPr>
            <w:r>
              <w:t>4-(3-hydroxyphenyl)-2- butanone</w:t>
            </w:r>
            <w:r w:rsidR="0047724B">
              <w:fldChar w:fldCharType="begin" w:fldLock="1"/>
            </w:r>
            <w:r w:rsidR="0047724B">
              <w:instrText>ADDIN CSL_CITATION {"citationItems":[{"id":"ITEM-1","itemData":{"DOI":"10.14336/AD.2017.0214","ISSN":"21525250","PMID":"29344419","abstract":"Dendrobium represents one of the most important orchid genera, ornamentally and medicinally. Dendrobiums are sympodial epiphytic plants, which is a name they are worthy of, the name coming from Greek origin: \"dendros\", tree, and \"bios\", life. Dendrobium species have been used for a thousand years as first-rate herbs in traditional Chinese medicine (TCM). They are source of tonic, astringent, analgesic, antipyretic, and anti-inflammatory substances, and have been traditionally used as medicinal herbs in the treatment of a variety of disorders, such as, nourishing the stomach, enhancing production of body fluids or nourishing Yin. The Chinese consider Dendrobium as one of the fifty fundamental herbs used to treat all kinds of ailments and use Dendrobium tonic for longevity. This review is focused on main research conducted during the last decade (2006-2016) on Dendrobium plants and their constituents, which have been subjected to investigations of their pharmacological effects involving anticancer, anti-diabetic, neuroprotective and immunomodulating activities, to report their undeniable potential for treating age-related pathologies.","author":[{"dropping-particle":"","family":"Cakova","given":"Veronika","non-dropping-particle":"","parse-names":false,"suffix":""},{"dropping-particle":"","family":"Bonte","given":"Frederic","non-dropping-particle":"","parse-names":false,"suffix":""},{"dropping-particle":"","family":"Lobstein","given":"Annelise","non-dropping-particle":"","parse-names":false,"suffix":""}],"container-title":"Aging and Disease","id":"ITEM-1","issue":"6","issued":{"date-parts":[["2017"]]},"page":"827-849","title":"Dendrobium: Sources of active ingredients to treat age-related pathologies","type":"article-journal","volume":"8"},"uris":["http://www.mendeley.com/documents/?uuid=b7f9e0a5-a9cf-4c18-9f27-55f3e06ea8ba"]}],"mendeley":{"formattedCitation":"&lt;sup&gt;43&lt;/sup&gt;","plainTextFormattedCitation":"43","previouslyFormattedCitation":"&lt;sup&gt;43&lt;/sup&gt;"},"properties":{"noteIndex":0},"schema":"https://github.com/citation-style-language/schema/raw/master/csl-citation.json"}</w:instrText>
            </w:r>
            <w:r w:rsidR="0047724B">
              <w:fldChar w:fldCharType="separate"/>
            </w:r>
            <w:r w:rsidR="0047724B" w:rsidRPr="0047724B">
              <w:rPr>
                <w:noProof/>
                <w:vertAlign w:val="superscript"/>
              </w:rPr>
              <w:t>43</w:t>
            </w:r>
            <w:r w:rsidR="0047724B">
              <w:fldChar w:fldCharType="end"/>
            </w:r>
          </w:p>
        </w:tc>
        <w:tc>
          <w:tcPr>
            <w:tcW w:w="2160" w:type="dxa"/>
          </w:tcPr>
          <w:p w14:paraId="25DB602A" w14:textId="77777777" w:rsidR="006B1DDD" w:rsidRDefault="00B40FDC" w:rsidP="006B1432">
            <w:pPr>
              <w:jc w:val="center"/>
            </w:pPr>
            <w:r>
              <w:rPr>
                <w:rFonts w:ascii="Segoe UI" w:hAnsi="Segoe UI" w:cs="Segoe UI"/>
                <w:color w:val="212121"/>
                <w:shd w:val="clear" w:color="auto" w:fill="FFFFFF"/>
              </w:rPr>
              <w:t>12235673</w:t>
            </w:r>
          </w:p>
        </w:tc>
      </w:tr>
      <w:tr w:rsidR="006B1DDD" w14:paraId="0B8FED24" w14:textId="77777777" w:rsidTr="00587810">
        <w:trPr>
          <w:trHeight w:val="285"/>
        </w:trPr>
        <w:tc>
          <w:tcPr>
            <w:tcW w:w="1278" w:type="dxa"/>
            <w:vMerge/>
          </w:tcPr>
          <w:p w14:paraId="13125643" w14:textId="77777777" w:rsidR="006B1DDD" w:rsidRDefault="006B1DDD" w:rsidP="006B1432">
            <w:pPr>
              <w:jc w:val="center"/>
            </w:pPr>
          </w:p>
        </w:tc>
        <w:tc>
          <w:tcPr>
            <w:tcW w:w="2250" w:type="dxa"/>
            <w:vMerge/>
          </w:tcPr>
          <w:p w14:paraId="418412E5" w14:textId="77777777" w:rsidR="006B1DDD" w:rsidRDefault="006B1DDD" w:rsidP="006B1432">
            <w:pPr>
              <w:jc w:val="center"/>
            </w:pPr>
          </w:p>
        </w:tc>
        <w:tc>
          <w:tcPr>
            <w:tcW w:w="2790" w:type="dxa"/>
          </w:tcPr>
          <w:p w14:paraId="2F8350B7" w14:textId="77777777" w:rsidR="006B1DDD" w:rsidRDefault="006B1DDD" w:rsidP="006B1432">
            <w:pPr>
              <w:jc w:val="center"/>
            </w:pPr>
            <w:r>
              <w:t>3’,4’,5’-tr</w:t>
            </w:r>
            <w:r w:rsidR="0047724B">
              <w:t>imethoxycinnamyl acetate</w:t>
            </w:r>
            <w:r w:rsidR="0047724B">
              <w:fldChar w:fldCharType="begin" w:fldLock="1"/>
            </w:r>
            <w:r w:rsidR="0047724B">
              <w:instrText>ADDIN CSL_CITATION {"citationItems":[{"id":"ITEM-1","itemData":{"DOI":"10.14336/AD.2017.0214","ISSN":"21525250","PMID":"29344419","abstract":"Dendrobium represents one of the most important orchid genera, ornamentally and medicinally. Dendrobiums are sympodial epiphytic plants, which is a name they are worthy of, the name coming from Greek origin: \"dendros\", tree, and \"bios\", life. Dendrobium species have been used for a thousand years as first-rate herbs in traditional Chinese medicine (TCM). They are source of tonic, astringent, analgesic, antipyretic, and anti-inflammatory substances, and have been traditionally used as medicinal herbs in the treatment of a variety of disorders, such as, nourishing the stomach, enhancing production of body fluids or nourishing Yin. The Chinese consider Dendrobium as one of the fifty fundamental herbs used to treat all kinds of ailments and use Dendrobium tonic for longevity. This review is focused on main research conducted during the last decade (2006-2016) on Dendrobium plants and their constituents, which have been subjected to investigations of their pharmacological effects involving anticancer, anti-diabetic, neuroprotective and immunomodulating activities, to report their undeniable potential for treating age-related pathologies.","author":[{"dropping-particle":"","family":"Cakova","given":"Veronika","non-dropping-particle":"","parse-names":false,"suffix":""},{"dropping-particle":"","family":"Bonte","given":"Frederic","non-dropping-particle":"","parse-names":false,"suffix":""},{"dropping-particle":"","family":"Lobstein","given":"Annelise","non-dropping-particle":"","parse-names":false,"suffix":""}],"container-title":"Aging and Disease","id":"ITEM-1","issue":"6","issued":{"date-parts":[["2017"]]},"page":"827-849","title":"Dendrobium: Sources of active ingredients to treat age-related pathologies","type":"article-journal","volume":"8"},"uris":["http://www.mendeley.com/documents/?uuid=b7f9e0a5-a9cf-4c18-9f27-55f3e06ea8ba"]}],"mendeley":{"formattedCitation":"&lt;sup&gt;43&lt;/sup&gt;","plainTextFormattedCitation":"43","previouslyFormattedCitation":"&lt;sup&gt;43&lt;/sup&gt;"},"properties":{"noteIndex":0},"schema":"https://github.com/citation-style-language/schema/raw/master/csl-citation.json"}</w:instrText>
            </w:r>
            <w:r w:rsidR="0047724B">
              <w:fldChar w:fldCharType="separate"/>
            </w:r>
            <w:r w:rsidR="0047724B" w:rsidRPr="0047724B">
              <w:rPr>
                <w:noProof/>
                <w:vertAlign w:val="superscript"/>
              </w:rPr>
              <w:t>43</w:t>
            </w:r>
            <w:r w:rsidR="0047724B">
              <w:fldChar w:fldCharType="end"/>
            </w:r>
          </w:p>
          <w:p w14:paraId="02D5AAC5" w14:textId="6F446FD6" w:rsidR="009A502E" w:rsidRDefault="009A502E" w:rsidP="006B1432">
            <w:pPr>
              <w:jc w:val="center"/>
            </w:pPr>
          </w:p>
        </w:tc>
        <w:tc>
          <w:tcPr>
            <w:tcW w:w="2160" w:type="dxa"/>
          </w:tcPr>
          <w:p w14:paraId="5A04F74B" w14:textId="77777777" w:rsidR="006B1DDD" w:rsidRDefault="0047724B" w:rsidP="006B1432">
            <w:pPr>
              <w:jc w:val="center"/>
            </w:pPr>
            <w:r>
              <w:rPr>
                <w:rFonts w:ascii="Segoe UI" w:hAnsi="Segoe UI" w:cs="Segoe UI"/>
                <w:color w:val="212121"/>
                <w:shd w:val="clear" w:color="auto" w:fill="FFFFFF"/>
              </w:rPr>
              <w:t>131752972</w:t>
            </w:r>
          </w:p>
        </w:tc>
      </w:tr>
      <w:tr w:rsidR="006B1DDD" w14:paraId="1BD43AE2" w14:textId="77777777" w:rsidTr="00587810">
        <w:trPr>
          <w:trHeight w:val="285"/>
        </w:trPr>
        <w:tc>
          <w:tcPr>
            <w:tcW w:w="1278" w:type="dxa"/>
            <w:vMerge/>
          </w:tcPr>
          <w:p w14:paraId="2B892FFB" w14:textId="77777777" w:rsidR="006B1DDD" w:rsidRDefault="006B1DDD" w:rsidP="006B1432">
            <w:pPr>
              <w:jc w:val="center"/>
            </w:pPr>
          </w:p>
        </w:tc>
        <w:tc>
          <w:tcPr>
            <w:tcW w:w="2250" w:type="dxa"/>
            <w:vMerge/>
          </w:tcPr>
          <w:p w14:paraId="490288F9" w14:textId="77777777" w:rsidR="006B1DDD" w:rsidRDefault="006B1DDD" w:rsidP="006B1432">
            <w:pPr>
              <w:jc w:val="center"/>
            </w:pPr>
          </w:p>
        </w:tc>
        <w:tc>
          <w:tcPr>
            <w:tcW w:w="2790" w:type="dxa"/>
          </w:tcPr>
          <w:p w14:paraId="61D2AA46" w14:textId="77777777" w:rsidR="006B1DDD" w:rsidRDefault="006B1DDD" w:rsidP="006B1432">
            <w:pPr>
              <w:jc w:val="center"/>
            </w:pPr>
            <w:r>
              <w:t>ursolic acid</w:t>
            </w:r>
            <w:r w:rsidR="000C16BF">
              <w:fldChar w:fldCharType="begin" w:fldLock="1"/>
            </w:r>
            <w:r w:rsidR="000C16BF">
              <w:instrText>ADDIN CSL_CITATION {"citationItems":[{"id":"ITEM-1","itemData":{"DOI":"10.7324/JAPS.2015.501006","ISSN":"22313354","abstract":"Northeast India represents a rich floristic wealth of India. Orchids form a very noticeable feature of this vegetation. Amongst orchids, the genus Dendrobium forms a very important group of plants which are used by the locals for the treatment of various ailments. A through literature survey revealed that there is a paucity of data on the phytochemical evaluation of Dendrobium species using analytical methods. The chromatographic technique such as HPTLC is reported to be useful for standardization of plant materials in terms of phytochemical markers and evaluation of their quality. Therefore, in this study, five different Dendrobium species have been evaluated and compared in terms of their marker content using validated HPTLC methods. All the samples analyzed were found to be a good source of ß-sitosterol with maximum content in D. fimbriatum stem and minimum content in D. chrysanthum roots. D. nobile (roots and stem) and D. moschatum (stem) were also found to be a source of ursolic acid and lupeol, respectively. Thus, this work will contribute in the identification, quality evaluation and standardization of different Dendrobium species. On the basis of maximum bioactive marker content, specific part of Dendrobium species can be selected which may be supported by its efficacy.","author":[{"dropping-particle":"","family":"Shailajan","given":"Sunita","non-dropping-particle":"","parse-names":false,"suffix":""},{"dropping-particle":"","family":"Kumaria","given":"Suman","non-dropping-particle":"","parse-names":false,"suffix":""},{"dropping-particle":"","family":"Gurjar","given":"Deepti","non-dropping-particle":"","parse-names":false,"suffix":""},{"dropping-particle":"","family":"Joshi","given":"Mayuresh","non-dropping-particle":"","parse-names":false,"suffix":""},{"dropping-particle":"","family":"Paul","given":"Prasenjit","non-dropping-particle":"","parse-names":false,"suffix":""},{"dropping-particle":"","family":"Khongthaw","given":"Nasheman","non-dropping-particle":"","parse-names":false,"suffix":""}],"container-title":"Journal of Applied Pharmaceutical Science","id":"ITEM-1","issue":"10","issued":{"date-parts":[["2015"]]},"page":"32-38","title":"Variation in the marker content of five different Dendrobium species: Comparative evaluation using validated HPTLC technique","type":"article-journal","volume":"5"},"uris":["http://www.mendeley.com/documents/?uuid=c089fd48-d216-41b0-810b-9946a8d022c8"]}],"mendeley":{"formattedCitation":"&lt;sup&gt;44&lt;/sup&gt;","plainTextFormattedCitation":"44","previouslyFormattedCitation":"&lt;sup&gt;44&lt;/sup&gt;"},"properties":{"noteIndex":0},"schema":"https://github.com/citation-style-language/schema/raw/master/csl-citation.json"}</w:instrText>
            </w:r>
            <w:r w:rsidR="000C16BF">
              <w:fldChar w:fldCharType="separate"/>
            </w:r>
            <w:r w:rsidR="000C16BF" w:rsidRPr="000C16BF">
              <w:rPr>
                <w:noProof/>
                <w:vertAlign w:val="superscript"/>
              </w:rPr>
              <w:t>44</w:t>
            </w:r>
            <w:r w:rsidR="000C16BF">
              <w:fldChar w:fldCharType="end"/>
            </w:r>
          </w:p>
          <w:p w14:paraId="014D9BAB" w14:textId="5BBC4C94" w:rsidR="009A502E" w:rsidRDefault="009A502E" w:rsidP="006B1432">
            <w:pPr>
              <w:jc w:val="center"/>
            </w:pPr>
          </w:p>
        </w:tc>
        <w:tc>
          <w:tcPr>
            <w:tcW w:w="2160" w:type="dxa"/>
          </w:tcPr>
          <w:p w14:paraId="19598F1E" w14:textId="77777777" w:rsidR="006B1DDD" w:rsidRDefault="00C553BD" w:rsidP="006B1432">
            <w:pPr>
              <w:jc w:val="center"/>
            </w:pPr>
            <w:r>
              <w:rPr>
                <w:rFonts w:ascii="Segoe UI" w:hAnsi="Segoe UI" w:cs="Segoe UI"/>
                <w:color w:val="212121"/>
                <w:shd w:val="clear" w:color="auto" w:fill="FFFFFF"/>
              </w:rPr>
              <w:t>64945</w:t>
            </w:r>
          </w:p>
        </w:tc>
      </w:tr>
      <w:tr w:rsidR="006B1DDD" w14:paraId="2067FF3A" w14:textId="77777777" w:rsidTr="00587810">
        <w:trPr>
          <w:trHeight w:val="285"/>
        </w:trPr>
        <w:tc>
          <w:tcPr>
            <w:tcW w:w="1278" w:type="dxa"/>
            <w:vMerge/>
          </w:tcPr>
          <w:p w14:paraId="37E3ABEF" w14:textId="77777777" w:rsidR="006B1DDD" w:rsidRDefault="006B1DDD" w:rsidP="006B1432">
            <w:pPr>
              <w:jc w:val="center"/>
            </w:pPr>
          </w:p>
        </w:tc>
        <w:tc>
          <w:tcPr>
            <w:tcW w:w="2250" w:type="dxa"/>
            <w:vMerge/>
          </w:tcPr>
          <w:p w14:paraId="3447B805" w14:textId="77777777" w:rsidR="006B1DDD" w:rsidRDefault="006B1DDD" w:rsidP="006B1432">
            <w:pPr>
              <w:jc w:val="center"/>
            </w:pPr>
          </w:p>
        </w:tc>
        <w:tc>
          <w:tcPr>
            <w:tcW w:w="2790" w:type="dxa"/>
          </w:tcPr>
          <w:p w14:paraId="152040D8" w14:textId="77777777" w:rsidR="006B1DDD" w:rsidRDefault="006B1DDD" w:rsidP="006B1432">
            <w:pPr>
              <w:jc w:val="center"/>
            </w:pPr>
            <w:r>
              <w:t>lupeol</w:t>
            </w:r>
            <w:r w:rsidR="000C16BF">
              <w:fldChar w:fldCharType="begin" w:fldLock="1"/>
            </w:r>
            <w:r w:rsidR="000C16BF">
              <w:instrText>ADDIN CSL_CITATION {"citationItems":[{"id":"ITEM-1","itemData":{"DOI":"10.7324/JAPS.2015.501006","ISSN":"22313354","abstract":"Northeast India represents a rich floristic wealth of India. Orchids form a very noticeable feature of this vegetation. Amongst orchids, the genus Dendrobium forms a very important group of plants which are used by the locals for the treatment of various ailments. A through literature survey revealed that there is a paucity of data on the phytochemical evaluation of Dendrobium species using analytical methods. The chromatographic technique such as HPTLC is reported to be useful for standardization of plant materials in terms of phytochemical markers and evaluation of their quality. Therefore, in this study, five different Dendrobium species have been evaluated and compared in terms of their marker content using validated HPTLC methods. All the samples analyzed were found to be a good source of ß-sitosterol with maximum content in D. fimbriatum stem and minimum content in D. chrysanthum roots. D. nobile (roots and stem) and D. moschatum (stem) were also found to be a source of ursolic acid and lupeol, respectively. Thus, this work will contribute in the identification, quality evaluation and standardization of different Dendrobium species. On the basis of maximum bioactive marker content, specific part of Dendrobium species can be selected which may be supported by its efficacy.","author":[{"dropping-particle":"","family":"Shailajan","given":"Sunita","non-dropping-particle":"","parse-names":false,"suffix":""},{"dropping-particle":"","family":"Kumaria","given":"Suman","non-dropping-particle":"","parse-names":false,"suffix":""},{"dropping-particle":"","family":"Gurjar","given":"Deepti","non-dropping-particle":"","parse-names":false,"suffix":""},{"dropping-particle":"","family":"Joshi","given":"Mayuresh","non-dropping-particle":"","parse-names":false,"suffix":""},{"dropping-particle":"","family":"Paul","given":"Prasenjit","non-dropping-particle":"","parse-names":false,"suffix":""},{"dropping-particle":"","family":"Khongthaw","given":"Nasheman","non-dropping-particle":"","parse-names":false,"suffix":""}],"container-title":"Journal of Applied Pharmaceutical Science","id":"ITEM-1","issue":"10","issued":{"date-parts":[["2015"]]},"page":"32-38","title":"Variation in the marker content of five different Dendrobium species: Comparative evaluation using validated HPTLC technique","type":"article-journal","volume":"5"},"uris":["http://www.mendeley.com/documents/?uuid=c089fd48-d216-41b0-810b-9946a8d022c8"]}],"mendeley":{"formattedCitation":"&lt;sup&gt;44&lt;/sup&gt;","plainTextFormattedCitation":"44","previouslyFormattedCitation":"&lt;sup&gt;44&lt;/sup&gt;"},"properties":{"noteIndex":0},"schema":"https://github.com/citation-style-language/schema/raw/master/csl-citation.json"}</w:instrText>
            </w:r>
            <w:r w:rsidR="000C16BF">
              <w:fldChar w:fldCharType="separate"/>
            </w:r>
            <w:r w:rsidR="000C16BF" w:rsidRPr="000C16BF">
              <w:rPr>
                <w:noProof/>
                <w:vertAlign w:val="superscript"/>
              </w:rPr>
              <w:t>44</w:t>
            </w:r>
            <w:r w:rsidR="000C16BF">
              <w:fldChar w:fldCharType="end"/>
            </w:r>
          </w:p>
          <w:p w14:paraId="3E6B5ED9" w14:textId="69DB1778" w:rsidR="009A502E" w:rsidRDefault="009A502E" w:rsidP="006B1432">
            <w:pPr>
              <w:jc w:val="center"/>
            </w:pPr>
          </w:p>
        </w:tc>
        <w:tc>
          <w:tcPr>
            <w:tcW w:w="2160" w:type="dxa"/>
          </w:tcPr>
          <w:p w14:paraId="38228C2A" w14:textId="77777777" w:rsidR="006B1DDD" w:rsidRDefault="00C553BD" w:rsidP="006B1432">
            <w:pPr>
              <w:jc w:val="center"/>
            </w:pPr>
            <w:r>
              <w:rPr>
                <w:rFonts w:ascii="Segoe UI" w:hAnsi="Segoe UI" w:cs="Segoe UI"/>
                <w:color w:val="212121"/>
                <w:shd w:val="clear" w:color="auto" w:fill="FFFFFF"/>
              </w:rPr>
              <w:t>259846</w:t>
            </w:r>
          </w:p>
        </w:tc>
      </w:tr>
      <w:tr w:rsidR="006B1DDD" w14:paraId="4474CCA3" w14:textId="77777777" w:rsidTr="00587810">
        <w:trPr>
          <w:trHeight w:val="285"/>
        </w:trPr>
        <w:tc>
          <w:tcPr>
            <w:tcW w:w="1278" w:type="dxa"/>
            <w:vMerge/>
          </w:tcPr>
          <w:p w14:paraId="50B710FC" w14:textId="77777777" w:rsidR="006B1DDD" w:rsidRDefault="006B1DDD" w:rsidP="006B1432">
            <w:pPr>
              <w:jc w:val="center"/>
            </w:pPr>
          </w:p>
        </w:tc>
        <w:tc>
          <w:tcPr>
            <w:tcW w:w="2250" w:type="dxa"/>
            <w:vMerge/>
          </w:tcPr>
          <w:p w14:paraId="1A13873D" w14:textId="77777777" w:rsidR="006B1DDD" w:rsidRDefault="006B1DDD" w:rsidP="006B1432">
            <w:pPr>
              <w:jc w:val="center"/>
            </w:pPr>
          </w:p>
        </w:tc>
        <w:tc>
          <w:tcPr>
            <w:tcW w:w="2790" w:type="dxa"/>
          </w:tcPr>
          <w:p w14:paraId="53EA1D15" w14:textId="77777777" w:rsidR="006B1DDD" w:rsidRDefault="0047724B" w:rsidP="006B1432">
            <w:pPr>
              <w:jc w:val="center"/>
            </w:pPr>
            <w:r>
              <w:t>gallic acid</w:t>
            </w:r>
            <w:r w:rsidR="000C16BF">
              <w:fldChar w:fldCharType="begin" w:fldLock="1"/>
            </w:r>
            <w:r w:rsidR="0081760B">
              <w:instrText>ADDIN CSL_CITATION {"citationItems":[{"id":"ITEM-1","itemData":{"DOI":"10.7324/JAPS.2015.501006","ISSN":"22313354","abstract":"Northeast India represents a rich floristic wealth of India. Orchids form a very noticeable feature of this vegetation. Amongst orchids, the genus Dendrobium forms a very important group of plants which are used by the locals for the treatment of various ailments. A through literature survey revealed that there is a paucity of data on the phytochemical evaluation of Dendrobium species using analytical methods. The chromatographic technique such as HPTLC is reported to be useful for standardization of plant materials in terms of phytochemical markers and evaluation of their quality. Therefore, in this study, five different Dendrobium species have been evaluated and compared in terms of their marker content using validated HPTLC methods. All the samples analyzed were found to be a good source of ß-sitosterol with maximum content in D. fimbriatum stem and minimum content in D. chrysanthum roots. D. nobile (roots and stem) and D. moschatum (stem) were also found to be a source of ursolic acid and lupeol, respectively. Thus, this work will contribute in the identification, quality evaluation and standardization of different Dendrobium species. On the basis of maximum bioactive marker content, specific part of Dendrobium species can be selected which may be supported by its efficacy.","author":[{"dropping-particle":"","family":"Shailajan","given":"Sunita","non-dropping-particle":"","parse-names":false,"suffix":""},{"dropping-particle":"","family":"Kumaria","given":"Suman","non-dropping-particle":"","parse-names":false,"suffix":""},{"dropping-particle":"","family":"Gurjar","given":"Deepti","non-dropping-particle":"","parse-names":false,"suffix":""},{"dropping-particle":"","family":"Joshi","given":"Mayuresh","non-dropping-particle":"","parse-names":false,"suffix":""},{"dropping-particle":"","family":"Paul","given":"Prasenjit","non-dropping-particle":"","parse-names":false,"suffix":""},{"dropping-particle":"","family":"Khongthaw","given":"Nasheman","non-dropping-particle":"","parse-names":false,"suffix":""}],"container-title":"Journal of Applied Pharmaceutical Science","id":"ITEM-1","issue":"10","issued":{"date-parts":[["2015"]]},"page":"32-38","title":"Variation in the marker content of five different Dendrobium species: Comparative evaluation using validated HPTLC technique","type":"article-journal","volume":"5"},"uris":["http://www.mendeley.com/documents/?uuid=c089fd48-d216-41b0-810b-9946a8d022c8"]}],"mendeley":{"formattedCitation":"&lt;sup&gt;44&lt;/sup&gt;","plainTextFormattedCitation":"44","previouslyFormattedCitation":"&lt;sup&gt;44&lt;/sup&gt;"},"properties":{"noteIndex":0},"schema":"https://github.com/citation-style-language/schema/raw/master/csl-citation.json"}</w:instrText>
            </w:r>
            <w:r w:rsidR="000C16BF">
              <w:fldChar w:fldCharType="separate"/>
            </w:r>
            <w:r w:rsidR="000C16BF" w:rsidRPr="000C16BF">
              <w:rPr>
                <w:noProof/>
                <w:vertAlign w:val="superscript"/>
              </w:rPr>
              <w:t>44</w:t>
            </w:r>
            <w:r w:rsidR="000C16BF">
              <w:fldChar w:fldCharType="end"/>
            </w:r>
          </w:p>
          <w:p w14:paraId="7A37F404" w14:textId="116467AD" w:rsidR="009A502E" w:rsidRDefault="009A502E" w:rsidP="006B1432">
            <w:pPr>
              <w:jc w:val="center"/>
            </w:pPr>
          </w:p>
        </w:tc>
        <w:tc>
          <w:tcPr>
            <w:tcW w:w="2160" w:type="dxa"/>
          </w:tcPr>
          <w:p w14:paraId="4F993AE2" w14:textId="77777777" w:rsidR="006B1DDD" w:rsidRDefault="000C16BF" w:rsidP="006B1432">
            <w:pPr>
              <w:jc w:val="center"/>
            </w:pPr>
            <w:r>
              <w:rPr>
                <w:rFonts w:ascii="Segoe UI" w:hAnsi="Segoe UI" w:cs="Segoe UI"/>
                <w:color w:val="212121"/>
                <w:shd w:val="clear" w:color="auto" w:fill="FFFFFF"/>
              </w:rPr>
              <w:t>370</w:t>
            </w:r>
          </w:p>
        </w:tc>
      </w:tr>
      <w:tr w:rsidR="00791314" w14:paraId="22F74DC0" w14:textId="77777777" w:rsidTr="00587810">
        <w:trPr>
          <w:trHeight w:val="135"/>
        </w:trPr>
        <w:tc>
          <w:tcPr>
            <w:tcW w:w="1278" w:type="dxa"/>
            <w:vMerge w:val="restart"/>
          </w:tcPr>
          <w:p w14:paraId="4FDB6F91" w14:textId="77777777" w:rsidR="00791314" w:rsidRDefault="00791314" w:rsidP="006B1432">
            <w:pPr>
              <w:jc w:val="center"/>
            </w:pPr>
            <w:r>
              <w:t>24.</w:t>
            </w:r>
          </w:p>
        </w:tc>
        <w:tc>
          <w:tcPr>
            <w:tcW w:w="2250" w:type="dxa"/>
            <w:vMerge w:val="restart"/>
          </w:tcPr>
          <w:p w14:paraId="3053EC29" w14:textId="0FB0D86F" w:rsidR="00791314" w:rsidRDefault="00791314" w:rsidP="006B1432">
            <w:pPr>
              <w:jc w:val="center"/>
            </w:pPr>
            <w:r w:rsidRPr="006E23F5">
              <w:rPr>
                <w:i/>
              </w:rPr>
              <w:t>Dendropanax dentiger</w:t>
            </w:r>
            <w:r>
              <w:t xml:space="preserve"> (Harms) Merr.</w:t>
            </w:r>
          </w:p>
        </w:tc>
        <w:tc>
          <w:tcPr>
            <w:tcW w:w="2790" w:type="dxa"/>
          </w:tcPr>
          <w:p w14:paraId="2C10C021" w14:textId="77777777" w:rsidR="00791314" w:rsidRDefault="00791314" w:rsidP="006B1432">
            <w:pPr>
              <w:jc w:val="center"/>
            </w:pPr>
            <w:r>
              <w:t>syringin</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81760B">
              <w:rPr>
                <w:noProof/>
                <w:vertAlign w:val="superscript"/>
              </w:rPr>
              <w:t>45</w:t>
            </w:r>
            <w:r>
              <w:fldChar w:fldCharType="end"/>
            </w:r>
          </w:p>
          <w:p w14:paraId="1E97BC9C" w14:textId="576A822C" w:rsidR="009A502E" w:rsidRDefault="009A502E" w:rsidP="006B1432">
            <w:pPr>
              <w:jc w:val="center"/>
            </w:pPr>
          </w:p>
        </w:tc>
        <w:tc>
          <w:tcPr>
            <w:tcW w:w="2160" w:type="dxa"/>
          </w:tcPr>
          <w:p w14:paraId="3E2B6CBC" w14:textId="77777777" w:rsidR="00791314" w:rsidRDefault="00791314" w:rsidP="006B1432">
            <w:pPr>
              <w:jc w:val="center"/>
            </w:pPr>
            <w:r>
              <w:rPr>
                <w:rFonts w:ascii="Segoe UI" w:hAnsi="Segoe UI" w:cs="Segoe UI"/>
                <w:color w:val="212121"/>
                <w:shd w:val="clear" w:color="auto" w:fill="FFFFFF"/>
              </w:rPr>
              <w:t>5316860</w:t>
            </w:r>
          </w:p>
        </w:tc>
      </w:tr>
      <w:tr w:rsidR="00791314" w14:paraId="7D8A65E7" w14:textId="77777777" w:rsidTr="00587810">
        <w:trPr>
          <w:trHeight w:val="120"/>
        </w:trPr>
        <w:tc>
          <w:tcPr>
            <w:tcW w:w="1278" w:type="dxa"/>
            <w:vMerge/>
          </w:tcPr>
          <w:p w14:paraId="046E9658" w14:textId="77777777" w:rsidR="00791314" w:rsidRDefault="00791314" w:rsidP="006B1432">
            <w:pPr>
              <w:jc w:val="center"/>
            </w:pPr>
          </w:p>
        </w:tc>
        <w:tc>
          <w:tcPr>
            <w:tcW w:w="2250" w:type="dxa"/>
            <w:vMerge/>
          </w:tcPr>
          <w:p w14:paraId="218A6E69" w14:textId="77777777" w:rsidR="00791314" w:rsidRDefault="00791314" w:rsidP="006B1432">
            <w:pPr>
              <w:jc w:val="center"/>
            </w:pPr>
          </w:p>
        </w:tc>
        <w:tc>
          <w:tcPr>
            <w:tcW w:w="2790" w:type="dxa"/>
          </w:tcPr>
          <w:p w14:paraId="4BBD54E9" w14:textId="77777777" w:rsidR="00791314" w:rsidRDefault="00791314" w:rsidP="006B1432">
            <w:pPr>
              <w:jc w:val="center"/>
            </w:pPr>
            <w:r>
              <w:t>coniferin</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81760B">
              <w:rPr>
                <w:noProof/>
                <w:vertAlign w:val="superscript"/>
              </w:rPr>
              <w:t>45</w:t>
            </w:r>
            <w:r>
              <w:fldChar w:fldCharType="end"/>
            </w:r>
          </w:p>
          <w:p w14:paraId="56BA6DB6" w14:textId="19A78C48" w:rsidR="009A502E" w:rsidRDefault="009A502E" w:rsidP="006B1432">
            <w:pPr>
              <w:jc w:val="center"/>
            </w:pPr>
          </w:p>
        </w:tc>
        <w:tc>
          <w:tcPr>
            <w:tcW w:w="2160" w:type="dxa"/>
          </w:tcPr>
          <w:p w14:paraId="490FC877" w14:textId="77777777" w:rsidR="00791314" w:rsidRDefault="00791314" w:rsidP="006B1432">
            <w:pPr>
              <w:jc w:val="center"/>
            </w:pPr>
            <w:r>
              <w:rPr>
                <w:rFonts w:ascii="Segoe UI" w:hAnsi="Segoe UI" w:cs="Segoe UI"/>
                <w:color w:val="212121"/>
                <w:shd w:val="clear" w:color="auto" w:fill="FFFFFF"/>
              </w:rPr>
              <w:t>5280372</w:t>
            </w:r>
          </w:p>
        </w:tc>
      </w:tr>
      <w:tr w:rsidR="00791314" w14:paraId="6DB38824" w14:textId="77777777" w:rsidTr="00587810">
        <w:trPr>
          <w:trHeight w:val="120"/>
        </w:trPr>
        <w:tc>
          <w:tcPr>
            <w:tcW w:w="1278" w:type="dxa"/>
            <w:vMerge/>
          </w:tcPr>
          <w:p w14:paraId="4174459B" w14:textId="77777777" w:rsidR="00791314" w:rsidRDefault="00791314" w:rsidP="006B1432">
            <w:pPr>
              <w:jc w:val="center"/>
            </w:pPr>
          </w:p>
        </w:tc>
        <w:tc>
          <w:tcPr>
            <w:tcW w:w="2250" w:type="dxa"/>
            <w:vMerge/>
          </w:tcPr>
          <w:p w14:paraId="249F1A5C" w14:textId="77777777" w:rsidR="00791314" w:rsidRDefault="00791314" w:rsidP="006B1432">
            <w:pPr>
              <w:jc w:val="center"/>
            </w:pPr>
          </w:p>
        </w:tc>
        <w:tc>
          <w:tcPr>
            <w:tcW w:w="2790" w:type="dxa"/>
          </w:tcPr>
          <w:p w14:paraId="7F3677F4" w14:textId="77777777" w:rsidR="00791314" w:rsidRDefault="00791314" w:rsidP="006B1432">
            <w:pPr>
              <w:jc w:val="center"/>
            </w:pPr>
            <w:r>
              <w:t>sargentol</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81760B">
              <w:rPr>
                <w:noProof/>
                <w:vertAlign w:val="superscript"/>
              </w:rPr>
              <w:t>45</w:t>
            </w:r>
            <w:r>
              <w:fldChar w:fldCharType="end"/>
            </w:r>
          </w:p>
          <w:p w14:paraId="06C3071A" w14:textId="396F55AC" w:rsidR="009A502E" w:rsidRDefault="009A502E" w:rsidP="006B1432">
            <w:pPr>
              <w:jc w:val="center"/>
            </w:pPr>
          </w:p>
        </w:tc>
        <w:tc>
          <w:tcPr>
            <w:tcW w:w="2160" w:type="dxa"/>
          </w:tcPr>
          <w:p w14:paraId="02F43575" w14:textId="77777777" w:rsidR="00791314" w:rsidRDefault="00791314" w:rsidP="006B1432">
            <w:pPr>
              <w:jc w:val="center"/>
            </w:pPr>
            <w:r>
              <w:rPr>
                <w:rFonts w:ascii="Segoe UI" w:hAnsi="Segoe UI" w:cs="Segoe UI"/>
                <w:color w:val="212121"/>
                <w:shd w:val="clear" w:color="auto" w:fill="FFFFFF"/>
              </w:rPr>
              <w:t>101249251</w:t>
            </w:r>
          </w:p>
        </w:tc>
      </w:tr>
      <w:tr w:rsidR="00791314" w14:paraId="01F21CB0" w14:textId="77777777" w:rsidTr="00587810">
        <w:trPr>
          <w:trHeight w:val="120"/>
        </w:trPr>
        <w:tc>
          <w:tcPr>
            <w:tcW w:w="1278" w:type="dxa"/>
            <w:vMerge/>
          </w:tcPr>
          <w:p w14:paraId="1B7AC797" w14:textId="77777777" w:rsidR="00791314" w:rsidRDefault="00791314" w:rsidP="006B1432">
            <w:pPr>
              <w:jc w:val="center"/>
            </w:pPr>
          </w:p>
        </w:tc>
        <w:tc>
          <w:tcPr>
            <w:tcW w:w="2250" w:type="dxa"/>
            <w:vMerge/>
          </w:tcPr>
          <w:p w14:paraId="5047B5A9" w14:textId="77777777" w:rsidR="00791314" w:rsidRDefault="00791314" w:rsidP="006B1432">
            <w:pPr>
              <w:jc w:val="center"/>
            </w:pPr>
          </w:p>
        </w:tc>
        <w:tc>
          <w:tcPr>
            <w:tcW w:w="2790" w:type="dxa"/>
          </w:tcPr>
          <w:p w14:paraId="38A5A9C9" w14:textId="77777777" w:rsidR="00791314" w:rsidRDefault="00791314" w:rsidP="006B1432">
            <w:pPr>
              <w:jc w:val="center"/>
            </w:pPr>
            <w:r>
              <w:t>chlorogenic acid</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6A10EB02" w14:textId="67A4CEFD" w:rsidR="009A502E" w:rsidRDefault="009A502E" w:rsidP="006B1432">
            <w:pPr>
              <w:jc w:val="center"/>
            </w:pPr>
          </w:p>
        </w:tc>
        <w:tc>
          <w:tcPr>
            <w:tcW w:w="2160" w:type="dxa"/>
          </w:tcPr>
          <w:p w14:paraId="2614AB08" w14:textId="77777777" w:rsidR="00791314" w:rsidRDefault="00791314" w:rsidP="006B1432">
            <w:pPr>
              <w:jc w:val="center"/>
            </w:pPr>
            <w:r>
              <w:rPr>
                <w:rFonts w:ascii="Segoe UI" w:hAnsi="Segoe UI" w:cs="Segoe UI"/>
                <w:color w:val="212121"/>
                <w:shd w:val="clear" w:color="auto" w:fill="FFFFFF"/>
              </w:rPr>
              <w:t>1794427</w:t>
            </w:r>
          </w:p>
        </w:tc>
      </w:tr>
      <w:tr w:rsidR="00791314" w14:paraId="23ACECE3" w14:textId="77777777" w:rsidTr="00587810">
        <w:trPr>
          <w:trHeight w:val="120"/>
        </w:trPr>
        <w:tc>
          <w:tcPr>
            <w:tcW w:w="1278" w:type="dxa"/>
            <w:vMerge/>
          </w:tcPr>
          <w:p w14:paraId="40434A0E" w14:textId="77777777" w:rsidR="00791314" w:rsidRDefault="00791314" w:rsidP="006B1432">
            <w:pPr>
              <w:jc w:val="center"/>
            </w:pPr>
          </w:p>
        </w:tc>
        <w:tc>
          <w:tcPr>
            <w:tcW w:w="2250" w:type="dxa"/>
            <w:vMerge/>
          </w:tcPr>
          <w:p w14:paraId="707CC4D1" w14:textId="77777777" w:rsidR="00791314" w:rsidRDefault="00791314" w:rsidP="006B1432">
            <w:pPr>
              <w:jc w:val="center"/>
            </w:pPr>
          </w:p>
        </w:tc>
        <w:tc>
          <w:tcPr>
            <w:tcW w:w="2790" w:type="dxa"/>
          </w:tcPr>
          <w:p w14:paraId="59528EE9" w14:textId="77777777" w:rsidR="00791314" w:rsidRDefault="00791314" w:rsidP="006B1432">
            <w:pPr>
              <w:jc w:val="center"/>
            </w:pPr>
            <w:r>
              <w:t>eugenol rutinoside</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7D976C93" w14:textId="791297B2" w:rsidR="008F0503" w:rsidRDefault="008F0503" w:rsidP="006B1432">
            <w:pPr>
              <w:jc w:val="center"/>
            </w:pPr>
          </w:p>
        </w:tc>
        <w:tc>
          <w:tcPr>
            <w:tcW w:w="2160" w:type="dxa"/>
          </w:tcPr>
          <w:p w14:paraId="352D3DE9" w14:textId="77777777" w:rsidR="00791314" w:rsidRDefault="00791314" w:rsidP="006B1432">
            <w:pPr>
              <w:jc w:val="center"/>
            </w:pPr>
            <w:r>
              <w:rPr>
                <w:rFonts w:ascii="Segoe UI" w:hAnsi="Segoe UI" w:cs="Segoe UI"/>
                <w:color w:val="212121"/>
                <w:shd w:val="clear" w:color="auto" w:fill="FFFFFF"/>
              </w:rPr>
              <w:t>15101911</w:t>
            </w:r>
          </w:p>
        </w:tc>
      </w:tr>
      <w:tr w:rsidR="00791314" w14:paraId="05F0C98E" w14:textId="77777777" w:rsidTr="00587810">
        <w:trPr>
          <w:trHeight w:val="120"/>
        </w:trPr>
        <w:tc>
          <w:tcPr>
            <w:tcW w:w="1278" w:type="dxa"/>
            <w:vMerge/>
          </w:tcPr>
          <w:p w14:paraId="3C0880C1" w14:textId="77777777" w:rsidR="00791314" w:rsidRDefault="00791314" w:rsidP="006B1432">
            <w:pPr>
              <w:jc w:val="center"/>
            </w:pPr>
          </w:p>
        </w:tc>
        <w:tc>
          <w:tcPr>
            <w:tcW w:w="2250" w:type="dxa"/>
            <w:vMerge/>
          </w:tcPr>
          <w:p w14:paraId="2D40401C" w14:textId="77777777" w:rsidR="00791314" w:rsidRDefault="00791314" w:rsidP="006B1432">
            <w:pPr>
              <w:jc w:val="center"/>
            </w:pPr>
          </w:p>
        </w:tc>
        <w:tc>
          <w:tcPr>
            <w:tcW w:w="2790" w:type="dxa"/>
          </w:tcPr>
          <w:p w14:paraId="186FE1C6" w14:textId="77777777" w:rsidR="00791314" w:rsidRDefault="00791314" w:rsidP="006B1432">
            <w:pPr>
              <w:jc w:val="center"/>
            </w:pPr>
            <w:r>
              <w:t>glucosyringic acid</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14E83D67" w14:textId="4F41553D" w:rsidR="008F0503" w:rsidRDefault="008F0503" w:rsidP="006B1432">
            <w:pPr>
              <w:jc w:val="center"/>
            </w:pPr>
          </w:p>
        </w:tc>
        <w:tc>
          <w:tcPr>
            <w:tcW w:w="2160" w:type="dxa"/>
          </w:tcPr>
          <w:p w14:paraId="2C8859FB" w14:textId="77777777" w:rsidR="00791314" w:rsidRDefault="00791314" w:rsidP="006B1432">
            <w:pPr>
              <w:jc w:val="center"/>
            </w:pPr>
            <w:r>
              <w:rPr>
                <w:rFonts w:ascii="Segoe UI" w:hAnsi="Segoe UI" w:cs="Segoe UI"/>
                <w:color w:val="212121"/>
                <w:shd w:val="clear" w:color="auto" w:fill="FFFFFF"/>
              </w:rPr>
              <w:t>10383888</w:t>
            </w:r>
          </w:p>
        </w:tc>
      </w:tr>
      <w:tr w:rsidR="00791314" w14:paraId="11BA6ADD" w14:textId="77777777" w:rsidTr="00587810">
        <w:trPr>
          <w:trHeight w:val="120"/>
        </w:trPr>
        <w:tc>
          <w:tcPr>
            <w:tcW w:w="1278" w:type="dxa"/>
            <w:vMerge/>
          </w:tcPr>
          <w:p w14:paraId="0170F820" w14:textId="77777777" w:rsidR="00791314" w:rsidRDefault="00791314" w:rsidP="006B1432">
            <w:pPr>
              <w:jc w:val="center"/>
            </w:pPr>
          </w:p>
        </w:tc>
        <w:tc>
          <w:tcPr>
            <w:tcW w:w="2250" w:type="dxa"/>
            <w:vMerge/>
          </w:tcPr>
          <w:p w14:paraId="65EB8531" w14:textId="77777777" w:rsidR="00791314" w:rsidRDefault="00791314" w:rsidP="006B1432">
            <w:pPr>
              <w:jc w:val="center"/>
            </w:pPr>
          </w:p>
        </w:tc>
        <w:tc>
          <w:tcPr>
            <w:tcW w:w="2790" w:type="dxa"/>
          </w:tcPr>
          <w:p w14:paraId="6E7AF1D3" w14:textId="77777777" w:rsidR="00791314" w:rsidRDefault="00791314" w:rsidP="006B1432">
            <w:pPr>
              <w:jc w:val="center"/>
            </w:pPr>
            <w:r>
              <w:t>kelampayoside A</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17619108" w14:textId="17352FE4" w:rsidR="008F0503" w:rsidRDefault="008F0503" w:rsidP="006B1432">
            <w:pPr>
              <w:jc w:val="center"/>
            </w:pPr>
          </w:p>
        </w:tc>
        <w:tc>
          <w:tcPr>
            <w:tcW w:w="2160" w:type="dxa"/>
          </w:tcPr>
          <w:p w14:paraId="150591E3" w14:textId="77777777" w:rsidR="00791314" w:rsidRDefault="00791314" w:rsidP="006B1432">
            <w:pPr>
              <w:jc w:val="center"/>
            </w:pPr>
            <w:r>
              <w:rPr>
                <w:rFonts w:ascii="Segoe UI" w:hAnsi="Segoe UI" w:cs="Segoe UI"/>
                <w:color w:val="212121"/>
                <w:shd w:val="clear" w:color="auto" w:fill="FFFFFF"/>
              </w:rPr>
              <w:t>10552637</w:t>
            </w:r>
          </w:p>
        </w:tc>
      </w:tr>
      <w:tr w:rsidR="00791314" w14:paraId="4D6909BA" w14:textId="77777777" w:rsidTr="00587810">
        <w:trPr>
          <w:trHeight w:val="120"/>
        </w:trPr>
        <w:tc>
          <w:tcPr>
            <w:tcW w:w="1278" w:type="dxa"/>
            <w:vMerge/>
          </w:tcPr>
          <w:p w14:paraId="37A25902" w14:textId="77777777" w:rsidR="00791314" w:rsidRDefault="00791314" w:rsidP="006B1432">
            <w:pPr>
              <w:jc w:val="center"/>
            </w:pPr>
          </w:p>
        </w:tc>
        <w:tc>
          <w:tcPr>
            <w:tcW w:w="2250" w:type="dxa"/>
            <w:vMerge/>
          </w:tcPr>
          <w:p w14:paraId="6A3D6875" w14:textId="77777777" w:rsidR="00791314" w:rsidRDefault="00791314" w:rsidP="006B1432">
            <w:pPr>
              <w:jc w:val="center"/>
            </w:pPr>
          </w:p>
        </w:tc>
        <w:tc>
          <w:tcPr>
            <w:tcW w:w="2790" w:type="dxa"/>
          </w:tcPr>
          <w:p w14:paraId="6BA17E6C" w14:textId="77777777" w:rsidR="00791314" w:rsidRDefault="00791314" w:rsidP="006B1432">
            <w:pPr>
              <w:jc w:val="center"/>
            </w:pPr>
            <w:r>
              <w:t>dhurrin</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50DD3C53" w14:textId="7D9C2E19" w:rsidR="008F0503" w:rsidRDefault="008F0503" w:rsidP="006B1432">
            <w:pPr>
              <w:jc w:val="center"/>
            </w:pPr>
          </w:p>
        </w:tc>
        <w:tc>
          <w:tcPr>
            <w:tcW w:w="2160" w:type="dxa"/>
          </w:tcPr>
          <w:p w14:paraId="5260249A" w14:textId="77777777" w:rsidR="00791314" w:rsidRDefault="00791314" w:rsidP="006B1432">
            <w:pPr>
              <w:jc w:val="center"/>
            </w:pPr>
            <w:r>
              <w:rPr>
                <w:rFonts w:ascii="Segoe UI" w:hAnsi="Segoe UI" w:cs="Segoe UI"/>
                <w:color w:val="212121"/>
                <w:shd w:val="clear" w:color="auto" w:fill="FFFFFF"/>
              </w:rPr>
              <w:t>161355</w:t>
            </w:r>
          </w:p>
        </w:tc>
      </w:tr>
      <w:tr w:rsidR="00791314" w14:paraId="5ED7EC2B" w14:textId="77777777" w:rsidTr="00587810">
        <w:trPr>
          <w:trHeight w:val="120"/>
        </w:trPr>
        <w:tc>
          <w:tcPr>
            <w:tcW w:w="1278" w:type="dxa"/>
            <w:vMerge/>
          </w:tcPr>
          <w:p w14:paraId="51A6FFFB" w14:textId="77777777" w:rsidR="00791314" w:rsidRDefault="00791314" w:rsidP="006B1432">
            <w:pPr>
              <w:jc w:val="center"/>
            </w:pPr>
          </w:p>
        </w:tc>
        <w:tc>
          <w:tcPr>
            <w:tcW w:w="2250" w:type="dxa"/>
            <w:vMerge/>
          </w:tcPr>
          <w:p w14:paraId="0EB7311B" w14:textId="77777777" w:rsidR="00791314" w:rsidRDefault="00791314" w:rsidP="006B1432">
            <w:pPr>
              <w:jc w:val="center"/>
            </w:pPr>
          </w:p>
        </w:tc>
        <w:tc>
          <w:tcPr>
            <w:tcW w:w="2790" w:type="dxa"/>
          </w:tcPr>
          <w:p w14:paraId="0738DECD" w14:textId="77777777" w:rsidR="00791314" w:rsidRDefault="00791314" w:rsidP="006B1432">
            <w:pPr>
              <w:jc w:val="center"/>
            </w:pPr>
            <w:r>
              <w:t>kaempferol 3-O-rutinoside</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24E38205" w14:textId="2D7BF37D" w:rsidR="008F0503" w:rsidRDefault="008F0503" w:rsidP="006B1432">
            <w:pPr>
              <w:jc w:val="center"/>
            </w:pPr>
          </w:p>
        </w:tc>
        <w:tc>
          <w:tcPr>
            <w:tcW w:w="2160" w:type="dxa"/>
          </w:tcPr>
          <w:p w14:paraId="46FFCFE9" w14:textId="77777777" w:rsidR="00791314" w:rsidRDefault="00791314" w:rsidP="006B1432">
            <w:pPr>
              <w:jc w:val="center"/>
            </w:pPr>
            <w:r>
              <w:rPr>
                <w:rFonts w:ascii="Segoe UI" w:hAnsi="Segoe UI" w:cs="Segoe UI"/>
                <w:color w:val="212121"/>
                <w:shd w:val="clear" w:color="auto" w:fill="FFFFFF"/>
              </w:rPr>
              <w:t>5318767</w:t>
            </w:r>
          </w:p>
        </w:tc>
      </w:tr>
      <w:tr w:rsidR="00791314" w14:paraId="4301ABEE" w14:textId="77777777" w:rsidTr="00587810">
        <w:trPr>
          <w:trHeight w:val="120"/>
        </w:trPr>
        <w:tc>
          <w:tcPr>
            <w:tcW w:w="1278" w:type="dxa"/>
            <w:vMerge/>
          </w:tcPr>
          <w:p w14:paraId="1C8C1540" w14:textId="77777777" w:rsidR="00791314" w:rsidRDefault="00791314" w:rsidP="006B1432">
            <w:pPr>
              <w:jc w:val="center"/>
            </w:pPr>
          </w:p>
        </w:tc>
        <w:tc>
          <w:tcPr>
            <w:tcW w:w="2250" w:type="dxa"/>
            <w:vMerge/>
          </w:tcPr>
          <w:p w14:paraId="4517F3BE" w14:textId="77777777" w:rsidR="00791314" w:rsidRDefault="00791314" w:rsidP="006B1432">
            <w:pPr>
              <w:jc w:val="center"/>
            </w:pPr>
          </w:p>
        </w:tc>
        <w:tc>
          <w:tcPr>
            <w:tcW w:w="2790" w:type="dxa"/>
          </w:tcPr>
          <w:p w14:paraId="352ECB68" w14:textId="77777777" w:rsidR="00791314" w:rsidRDefault="00791314" w:rsidP="006B1432">
            <w:pPr>
              <w:jc w:val="center"/>
            </w:pPr>
            <w:r>
              <w:t>quercetin 3-O-robinobioside</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42EEA268" w14:textId="2BC81087" w:rsidR="008F0503" w:rsidRDefault="008F0503" w:rsidP="006B1432">
            <w:pPr>
              <w:jc w:val="center"/>
            </w:pPr>
          </w:p>
        </w:tc>
        <w:tc>
          <w:tcPr>
            <w:tcW w:w="2160" w:type="dxa"/>
          </w:tcPr>
          <w:p w14:paraId="57D93636" w14:textId="77777777" w:rsidR="00791314" w:rsidRDefault="00791314" w:rsidP="006B1432">
            <w:pPr>
              <w:jc w:val="center"/>
            </w:pPr>
            <w:r>
              <w:rPr>
                <w:rFonts w:ascii="Segoe UI" w:hAnsi="Segoe UI" w:cs="Segoe UI"/>
                <w:color w:val="212121"/>
                <w:shd w:val="clear" w:color="auto" w:fill="FFFFFF"/>
              </w:rPr>
              <w:t>10371536</w:t>
            </w:r>
          </w:p>
        </w:tc>
      </w:tr>
      <w:tr w:rsidR="00791314" w14:paraId="397900D8" w14:textId="77777777" w:rsidTr="00587810">
        <w:trPr>
          <w:trHeight w:val="120"/>
        </w:trPr>
        <w:tc>
          <w:tcPr>
            <w:tcW w:w="1278" w:type="dxa"/>
            <w:vMerge/>
          </w:tcPr>
          <w:p w14:paraId="322D9C08" w14:textId="77777777" w:rsidR="00791314" w:rsidRDefault="00791314" w:rsidP="006B1432">
            <w:pPr>
              <w:jc w:val="center"/>
            </w:pPr>
          </w:p>
        </w:tc>
        <w:tc>
          <w:tcPr>
            <w:tcW w:w="2250" w:type="dxa"/>
            <w:vMerge/>
          </w:tcPr>
          <w:p w14:paraId="1AC7BF31" w14:textId="77777777" w:rsidR="00791314" w:rsidRDefault="00791314" w:rsidP="006B1432">
            <w:pPr>
              <w:jc w:val="center"/>
            </w:pPr>
          </w:p>
        </w:tc>
        <w:tc>
          <w:tcPr>
            <w:tcW w:w="2790" w:type="dxa"/>
          </w:tcPr>
          <w:p w14:paraId="6FBA797E" w14:textId="77777777" w:rsidR="00791314" w:rsidRDefault="00791314" w:rsidP="006B1432">
            <w:pPr>
              <w:jc w:val="center"/>
            </w:pPr>
            <w:r>
              <w:t>alangionoside B</w:t>
            </w:r>
            <w:r>
              <w:fldChar w:fldCharType="begin" w:fldLock="1"/>
            </w:r>
            <w:r>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7BFE7DEF" w14:textId="5F3E2FBE" w:rsidR="008F0503" w:rsidRDefault="008F0503" w:rsidP="006B1432">
            <w:pPr>
              <w:jc w:val="center"/>
            </w:pPr>
          </w:p>
        </w:tc>
        <w:tc>
          <w:tcPr>
            <w:tcW w:w="2160" w:type="dxa"/>
          </w:tcPr>
          <w:p w14:paraId="6D32306F" w14:textId="77777777" w:rsidR="00791314" w:rsidRDefault="00791314" w:rsidP="006B1432">
            <w:pPr>
              <w:jc w:val="center"/>
            </w:pPr>
            <w:r>
              <w:rPr>
                <w:rFonts w:ascii="Segoe UI" w:hAnsi="Segoe UI" w:cs="Segoe UI"/>
                <w:color w:val="212121"/>
                <w:shd w:val="clear" w:color="auto" w:fill="FFFFFF"/>
              </w:rPr>
              <w:t>21630902</w:t>
            </w:r>
          </w:p>
        </w:tc>
      </w:tr>
      <w:tr w:rsidR="00791314" w14:paraId="7FB73D36" w14:textId="77777777" w:rsidTr="00587810">
        <w:trPr>
          <w:trHeight w:val="120"/>
        </w:trPr>
        <w:tc>
          <w:tcPr>
            <w:tcW w:w="1278" w:type="dxa"/>
            <w:vMerge/>
          </w:tcPr>
          <w:p w14:paraId="7222354F" w14:textId="77777777" w:rsidR="00791314" w:rsidRDefault="00791314" w:rsidP="006B1432">
            <w:pPr>
              <w:jc w:val="center"/>
            </w:pPr>
          </w:p>
        </w:tc>
        <w:tc>
          <w:tcPr>
            <w:tcW w:w="2250" w:type="dxa"/>
            <w:vMerge/>
          </w:tcPr>
          <w:p w14:paraId="2564058C" w14:textId="77777777" w:rsidR="00791314" w:rsidRDefault="00791314" w:rsidP="006B1432">
            <w:pPr>
              <w:jc w:val="center"/>
            </w:pPr>
          </w:p>
        </w:tc>
        <w:tc>
          <w:tcPr>
            <w:tcW w:w="2790" w:type="dxa"/>
          </w:tcPr>
          <w:p w14:paraId="59560FBF" w14:textId="77777777" w:rsidR="00791314" w:rsidRDefault="00791314" w:rsidP="006B1432">
            <w:pPr>
              <w:jc w:val="center"/>
            </w:pPr>
            <w:r>
              <w:t>a hexono-1,4-lactone</w:t>
            </w:r>
            <w:r>
              <w:fldChar w:fldCharType="begin" w:fldLock="1"/>
            </w:r>
            <w:r w:rsidR="009D152B">
              <w:instrText>ADDIN CSL_CITATION {"citationItems":[{"id":"ITEM-1","itemData":{"DOI":"10.1177/1934578x1300800322","ISSN":"15559475","PMID":"23678812","abstract":"Nineteen compounds and an HPLC inseparable mixture, composed of compounds 20 and 21, were isolated from the leaves and twigs of Dendropanax dentiger (Harms ex Diels) Merr. Of these, syringin (1) is the most abundant, 6′-O-apiofuranosyl dendranthemoside A (16) is a new megastigmane glycoside, and 3-methoxy-D-mannono-1,4-lactone (21) is a new hexono-1,4-lactone. Their structures were elucidated based on NMR spectroscopic and MS analyses.","author":[{"dropping-particle":"","family":"Lai","given":"Yi Chun","non-dropping-particle":"","parse-names":false,"suffix":""},{"dropping-particle":"","family":"Lee","given":"Shoei Sheng","non-dropping-particle":"","parse-names":false,"suffix":""}],"container-title":"Natural Product Communications","id":"ITEM-1","issue":"3","issued":{"date-parts":[["2013"]]},"page":"363-365","title":"Chemical constituents from Dendropanax dentiger","type":"article-journal","volume":"8"},"uris":["http://www.mendeley.com/documents/?uuid=72524861-c46b-4335-b10b-bae62dd70d13"]}],"mendeley":{"formattedCitation":"&lt;sup&gt;45&lt;/sup&gt;","plainTextFormattedCitation":"45","previouslyFormattedCitation":"&lt;sup&gt;45&lt;/sup&gt;"},"properties":{"noteIndex":0},"schema":"https://github.com/citation-style-language/schema/raw/master/csl-citation.json"}</w:instrText>
            </w:r>
            <w:r>
              <w:fldChar w:fldCharType="separate"/>
            </w:r>
            <w:r w:rsidRPr="00AE3597">
              <w:rPr>
                <w:noProof/>
                <w:vertAlign w:val="superscript"/>
              </w:rPr>
              <w:t>45</w:t>
            </w:r>
            <w:r>
              <w:fldChar w:fldCharType="end"/>
            </w:r>
          </w:p>
          <w:p w14:paraId="09358A6E" w14:textId="5FD3BF12" w:rsidR="008F0503" w:rsidRDefault="008F0503" w:rsidP="006B1432">
            <w:pPr>
              <w:jc w:val="center"/>
            </w:pPr>
          </w:p>
        </w:tc>
        <w:tc>
          <w:tcPr>
            <w:tcW w:w="2160" w:type="dxa"/>
          </w:tcPr>
          <w:p w14:paraId="660C44C6" w14:textId="77777777" w:rsidR="00791314" w:rsidRDefault="00791314" w:rsidP="006B1432">
            <w:pPr>
              <w:jc w:val="center"/>
            </w:pPr>
            <w:r>
              <w:rPr>
                <w:rFonts w:ascii="Segoe UI" w:hAnsi="Segoe UI" w:cs="Segoe UI"/>
                <w:color w:val="212121"/>
                <w:shd w:val="clear" w:color="auto" w:fill="FFFFFF"/>
              </w:rPr>
              <w:t>68626362</w:t>
            </w:r>
          </w:p>
        </w:tc>
      </w:tr>
      <w:tr w:rsidR="00791314" w14:paraId="73AF2227" w14:textId="77777777" w:rsidTr="00587810">
        <w:trPr>
          <w:trHeight w:val="120"/>
        </w:trPr>
        <w:tc>
          <w:tcPr>
            <w:tcW w:w="1278" w:type="dxa"/>
            <w:vMerge/>
          </w:tcPr>
          <w:p w14:paraId="33B4464A" w14:textId="77777777" w:rsidR="00791314" w:rsidRDefault="00791314" w:rsidP="006B1432">
            <w:pPr>
              <w:jc w:val="center"/>
            </w:pPr>
          </w:p>
        </w:tc>
        <w:tc>
          <w:tcPr>
            <w:tcW w:w="2250" w:type="dxa"/>
            <w:vMerge/>
          </w:tcPr>
          <w:p w14:paraId="25F96086" w14:textId="77777777" w:rsidR="00791314" w:rsidRDefault="00791314" w:rsidP="006B1432">
            <w:pPr>
              <w:jc w:val="center"/>
            </w:pPr>
          </w:p>
        </w:tc>
        <w:tc>
          <w:tcPr>
            <w:tcW w:w="2790" w:type="dxa"/>
          </w:tcPr>
          <w:p w14:paraId="0139CDCE" w14:textId="77777777" w:rsidR="00791314" w:rsidRDefault="00791314" w:rsidP="006B1432">
            <w:pPr>
              <w:jc w:val="center"/>
            </w:pPr>
            <w:r>
              <w:t>palmitic acid</w:t>
            </w:r>
            <w:r w:rsidR="009D152B">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9D152B">
              <w:fldChar w:fldCharType="separate"/>
            </w:r>
            <w:r w:rsidR="009D152B" w:rsidRPr="009D152B">
              <w:rPr>
                <w:noProof/>
                <w:vertAlign w:val="superscript"/>
              </w:rPr>
              <w:t>46</w:t>
            </w:r>
            <w:r w:rsidR="009D152B">
              <w:fldChar w:fldCharType="end"/>
            </w:r>
          </w:p>
          <w:p w14:paraId="6AF8ADC6" w14:textId="55A6F60A" w:rsidR="008F0503" w:rsidRDefault="008F0503" w:rsidP="006B1432">
            <w:pPr>
              <w:jc w:val="center"/>
            </w:pPr>
          </w:p>
        </w:tc>
        <w:tc>
          <w:tcPr>
            <w:tcW w:w="2160" w:type="dxa"/>
          </w:tcPr>
          <w:p w14:paraId="612F6E81" w14:textId="77777777" w:rsidR="00791314" w:rsidRDefault="0034336A" w:rsidP="006B1432">
            <w:pPr>
              <w:jc w:val="center"/>
            </w:pPr>
            <w:r>
              <w:rPr>
                <w:rFonts w:ascii="Segoe UI" w:hAnsi="Segoe UI" w:cs="Segoe UI"/>
                <w:color w:val="212121"/>
                <w:shd w:val="clear" w:color="auto" w:fill="FFFFFF"/>
              </w:rPr>
              <w:t>985</w:t>
            </w:r>
          </w:p>
        </w:tc>
      </w:tr>
      <w:tr w:rsidR="00791314" w14:paraId="1E383CD4" w14:textId="77777777" w:rsidTr="00587810">
        <w:trPr>
          <w:trHeight w:val="282"/>
        </w:trPr>
        <w:tc>
          <w:tcPr>
            <w:tcW w:w="1278" w:type="dxa"/>
            <w:vMerge/>
          </w:tcPr>
          <w:p w14:paraId="20BE2376" w14:textId="77777777" w:rsidR="00791314" w:rsidRDefault="00791314" w:rsidP="006B1432">
            <w:pPr>
              <w:jc w:val="center"/>
            </w:pPr>
          </w:p>
        </w:tc>
        <w:tc>
          <w:tcPr>
            <w:tcW w:w="2250" w:type="dxa"/>
            <w:vMerge/>
          </w:tcPr>
          <w:p w14:paraId="396331EC" w14:textId="77777777" w:rsidR="00791314" w:rsidRDefault="00791314" w:rsidP="006B1432">
            <w:pPr>
              <w:jc w:val="center"/>
            </w:pPr>
          </w:p>
        </w:tc>
        <w:tc>
          <w:tcPr>
            <w:tcW w:w="2790" w:type="dxa"/>
          </w:tcPr>
          <w:p w14:paraId="06D8334D" w14:textId="77777777" w:rsidR="00791314" w:rsidRDefault="00791314" w:rsidP="006B1432">
            <w:pPr>
              <w:jc w:val="center"/>
            </w:pPr>
            <w:r>
              <w:t>glycerol monooleate</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p w14:paraId="2D7EEC39" w14:textId="21990818" w:rsidR="008F0503" w:rsidRDefault="008F0503" w:rsidP="006B1432">
            <w:pPr>
              <w:jc w:val="center"/>
            </w:pPr>
          </w:p>
        </w:tc>
        <w:tc>
          <w:tcPr>
            <w:tcW w:w="2160" w:type="dxa"/>
          </w:tcPr>
          <w:p w14:paraId="7939171A" w14:textId="77777777" w:rsidR="00791314" w:rsidRDefault="0034336A" w:rsidP="006B1432">
            <w:pPr>
              <w:jc w:val="center"/>
            </w:pPr>
            <w:r>
              <w:rPr>
                <w:rFonts w:ascii="Segoe UI" w:hAnsi="Segoe UI" w:cs="Segoe UI"/>
                <w:color w:val="212121"/>
                <w:shd w:val="clear" w:color="auto" w:fill="FFFFFF"/>
              </w:rPr>
              <w:t>5283468</w:t>
            </w:r>
          </w:p>
        </w:tc>
      </w:tr>
      <w:tr w:rsidR="00791314" w14:paraId="2DEB363D" w14:textId="77777777" w:rsidTr="00587810">
        <w:trPr>
          <w:trHeight w:val="277"/>
        </w:trPr>
        <w:tc>
          <w:tcPr>
            <w:tcW w:w="1278" w:type="dxa"/>
            <w:vMerge/>
          </w:tcPr>
          <w:p w14:paraId="6E825892" w14:textId="77777777" w:rsidR="00791314" w:rsidRDefault="00791314" w:rsidP="006B1432">
            <w:pPr>
              <w:jc w:val="center"/>
            </w:pPr>
          </w:p>
        </w:tc>
        <w:tc>
          <w:tcPr>
            <w:tcW w:w="2250" w:type="dxa"/>
            <w:vMerge/>
          </w:tcPr>
          <w:p w14:paraId="198CC4CA" w14:textId="77777777" w:rsidR="00791314" w:rsidRDefault="00791314" w:rsidP="006B1432">
            <w:pPr>
              <w:jc w:val="center"/>
            </w:pPr>
          </w:p>
        </w:tc>
        <w:tc>
          <w:tcPr>
            <w:tcW w:w="2790" w:type="dxa"/>
          </w:tcPr>
          <w:p w14:paraId="15D8B798" w14:textId="77777777" w:rsidR="00791314" w:rsidRDefault="00791314" w:rsidP="006B1432">
            <w:pPr>
              <w:jc w:val="center"/>
            </w:pPr>
            <w:r>
              <w:t>behenic acid</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p w14:paraId="486634A7" w14:textId="2F34C0E4" w:rsidR="008F0503" w:rsidRDefault="008F0503" w:rsidP="006B1432">
            <w:pPr>
              <w:jc w:val="center"/>
            </w:pPr>
          </w:p>
        </w:tc>
        <w:tc>
          <w:tcPr>
            <w:tcW w:w="2160" w:type="dxa"/>
          </w:tcPr>
          <w:p w14:paraId="13FEB826" w14:textId="77777777" w:rsidR="00791314" w:rsidRDefault="0034336A" w:rsidP="006B1432">
            <w:pPr>
              <w:jc w:val="center"/>
            </w:pPr>
            <w:r>
              <w:rPr>
                <w:rFonts w:ascii="Segoe UI" w:hAnsi="Segoe UI" w:cs="Segoe UI"/>
                <w:color w:val="212121"/>
                <w:shd w:val="clear" w:color="auto" w:fill="FFFFFF"/>
              </w:rPr>
              <w:t>8215</w:t>
            </w:r>
          </w:p>
        </w:tc>
      </w:tr>
      <w:tr w:rsidR="00791314" w14:paraId="7A87FF74" w14:textId="77777777" w:rsidTr="00587810">
        <w:trPr>
          <w:trHeight w:val="277"/>
        </w:trPr>
        <w:tc>
          <w:tcPr>
            <w:tcW w:w="1278" w:type="dxa"/>
            <w:vMerge/>
          </w:tcPr>
          <w:p w14:paraId="338C90FC" w14:textId="77777777" w:rsidR="00791314" w:rsidRDefault="00791314" w:rsidP="006B1432">
            <w:pPr>
              <w:jc w:val="center"/>
            </w:pPr>
          </w:p>
        </w:tc>
        <w:tc>
          <w:tcPr>
            <w:tcW w:w="2250" w:type="dxa"/>
            <w:vMerge/>
          </w:tcPr>
          <w:p w14:paraId="32A2F0AF" w14:textId="77777777" w:rsidR="00791314" w:rsidRDefault="00791314" w:rsidP="006B1432">
            <w:pPr>
              <w:jc w:val="center"/>
            </w:pPr>
          </w:p>
        </w:tc>
        <w:tc>
          <w:tcPr>
            <w:tcW w:w="2790" w:type="dxa"/>
          </w:tcPr>
          <w:p w14:paraId="6DCF0836" w14:textId="77777777" w:rsidR="00791314" w:rsidRDefault="00791314" w:rsidP="006B1432">
            <w:pPr>
              <w:jc w:val="center"/>
            </w:pPr>
            <w:r>
              <w:t>1-triacontanol</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p w14:paraId="2FF83AF3" w14:textId="36080C5C" w:rsidR="008F0503" w:rsidRDefault="008F0503" w:rsidP="006B1432">
            <w:pPr>
              <w:jc w:val="center"/>
            </w:pPr>
          </w:p>
        </w:tc>
        <w:tc>
          <w:tcPr>
            <w:tcW w:w="2160" w:type="dxa"/>
          </w:tcPr>
          <w:p w14:paraId="60FA39CB" w14:textId="77777777" w:rsidR="00791314" w:rsidRDefault="0034336A" w:rsidP="006B1432">
            <w:pPr>
              <w:jc w:val="center"/>
            </w:pPr>
            <w:r>
              <w:rPr>
                <w:rFonts w:ascii="Segoe UI" w:hAnsi="Segoe UI" w:cs="Segoe UI"/>
                <w:color w:val="212121"/>
                <w:shd w:val="clear" w:color="auto" w:fill="FFFFFF"/>
              </w:rPr>
              <w:t>68972</w:t>
            </w:r>
          </w:p>
        </w:tc>
      </w:tr>
      <w:tr w:rsidR="00791314" w14:paraId="767C66FE" w14:textId="77777777" w:rsidTr="00587810">
        <w:trPr>
          <w:trHeight w:val="277"/>
        </w:trPr>
        <w:tc>
          <w:tcPr>
            <w:tcW w:w="1278" w:type="dxa"/>
            <w:vMerge/>
          </w:tcPr>
          <w:p w14:paraId="4E5FF5C2" w14:textId="77777777" w:rsidR="00791314" w:rsidRDefault="00791314" w:rsidP="006B1432">
            <w:pPr>
              <w:jc w:val="center"/>
            </w:pPr>
          </w:p>
        </w:tc>
        <w:tc>
          <w:tcPr>
            <w:tcW w:w="2250" w:type="dxa"/>
            <w:vMerge/>
          </w:tcPr>
          <w:p w14:paraId="5263ED9D" w14:textId="77777777" w:rsidR="00791314" w:rsidRDefault="00791314" w:rsidP="006B1432">
            <w:pPr>
              <w:jc w:val="center"/>
            </w:pPr>
          </w:p>
        </w:tc>
        <w:tc>
          <w:tcPr>
            <w:tcW w:w="2790" w:type="dxa"/>
          </w:tcPr>
          <w:p w14:paraId="1BAC4D5A" w14:textId="77777777" w:rsidR="00791314" w:rsidRDefault="00791314" w:rsidP="006B1432">
            <w:pPr>
              <w:jc w:val="center"/>
            </w:pPr>
            <w:r>
              <w:t>stearic acid</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p w14:paraId="5E9F8D94" w14:textId="3A7AFF98" w:rsidR="008F0503" w:rsidRDefault="008F0503" w:rsidP="006B1432">
            <w:pPr>
              <w:jc w:val="center"/>
            </w:pPr>
          </w:p>
        </w:tc>
        <w:tc>
          <w:tcPr>
            <w:tcW w:w="2160" w:type="dxa"/>
          </w:tcPr>
          <w:p w14:paraId="2A075609" w14:textId="77777777" w:rsidR="00791314" w:rsidRDefault="0034336A" w:rsidP="006B1432">
            <w:pPr>
              <w:jc w:val="center"/>
            </w:pPr>
            <w:r>
              <w:rPr>
                <w:rFonts w:ascii="Segoe UI" w:hAnsi="Segoe UI" w:cs="Segoe UI"/>
                <w:color w:val="212121"/>
                <w:shd w:val="clear" w:color="auto" w:fill="FFFFFF"/>
              </w:rPr>
              <w:t>5281</w:t>
            </w:r>
          </w:p>
        </w:tc>
      </w:tr>
      <w:tr w:rsidR="00791314" w14:paraId="440843C3" w14:textId="77777777" w:rsidTr="00587810">
        <w:trPr>
          <w:trHeight w:val="503"/>
        </w:trPr>
        <w:tc>
          <w:tcPr>
            <w:tcW w:w="1278" w:type="dxa"/>
            <w:vMerge/>
          </w:tcPr>
          <w:p w14:paraId="1D88024E" w14:textId="77777777" w:rsidR="00791314" w:rsidRDefault="00791314" w:rsidP="006B1432">
            <w:pPr>
              <w:jc w:val="center"/>
            </w:pPr>
          </w:p>
        </w:tc>
        <w:tc>
          <w:tcPr>
            <w:tcW w:w="2250" w:type="dxa"/>
            <w:vMerge/>
          </w:tcPr>
          <w:p w14:paraId="05CD30B3" w14:textId="77777777" w:rsidR="00791314" w:rsidRDefault="00791314" w:rsidP="006B1432">
            <w:pPr>
              <w:jc w:val="center"/>
            </w:pPr>
          </w:p>
        </w:tc>
        <w:tc>
          <w:tcPr>
            <w:tcW w:w="2790" w:type="dxa"/>
          </w:tcPr>
          <w:p w14:paraId="2BD1E5A5" w14:textId="77777777" w:rsidR="00791314" w:rsidRDefault="00791314" w:rsidP="006B1432">
            <w:pPr>
              <w:jc w:val="center"/>
            </w:pPr>
            <w:r>
              <w:t>syringaldehyde</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tc>
        <w:tc>
          <w:tcPr>
            <w:tcW w:w="2160" w:type="dxa"/>
          </w:tcPr>
          <w:p w14:paraId="2E63C1A3" w14:textId="77777777" w:rsidR="00791314" w:rsidRDefault="00901C40" w:rsidP="006B1432">
            <w:pPr>
              <w:jc w:val="center"/>
            </w:pPr>
            <w:r>
              <w:rPr>
                <w:rFonts w:ascii="Segoe UI" w:hAnsi="Segoe UI" w:cs="Segoe UI"/>
                <w:color w:val="212121"/>
                <w:shd w:val="clear" w:color="auto" w:fill="FFFFFF"/>
              </w:rPr>
              <w:t>8655</w:t>
            </w:r>
          </w:p>
        </w:tc>
      </w:tr>
      <w:tr w:rsidR="00791314" w14:paraId="2DF4394B" w14:textId="77777777" w:rsidTr="00587810">
        <w:trPr>
          <w:trHeight w:val="277"/>
        </w:trPr>
        <w:tc>
          <w:tcPr>
            <w:tcW w:w="1278" w:type="dxa"/>
            <w:vMerge/>
          </w:tcPr>
          <w:p w14:paraId="0C1C5680" w14:textId="77777777" w:rsidR="00791314" w:rsidRDefault="00791314" w:rsidP="006B1432">
            <w:pPr>
              <w:jc w:val="center"/>
            </w:pPr>
          </w:p>
        </w:tc>
        <w:tc>
          <w:tcPr>
            <w:tcW w:w="2250" w:type="dxa"/>
            <w:vMerge/>
          </w:tcPr>
          <w:p w14:paraId="362F2AFE" w14:textId="77777777" w:rsidR="00791314" w:rsidRDefault="00791314" w:rsidP="006B1432">
            <w:pPr>
              <w:jc w:val="center"/>
            </w:pPr>
          </w:p>
        </w:tc>
        <w:tc>
          <w:tcPr>
            <w:tcW w:w="2790" w:type="dxa"/>
          </w:tcPr>
          <w:p w14:paraId="3237D948" w14:textId="77777777" w:rsidR="00791314" w:rsidRDefault="00791314" w:rsidP="006B1432">
            <w:pPr>
              <w:jc w:val="center"/>
            </w:pPr>
            <w:r>
              <w:t>coniferyl aldehyde</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p w14:paraId="4A91187B" w14:textId="15C49940" w:rsidR="00A07EB0" w:rsidRDefault="00A07EB0" w:rsidP="006B1432">
            <w:pPr>
              <w:jc w:val="center"/>
            </w:pPr>
          </w:p>
        </w:tc>
        <w:tc>
          <w:tcPr>
            <w:tcW w:w="2160" w:type="dxa"/>
          </w:tcPr>
          <w:p w14:paraId="3B650817" w14:textId="77777777" w:rsidR="00791314" w:rsidRDefault="007B57A8" w:rsidP="006B1432">
            <w:pPr>
              <w:jc w:val="center"/>
            </w:pPr>
            <w:r>
              <w:rPr>
                <w:rFonts w:ascii="Segoe UI" w:hAnsi="Segoe UI" w:cs="Segoe UI"/>
                <w:color w:val="212121"/>
                <w:shd w:val="clear" w:color="auto" w:fill="FFFFFF"/>
              </w:rPr>
              <w:t>5280536</w:t>
            </w:r>
          </w:p>
        </w:tc>
      </w:tr>
      <w:tr w:rsidR="00791314" w14:paraId="25EAC4EF" w14:textId="77777777" w:rsidTr="00587810">
        <w:trPr>
          <w:trHeight w:val="440"/>
        </w:trPr>
        <w:tc>
          <w:tcPr>
            <w:tcW w:w="1278" w:type="dxa"/>
            <w:vMerge/>
          </w:tcPr>
          <w:p w14:paraId="0D46AB0C" w14:textId="77777777" w:rsidR="00791314" w:rsidRDefault="00791314" w:rsidP="006B1432">
            <w:pPr>
              <w:jc w:val="center"/>
            </w:pPr>
          </w:p>
        </w:tc>
        <w:tc>
          <w:tcPr>
            <w:tcW w:w="2250" w:type="dxa"/>
            <w:vMerge/>
          </w:tcPr>
          <w:p w14:paraId="6B1C92B2" w14:textId="77777777" w:rsidR="00791314" w:rsidRDefault="00791314" w:rsidP="006B1432">
            <w:pPr>
              <w:jc w:val="center"/>
            </w:pPr>
          </w:p>
        </w:tc>
        <w:tc>
          <w:tcPr>
            <w:tcW w:w="2790" w:type="dxa"/>
          </w:tcPr>
          <w:p w14:paraId="42349E5D" w14:textId="77777777" w:rsidR="00791314" w:rsidRDefault="00791314" w:rsidP="006B1432">
            <w:pPr>
              <w:jc w:val="center"/>
            </w:pPr>
            <w:r>
              <w:t>daucosterol</w:t>
            </w:r>
            <w:r w:rsidR="00471F1A">
              <w:fldChar w:fldCharType="begin" w:fldLock="1"/>
            </w:r>
            <w:r w:rsidR="00471F1A">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tc>
        <w:tc>
          <w:tcPr>
            <w:tcW w:w="2160" w:type="dxa"/>
          </w:tcPr>
          <w:p w14:paraId="77AC3E9B" w14:textId="77777777" w:rsidR="00791314" w:rsidRDefault="00315B7B" w:rsidP="006B1432">
            <w:pPr>
              <w:jc w:val="center"/>
            </w:pPr>
            <w:r>
              <w:rPr>
                <w:rFonts w:ascii="Segoe UI" w:hAnsi="Segoe UI" w:cs="Segoe UI"/>
                <w:color w:val="212121"/>
                <w:shd w:val="clear" w:color="auto" w:fill="FFFFFF"/>
              </w:rPr>
              <w:t>5742590</w:t>
            </w:r>
          </w:p>
        </w:tc>
      </w:tr>
      <w:tr w:rsidR="00791314" w14:paraId="35ED7C80" w14:textId="77777777" w:rsidTr="00587810">
        <w:trPr>
          <w:trHeight w:val="503"/>
        </w:trPr>
        <w:tc>
          <w:tcPr>
            <w:tcW w:w="1278" w:type="dxa"/>
            <w:vMerge/>
          </w:tcPr>
          <w:p w14:paraId="3A91CBC8" w14:textId="77777777" w:rsidR="00791314" w:rsidRDefault="00791314" w:rsidP="006B1432">
            <w:pPr>
              <w:jc w:val="center"/>
            </w:pPr>
          </w:p>
        </w:tc>
        <w:tc>
          <w:tcPr>
            <w:tcW w:w="2250" w:type="dxa"/>
            <w:vMerge/>
          </w:tcPr>
          <w:p w14:paraId="06439206" w14:textId="77777777" w:rsidR="00791314" w:rsidRDefault="00791314" w:rsidP="006B1432">
            <w:pPr>
              <w:jc w:val="center"/>
            </w:pPr>
          </w:p>
        </w:tc>
        <w:tc>
          <w:tcPr>
            <w:tcW w:w="2790" w:type="dxa"/>
          </w:tcPr>
          <w:p w14:paraId="6945A5E7" w14:textId="77777777" w:rsidR="00791314" w:rsidRDefault="00791314" w:rsidP="006B1432">
            <w:pPr>
              <w:jc w:val="center"/>
            </w:pPr>
            <w:r>
              <w:t>scopoletin</w:t>
            </w:r>
            <w:r w:rsidR="00471F1A">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471F1A">
              <w:fldChar w:fldCharType="separate"/>
            </w:r>
            <w:r w:rsidR="00471F1A" w:rsidRPr="00471F1A">
              <w:rPr>
                <w:noProof/>
                <w:vertAlign w:val="superscript"/>
              </w:rPr>
              <w:t>46</w:t>
            </w:r>
            <w:r w:rsidR="00471F1A">
              <w:fldChar w:fldCharType="end"/>
            </w:r>
          </w:p>
        </w:tc>
        <w:tc>
          <w:tcPr>
            <w:tcW w:w="2160" w:type="dxa"/>
          </w:tcPr>
          <w:p w14:paraId="2FFA71D3" w14:textId="77777777" w:rsidR="00791314" w:rsidRDefault="00315B7B" w:rsidP="006B1432">
            <w:pPr>
              <w:jc w:val="center"/>
            </w:pPr>
            <w:r>
              <w:rPr>
                <w:rFonts w:ascii="Segoe UI" w:hAnsi="Segoe UI" w:cs="Segoe UI"/>
                <w:color w:val="212121"/>
                <w:shd w:val="clear" w:color="auto" w:fill="FFFFFF"/>
              </w:rPr>
              <w:t>5280460</w:t>
            </w:r>
          </w:p>
        </w:tc>
      </w:tr>
      <w:tr w:rsidR="00791314" w14:paraId="70441FC5" w14:textId="77777777" w:rsidTr="00587810">
        <w:trPr>
          <w:trHeight w:val="277"/>
        </w:trPr>
        <w:tc>
          <w:tcPr>
            <w:tcW w:w="1278" w:type="dxa"/>
            <w:vMerge/>
          </w:tcPr>
          <w:p w14:paraId="72CE13F6" w14:textId="77777777" w:rsidR="00791314" w:rsidRDefault="00791314" w:rsidP="006B1432">
            <w:pPr>
              <w:jc w:val="center"/>
            </w:pPr>
          </w:p>
        </w:tc>
        <w:tc>
          <w:tcPr>
            <w:tcW w:w="2250" w:type="dxa"/>
            <w:vMerge/>
          </w:tcPr>
          <w:p w14:paraId="66E0BFEC" w14:textId="77777777" w:rsidR="00791314" w:rsidRDefault="00791314" w:rsidP="006B1432">
            <w:pPr>
              <w:jc w:val="center"/>
            </w:pPr>
          </w:p>
        </w:tc>
        <w:tc>
          <w:tcPr>
            <w:tcW w:w="2790" w:type="dxa"/>
          </w:tcPr>
          <w:p w14:paraId="3AA15A18" w14:textId="77777777" w:rsidR="00791314" w:rsidRDefault="00791314" w:rsidP="006B1432">
            <w:pPr>
              <w:jc w:val="center"/>
            </w:pPr>
            <w:r>
              <w:t>sinapaldehyde</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572FAECE" w14:textId="3C203516" w:rsidR="008F0503" w:rsidRDefault="008F0503" w:rsidP="006B1432">
            <w:pPr>
              <w:jc w:val="center"/>
            </w:pPr>
          </w:p>
        </w:tc>
        <w:tc>
          <w:tcPr>
            <w:tcW w:w="2160" w:type="dxa"/>
          </w:tcPr>
          <w:p w14:paraId="5B51E828" w14:textId="77777777" w:rsidR="00791314" w:rsidRDefault="00DB124D" w:rsidP="006B1432">
            <w:pPr>
              <w:jc w:val="center"/>
            </w:pPr>
            <w:r>
              <w:rPr>
                <w:rFonts w:ascii="Segoe UI" w:hAnsi="Segoe UI" w:cs="Segoe UI"/>
                <w:color w:val="212121"/>
                <w:shd w:val="clear" w:color="auto" w:fill="FFFFFF"/>
              </w:rPr>
              <w:t>5280802</w:t>
            </w:r>
          </w:p>
        </w:tc>
      </w:tr>
      <w:tr w:rsidR="00791314" w14:paraId="38E40652" w14:textId="77777777" w:rsidTr="00587810">
        <w:trPr>
          <w:trHeight w:val="321"/>
        </w:trPr>
        <w:tc>
          <w:tcPr>
            <w:tcW w:w="1278" w:type="dxa"/>
            <w:vMerge/>
          </w:tcPr>
          <w:p w14:paraId="0083AF39" w14:textId="77777777" w:rsidR="00791314" w:rsidRDefault="00791314" w:rsidP="006B1432">
            <w:pPr>
              <w:jc w:val="center"/>
            </w:pPr>
          </w:p>
        </w:tc>
        <w:tc>
          <w:tcPr>
            <w:tcW w:w="2250" w:type="dxa"/>
            <w:vMerge/>
          </w:tcPr>
          <w:p w14:paraId="56E5CB7D" w14:textId="77777777" w:rsidR="00791314" w:rsidRDefault="00791314" w:rsidP="006B1432">
            <w:pPr>
              <w:jc w:val="center"/>
            </w:pPr>
          </w:p>
        </w:tc>
        <w:tc>
          <w:tcPr>
            <w:tcW w:w="2790" w:type="dxa"/>
          </w:tcPr>
          <w:p w14:paraId="2EA239B3" w14:textId="77777777" w:rsidR="00791314" w:rsidRDefault="00791314" w:rsidP="006B1432">
            <w:pPr>
              <w:jc w:val="center"/>
            </w:pPr>
            <w:r>
              <w:t>quercetin</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48BC5393" w14:textId="5B0A2109" w:rsidR="008F0503" w:rsidRDefault="008F0503" w:rsidP="006B1432">
            <w:pPr>
              <w:jc w:val="center"/>
            </w:pPr>
          </w:p>
        </w:tc>
        <w:tc>
          <w:tcPr>
            <w:tcW w:w="2160" w:type="dxa"/>
          </w:tcPr>
          <w:p w14:paraId="7BDF198C" w14:textId="77777777" w:rsidR="00791314" w:rsidRDefault="00E73DC2" w:rsidP="006B1432">
            <w:pPr>
              <w:jc w:val="center"/>
            </w:pPr>
            <w:r>
              <w:rPr>
                <w:rFonts w:ascii="Segoe UI" w:hAnsi="Segoe UI" w:cs="Segoe UI"/>
                <w:color w:val="212121"/>
                <w:shd w:val="clear" w:color="auto" w:fill="FFFFFF"/>
              </w:rPr>
              <w:t>5280343</w:t>
            </w:r>
          </w:p>
        </w:tc>
      </w:tr>
      <w:tr w:rsidR="00791314" w14:paraId="41DD7159" w14:textId="77777777" w:rsidTr="00587810">
        <w:trPr>
          <w:trHeight w:val="321"/>
        </w:trPr>
        <w:tc>
          <w:tcPr>
            <w:tcW w:w="1278" w:type="dxa"/>
            <w:vMerge/>
          </w:tcPr>
          <w:p w14:paraId="1ED35860" w14:textId="77777777" w:rsidR="00791314" w:rsidRDefault="00791314" w:rsidP="006B1432">
            <w:pPr>
              <w:jc w:val="center"/>
            </w:pPr>
          </w:p>
        </w:tc>
        <w:tc>
          <w:tcPr>
            <w:tcW w:w="2250" w:type="dxa"/>
            <w:vMerge/>
          </w:tcPr>
          <w:p w14:paraId="2CF21386" w14:textId="77777777" w:rsidR="00791314" w:rsidRDefault="00791314" w:rsidP="006B1432">
            <w:pPr>
              <w:jc w:val="center"/>
            </w:pPr>
          </w:p>
        </w:tc>
        <w:tc>
          <w:tcPr>
            <w:tcW w:w="2790" w:type="dxa"/>
          </w:tcPr>
          <w:p w14:paraId="44C9F0DD" w14:textId="77777777" w:rsidR="00791314" w:rsidRDefault="00791314" w:rsidP="006B1432">
            <w:pPr>
              <w:jc w:val="center"/>
            </w:pPr>
            <w:r>
              <w:t>luteolin</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5DE3BB71" w14:textId="208C634B" w:rsidR="008F0503" w:rsidRDefault="008F0503" w:rsidP="006B1432">
            <w:pPr>
              <w:jc w:val="center"/>
            </w:pPr>
          </w:p>
        </w:tc>
        <w:tc>
          <w:tcPr>
            <w:tcW w:w="2160" w:type="dxa"/>
          </w:tcPr>
          <w:p w14:paraId="049ACDFF" w14:textId="77777777" w:rsidR="00791314" w:rsidRDefault="00E73DC2" w:rsidP="006B1432">
            <w:pPr>
              <w:jc w:val="center"/>
            </w:pPr>
            <w:r>
              <w:rPr>
                <w:rFonts w:ascii="Segoe UI" w:hAnsi="Segoe UI" w:cs="Segoe UI"/>
                <w:color w:val="212121"/>
                <w:shd w:val="clear" w:color="auto" w:fill="FFFFFF"/>
              </w:rPr>
              <w:t>5280445</w:t>
            </w:r>
          </w:p>
        </w:tc>
      </w:tr>
      <w:tr w:rsidR="00791314" w14:paraId="62B5AB13" w14:textId="77777777" w:rsidTr="00587810">
        <w:trPr>
          <w:trHeight w:val="321"/>
        </w:trPr>
        <w:tc>
          <w:tcPr>
            <w:tcW w:w="1278" w:type="dxa"/>
            <w:vMerge/>
          </w:tcPr>
          <w:p w14:paraId="675248A2" w14:textId="77777777" w:rsidR="00791314" w:rsidRDefault="00791314" w:rsidP="006B1432">
            <w:pPr>
              <w:jc w:val="center"/>
            </w:pPr>
          </w:p>
        </w:tc>
        <w:tc>
          <w:tcPr>
            <w:tcW w:w="2250" w:type="dxa"/>
            <w:vMerge/>
          </w:tcPr>
          <w:p w14:paraId="5AB95EDE" w14:textId="77777777" w:rsidR="00791314" w:rsidRDefault="00791314" w:rsidP="006B1432">
            <w:pPr>
              <w:jc w:val="center"/>
            </w:pPr>
          </w:p>
        </w:tc>
        <w:tc>
          <w:tcPr>
            <w:tcW w:w="2790" w:type="dxa"/>
          </w:tcPr>
          <w:p w14:paraId="760488C9" w14:textId="77777777" w:rsidR="00791314" w:rsidRDefault="00791314" w:rsidP="006B1432">
            <w:pPr>
              <w:jc w:val="center"/>
            </w:pPr>
            <w:r>
              <w:t>sinapaldehyde glucoside</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147959B2" w14:textId="122A261B" w:rsidR="008F0503" w:rsidRDefault="008F0503" w:rsidP="006B1432">
            <w:pPr>
              <w:jc w:val="center"/>
            </w:pPr>
          </w:p>
        </w:tc>
        <w:tc>
          <w:tcPr>
            <w:tcW w:w="2160" w:type="dxa"/>
          </w:tcPr>
          <w:p w14:paraId="0E72BC7C" w14:textId="77777777" w:rsidR="00791314" w:rsidRDefault="00E73DC2" w:rsidP="006B1432">
            <w:pPr>
              <w:jc w:val="center"/>
            </w:pPr>
            <w:r>
              <w:rPr>
                <w:rFonts w:ascii="Segoe UI" w:hAnsi="Segoe UI" w:cs="Segoe UI"/>
                <w:color w:val="212121"/>
                <w:shd w:val="clear" w:color="auto" w:fill="FFFFFF"/>
              </w:rPr>
              <w:t>25244544</w:t>
            </w:r>
          </w:p>
        </w:tc>
      </w:tr>
      <w:tr w:rsidR="00791314" w14:paraId="0E693B8E" w14:textId="77777777" w:rsidTr="00587810">
        <w:trPr>
          <w:trHeight w:val="321"/>
        </w:trPr>
        <w:tc>
          <w:tcPr>
            <w:tcW w:w="1278" w:type="dxa"/>
            <w:vMerge/>
          </w:tcPr>
          <w:p w14:paraId="6E70E36C" w14:textId="77777777" w:rsidR="00791314" w:rsidRDefault="00791314" w:rsidP="006B1432">
            <w:pPr>
              <w:jc w:val="center"/>
            </w:pPr>
          </w:p>
        </w:tc>
        <w:tc>
          <w:tcPr>
            <w:tcW w:w="2250" w:type="dxa"/>
            <w:vMerge/>
          </w:tcPr>
          <w:p w14:paraId="7BD1992C" w14:textId="77777777" w:rsidR="00791314" w:rsidRDefault="00791314" w:rsidP="006B1432">
            <w:pPr>
              <w:jc w:val="center"/>
            </w:pPr>
          </w:p>
        </w:tc>
        <w:tc>
          <w:tcPr>
            <w:tcW w:w="2790" w:type="dxa"/>
          </w:tcPr>
          <w:p w14:paraId="59AC8EE6" w14:textId="77777777" w:rsidR="00791314" w:rsidRDefault="00791314" w:rsidP="006B1432">
            <w:pPr>
              <w:jc w:val="center"/>
            </w:pPr>
            <w:r>
              <w:t>ferulic acid</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32EE1F67" w14:textId="270082F4" w:rsidR="008F0503" w:rsidRDefault="008F0503" w:rsidP="006B1432">
            <w:pPr>
              <w:jc w:val="center"/>
            </w:pPr>
          </w:p>
        </w:tc>
        <w:tc>
          <w:tcPr>
            <w:tcW w:w="2160" w:type="dxa"/>
          </w:tcPr>
          <w:p w14:paraId="743773FA" w14:textId="77777777" w:rsidR="00791314" w:rsidRDefault="00D27412" w:rsidP="006B1432">
            <w:pPr>
              <w:jc w:val="center"/>
            </w:pPr>
            <w:r>
              <w:rPr>
                <w:rFonts w:ascii="Segoe UI" w:hAnsi="Segoe UI" w:cs="Segoe UI"/>
                <w:color w:val="212121"/>
                <w:shd w:val="clear" w:color="auto" w:fill="FFFFFF"/>
              </w:rPr>
              <w:t>445858</w:t>
            </w:r>
          </w:p>
        </w:tc>
      </w:tr>
      <w:tr w:rsidR="00791314" w14:paraId="410AAB2B" w14:textId="77777777" w:rsidTr="00587810">
        <w:trPr>
          <w:trHeight w:val="321"/>
        </w:trPr>
        <w:tc>
          <w:tcPr>
            <w:tcW w:w="1278" w:type="dxa"/>
            <w:vMerge/>
          </w:tcPr>
          <w:p w14:paraId="761E6244" w14:textId="77777777" w:rsidR="00791314" w:rsidRDefault="00791314" w:rsidP="006B1432">
            <w:pPr>
              <w:jc w:val="center"/>
            </w:pPr>
          </w:p>
        </w:tc>
        <w:tc>
          <w:tcPr>
            <w:tcW w:w="2250" w:type="dxa"/>
            <w:vMerge/>
          </w:tcPr>
          <w:p w14:paraId="06ACC6F0" w14:textId="77777777" w:rsidR="00791314" w:rsidRDefault="00791314" w:rsidP="006B1432">
            <w:pPr>
              <w:jc w:val="center"/>
            </w:pPr>
          </w:p>
        </w:tc>
        <w:tc>
          <w:tcPr>
            <w:tcW w:w="2790" w:type="dxa"/>
          </w:tcPr>
          <w:p w14:paraId="435E5FF0" w14:textId="77777777" w:rsidR="00791314" w:rsidRDefault="00791314" w:rsidP="006B1432">
            <w:pPr>
              <w:jc w:val="center"/>
            </w:pPr>
            <w:r>
              <w:t>(E)-4-hydroxycinnamic acid</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2D589EF5" w14:textId="4BF2F99A" w:rsidR="008F0503" w:rsidRDefault="008F0503" w:rsidP="006B1432">
            <w:pPr>
              <w:jc w:val="center"/>
            </w:pPr>
          </w:p>
        </w:tc>
        <w:tc>
          <w:tcPr>
            <w:tcW w:w="2160" w:type="dxa"/>
          </w:tcPr>
          <w:p w14:paraId="3BD6F891" w14:textId="77777777" w:rsidR="00791314" w:rsidRDefault="00EB3CE6" w:rsidP="006B1432">
            <w:pPr>
              <w:jc w:val="center"/>
            </w:pPr>
            <w:r>
              <w:rPr>
                <w:rFonts w:ascii="Segoe UI" w:hAnsi="Segoe UI" w:cs="Segoe UI"/>
                <w:color w:val="212121"/>
                <w:shd w:val="clear" w:color="auto" w:fill="FFFFFF"/>
              </w:rPr>
              <w:t>637542</w:t>
            </w:r>
          </w:p>
        </w:tc>
      </w:tr>
      <w:tr w:rsidR="00791314" w14:paraId="1975E6E5" w14:textId="77777777" w:rsidTr="00587810">
        <w:trPr>
          <w:trHeight w:val="321"/>
        </w:trPr>
        <w:tc>
          <w:tcPr>
            <w:tcW w:w="1278" w:type="dxa"/>
            <w:vMerge/>
          </w:tcPr>
          <w:p w14:paraId="515557F4" w14:textId="77777777" w:rsidR="00791314" w:rsidRDefault="00791314" w:rsidP="006B1432">
            <w:pPr>
              <w:jc w:val="center"/>
            </w:pPr>
          </w:p>
        </w:tc>
        <w:tc>
          <w:tcPr>
            <w:tcW w:w="2250" w:type="dxa"/>
            <w:vMerge/>
          </w:tcPr>
          <w:p w14:paraId="521C027B" w14:textId="77777777" w:rsidR="00791314" w:rsidRDefault="00791314" w:rsidP="006B1432">
            <w:pPr>
              <w:jc w:val="center"/>
            </w:pPr>
          </w:p>
        </w:tc>
        <w:tc>
          <w:tcPr>
            <w:tcW w:w="2790" w:type="dxa"/>
          </w:tcPr>
          <w:p w14:paraId="2C61C9D9" w14:textId="77777777" w:rsidR="00791314" w:rsidRDefault="00791314" w:rsidP="006B1432">
            <w:pPr>
              <w:jc w:val="center"/>
            </w:pPr>
            <w:r>
              <w:t>caffeic acid</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17981688" w14:textId="16934F9C" w:rsidR="008F0503" w:rsidRDefault="008F0503" w:rsidP="006B1432">
            <w:pPr>
              <w:jc w:val="center"/>
            </w:pPr>
          </w:p>
        </w:tc>
        <w:tc>
          <w:tcPr>
            <w:tcW w:w="2160" w:type="dxa"/>
          </w:tcPr>
          <w:p w14:paraId="40A51DD2" w14:textId="77777777" w:rsidR="00791314" w:rsidRDefault="00EB3CE6" w:rsidP="006B1432">
            <w:pPr>
              <w:jc w:val="center"/>
            </w:pPr>
            <w:r>
              <w:rPr>
                <w:rFonts w:ascii="Segoe UI" w:hAnsi="Segoe UI" w:cs="Segoe UI"/>
                <w:color w:val="212121"/>
                <w:shd w:val="clear" w:color="auto" w:fill="FFFFFF"/>
              </w:rPr>
              <w:t>689043</w:t>
            </w:r>
          </w:p>
        </w:tc>
      </w:tr>
      <w:tr w:rsidR="00791314" w14:paraId="348916DE" w14:textId="77777777" w:rsidTr="00587810">
        <w:trPr>
          <w:trHeight w:val="321"/>
        </w:trPr>
        <w:tc>
          <w:tcPr>
            <w:tcW w:w="1278" w:type="dxa"/>
            <w:vMerge/>
          </w:tcPr>
          <w:p w14:paraId="5B279E5B" w14:textId="77777777" w:rsidR="00791314" w:rsidRDefault="00791314" w:rsidP="006B1432">
            <w:pPr>
              <w:jc w:val="center"/>
            </w:pPr>
          </w:p>
        </w:tc>
        <w:tc>
          <w:tcPr>
            <w:tcW w:w="2250" w:type="dxa"/>
            <w:vMerge/>
          </w:tcPr>
          <w:p w14:paraId="19F2E79F" w14:textId="77777777" w:rsidR="00791314" w:rsidRDefault="00791314" w:rsidP="006B1432">
            <w:pPr>
              <w:jc w:val="center"/>
            </w:pPr>
          </w:p>
        </w:tc>
        <w:tc>
          <w:tcPr>
            <w:tcW w:w="2790" w:type="dxa"/>
          </w:tcPr>
          <w:p w14:paraId="33E1DBC6" w14:textId="77777777" w:rsidR="00791314" w:rsidRDefault="00791314" w:rsidP="006B1432">
            <w:pPr>
              <w:jc w:val="center"/>
            </w:pPr>
            <w:r>
              <w:t>(E)-cinnamic acid</w:t>
            </w:r>
            <w:r w:rsidR="00A04635">
              <w:fldChar w:fldCharType="begin" w:fldLock="1"/>
            </w:r>
            <w:r w:rsidR="00A04635">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16AC7B15" w14:textId="3E8949D2" w:rsidR="008F0503" w:rsidRDefault="008F0503" w:rsidP="006B1432">
            <w:pPr>
              <w:jc w:val="center"/>
            </w:pPr>
          </w:p>
        </w:tc>
        <w:tc>
          <w:tcPr>
            <w:tcW w:w="2160" w:type="dxa"/>
          </w:tcPr>
          <w:p w14:paraId="71FA9092" w14:textId="77777777" w:rsidR="00791314" w:rsidRDefault="00EB3CE6" w:rsidP="006B1432">
            <w:pPr>
              <w:jc w:val="center"/>
            </w:pPr>
            <w:r>
              <w:rPr>
                <w:rFonts w:ascii="Segoe UI" w:hAnsi="Segoe UI" w:cs="Segoe UI"/>
                <w:color w:val="212121"/>
                <w:shd w:val="clear" w:color="auto" w:fill="FFFFFF"/>
              </w:rPr>
              <w:t>444539</w:t>
            </w:r>
          </w:p>
        </w:tc>
      </w:tr>
      <w:tr w:rsidR="00791314" w14:paraId="70B0EBB4" w14:textId="77777777" w:rsidTr="00587810">
        <w:trPr>
          <w:trHeight w:val="321"/>
        </w:trPr>
        <w:tc>
          <w:tcPr>
            <w:tcW w:w="1278" w:type="dxa"/>
            <w:vMerge/>
          </w:tcPr>
          <w:p w14:paraId="0A3F16CC" w14:textId="77777777" w:rsidR="00791314" w:rsidRDefault="00791314" w:rsidP="006B1432">
            <w:pPr>
              <w:jc w:val="center"/>
            </w:pPr>
          </w:p>
        </w:tc>
        <w:tc>
          <w:tcPr>
            <w:tcW w:w="2250" w:type="dxa"/>
            <w:vMerge/>
          </w:tcPr>
          <w:p w14:paraId="315A42E9" w14:textId="77777777" w:rsidR="00791314" w:rsidRDefault="00791314" w:rsidP="006B1432">
            <w:pPr>
              <w:jc w:val="center"/>
            </w:pPr>
          </w:p>
        </w:tc>
        <w:tc>
          <w:tcPr>
            <w:tcW w:w="2790" w:type="dxa"/>
          </w:tcPr>
          <w:p w14:paraId="29A67802" w14:textId="77777777" w:rsidR="00791314" w:rsidRDefault="00791314" w:rsidP="006B1432">
            <w:pPr>
              <w:jc w:val="center"/>
            </w:pPr>
            <w:r>
              <w:t>(+)-medioresinol-di-O-</w:t>
            </w:r>
            <w:r w:rsidR="00EB3CE6">
              <w:t>beta</w:t>
            </w:r>
            <w:r>
              <w:t>-D-glucopyranoside</w:t>
            </w:r>
            <w:r w:rsidR="00A04635">
              <w:fldChar w:fldCharType="begin" w:fldLock="1"/>
            </w:r>
            <w:r w:rsidR="00453AE1">
              <w:instrText>ADDIN CSL_CITATION {"citationItems":[{"id":"ITEM-1","itemData":{"DOI":"10.1007/s10600-012-0411-1","ISSN":"00093130","author":[{"dropping-particle":"","family":"Zheng","given":"Li Ping","non-dropping-particle":"","parse-names":false,"suffix":""},{"dropping-particle":"","family":"He","given":"Zhi Gao","non-dropping-particle":"","parse-names":false,"suffix":""},{"dropping-particle":"","family":"Wu","given":"Zhi Jun","non-dropping-particle":"","parse-names":false,"suffix":""},{"dropping-particle":"","family":"Zhang","given":"Chuan","non-dropping-particle":"","parse-names":false,"suffix":""}],"container-title":"Chemistry of Natural Compounds","id":"ITEM-1","issue":"5","issued":{"date-parts":[["2012"]]},"page":"883-885","title":"Chemical constituents from Dendropanax dentiger","type":"article-journal","volume":"48"},"uris":["http://www.mendeley.com/documents/?uuid=1fc4cb50-3b20-4ffe-a90d-76db94436989"]}],"mendeley":{"formattedCitation":"&lt;sup&gt;46&lt;/sup&gt;","plainTextFormattedCitation":"46","previouslyFormattedCitation":"&lt;sup&gt;46&lt;/sup&gt;"},"properties":{"noteIndex":0},"schema":"https://github.com/citation-style-language/schema/raw/master/csl-citation.json"}</w:instrText>
            </w:r>
            <w:r w:rsidR="00A04635">
              <w:fldChar w:fldCharType="separate"/>
            </w:r>
            <w:r w:rsidR="00A04635" w:rsidRPr="00A04635">
              <w:rPr>
                <w:noProof/>
                <w:vertAlign w:val="superscript"/>
              </w:rPr>
              <w:t>46</w:t>
            </w:r>
            <w:r w:rsidR="00A04635">
              <w:fldChar w:fldCharType="end"/>
            </w:r>
          </w:p>
          <w:p w14:paraId="6EC5C453" w14:textId="7AB916A3" w:rsidR="008F0503" w:rsidRDefault="008F0503" w:rsidP="006B1432">
            <w:pPr>
              <w:jc w:val="center"/>
            </w:pPr>
          </w:p>
        </w:tc>
        <w:tc>
          <w:tcPr>
            <w:tcW w:w="2160" w:type="dxa"/>
          </w:tcPr>
          <w:p w14:paraId="3409A2A2" w14:textId="77777777" w:rsidR="00791314" w:rsidRPr="00EB3CE6" w:rsidRDefault="00EB3CE6" w:rsidP="006B1432">
            <w:pPr>
              <w:jc w:val="center"/>
              <w:rPr>
                <w:b/>
              </w:rPr>
            </w:pPr>
            <w:r>
              <w:rPr>
                <w:rFonts w:ascii="Segoe UI" w:hAnsi="Segoe UI" w:cs="Segoe UI"/>
                <w:color w:val="212121"/>
                <w:shd w:val="clear" w:color="auto" w:fill="FFFFFF"/>
              </w:rPr>
              <w:t>5319325</w:t>
            </w:r>
          </w:p>
        </w:tc>
      </w:tr>
      <w:tr w:rsidR="002D32E1" w14:paraId="755061FB" w14:textId="77777777" w:rsidTr="00587810">
        <w:trPr>
          <w:trHeight w:val="285"/>
        </w:trPr>
        <w:tc>
          <w:tcPr>
            <w:tcW w:w="1278" w:type="dxa"/>
            <w:vMerge w:val="restart"/>
          </w:tcPr>
          <w:p w14:paraId="4E4F43D6" w14:textId="77777777" w:rsidR="002D32E1" w:rsidRDefault="002D32E1" w:rsidP="0027610D">
            <w:pPr>
              <w:jc w:val="center"/>
            </w:pPr>
            <w:r>
              <w:t>25.</w:t>
            </w:r>
          </w:p>
        </w:tc>
        <w:tc>
          <w:tcPr>
            <w:tcW w:w="2250" w:type="dxa"/>
            <w:vMerge w:val="restart"/>
          </w:tcPr>
          <w:p w14:paraId="51EA54DD" w14:textId="18E8EA8E" w:rsidR="002D32E1" w:rsidRDefault="002D32E1" w:rsidP="0027610D">
            <w:pPr>
              <w:jc w:val="center"/>
            </w:pPr>
            <w:r w:rsidRPr="00E2025A">
              <w:rPr>
                <w:i/>
              </w:rPr>
              <w:t>Desmodium triflorum</w:t>
            </w:r>
            <w:r>
              <w:t xml:space="preserve"> (Linn.) DC.</w:t>
            </w:r>
          </w:p>
        </w:tc>
        <w:tc>
          <w:tcPr>
            <w:tcW w:w="2790" w:type="dxa"/>
          </w:tcPr>
          <w:p w14:paraId="00DA4064" w14:textId="77777777" w:rsidR="002D32E1" w:rsidRDefault="002D32E1" w:rsidP="0027610D">
            <w:pPr>
              <w:jc w:val="center"/>
            </w:pPr>
            <w:r>
              <w:t>n-hexane</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25C6803F" w14:textId="7256A3E3" w:rsidR="008F0503" w:rsidRDefault="008F0503" w:rsidP="0027610D">
            <w:pPr>
              <w:jc w:val="center"/>
            </w:pPr>
          </w:p>
        </w:tc>
        <w:tc>
          <w:tcPr>
            <w:tcW w:w="2160" w:type="dxa"/>
          </w:tcPr>
          <w:p w14:paraId="4B32C22F" w14:textId="77777777" w:rsidR="002D32E1" w:rsidRDefault="006A2F9D" w:rsidP="0027610D">
            <w:pPr>
              <w:jc w:val="center"/>
            </w:pPr>
            <w:r>
              <w:rPr>
                <w:rFonts w:ascii="Segoe UI" w:hAnsi="Segoe UI" w:cs="Segoe UI"/>
                <w:color w:val="212121"/>
                <w:shd w:val="clear" w:color="auto" w:fill="FFFFFF"/>
              </w:rPr>
              <w:t>8058</w:t>
            </w:r>
          </w:p>
        </w:tc>
      </w:tr>
      <w:tr w:rsidR="002D32E1" w14:paraId="0730B302" w14:textId="77777777" w:rsidTr="00587810">
        <w:trPr>
          <w:trHeight w:val="280"/>
        </w:trPr>
        <w:tc>
          <w:tcPr>
            <w:tcW w:w="1278" w:type="dxa"/>
            <w:vMerge/>
          </w:tcPr>
          <w:p w14:paraId="27CBE361" w14:textId="77777777" w:rsidR="002D32E1" w:rsidRDefault="002D32E1" w:rsidP="0027610D">
            <w:pPr>
              <w:jc w:val="center"/>
            </w:pPr>
          </w:p>
        </w:tc>
        <w:tc>
          <w:tcPr>
            <w:tcW w:w="2250" w:type="dxa"/>
            <w:vMerge/>
          </w:tcPr>
          <w:p w14:paraId="53DECA31" w14:textId="77777777" w:rsidR="002D32E1" w:rsidRDefault="002D32E1" w:rsidP="0027610D">
            <w:pPr>
              <w:jc w:val="center"/>
            </w:pPr>
          </w:p>
        </w:tc>
        <w:tc>
          <w:tcPr>
            <w:tcW w:w="2790" w:type="dxa"/>
          </w:tcPr>
          <w:p w14:paraId="1E2973FE" w14:textId="77777777" w:rsidR="002D32E1" w:rsidRDefault="002D32E1" w:rsidP="0027610D">
            <w:pPr>
              <w:jc w:val="center"/>
            </w:pPr>
            <w:r>
              <w:t>chloroform</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24FF9E5B" w14:textId="4FE4F8CB" w:rsidR="008F0503" w:rsidRDefault="008F0503" w:rsidP="0027610D">
            <w:pPr>
              <w:jc w:val="center"/>
            </w:pPr>
          </w:p>
        </w:tc>
        <w:tc>
          <w:tcPr>
            <w:tcW w:w="2160" w:type="dxa"/>
          </w:tcPr>
          <w:p w14:paraId="7D6AD9C1" w14:textId="77777777" w:rsidR="002D32E1" w:rsidRDefault="006A2F9D" w:rsidP="0027610D">
            <w:pPr>
              <w:jc w:val="center"/>
            </w:pPr>
            <w:r>
              <w:rPr>
                <w:rFonts w:ascii="Segoe UI" w:hAnsi="Segoe UI" w:cs="Segoe UI"/>
                <w:color w:val="212121"/>
                <w:shd w:val="clear" w:color="auto" w:fill="FFFFFF"/>
              </w:rPr>
              <w:t>6212</w:t>
            </w:r>
          </w:p>
        </w:tc>
      </w:tr>
      <w:tr w:rsidR="002D32E1" w14:paraId="21C551A5" w14:textId="77777777" w:rsidTr="00587810">
        <w:trPr>
          <w:trHeight w:val="280"/>
        </w:trPr>
        <w:tc>
          <w:tcPr>
            <w:tcW w:w="1278" w:type="dxa"/>
            <w:vMerge/>
          </w:tcPr>
          <w:p w14:paraId="72500ACC" w14:textId="77777777" w:rsidR="002D32E1" w:rsidRDefault="002D32E1" w:rsidP="0027610D">
            <w:pPr>
              <w:jc w:val="center"/>
            </w:pPr>
          </w:p>
        </w:tc>
        <w:tc>
          <w:tcPr>
            <w:tcW w:w="2250" w:type="dxa"/>
            <w:vMerge/>
          </w:tcPr>
          <w:p w14:paraId="03BB215C" w14:textId="77777777" w:rsidR="002D32E1" w:rsidRDefault="002D32E1" w:rsidP="0027610D">
            <w:pPr>
              <w:jc w:val="center"/>
            </w:pPr>
          </w:p>
        </w:tc>
        <w:tc>
          <w:tcPr>
            <w:tcW w:w="2790" w:type="dxa"/>
          </w:tcPr>
          <w:p w14:paraId="1D463F2C" w14:textId="77777777" w:rsidR="002D32E1" w:rsidRDefault="002D32E1" w:rsidP="0027610D">
            <w:pPr>
              <w:jc w:val="center"/>
            </w:pPr>
            <w:r>
              <w:t>ethyl acetate</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3CFB739B" w14:textId="375399F6" w:rsidR="008F0503" w:rsidRDefault="008F0503" w:rsidP="0027610D">
            <w:pPr>
              <w:jc w:val="center"/>
            </w:pPr>
          </w:p>
        </w:tc>
        <w:tc>
          <w:tcPr>
            <w:tcW w:w="2160" w:type="dxa"/>
          </w:tcPr>
          <w:p w14:paraId="158EC918" w14:textId="77777777" w:rsidR="002D32E1" w:rsidRDefault="00E67B43" w:rsidP="0027610D">
            <w:pPr>
              <w:jc w:val="center"/>
            </w:pPr>
            <w:r>
              <w:rPr>
                <w:rFonts w:ascii="Segoe UI" w:hAnsi="Segoe UI" w:cs="Segoe UI"/>
                <w:color w:val="212121"/>
                <w:shd w:val="clear" w:color="auto" w:fill="FFFFFF"/>
              </w:rPr>
              <w:t>8857</w:t>
            </w:r>
          </w:p>
        </w:tc>
      </w:tr>
      <w:tr w:rsidR="002D32E1" w14:paraId="1D0A69CF" w14:textId="77777777" w:rsidTr="00587810">
        <w:trPr>
          <w:trHeight w:val="280"/>
        </w:trPr>
        <w:tc>
          <w:tcPr>
            <w:tcW w:w="1278" w:type="dxa"/>
            <w:vMerge/>
          </w:tcPr>
          <w:p w14:paraId="29D9FC10" w14:textId="77777777" w:rsidR="002D32E1" w:rsidRDefault="002D32E1" w:rsidP="0027610D">
            <w:pPr>
              <w:jc w:val="center"/>
            </w:pPr>
          </w:p>
        </w:tc>
        <w:tc>
          <w:tcPr>
            <w:tcW w:w="2250" w:type="dxa"/>
            <w:vMerge/>
          </w:tcPr>
          <w:p w14:paraId="2AA7B27A" w14:textId="77777777" w:rsidR="002D32E1" w:rsidRDefault="002D32E1" w:rsidP="0027610D">
            <w:pPr>
              <w:jc w:val="center"/>
            </w:pPr>
          </w:p>
        </w:tc>
        <w:tc>
          <w:tcPr>
            <w:tcW w:w="2790" w:type="dxa"/>
          </w:tcPr>
          <w:p w14:paraId="28F88A83" w14:textId="77777777" w:rsidR="002D32E1" w:rsidRDefault="002D32E1" w:rsidP="0027610D">
            <w:pPr>
              <w:jc w:val="center"/>
            </w:pPr>
            <w:r>
              <w:t>n-butanol</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7E76C2CA" w14:textId="2AF2356E" w:rsidR="008F0503" w:rsidRDefault="008F0503" w:rsidP="0027610D">
            <w:pPr>
              <w:jc w:val="center"/>
            </w:pPr>
          </w:p>
        </w:tc>
        <w:tc>
          <w:tcPr>
            <w:tcW w:w="2160" w:type="dxa"/>
          </w:tcPr>
          <w:p w14:paraId="2D1BC2BC" w14:textId="77777777" w:rsidR="002D32E1" w:rsidRDefault="00E67B43" w:rsidP="0027610D">
            <w:pPr>
              <w:jc w:val="center"/>
            </w:pPr>
            <w:r>
              <w:rPr>
                <w:rFonts w:ascii="Segoe UI" w:hAnsi="Segoe UI" w:cs="Segoe UI"/>
                <w:color w:val="212121"/>
                <w:shd w:val="clear" w:color="auto" w:fill="FFFFFF"/>
              </w:rPr>
              <w:t>263</w:t>
            </w:r>
          </w:p>
        </w:tc>
      </w:tr>
      <w:tr w:rsidR="002D32E1" w14:paraId="29EE674A" w14:textId="77777777" w:rsidTr="00587810">
        <w:trPr>
          <w:trHeight w:val="280"/>
        </w:trPr>
        <w:tc>
          <w:tcPr>
            <w:tcW w:w="1278" w:type="dxa"/>
            <w:vMerge/>
          </w:tcPr>
          <w:p w14:paraId="3389F6ED" w14:textId="77777777" w:rsidR="002D32E1" w:rsidRDefault="002D32E1" w:rsidP="0027610D">
            <w:pPr>
              <w:jc w:val="center"/>
            </w:pPr>
          </w:p>
        </w:tc>
        <w:tc>
          <w:tcPr>
            <w:tcW w:w="2250" w:type="dxa"/>
            <w:vMerge/>
          </w:tcPr>
          <w:p w14:paraId="4ED2BBF0" w14:textId="77777777" w:rsidR="002D32E1" w:rsidRDefault="002D32E1" w:rsidP="0027610D">
            <w:pPr>
              <w:jc w:val="center"/>
            </w:pPr>
          </w:p>
        </w:tc>
        <w:tc>
          <w:tcPr>
            <w:tcW w:w="2790" w:type="dxa"/>
          </w:tcPr>
          <w:p w14:paraId="672F76C3" w14:textId="77777777" w:rsidR="002D32E1" w:rsidRDefault="002D32E1" w:rsidP="0027610D">
            <w:pPr>
              <w:jc w:val="center"/>
            </w:pPr>
            <w:r>
              <w:t>1,1-diphenyl-2- picrylhydrazyl hydrate</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0580B7DD" w14:textId="61E69D5A" w:rsidR="008F0503" w:rsidRDefault="008F0503" w:rsidP="0027610D">
            <w:pPr>
              <w:jc w:val="center"/>
            </w:pPr>
          </w:p>
        </w:tc>
        <w:tc>
          <w:tcPr>
            <w:tcW w:w="2160" w:type="dxa"/>
          </w:tcPr>
          <w:p w14:paraId="361A4C50" w14:textId="77777777" w:rsidR="002D32E1" w:rsidRDefault="00E67B43" w:rsidP="0027610D">
            <w:pPr>
              <w:jc w:val="center"/>
            </w:pPr>
            <w:r>
              <w:rPr>
                <w:rFonts w:ascii="Segoe UI" w:hAnsi="Segoe UI" w:cs="Segoe UI"/>
                <w:color w:val="212121"/>
                <w:shd w:val="clear" w:color="auto" w:fill="FFFFFF"/>
              </w:rPr>
              <w:t>74358</w:t>
            </w:r>
          </w:p>
        </w:tc>
      </w:tr>
      <w:tr w:rsidR="002D32E1" w14:paraId="3595765D" w14:textId="77777777" w:rsidTr="00587810">
        <w:trPr>
          <w:trHeight w:val="280"/>
        </w:trPr>
        <w:tc>
          <w:tcPr>
            <w:tcW w:w="1278" w:type="dxa"/>
            <w:vMerge/>
          </w:tcPr>
          <w:p w14:paraId="39FD4DA3" w14:textId="77777777" w:rsidR="002D32E1" w:rsidRDefault="002D32E1" w:rsidP="0027610D">
            <w:pPr>
              <w:jc w:val="center"/>
            </w:pPr>
          </w:p>
        </w:tc>
        <w:tc>
          <w:tcPr>
            <w:tcW w:w="2250" w:type="dxa"/>
            <w:vMerge/>
          </w:tcPr>
          <w:p w14:paraId="45983231" w14:textId="77777777" w:rsidR="002D32E1" w:rsidRDefault="002D32E1" w:rsidP="0027610D">
            <w:pPr>
              <w:jc w:val="center"/>
            </w:pPr>
          </w:p>
        </w:tc>
        <w:tc>
          <w:tcPr>
            <w:tcW w:w="2790" w:type="dxa"/>
          </w:tcPr>
          <w:p w14:paraId="5109EE8C" w14:textId="77777777" w:rsidR="002D32E1" w:rsidRDefault="002D32E1" w:rsidP="0027610D">
            <w:pPr>
              <w:jc w:val="center"/>
            </w:pPr>
            <w:r>
              <w:t>Ursolic acid</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7ACA62AE" w14:textId="22EBF45A" w:rsidR="008F0503" w:rsidRDefault="008F0503" w:rsidP="0027610D">
            <w:pPr>
              <w:jc w:val="center"/>
            </w:pPr>
          </w:p>
        </w:tc>
        <w:tc>
          <w:tcPr>
            <w:tcW w:w="2160" w:type="dxa"/>
          </w:tcPr>
          <w:p w14:paraId="4138A818" w14:textId="77777777" w:rsidR="002D32E1" w:rsidRDefault="00080CEF" w:rsidP="0027610D">
            <w:pPr>
              <w:jc w:val="center"/>
            </w:pPr>
            <w:r>
              <w:rPr>
                <w:rFonts w:ascii="Segoe UI" w:hAnsi="Segoe UI" w:cs="Segoe UI"/>
                <w:color w:val="212121"/>
                <w:shd w:val="clear" w:color="auto" w:fill="FFFFFF"/>
              </w:rPr>
              <w:t>64945</w:t>
            </w:r>
          </w:p>
        </w:tc>
      </w:tr>
      <w:tr w:rsidR="002D32E1" w14:paraId="0492CCA2" w14:textId="77777777" w:rsidTr="00587810">
        <w:trPr>
          <w:trHeight w:val="280"/>
        </w:trPr>
        <w:tc>
          <w:tcPr>
            <w:tcW w:w="1278" w:type="dxa"/>
            <w:vMerge/>
          </w:tcPr>
          <w:p w14:paraId="41EA98DD" w14:textId="77777777" w:rsidR="002D32E1" w:rsidRDefault="002D32E1" w:rsidP="0027610D">
            <w:pPr>
              <w:jc w:val="center"/>
            </w:pPr>
          </w:p>
        </w:tc>
        <w:tc>
          <w:tcPr>
            <w:tcW w:w="2250" w:type="dxa"/>
            <w:vMerge/>
          </w:tcPr>
          <w:p w14:paraId="5FF73046" w14:textId="77777777" w:rsidR="002D32E1" w:rsidRDefault="002D32E1" w:rsidP="0027610D">
            <w:pPr>
              <w:jc w:val="center"/>
            </w:pPr>
          </w:p>
        </w:tc>
        <w:tc>
          <w:tcPr>
            <w:tcW w:w="2790" w:type="dxa"/>
          </w:tcPr>
          <w:p w14:paraId="01D638F0" w14:textId="77777777" w:rsidR="002D32E1" w:rsidRDefault="002D32E1" w:rsidP="0027610D">
            <w:pPr>
              <w:jc w:val="center"/>
            </w:pPr>
            <w:r>
              <w:t>Vitexin</w:t>
            </w:r>
            <w:r w:rsidR="00453AE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453AE1">
              <w:fldChar w:fldCharType="separate"/>
            </w:r>
            <w:r w:rsidR="00453AE1" w:rsidRPr="00453AE1">
              <w:rPr>
                <w:noProof/>
                <w:vertAlign w:val="superscript"/>
              </w:rPr>
              <w:t>47</w:t>
            </w:r>
            <w:r w:rsidR="00453AE1">
              <w:fldChar w:fldCharType="end"/>
            </w:r>
          </w:p>
          <w:p w14:paraId="2903CD0A" w14:textId="05114023" w:rsidR="008F0503" w:rsidRDefault="008F0503" w:rsidP="0027610D">
            <w:pPr>
              <w:jc w:val="center"/>
            </w:pPr>
          </w:p>
        </w:tc>
        <w:tc>
          <w:tcPr>
            <w:tcW w:w="2160" w:type="dxa"/>
          </w:tcPr>
          <w:p w14:paraId="11DDC9C9" w14:textId="77777777" w:rsidR="002D32E1" w:rsidRDefault="00080CEF" w:rsidP="0027610D">
            <w:pPr>
              <w:jc w:val="center"/>
            </w:pPr>
            <w:r>
              <w:rPr>
                <w:rFonts w:ascii="Segoe UI" w:hAnsi="Segoe UI" w:cs="Segoe UI"/>
                <w:color w:val="212121"/>
                <w:shd w:val="clear" w:color="auto" w:fill="FFFFFF"/>
              </w:rPr>
              <w:t>5280441</w:t>
            </w:r>
          </w:p>
        </w:tc>
      </w:tr>
      <w:tr w:rsidR="002D32E1" w14:paraId="24F4D426" w14:textId="77777777" w:rsidTr="00587810">
        <w:trPr>
          <w:trHeight w:val="280"/>
        </w:trPr>
        <w:tc>
          <w:tcPr>
            <w:tcW w:w="1278" w:type="dxa"/>
            <w:vMerge/>
          </w:tcPr>
          <w:p w14:paraId="0EC12790" w14:textId="77777777" w:rsidR="002D32E1" w:rsidRDefault="002D32E1" w:rsidP="0027610D">
            <w:pPr>
              <w:jc w:val="center"/>
            </w:pPr>
          </w:p>
        </w:tc>
        <w:tc>
          <w:tcPr>
            <w:tcW w:w="2250" w:type="dxa"/>
            <w:vMerge/>
          </w:tcPr>
          <w:p w14:paraId="23178872" w14:textId="77777777" w:rsidR="002D32E1" w:rsidRDefault="002D32E1" w:rsidP="0027610D">
            <w:pPr>
              <w:jc w:val="center"/>
            </w:pPr>
          </w:p>
        </w:tc>
        <w:tc>
          <w:tcPr>
            <w:tcW w:w="2790" w:type="dxa"/>
          </w:tcPr>
          <w:p w14:paraId="16605C83" w14:textId="77777777" w:rsidR="002D32E1" w:rsidRDefault="002D32E1" w:rsidP="0027610D">
            <w:pPr>
              <w:jc w:val="center"/>
            </w:pPr>
            <w:r>
              <w:t>Genistin</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58DA3BAE" w14:textId="125307D6" w:rsidR="008F0503" w:rsidRDefault="008F0503" w:rsidP="0027610D">
            <w:pPr>
              <w:jc w:val="center"/>
            </w:pPr>
          </w:p>
        </w:tc>
        <w:tc>
          <w:tcPr>
            <w:tcW w:w="2160" w:type="dxa"/>
          </w:tcPr>
          <w:p w14:paraId="473059E0" w14:textId="77777777" w:rsidR="002D32E1" w:rsidRDefault="00080CEF" w:rsidP="0027610D">
            <w:pPr>
              <w:jc w:val="center"/>
            </w:pPr>
            <w:r>
              <w:rPr>
                <w:rFonts w:ascii="Segoe UI" w:hAnsi="Segoe UI" w:cs="Segoe UI"/>
                <w:color w:val="212121"/>
                <w:shd w:val="clear" w:color="auto" w:fill="FFFFFF"/>
              </w:rPr>
              <w:t>5281377</w:t>
            </w:r>
          </w:p>
        </w:tc>
      </w:tr>
      <w:tr w:rsidR="002D32E1" w14:paraId="27BDD10A" w14:textId="77777777" w:rsidTr="00587810">
        <w:trPr>
          <w:trHeight w:val="280"/>
        </w:trPr>
        <w:tc>
          <w:tcPr>
            <w:tcW w:w="1278" w:type="dxa"/>
            <w:vMerge/>
          </w:tcPr>
          <w:p w14:paraId="5F7B6D40" w14:textId="77777777" w:rsidR="002D32E1" w:rsidRDefault="002D32E1" w:rsidP="0027610D">
            <w:pPr>
              <w:jc w:val="center"/>
            </w:pPr>
          </w:p>
        </w:tc>
        <w:tc>
          <w:tcPr>
            <w:tcW w:w="2250" w:type="dxa"/>
            <w:vMerge/>
          </w:tcPr>
          <w:p w14:paraId="1D1B19FA" w14:textId="77777777" w:rsidR="002D32E1" w:rsidRDefault="002D32E1" w:rsidP="0027610D">
            <w:pPr>
              <w:jc w:val="center"/>
            </w:pPr>
          </w:p>
        </w:tc>
        <w:tc>
          <w:tcPr>
            <w:tcW w:w="2790" w:type="dxa"/>
          </w:tcPr>
          <w:p w14:paraId="1D032F36" w14:textId="77777777" w:rsidR="002D32E1" w:rsidRDefault="00080CEF" w:rsidP="0027610D">
            <w:pPr>
              <w:jc w:val="center"/>
            </w:pPr>
            <w:r>
              <w:t>Fucosterol</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33C04A9C" w14:textId="09C9C7D0" w:rsidR="008F0503" w:rsidRDefault="008F0503" w:rsidP="0027610D">
            <w:pPr>
              <w:jc w:val="center"/>
            </w:pPr>
          </w:p>
        </w:tc>
        <w:tc>
          <w:tcPr>
            <w:tcW w:w="2160" w:type="dxa"/>
          </w:tcPr>
          <w:p w14:paraId="72FB24C0" w14:textId="77777777" w:rsidR="002D32E1" w:rsidRDefault="00080CEF" w:rsidP="0027610D">
            <w:pPr>
              <w:jc w:val="center"/>
            </w:pPr>
            <w:r>
              <w:rPr>
                <w:rFonts w:ascii="Segoe UI" w:hAnsi="Segoe UI" w:cs="Segoe UI"/>
                <w:color w:val="212121"/>
                <w:shd w:val="clear" w:color="auto" w:fill="FFFFFF"/>
              </w:rPr>
              <w:t>5281328</w:t>
            </w:r>
          </w:p>
        </w:tc>
      </w:tr>
      <w:tr w:rsidR="002D32E1" w14:paraId="047CD208" w14:textId="77777777" w:rsidTr="00587810">
        <w:trPr>
          <w:trHeight w:val="271"/>
        </w:trPr>
        <w:tc>
          <w:tcPr>
            <w:tcW w:w="1278" w:type="dxa"/>
            <w:vMerge/>
          </w:tcPr>
          <w:p w14:paraId="380926B4" w14:textId="77777777" w:rsidR="002D32E1" w:rsidRDefault="002D32E1" w:rsidP="0027610D">
            <w:pPr>
              <w:jc w:val="center"/>
            </w:pPr>
          </w:p>
        </w:tc>
        <w:tc>
          <w:tcPr>
            <w:tcW w:w="2250" w:type="dxa"/>
            <w:vMerge/>
          </w:tcPr>
          <w:p w14:paraId="521E9876" w14:textId="77777777" w:rsidR="002D32E1" w:rsidRDefault="002D32E1" w:rsidP="0027610D">
            <w:pPr>
              <w:jc w:val="center"/>
            </w:pPr>
          </w:p>
        </w:tc>
        <w:tc>
          <w:tcPr>
            <w:tcW w:w="2790" w:type="dxa"/>
          </w:tcPr>
          <w:p w14:paraId="3BCA7B2F" w14:textId="77777777" w:rsidR="002D32E1" w:rsidRDefault="002D32E1" w:rsidP="0027610D">
            <w:pPr>
              <w:jc w:val="center"/>
            </w:pPr>
            <w:r>
              <w:t>Phenethylamine</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7ACBD53C" w14:textId="1E36EA62" w:rsidR="008F0503" w:rsidRDefault="008F0503" w:rsidP="0027610D">
            <w:pPr>
              <w:jc w:val="center"/>
            </w:pPr>
          </w:p>
        </w:tc>
        <w:tc>
          <w:tcPr>
            <w:tcW w:w="2160" w:type="dxa"/>
          </w:tcPr>
          <w:p w14:paraId="78C04DFD" w14:textId="77777777" w:rsidR="002D32E1" w:rsidRDefault="00B670E8" w:rsidP="0027610D">
            <w:pPr>
              <w:jc w:val="center"/>
            </w:pPr>
            <w:r>
              <w:rPr>
                <w:rFonts w:ascii="Segoe UI" w:hAnsi="Segoe UI" w:cs="Segoe UI"/>
                <w:color w:val="212121"/>
                <w:shd w:val="clear" w:color="auto" w:fill="FFFFFF"/>
              </w:rPr>
              <w:t>1001</w:t>
            </w:r>
          </w:p>
        </w:tc>
      </w:tr>
      <w:tr w:rsidR="002D32E1" w14:paraId="0206C38F" w14:textId="77777777" w:rsidTr="00587810">
        <w:trPr>
          <w:trHeight w:val="271"/>
        </w:trPr>
        <w:tc>
          <w:tcPr>
            <w:tcW w:w="1278" w:type="dxa"/>
            <w:vMerge/>
          </w:tcPr>
          <w:p w14:paraId="43923EC5" w14:textId="77777777" w:rsidR="002D32E1" w:rsidRDefault="002D32E1" w:rsidP="0027610D">
            <w:pPr>
              <w:jc w:val="center"/>
            </w:pPr>
          </w:p>
        </w:tc>
        <w:tc>
          <w:tcPr>
            <w:tcW w:w="2250" w:type="dxa"/>
            <w:vMerge/>
          </w:tcPr>
          <w:p w14:paraId="5C7ED871" w14:textId="77777777" w:rsidR="002D32E1" w:rsidRDefault="002D32E1" w:rsidP="0027610D">
            <w:pPr>
              <w:jc w:val="center"/>
            </w:pPr>
          </w:p>
        </w:tc>
        <w:tc>
          <w:tcPr>
            <w:tcW w:w="2790" w:type="dxa"/>
          </w:tcPr>
          <w:p w14:paraId="156DB353" w14:textId="77777777" w:rsidR="002D32E1" w:rsidRDefault="002D32E1" w:rsidP="0027610D">
            <w:pPr>
              <w:jc w:val="center"/>
            </w:pPr>
            <w:r>
              <w:t>Indole-3-acetic acid</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09424ED5" w14:textId="61E47BC9" w:rsidR="008F0503" w:rsidRDefault="008F0503" w:rsidP="0027610D">
            <w:pPr>
              <w:jc w:val="center"/>
            </w:pPr>
          </w:p>
        </w:tc>
        <w:tc>
          <w:tcPr>
            <w:tcW w:w="2160" w:type="dxa"/>
          </w:tcPr>
          <w:p w14:paraId="4FD6E472" w14:textId="77777777" w:rsidR="002D32E1" w:rsidRDefault="00B670E8" w:rsidP="0027610D">
            <w:pPr>
              <w:jc w:val="center"/>
            </w:pPr>
            <w:r>
              <w:rPr>
                <w:rFonts w:ascii="Segoe UI" w:hAnsi="Segoe UI" w:cs="Segoe UI"/>
                <w:color w:val="212121"/>
                <w:shd w:val="clear" w:color="auto" w:fill="FFFFFF"/>
              </w:rPr>
              <w:t>802</w:t>
            </w:r>
          </w:p>
        </w:tc>
      </w:tr>
      <w:tr w:rsidR="002D32E1" w14:paraId="4C3A7C3D" w14:textId="77777777" w:rsidTr="00587810">
        <w:trPr>
          <w:trHeight w:val="271"/>
        </w:trPr>
        <w:tc>
          <w:tcPr>
            <w:tcW w:w="1278" w:type="dxa"/>
            <w:vMerge/>
          </w:tcPr>
          <w:p w14:paraId="5888E5C4" w14:textId="77777777" w:rsidR="002D32E1" w:rsidRDefault="002D32E1" w:rsidP="0027610D">
            <w:pPr>
              <w:jc w:val="center"/>
            </w:pPr>
          </w:p>
        </w:tc>
        <w:tc>
          <w:tcPr>
            <w:tcW w:w="2250" w:type="dxa"/>
            <w:vMerge/>
          </w:tcPr>
          <w:p w14:paraId="16E37F7A" w14:textId="77777777" w:rsidR="002D32E1" w:rsidRDefault="002D32E1" w:rsidP="0027610D">
            <w:pPr>
              <w:jc w:val="center"/>
            </w:pPr>
          </w:p>
        </w:tc>
        <w:tc>
          <w:tcPr>
            <w:tcW w:w="2790" w:type="dxa"/>
          </w:tcPr>
          <w:p w14:paraId="56A354FE" w14:textId="77777777" w:rsidR="002D32E1" w:rsidRDefault="00666881" w:rsidP="0027610D">
            <w:pPr>
              <w:jc w:val="center"/>
            </w:pPr>
            <w:r>
              <w:t>Tyra</w:t>
            </w:r>
            <w:r w:rsidR="002D32E1">
              <w:t>mine</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309E2BAF" w14:textId="17D80E25" w:rsidR="00B8252D" w:rsidRDefault="00B8252D" w:rsidP="0027610D">
            <w:pPr>
              <w:jc w:val="center"/>
            </w:pPr>
          </w:p>
        </w:tc>
        <w:tc>
          <w:tcPr>
            <w:tcW w:w="2160" w:type="dxa"/>
          </w:tcPr>
          <w:p w14:paraId="3EFEB38A" w14:textId="77777777" w:rsidR="002D32E1" w:rsidRDefault="00806661" w:rsidP="0027610D">
            <w:pPr>
              <w:jc w:val="center"/>
            </w:pPr>
            <w:r>
              <w:rPr>
                <w:rFonts w:ascii="Segoe UI" w:hAnsi="Segoe UI" w:cs="Segoe UI"/>
                <w:color w:val="212121"/>
                <w:shd w:val="clear" w:color="auto" w:fill="FFFFFF"/>
              </w:rPr>
              <w:t>5610</w:t>
            </w:r>
          </w:p>
        </w:tc>
      </w:tr>
      <w:tr w:rsidR="002D32E1" w14:paraId="113840CF" w14:textId="77777777" w:rsidTr="00587810">
        <w:trPr>
          <w:trHeight w:val="271"/>
        </w:trPr>
        <w:tc>
          <w:tcPr>
            <w:tcW w:w="1278" w:type="dxa"/>
            <w:vMerge/>
          </w:tcPr>
          <w:p w14:paraId="7ABD1875" w14:textId="77777777" w:rsidR="002D32E1" w:rsidRDefault="002D32E1" w:rsidP="0027610D">
            <w:pPr>
              <w:jc w:val="center"/>
            </w:pPr>
          </w:p>
        </w:tc>
        <w:tc>
          <w:tcPr>
            <w:tcW w:w="2250" w:type="dxa"/>
            <w:vMerge/>
          </w:tcPr>
          <w:p w14:paraId="43603AB6" w14:textId="77777777" w:rsidR="002D32E1" w:rsidRDefault="002D32E1" w:rsidP="0027610D">
            <w:pPr>
              <w:jc w:val="center"/>
            </w:pPr>
          </w:p>
        </w:tc>
        <w:tc>
          <w:tcPr>
            <w:tcW w:w="2790" w:type="dxa"/>
          </w:tcPr>
          <w:p w14:paraId="0F140DE2" w14:textId="77777777" w:rsidR="002D32E1" w:rsidRDefault="002D32E1" w:rsidP="0027610D">
            <w:pPr>
              <w:jc w:val="center"/>
            </w:pPr>
            <w:r>
              <w:t>Trigonelline</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5DB93BD8" w14:textId="2C8540CF" w:rsidR="008F0503" w:rsidRDefault="008F0503" w:rsidP="0027610D">
            <w:pPr>
              <w:jc w:val="center"/>
            </w:pPr>
          </w:p>
        </w:tc>
        <w:tc>
          <w:tcPr>
            <w:tcW w:w="2160" w:type="dxa"/>
          </w:tcPr>
          <w:p w14:paraId="2639C49B" w14:textId="77777777" w:rsidR="002D32E1" w:rsidRDefault="00806661" w:rsidP="0027610D">
            <w:pPr>
              <w:jc w:val="center"/>
            </w:pPr>
            <w:r>
              <w:rPr>
                <w:rFonts w:ascii="Segoe UI" w:hAnsi="Segoe UI" w:cs="Segoe UI"/>
                <w:color w:val="212121"/>
                <w:shd w:val="clear" w:color="auto" w:fill="FFFFFF"/>
              </w:rPr>
              <w:t>5570</w:t>
            </w:r>
          </w:p>
        </w:tc>
      </w:tr>
      <w:tr w:rsidR="002D32E1" w14:paraId="1C210B5B" w14:textId="77777777" w:rsidTr="00587810">
        <w:trPr>
          <w:trHeight w:val="271"/>
        </w:trPr>
        <w:tc>
          <w:tcPr>
            <w:tcW w:w="1278" w:type="dxa"/>
            <w:vMerge/>
          </w:tcPr>
          <w:p w14:paraId="361AF827" w14:textId="77777777" w:rsidR="002D32E1" w:rsidRDefault="002D32E1" w:rsidP="0027610D">
            <w:pPr>
              <w:jc w:val="center"/>
            </w:pPr>
          </w:p>
        </w:tc>
        <w:tc>
          <w:tcPr>
            <w:tcW w:w="2250" w:type="dxa"/>
            <w:vMerge/>
          </w:tcPr>
          <w:p w14:paraId="43AEB76D" w14:textId="77777777" w:rsidR="002D32E1" w:rsidRDefault="002D32E1" w:rsidP="0027610D">
            <w:pPr>
              <w:jc w:val="center"/>
            </w:pPr>
          </w:p>
        </w:tc>
        <w:tc>
          <w:tcPr>
            <w:tcW w:w="2790" w:type="dxa"/>
          </w:tcPr>
          <w:p w14:paraId="3D0494C4" w14:textId="77777777" w:rsidR="002D32E1" w:rsidRDefault="002D32E1" w:rsidP="0027610D">
            <w:pPr>
              <w:jc w:val="center"/>
            </w:pPr>
            <w:r>
              <w:t>Hypaphorine</w:t>
            </w:r>
            <w:r w:rsidR="00E77171">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E77171">
              <w:fldChar w:fldCharType="separate"/>
            </w:r>
            <w:r w:rsidR="00E77171" w:rsidRPr="00E77171">
              <w:rPr>
                <w:noProof/>
                <w:vertAlign w:val="superscript"/>
              </w:rPr>
              <w:t>47</w:t>
            </w:r>
            <w:r w:rsidR="00E77171">
              <w:fldChar w:fldCharType="end"/>
            </w:r>
          </w:p>
          <w:p w14:paraId="20BFA079" w14:textId="0F6551EC" w:rsidR="008F0503" w:rsidRDefault="008F0503" w:rsidP="0027610D">
            <w:pPr>
              <w:jc w:val="center"/>
            </w:pPr>
          </w:p>
        </w:tc>
        <w:tc>
          <w:tcPr>
            <w:tcW w:w="2160" w:type="dxa"/>
          </w:tcPr>
          <w:p w14:paraId="727C0D8F" w14:textId="77777777" w:rsidR="002D32E1" w:rsidRDefault="0011082A" w:rsidP="0027610D">
            <w:pPr>
              <w:jc w:val="center"/>
            </w:pPr>
            <w:r>
              <w:rPr>
                <w:rFonts w:ascii="Segoe UI" w:hAnsi="Segoe UI" w:cs="Segoe UI"/>
                <w:color w:val="212121"/>
                <w:shd w:val="clear" w:color="auto" w:fill="FFFFFF"/>
              </w:rPr>
              <w:t>442106</w:t>
            </w:r>
          </w:p>
        </w:tc>
      </w:tr>
      <w:tr w:rsidR="002D32E1" w14:paraId="581CE1D2" w14:textId="77777777" w:rsidTr="00587810">
        <w:trPr>
          <w:trHeight w:val="271"/>
        </w:trPr>
        <w:tc>
          <w:tcPr>
            <w:tcW w:w="1278" w:type="dxa"/>
            <w:vMerge/>
          </w:tcPr>
          <w:p w14:paraId="3ABD64D2" w14:textId="77777777" w:rsidR="002D32E1" w:rsidRDefault="002D32E1" w:rsidP="0027610D">
            <w:pPr>
              <w:jc w:val="center"/>
            </w:pPr>
          </w:p>
        </w:tc>
        <w:tc>
          <w:tcPr>
            <w:tcW w:w="2250" w:type="dxa"/>
            <w:vMerge/>
          </w:tcPr>
          <w:p w14:paraId="0ED1A010" w14:textId="77777777" w:rsidR="002D32E1" w:rsidRDefault="002D32E1" w:rsidP="0027610D">
            <w:pPr>
              <w:jc w:val="center"/>
            </w:pPr>
          </w:p>
        </w:tc>
        <w:tc>
          <w:tcPr>
            <w:tcW w:w="2790" w:type="dxa"/>
          </w:tcPr>
          <w:p w14:paraId="709E045C" w14:textId="77777777" w:rsidR="002D32E1" w:rsidRDefault="002D32E1" w:rsidP="0027610D">
            <w:pPr>
              <w:jc w:val="center"/>
            </w:pPr>
            <w:r>
              <w:t>Choline</w:t>
            </w:r>
            <w:r w:rsidR="005B2534">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5B2534">
              <w:fldChar w:fldCharType="separate"/>
            </w:r>
            <w:r w:rsidR="005B2534" w:rsidRPr="005B2534">
              <w:rPr>
                <w:noProof/>
                <w:vertAlign w:val="superscript"/>
              </w:rPr>
              <w:t>47</w:t>
            </w:r>
            <w:r w:rsidR="005B2534">
              <w:fldChar w:fldCharType="end"/>
            </w:r>
          </w:p>
          <w:p w14:paraId="1AF63C23" w14:textId="73CBE85C" w:rsidR="008F0503" w:rsidRDefault="008F0503" w:rsidP="0027610D">
            <w:pPr>
              <w:jc w:val="center"/>
            </w:pPr>
          </w:p>
        </w:tc>
        <w:tc>
          <w:tcPr>
            <w:tcW w:w="2160" w:type="dxa"/>
          </w:tcPr>
          <w:p w14:paraId="736DD8A3" w14:textId="77777777" w:rsidR="002D32E1" w:rsidRDefault="0011082A" w:rsidP="0027610D">
            <w:pPr>
              <w:jc w:val="center"/>
            </w:pPr>
            <w:r>
              <w:rPr>
                <w:rFonts w:ascii="Segoe UI" w:hAnsi="Segoe UI" w:cs="Segoe UI"/>
                <w:color w:val="212121"/>
                <w:shd w:val="clear" w:color="auto" w:fill="FFFFFF"/>
              </w:rPr>
              <w:t>305</w:t>
            </w:r>
          </w:p>
        </w:tc>
      </w:tr>
      <w:tr w:rsidR="002D32E1" w14:paraId="35C818CB" w14:textId="77777777" w:rsidTr="00B8252D">
        <w:trPr>
          <w:trHeight w:val="665"/>
        </w:trPr>
        <w:tc>
          <w:tcPr>
            <w:tcW w:w="1278" w:type="dxa"/>
            <w:vMerge/>
          </w:tcPr>
          <w:p w14:paraId="671011D3" w14:textId="77777777" w:rsidR="002D32E1" w:rsidRDefault="002D32E1" w:rsidP="0027610D">
            <w:pPr>
              <w:jc w:val="center"/>
            </w:pPr>
          </w:p>
        </w:tc>
        <w:tc>
          <w:tcPr>
            <w:tcW w:w="2250" w:type="dxa"/>
            <w:vMerge/>
          </w:tcPr>
          <w:p w14:paraId="6E88B200" w14:textId="77777777" w:rsidR="002D32E1" w:rsidRDefault="002D32E1" w:rsidP="0027610D">
            <w:pPr>
              <w:jc w:val="center"/>
            </w:pPr>
          </w:p>
        </w:tc>
        <w:tc>
          <w:tcPr>
            <w:tcW w:w="2790" w:type="dxa"/>
          </w:tcPr>
          <w:p w14:paraId="315BFCCF" w14:textId="77777777" w:rsidR="002D32E1" w:rsidRDefault="002D32E1" w:rsidP="0027610D">
            <w:pPr>
              <w:jc w:val="center"/>
            </w:pPr>
            <w:r>
              <w:t>N, N</w:t>
            </w:r>
            <w:r w:rsidR="00666881">
              <w:t>-</w:t>
            </w:r>
            <w:r>
              <w:t>Dimethyl tryptophan</w:t>
            </w:r>
            <w:r w:rsidR="005B2534">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5B2534">
              <w:fldChar w:fldCharType="separate"/>
            </w:r>
            <w:r w:rsidR="005B2534" w:rsidRPr="005B2534">
              <w:rPr>
                <w:noProof/>
                <w:vertAlign w:val="superscript"/>
              </w:rPr>
              <w:t>47</w:t>
            </w:r>
            <w:r w:rsidR="005B2534">
              <w:fldChar w:fldCharType="end"/>
            </w:r>
          </w:p>
          <w:p w14:paraId="0D21AEDA" w14:textId="3F86CC64" w:rsidR="00B40E24" w:rsidRDefault="00B40E24" w:rsidP="0027610D">
            <w:pPr>
              <w:jc w:val="center"/>
            </w:pPr>
          </w:p>
        </w:tc>
        <w:tc>
          <w:tcPr>
            <w:tcW w:w="2160" w:type="dxa"/>
          </w:tcPr>
          <w:p w14:paraId="603D969E" w14:textId="77777777" w:rsidR="002D32E1" w:rsidRDefault="00550B9E" w:rsidP="0027610D">
            <w:pPr>
              <w:jc w:val="center"/>
            </w:pPr>
            <w:r>
              <w:rPr>
                <w:rFonts w:ascii="Segoe UI" w:hAnsi="Segoe UI" w:cs="Segoe UI"/>
                <w:color w:val="212121"/>
                <w:shd w:val="clear" w:color="auto" w:fill="FFFFFF"/>
              </w:rPr>
              <w:t>21140335</w:t>
            </w:r>
          </w:p>
        </w:tc>
      </w:tr>
      <w:tr w:rsidR="002D32E1" w14:paraId="6819D10E" w14:textId="77777777" w:rsidTr="00587810">
        <w:trPr>
          <w:trHeight w:val="444"/>
        </w:trPr>
        <w:tc>
          <w:tcPr>
            <w:tcW w:w="1278" w:type="dxa"/>
            <w:vMerge/>
          </w:tcPr>
          <w:p w14:paraId="586C0514" w14:textId="77777777" w:rsidR="002D32E1" w:rsidRDefault="002D32E1" w:rsidP="0027610D">
            <w:pPr>
              <w:jc w:val="center"/>
            </w:pPr>
          </w:p>
        </w:tc>
        <w:tc>
          <w:tcPr>
            <w:tcW w:w="2250" w:type="dxa"/>
            <w:vMerge/>
          </w:tcPr>
          <w:p w14:paraId="430BA83B" w14:textId="77777777" w:rsidR="002D32E1" w:rsidRDefault="002D32E1" w:rsidP="0027610D">
            <w:pPr>
              <w:jc w:val="center"/>
            </w:pPr>
          </w:p>
        </w:tc>
        <w:tc>
          <w:tcPr>
            <w:tcW w:w="2790" w:type="dxa"/>
          </w:tcPr>
          <w:p w14:paraId="3141C2B7" w14:textId="77777777" w:rsidR="002D32E1" w:rsidRDefault="002D32E1" w:rsidP="0027610D">
            <w:pPr>
              <w:jc w:val="center"/>
            </w:pPr>
            <w:r>
              <w:t>Gangetin</w:t>
            </w:r>
            <w:r w:rsidR="005B2534">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5B2534">
              <w:fldChar w:fldCharType="separate"/>
            </w:r>
            <w:r w:rsidR="005B2534" w:rsidRPr="005B2534">
              <w:rPr>
                <w:noProof/>
                <w:vertAlign w:val="superscript"/>
              </w:rPr>
              <w:t>47</w:t>
            </w:r>
            <w:r w:rsidR="005B2534">
              <w:fldChar w:fldCharType="end"/>
            </w:r>
          </w:p>
        </w:tc>
        <w:tc>
          <w:tcPr>
            <w:tcW w:w="2160" w:type="dxa"/>
          </w:tcPr>
          <w:p w14:paraId="42D7B3CE" w14:textId="77777777" w:rsidR="002D32E1" w:rsidRDefault="00550B9E" w:rsidP="0027610D">
            <w:pPr>
              <w:jc w:val="center"/>
            </w:pPr>
            <w:r>
              <w:rPr>
                <w:rFonts w:ascii="Segoe UI" w:hAnsi="Segoe UI" w:cs="Segoe UI"/>
                <w:color w:val="212121"/>
                <w:shd w:val="clear" w:color="auto" w:fill="FFFFFF"/>
              </w:rPr>
              <w:t>317611</w:t>
            </w:r>
          </w:p>
        </w:tc>
      </w:tr>
      <w:tr w:rsidR="002D32E1" w14:paraId="77381675" w14:textId="77777777" w:rsidTr="00587810">
        <w:trPr>
          <w:trHeight w:val="439"/>
        </w:trPr>
        <w:tc>
          <w:tcPr>
            <w:tcW w:w="1278" w:type="dxa"/>
            <w:vMerge/>
          </w:tcPr>
          <w:p w14:paraId="41760384" w14:textId="77777777" w:rsidR="002D32E1" w:rsidRDefault="002D32E1" w:rsidP="0027610D">
            <w:pPr>
              <w:jc w:val="center"/>
            </w:pPr>
          </w:p>
        </w:tc>
        <w:tc>
          <w:tcPr>
            <w:tcW w:w="2250" w:type="dxa"/>
            <w:vMerge/>
          </w:tcPr>
          <w:p w14:paraId="6771BB56" w14:textId="77777777" w:rsidR="002D32E1" w:rsidRDefault="002D32E1" w:rsidP="0027610D">
            <w:pPr>
              <w:jc w:val="center"/>
            </w:pPr>
          </w:p>
        </w:tc>
        <w:tc>
          <w:tcPr>
            <w:tcW w:w="2790" w:type="dxa"/>
          </w:tcPr>
          <w:p w14:paraId="112CD106" w14:textId="77777777" w:rsidR="002D32E1" w:rsidRDefault="002D32E1" w:rsidP="0027610D">
            <w:pPr>
              <w:jc w:val="center"/>
            </w:pPr>
            <w:r>
              <w:t>Desmodin</w:t>
            </w:r>
            <w:r w:rsidR="005B2534">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5B2534">
              <w:fldChar w:fldCharType="separate"/>
            </w:r>
            <w:r w:rsidR="005B2534" w:rsidRPr="005B2534">
              <w:rPr>
                <w:noProof/>
                <w:vertAlign w:val="superscript"/>
              </w:rPr>
              <w:t>47</w:t>
            </w:r>
            <w:r w:rsidR="005B2534">
              <w:fldChar w:fldCharType="end"/>
            </w:r>
          </w:p>
        </w:tc>
        <w:tc>
          <w:tcPr>
            <w:tcW w:w="2160" w:type="dxa"/>
          </w:tcPr>
          <w:p w14:paraId="7F5B938A" w14:textId="77777777" w:rsidR="002D32E1" w:rsidRDefault="00E436D0" w:rsidP="0027610D">
            <w:pPr>
              <w:jc w:val="center"/>
            </w:pPr>
            <w:r>
              <w:rPr>
                <w:rFonts w:ascii="Segoe UI" w:hAnsi="Segoe UI" w:cs="Segoe UI"/>
                <w:color w:val="212121"/>
                <w:shd w:val="clear" w:color="auto" w:fill="FFFFFF"/>
              </w:rPr>
              <w:t>13338925</w:t>
            </w:r>
          </w:p>
        </w:tc>
      </w:tr>
      <w:tr w:rsidR="002D32E1" w14:paraId="10F2C82A" w14:textId="77777777" w:rsidTr="00587810">
        <w:trPr>
          <w:trHeight w:val="439"/>
        </w:trPr>
        <w:tc>
          <w:tcPr>
            <w:tcW w:w="1278" w:type="dxa"/>
            <w:vMerge/>
          </w:tcPr>
          <w:p w14:paraId="3DC27420" w14:textId="77777777" w:rsidR="002D32E1" w:rsidRDefault="002D32E1" w:rsidP="0027610D">
            <w:pPr>
              <w:jc w:val="center"/>
            </w:pPr>
          </w:p>
        </w:tc>
        <w:tc>
          <w:tcPr>
            <w:tcW w:w="2250" w:type="dxa"/>
            <w:vMerge/>
          </w:tcPr>
          <w:p w14:paraId="67EDBF92" w14:textId="77777777" w:rsidR="002D32E1" w:rsidRDefault="002D32E1" w:rsidP="0027610D">
            <w:pPr>
              <w:jc w:val="center"/>
            </w:pPr>
          </w:p>
        </w:tc>
        <w:tc>
          <w:tcPr>
            <w:tcW w:w="2790" w:type="dxa"/>
          </w:tcPr>
          <w:p w14:paraId="28F32C1D" w14:textId="77777777" w:rsidR="002D32E1" w:rsidRDefault="002D32E1" w:rsidP="0027610D">
            <w:pPr>
              <w:jc w:val="center"/>
            </w:pPr>
            <w:r>
              <w:t>5-</w:t>
            </w:r>
            <w:r w:rsidR="005B2534">
              <w:t>Methoxy-N-dimethyltryptamine</w:t>
            </w:r>
            <w:r w:rsidR="005B2534">
              <w:fldChar w:fldCharType="begin" w:fldLock="1"/>
            </w:r>
            <w:r w:rsidR="00D8191B">
              <w:instrText>ADDIN CSL_CITATION {"citationItems":[{"id":"ITEM-1","itemData":{"author":[{"dropping-particle":"","family":"Dhanabal","given":"S P","non-dropping-particle":"","parse-names":false,"suffix":""},{"dropping-particle":"","family":"Dhamodaran","given":"P","non-dropping-particle":"","parse-names":false,"suffix":""},{"dropping-particle":"","family":"Chaitnya","given":"M V N L","non-dropping-particle":"","parse-names":false,"suffix":""},{"dropping-particle":"","family":"Duraiswamy","given":"B","non-dropping-particle":"","parse-names":false,"suffix":""}],"id":"ITEM-1","issue":"7","issued":{"date-parts":[["2016"]]},"page":"91-97","title":"Journal of Chemical and Pharmaceutical Research , 2016 , 8 ( 7 ): 91-97 Review Article Ethnopharmacological and Phytochemical profile of three potent Desmodium species : Desmodium gangeticum ( L .) DC , Desmodium triflorum Linn and Desmodium triquetrum Li","type":"article-journal","volume":"8"},"uris":["http://www.mendeley.com/documents/?uuid=1d5dab11-7270-4602-8332-9ea067a02007"]}],"mendeley":{"formattedCitation":"&lt;sup&gt;47&lt;/sup&gt;","plainTextFormattedCitation":"47","previouslyFormattedCitation":"&lt;sup&gt;47&lt;/sup&gt;"},"properties":{"noteIndex":0},"schema":"https://github.com/citation-style-language/schema/raw/master/csl-citation.json"}</w:instrText>
            </w:r>
            <w:r w:rsidR="005B2534">
              <w:fldChar w:fldCharType="separate"/>
            </w:r>
            <w:r w:rsidR="005B2534" w:rsidRPr="005B2534">
              <w:rPr>
                <w:noProof/>
                <w:vertAlign w:val="superscript"/>
              </w:rPr>
              <w:t>47</w:t>
            </w:r>
            <w:r w:rsidR="005B2534">
              <w:fldChar w:fldCharType="end"/>
            </w:r>
          </w:p>
          <w:p w14:paraId="26DB3CFA" w14:textId="30FE5AEE" w:rsidR="00B40E24" w:rsidRDefault="00B40E24" w:rsidP="0027610D">
            <w:pPr>
              <w:jc w:val="center"/>
            </w:pPr>
          </w:p>
        </w:tc>
        <w:tc>
          <w:tcPr>
            <w:tcW w:w="2160" w:type="dxa"/>
          </w:tcPr>
          <w:p w14:paraId="43BEFCBD" w14:textId="77777777" w:rsidR="002D32E1" w:rsidRDefault="00E436D0" w:rsidP="0027610D">
            <w:pPr>
              <w:jc w:val="center"/>
            </w:pPr>
            <w:r>
              <w:rPr>
                <w:rFonts w:ascii="Segoe UI" w:hAnsi="Segoe UI" w:cs="Segoe UI"/>
                <w:color w:val="212121"/>
                <w:shd w:val="clear" w:color="auto" w:fill="FFFFFF"/>
              </w:rPr>
              <w:t>6430943</w:t>
            </w:r>
          </w:p>
        </w:tc>
      </w:tr>
      <w:tr w:rsidR="002D32E1" w14:paraId="500B62F3" w14:textId="77777777" w:rsidTr="00587810">
        <w:trPr>
          <w:trHeight w:val="439"/>
        </w:trPr>
        <w:tc>
          <w:tcPr>
            <w:tcW w:w="1278" w:type="dxa"/>
            <w:vMerge/>
          </w:tcPr>
          <w:p w14:paraId="4CF59D24" w14:textId="77777777" w:rsidR="002D32E1" w:rsidRDefault="002D32E1" w:rsidP="0027610D">
            <w:pPr>
              <w:jc w:val="center"/>
            </w:pPr>
          </w:p>
        </w:tc>
        <w:tc>
          <w:tcPr>
            <w:tcW w:w="2250" w:type="dxa"/>
            <w:vMerge/>
          </w:tcPr>
          <w:p w14:paraId="059A5C87" w14:textId="77777777" w:rsidR="002D32E1" w:rsidRDefault="002D32E1" w:rsidP="0027610D">
            <w:pPr>
              <w:jc w:val="center"/>
            </w:pPr>
          </w:p>
        </w:tc>
        <w:tc>
          <w:tcPr>
            <w:tcW w:w="2790" w:type="dxa"/>
          </w:tcPr>
          <w:p w14:paraId="0DDC507B" w14:textId="77777777" w:rsidR="002D32E1" w:rsidRDefault="002D32E1" w:rsidP="0027610D">
            <w:pPr>
              <w:jc w:val="center"/>
            </w:pPr>
            <w:r>
              <w:t>astragalin</w:t>
            </w:r>
            <w:r w:rsidR="005B2534">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5B2534">
              <w:fldChar w:fldCharType="separate"/>
            </w:r>
            <w:r w:rsidR="005B2534" w:rsidRPr="005B2534">
              <w:rPr>
                <w:noProof/>
                <w:vertAlign w:val="superscript"/>
              </w:rPr>
              <w:t>48</w:t>
            </w:r>
            <w:r w:rsidR="005B2534">
              <w:fldChar w:fldCharType="end"/>
            </w:r>
          </w:p>
        </w:tc>
        <w:tc>
          <w:tcPr>
            <w:tcW w:w="2160" w:type="dxa"/>
          </w:tcPr>
          <w:p w14:paraId="58084351" w14:textId="77777777" w:rsidR="002D32E1" w:rsidRDefault="004B4D00" w:rsidP="0027610D">
            <w:pPr>
              <w:jc w:val="center"/>
            </w:pPr>
            <w:r>
              <w:rPr>
                <w:rFonts w:ascii="Segoe UI" w:hAnsi="Segoe UI" w:cs="Segoe UI"/>
                <w:color w:val="212121"/>
                <w:shd w:val="clear" w:color="auto" w:fill="FFFFFF"/>
              </w:rPr>
              <w:t>5282102</w:t>
            </w:r>
          </w:p>
        </w:tc>
      </w:tr>
      <w:tr w:rsidR="002D32E1" w14:paraId="423E219F" w14:textId="77777777" w:rsidTr="00587810">
        <w:trPr>
          <w:trHeight w:val="439"/>
        </w:trPr>
        <w:tc>
          <w:tcPr>
            <w:tcW w:w="1278" w:type="dxa"/>
            <w:vMerge/>
          </w:tcPr>
          <w:p w14:paraId="5FDFED07" w14:textId="77777777" w:rsidR="002D32E1" w:rsidRDefault="002D32E1" w:rsidP="0027610D">
            <w:pPr>
              <w:jc w:val="center"/>
            </w:pPr>
          </w:p>
        </w:tc>
        <w:tc>
          <w:tcPr>
            <w:tcW w:w="2250" w:type="dxa"/>
            <w:vMerge/>
          </w:tcPr>
          <w:p w14:paraId="2C94FCD6" w14:textId="77777777" w:rsidR="002D32E1" w:rsidRDefault="002D32E1" w:rsidP="0027610D">
            <w:pPr>
              <w:jc w:val="center"/>
            </w:pPr>
          </w:p>
        </w:tc>
        <w:tc>
          <w:tcPr>
            <w:tcW w:w="2790" w:type="dxa"/>
          </w:tcPr>
          <w:p w14:paraId="6AB468AB" w14:textId="77777777" w:rsidR="002D32E1" w:rsidRDefault="004B4D00" w:rsidP="0027610D">
            <w:pPr>
              <w:jc w:val="center"/>
            </w:pPr>
            <w:r>
              <w:t>cosmo</w:t>
            </w:r>
            <w:r w:rsidR="002D32E1">
              <w:t>siin</w:t>
            </w:r>
            <w:r w:rsidR="007553F5">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7553F5">
              <w:fldChar w:fldCharType="separate"/>
            </w:r>
            <w:r w:rsidR="007553F5" w:rsidRPr="007553F5">
              <w:rPr>
                <w:noProof/>
                <w:vertAlign w:val="superscript"/>
              </w:rPr>
              <w:t>48</w:t>
            </w:r>
            <w:r w:rsidR="007553F5">
              <w:fldChar w:fldCharType="end"/>
            </w:r>
          </w:p>
        </w:tc>
        <w:tc>
          <w:tcPr>
            <w:tcW w:w="2160" w:type="dxa"/>
          </w:tcPr>
          <w:p w14:paraId="26205A8A" w14:textId="77777777" w:rsidR="002D32E1" w:rsidRDefault="004B4D00" w:rsidP="0027610D">
            <w:pPr>
              <w:jc w:val="center"/>
            </w:pPr>
            <w:r>
              <w:rPr>
                <w:rFonts w:ascii="Segoe UI" w:hAnsi="Segoe UI" w:cs="Segoe UI"/>
                <w:color w:val="212121"/>
                <w:shd w:val="clear" w:color="auto" w:fill="FFFFFF"/>
              </w:rPr>
              <w:t>5280704</w:t>
            </w:r>
          </w:p>
        </w:tc>
      </w:tr>
      <w:tr w:rsidR="002D32E1" w14:paraId="19F58BF0" w14:textId="77777777" w:rsidTr="00587810">
        <w:trPr>
          <w:trHeight w:val="439"/>
        </w:trPr>
        <w:tc>
          <w:tcPr>
            <w:tcW w:w="1278" w:type="dxa"/>
            <w:vMerge/>
          </w:tcPr>
          <w:p w14:paraId="649CA128" w14:textId="77777777" w:rsidR="002D32E1" w:rsidRDefault="002D32E1" w:rsidP="0027610D">
            <w:pPr>
              <w:jc w:val="center"/>
            </w:pPr>
          </w:p>
        </w:tc>
        <w:tc>
          <w:tcPr>
            <w:tcW w:w="2250" w:type="dxa"/>
            <w:vMerge/>
          </w:tcPr>
          <w:p w14:paraId="67DF77E9" w14:textId="77777777" w:rsidR="002D32E1" w:rsidRDefault="002D32E1" w:rsidP="0027610D">
            <w:pPr>
              <w:jc w:val="center"/>
            </w:pPr>
          </w:p>
        </w:tc>
        <w:tc>
          <w:tcPr>
            <w:tcW w:w="2790" w:type="dxa"/>
          </w:tcPr>
          <w:p w14:paraId="03081392" w14:textId="77777777" w:rsidR="002D32E1" w:rsidRDefault="002D32E1" w:rsidP="0027610D">
            <w:pPr>
              <w:jc w:val="center"/>
            </w:pPr>
            <w:r>
              <w:t>tectorigenin</w:t>
            </w:r>
            <w:r w:rsidR="007553F5">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7553F5">
              <w:fldChar w:fldCharType="separate"/>
            </w:r>
            <w:r w:rsidR="007553F5" w:rsidRPr="007553F5">
              <w:rPr>
                <w:noProof/>
                <w:vertAlign w:val="superscript"/>
              </w:rPr>
              <w:t>48</w:t>
            </w:r>
            <w:r w:rsidR="007553F5">
              <w:fldChar w:fldCharType="end"/>
            </w:r>
          </w:p>
        </w:tc>
        <w:tc>
          <w:tcPr>
            <w:tcW w:w="2160" w:type="dxa"/>
          </w:tcPr>
          <w:p w14:paraId="67E3670F" w14:textId="77777777" w:rsidR="002D32E1" w:rsidRDefault="00756CC3" w:rsidP="0027610D">
            <w:pPr>
              <w:jc w:val="center"/>
            </w:pPr>
            <w:r>
              <w:rPr>
                <w:rFonts w:ascii="Segoe UI" w:hAnsi="Segoe UI" w:cs="Segoe UI"/>
                <w:color w:val="212121"/>
                <w:shd w:val="clear" w:color="auto" w:fill="FFFFFF"/>
              </w:rPr>
              <w:t>5281811</w:t>
            </w:r>
          </w:p>
        </w:tc>
      </w:tr>
      <w:tr w:rsidR="002D32E1" w14:paraId="0F478809" w14:textId="77777777" w:rsidTr="00587810">
        <w:trPr>
          <w:trHeight w:val="439"/>
        </w:trPr>
        <w:tc>
          <w:tcPr>
            <w:tcW w:w="1278" w:type="dxa"/>
            <w:vMerge/>
          </w:tcPr>
          <w:p w14:paraId="7C06265D" w14:textId="77777777" w:rsidR="002D32E1" w:rsidRDefault="002D32E1" w:rsidP="0027610D">
            <w:pPr>
              <w:jc w:val="center"/>
            </w:pPr>
          </w:p>
        </w:tc>
        <w:tc>
          <w:tcPr>
            <w:tcW w:w="2250" w:type="dxa"/>
            <w:vMerge/>
          </w:tcPr>
          <w:p w14:paraId="12FAB620" w14:textId="77777777" w:rsidR="002D32E1" w:rsidRDefault="002D32E1" w:rsidP="0027610D">
            <w:pPr>
              <w:jc w:val="center"/>
            </w:pPr>
          </w:p>
        </w:tc>
        <w:tc>
          <w:tcPr>
            <w:tcW w:w="2790" w:type="dxa"/>
          </w:tcPr>
          <w:p w14:paraId="37299250" w14:textId="77777777" w:rsidR="002D32E1" w:rsidRDefault="002D32E1" w:rsidP="0027610D">
            <w:pPr>
              <w:jc w:val="center"/>
            </w:pPr>
            <w:r>
              <w:t>2</w:t>
            </w:r>
            <w:r w:rsidR="00756CC3">
              <w:t>’’</w:t>
            </w:r>
            <w:r>
              <w:t>-O-glucosylvitexin</w:t>
            </w:r>
            <w:r w:rsidR="007553F5">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7553F5">
              <w:fldChar w:fldCharType="separate"/>
            </w:r>
            <w:r w:rsidR="007553F5" w:rsidRPr="007553F5">
              <w:rPr>
                <w:noProof/>
                <w:vertAlign w:val="superscript"/>
              </w:rPr>
              <w:t>48</w:t>
            </w:r>
            <w:r w:rsidR="007553F5">
              <w:fldChar w:fldCharType="end"/>
            </w:r>
          </w:p>
        </w:tc>
        <w:tc>
          <w:tcPr>
            <w:tcW w:w="2160" w:type="dxa"/>
          </w:tcPr>
          <w:p w14:paraId="50DED2BD" w14:textId="77777777" w:rsidR="002D32E1" w:rsidRDefault="00756CC3" w:rsidP="0027610D">
            <w:pPr>
              <w:jc w:val="center"/>
            </w:pPr>
            <w:r>
              <w:rPr>
                <w:rFonts w:ascii="Segoe UI" w:hAnsi="Segoe UI" w:cs="Segoe UI"/>
                <w:color w:val="212121"/>
                <w:shd w:val="clear" w:color="auto" w:fill="FFFFFF"/>
              </w:rPr>
              <w:t>5280641</w:t>
            </w:r>
          </w:p>
        </w:tc>
      </w:tr>
      <w:tr w:rsidR="002D32E1" w14:paraId="3603D19D" w14:textId="77777777" w:rsidTr="00587810">
        <w:trPr>
          <w:trHeight w:val="219"/>
        </w:trPr>
        <w:tc>
          <w:tcPr>
            <w:tcW w:w="1278" w:type="dxa"/>
            <w:vMerge/>
          </w:tcPr>
          <w:p w14:paraId="463A7FE9" w14:textId="77777777" w:rsidR="002D32E1" w:rsidRDefault="002D32E1" w:rsidP="0027610D">
            <w:pPr>
              <w:jc w:val="center"/>
            </w:pPr>
          </w:p>
        </w:tc>
        <w:tc>
          <w:tcPr>
            <w:tcW w:w="2250" w:type="dxa"/>
            <w:vMerge/>
          </w:tcPr>
          <w:p w14:paraId="4D49E1CA" w14:textId="77777777" w:rsidR="002D32E1" w:rsidRDefault="002D32E1" w:rsidP="0027610D">
            <w:pPr>
              <w:jc w:val="center"/>
            </w:pPr>
          </w:p>
        </w:tc>
        <w:tc>
          <w:tcPr>
            <w:tcW w:w="2790" w:type="dxa"/>
          </w:tcPr>
          <w:p w14:paraId="7AEBC733" w14:textId="77777777" w:rsidR="002D32E1" w:rsidRDefault="00666881" w:rsidP="0027610D">
            <w:pPr>
              <w:jc w:val="center"/>
            </w:pPr>
            <w:r>
              <w:t>campesterol</w:t>
            </w:r>
            <w:r w:rsidR="007553F5">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7553F5">
              <w:fldChar w:fldCharType="separate"/>
            </w:r>
            <w:r w:rsidR="007553F5" w:rsidRPr="007553F5">
              <w:rPr>
                <w:noProof/>
                <w:vertAlign w:val="superscript"/>
              </w:rPr>
              <w:t>48</w:t>
            </w:r>
            <w:r w:rsidR="007553F5">
              <w:fldChar w:fldCharType="end"/>
            </w:r>
          </w:p>
          <w:p w14:paraId="2667DB8D" w14:textId="13F00B3C" w:rsidR="00B40E24" w:rsidRDefault="00B40E24" w:rsidP="0027610D">
            <w:pPr>
              <w:jc w:val="center"/>
            </w:pPr>
          </w:p>
        </w:tc>
        <w:tc>
          <w:tcPr>
            <w:tcW w:w="2160" w:type="dxa"/>
          </w:tcPr>
          <w:p w14:paraId="795E698A" w14:textId="77777777" w:rsidR="002D32E1" w:rsidRDefault="00756CC3" w:rsidP="0027610D">
            <w:pPr>
              <w:jc w:val="center"/>
            </w:pPr>
            <w:r>
              <w:rPr>
                <w:rFonts w:ascii="Segoe UI" w:hAnsi="Segoe UI" w:cs="Segoe UI"/>
                <w:color w:val="212121"/>
                <w:shd w:val="clear" w:color="auto" w:fill="FFFFFF"/>
              </w:rPr>
              <w:t>173183</w:t>
            </w:r>
          </w:p>
        </w:tc>
      </w:tr>
      <w:tr w:rsidR="002D32E1" w14:paraId="275DC0C7" w14:textId="77777777" w:rsidTr="00587810">
        <w:trPr>
          <w:trHeight w:val="219"/>
        </w:trPr>
        <w:tc>
          <w:tcPr>
            <w:tcW w:w="1278" w:type="dxa"/>
            <w:vMerge/>
          </w:tcPr>
          <w:p w14:paraId="4B8D3EE3" w14:textId="77777777" w:rsidR="002D32E1" w:rsidRDefault="002D32E1" w:rsidP="0027610D">
            <w:pPr>
              <w:jc w:val="center"/>
            </w:pPr>
          </w:p>
        </w:tc>
        <w:tc>
          <w:tcPr>
            <w:tcW w:w="2250" w:type="dxa"/>
            <w:vMerge/>
          </w:tcPr>
          <w:p w14:paraId="04B275EA" w14:textId="77777777" w:rsidR="002D32E1" w:rsidRDefault="002D32E1" w:rsidP="0027610D">
            <w:pPr>
              <w:jc w:val="center"/>
            </w:pPr>
          </w:p>
        </w:tc>
        <w:tc>
          <w:tcPr>
            <w:tcW w:w="2790" w:type="dxa"/>
          </w:tcPr>
          <w:p w14:paraId="0C6A3462" w14:textId="77777777" w:rsidR="002D32E1" w:rsidRDefault="00666881" w:rsidP="0027610D">
            <w:pPr>
              <w:jc w:val="center"/>
            </w:pPr>
            <w:r>
              <w:t>(+)-pinitol</w:t>
            </w:r>
            <w:r w:rsidR="007553F5">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7553F5">
              <w:fldChar w:fldCharType="separate"/>
            </w:r>
            <w:r w:rsidR="007553F5" w:rsidRPr="007553F5">
              <w:rPr>
                <w:noProof/>
                <w:vertAlign w:val="superscript"/>
              </w:rPr>
              <w:t>48</w:t>
            </w:r>
            <w:r w:rsidR="007553F5">
              <w:fldChar w:fldCharType="end"/>
            </w:r>
          </w:p>
          <w:p w14:paraId="4D62579E" w14:textId="4245D787" w:rsidR="00B40E24" w:rsidRDefault="00B40E24" w:rsidP="0027610D">
            <w:pPr>
              <w:jc w:val="center"/>
            </w:pPr>
          </w:p>
        </w:tc>
        <w:tc>
          <w:tcPr>
            <w:tcW w:w="2160" w:type="dxa"/>
          </w:tcPr>
          <w:p w14:paraId="50C8186C" w14:textId="77777777" w:rsidR="002D32E1" w:rsidRDefault="004A4029" w:rsidP="0027610D">
            <w:pPr>
              <w:jc w:val="center"/>
            </w:pPr>
            <w:r>
              <w:rPr>
                <w:rFonts w:ascii="Segoe UI" w:hAnsi="Segoe UI" w:cs="Segoe UI"/>
                <w:color w:val="212121"/>
                <w:shd w:val="clear" w:color="auto" w:fill="FFFFFF"/>
              </w:rPr>
              <w:t>164619</w:t>
            </w:r>
          </w:p>
        </w:tc>
      </w:tr>
      <w:tr w:rsidR="002D32E1" w14:paraId="15429BF9" w14:textId="77777777" w:rsidTr="00587810">
        <w:trPr>
          <w:trHeight w:val="219"/>
        </w:trPr>
        <w:tc>
          <w:tcPr>
            <w:tcW w:w="1278" w:type="dxa"/>
            <w:vMerge/>
          </w:tcPr>
          <w:p w14:paraId="52B94817" w14:textId="77777777" w:rsidR="002D32E1" w:rsidRDefault="002D32E1" w:rsidP="0027610D">
            <w:pPr>
              <w:jc w:val="center"/>
            </w:pPr>
          </w:p>
        </w:tc>
        <w:tc>
          <w:tcPr>
            <w:tcW w:w="2250" w:type="dxa"/>
            <w:vMerge/>
          </w:tcPr>
          <w:p w14:paraId="290F843B" w14:textId="77777777" w:rsidR="002D32E1" w:rsidRDefault="002D32E1" w:rsidP="0027610D">
            <w:pPr>
              <w:jc w:val="center"/>
            </w:pPr>
          </w:p>
        </w:tc>
        <w:tc>
          <w:tcPr>
            <w:tcW w:w="2790" w:type="dxa"/>
          </w:tcPr>
          <w:p w14:paraId="76ACD0C2" w14:textId="77777777" w:rsidR="002D32E1" w:rsidRDefault="00666881" w:rsidP="0027610D">
            <w:pPr>
              <w:jc w:val="center"/>
            </w:pPr>
            <w:r>
              <w:t>Betaine</w:t>
            </w:r>
            <w:r w:rsidR="007553F5">
              <w:fldChar w:fldCharType="begin" w:fldLock="1"/>
            </w:r>
            <w:r w:rsidR="007553F5">
              <w:instrText>ADDIN CSL_CITATION {"citationItems":[{"id":"ITEM-1","itemData":{"DOI":"10.1142/S0192415X10007889","author":[{"dropping-particle":"","family":"Lai","given":"Shang-chih","non-dropping-particle":"","parse-names":false,"suffix":""},{"dropping-particle":"","family":"Ho","given":"Yu-ling","non-dropping-particle":"","parse-names":false,"suffix":""},{"dropping-particle":"","family":"Huang","given":"Shun-chieh","non-dropping-particle":"","parse-names":false,"suffix":""},{"dropping-particle":"","family":"Huang","given":"Tai-hung","non-dropping-particle":"","parse-names":false,"suffix":""},{"dropping-particle":"","family":"Lai","given":"Zhen-rung","non-dropping-particle":"","parse-names":false,"suffix":""},{"dropping-particle":"","family":"Wu","given":"Chi-rei","non-dropping-particle":"","parse-names":false,"suffix":""},{"dropping-particle":"","family":"Lian","given":"Kuo-yuan","non-dropping-particle":"","parse-names":false,"suffix":""},{"dropping-particle":"","family":"Chang","given":"Yuan-shiun","non-dropping-particle":"","parse-names":false,"suffix":""}],"id":"ITEM-1","issue":"2","issued":{"date-parts":[["2010"]]},"page":"329-342","title":"Antioxidant and Antiproliferative Activities of Desmodium triflorum ( L .) DC","type":"article-journal","volume":"38"},"uris":["http://www.mendeley.com/documents/?uuid=d67be833-8f7b-4ffa-81a2-d76588cf76db"]}],"mendeley":{"formattedCitation":"&lt;sup&gt;48&lt;/sup&gt;","plainTextFormattedCitation":"48","previouslyFormattedCitation":"&lt;sup&gt;48&lt;/sup&gt;"},"properties":{"noteIndex":0},"schema":"https://github.com/citation-style-language/schema/raw/master/csl-citation.json"}</w:instrText>
            </w:r>
            <w:r w:rsidR="007553F5">
              <w:fldChar w:fldCharType="separate"/>
            </w:r>
            <w:r w:rsidR="007553F5" w:rsidRPr="007553F5">
              <w:rPr>
                <w:noProof/>
                <w:vertAlign w:val="superscript"/>
              </w:rPr>
              <w:t>48</w:t>
            </w:r>
            <w:r w:rsidR="007553F5">
              <w:fldChar w:fldCharType="end"/>
            </w:r>
          </w:p>
          <w:p w14:paraId="53509829" w14:textId="61683B03" w:rsidR="00B40E24" w:rsidRDefault="00B40E24" w:rsidP="0027610D">
            <w:pPr>
              <w:jc w:val="center"/>
            </w:pPr>
          </w:p>
        </w:tc>
        <w:tc>
          <w:tcPr>
            <w:tcW w:w="2160" w:type="dxa"/>
          </w:tcPr>
          <w:p w14:paraId="55EA36BC" w14:textId="77777777" w:rsidR="002D32E1" w:rsidRDefault="004A4029" w:rsidP="0027610D">
            <w:pPr>
              <w:jc w:val="center"/>
            </w:pPr>
            <w:r>
              <w:rPr>
                <w:rFonts w:ascii="Segoe UI" w:hAnsi="Segoe UI" w:cs="Segoe UI"/>
                <w:color w:val="212121"/>
                <w:shd w:val="clear" w:color="auto" w:fill="FFFFFF"/>
              </w:rPr>
              <w:t>247</w:t>
            </w:r>
          </w:p>
        </w:tc>
      </w:tr>
      <w:tr w:rsidR="002D32E1" w14:paraId="1BDA007A" w14:textId="77777777" w:rsidTr="00587810">
        <w:trPr>
          <w:trHeight w:val="219"/>
        </w:trPr>
        <w:tc>
          <w:tcPr>
            <w:tcW w:w="1278" w:type="dxa"/>
            <w:vMerge/>
          </w:tcPr>
          <w:p w14:paraId="3766527C" w14:textId="77777777" w:rsidR="002D32E1" w:rsidRDefault="002D32E1" w:rsidP="0027610D">
            <w:pPr>
              <w:jc w:val="center"/>
            </w:pPr>
          </w:p>
        </w:tc>
        <w:tc>
          <w:tcPr>
            <w:tcW w:w="2250" w:type="dxa"/>
            <w:vMerge/>
          </w:tcPr>
          <w:p w14:paraId="6B772D45" w14:textId="77777777" w:rsidR="002D32E1" w:rsidRDefault="002D32E1" w:rsidP="0027610D">
            <w:pPr>
              <w:jc w:val="center"/>
            </w:pPr>
          </w:p>
        </w:tc>
        <w:tc>
          <w:tcPr>
            <w:tcW w:w="2790" w:type="dxa"/>
          </w:tcPr>
          <w:p w14:paraId="273BCE59" w14:textId="77777777" w:rsidR="002D32E1" w:rsidRDefault="00666881" w:rsidP="0027610D">
            <w:pPr>
              <w:jc w:val="center"/>
            </w:pPr>
            <w:r>
              <w:t>N,N</w:t>
            </w:r>
            <w:r w:rsidR="004A4029">
              <w:t>-</w:t>
            </w:r>
            <w:r>
              <w:t>dimethyltryptamine oxide</w:t>
            </w:r>
            <w:r w:rsidR="007553F5">
              <w:fldChar w:fldCharType="begin" w:fldLock="1"/>
            </w:r>
            <w:r w:rsidR="007553F5">
              <w:instrText>ADDIN CSL_CITATION {"citationItems":[{"id":"ITEM-1","itemData":{"author":[{"dropping-particle":"","family":"Ilandara","given":"R","non-dropping-particle":"","parse-names":false,"suffix":""},{"dropping-particle":"","family":"Chandrapala","given":"R","non-dropping-particle":"","parse-names":false,"suffix":""},{"dropping-particle":"","family":"Jayasuriya","given":"W J A B N","non-dropping-particle":"","parse-names":false,"suffix":""},{"dropping-particle":"","family":"Suresh","given":"T S","non-dropping-particle":"","parse-names":false,"suffix":""}],"id":"ITEM-1","issued":{"date-parts":[["2015"]]},"title":"Phytochemical and ethno-pharmacological properties of Desmodium triflorum : A Review","type":"article-journal"},"uris":["http://www.mendeley.com/documents/?uuid=f87ac348-1388-4345-bae5-79b62aedac53"]}],"mendeley":{"formattedCitation":"&lt;sup&gt;49&lt;/sup&gt;","plainTextFormattedCitation":"49","previouslyFormattedCitation":"&lt;sup&gt;49&lt;/sup&gt;"},"properties":{"noteIndex":0},"schema":"https://github.com/citation-style-language/schema/raw/master/csl-citation.json"}</w:instrText>
            </w:r>
            <w:r w:rsidR="007553F5">
              <w:fldChar w:fldCharType="separate"/>
            </w:r>
            <w:r w:rsidR="007553F5" w:rsidRPr="007553F5">
              <w:rPr>
                <w:noProof/>
                <w:vertAlign w:val="superscript"/>
              </w:rPr>
              <w:t>49</w:t>
            </w:r>
            <w:r w:rsidR="007553F5">
              <w:fldChar w:fldCharType="end"/>
            </w:r>
          </w:p>
          <w:p w14:paraId="5610A22E" w14:textId="5ED1872E" w:rsidR="00B40E24" w:rsidRDefault="00B40E24" w:rsidP="0027610D">
            <w:pPr>
              <w:jc w:val="center"/>
            </w:pPr>
          </w:p>
        </w:tc>
        <w:tc>
          <w:tcPr>
            <w:tcW w:w="2160" w:type="dxa"/>
          </w:tcPr>
          <w:p w14:paraId="572AB120" w14:textId="77777777" w:rsidR="002D32E1" w:rsidRDefault="004A4029" w:rsidP="0027610D">
            <w:pPr>
              <w:jc w:val="center"/>
            </w:pPr>
            <w:r>
              <w:rPr>
                <w:rFonts w:ascii="Segoe UI" w:hAnsi="Segoe UI" w:cs="Segoe UI"/>
                <w:color w:val="212121"/>
                <w:shd w:val="clear" w:color="auto" w:fill="FFFFFF"/>
              </w:rPr>
              <w:t>5316905</w:t>
            </w:r>
          </w:p>
        </w:tc>
      </w:tr>
      <w:tr w:rsidR="002D32E1" w14:paraId="1AC5B0D4" w14:textId="77777777" w:rsidTr="00587810">
        <w:trPr>
          <w:trHeight w:val="219"/>
        </w:trPr>
        <w:tc>
          <w:tcPr>
            <w:tcW w:w="1278" w:type="dxa"/>
            <w:vMerge/>
          </w:tcPr>
          <w:p w14:paraId="155118B9" w14:textId="77777777" w:rsidR="002D32E1" w:rsidRDefault="002D32E1" w:rsidP="0027610D">
            <w:pPr>
              <w:jc w:val="center"/>
            </w:pPr>
          </w:p>
        </w:tc>
        <w:tc>
          <w:tcPr>
            <w:tcW w:w="2250" w:type="dxa"/>
            <w:vMerge/>
          </w:tcPr>
          <w:p w14:paraId="632E20DC" w14:textId="77777777" w:rsidR="002D32E1" w:rsidRDefault="002D32E1" w:rsidP="0027610D">
            <w:pPr>
              <w:jc w:val="center"/>
            </w:pPr>
          </w:p>
        </w:tc>
        <w:tc>
          <w:tcPr>
            <w:tcW w:w="2790" w:type="dxa"/>
          </w:tcPr>
          <w:p w14:paraId="6BDD50E6" w14:textId="77777777" w:rsidR="002D32E1" w:rsidRDefault="005C5499" w:rsidP="0027610D">
            <w:pPr>
              <w:jc w:val="center"/>
            </w:pPr>
            <w:r>
              <w:t>stachydrine</w:t>
            </w:r>
            <w:r w:rsidR="007553F5">
              <w:fldChar w:fldCharType="begin" w:fldLock="1"/>
            </w:r>
            <w:r w:rsidR="007553F5">
              <w:instrText>ADDIN CSL_CITATION {"citationItems":[{"id":"ITEM-1","itemData":{"author":[{"dropping-particle":"","family":"Ilandara","given":"R","non-dropping-particle":"","parse-names":false,"suffix":""},{"dropping-particle":"","family":"Chandrapala","given":"R","non-dropping-particle":"","parse-names":false,"suffix":""},{"dropping-particle":"","family":"Jayasuriya","given":"W J A B N","non-dropping-particle":"","parse-names":false,"suffix":""},{"dropping-particle":"","family":"Suresh","given":"T S","non-dropping-particle":"","parse-names":false,"suffix":""}],"id":"ITEM-1","issued":{"date-parts":[["2015"]]},"title":"Phytochemical and ethno-pharmacological properties of Desmodium triflorum : A Review","type":"article-journal"},"uris":["http://www.mendeley.com/documents/?uuid=f87ac348-1388-4345-bae5-79b62aedac53"]}],"mendeley":{"formattedCitation":"&lt;sup&gt;49&lt;/sup&gt;","plainTextFormattedCitation":"49","previouslyFormattedCitation":"&lt;sup&gt;49&lt;/sup&gt;"},"properties":{"noteIndex":0},"schema":"https://github.com/citation-style-language/schema/raw/master/csl-citation.json"}</w:instrText>
            </w:r>
            <w:r w:rsidR="007553F5">
              <w:fldChar w:fldCharType="separate"/>
            </w:r>
            <w:r w:rsidR="007553F5" w:rsidRPr="007553F5">
              <w:rPr>
                <w:noProof/>
                <w:vertAlign w:val="superscript"/>
              </w:rPr>
              <w:t>49</w:t>
            </w:r>
            <w:r w:rsidR="007553F5">
              <w:fldChar w:fldCharType="end"/>
            </w:r>
          </w:p>
          <w:p w14:paraId="7BAF85D7" w14:textId="7C1FD28C" w:rsidR="00180E91" w:rsidRDefault="00180E91" w:rsidP="0027610D">
            <w:pPr>
              <w:jc w:val="center"/>
            </w:pPr>
          </w:p>
        </w:tc>
        <w:tc>
          <w:tcPr>
            <w:tcW w:w="2160" w:type="dxa"/>
          </w:tcPr>
          <w:p w14:paraId="17AE74DB" w14:textId="77777777" w:rsidR="002D32E1" w:rsidRDefault="00036B38" w:rsidP="0027610D">
            <w:pPr>
              <w:jc w:val="center"/>
            </w:pPr>
            <w:r>
              <w:rPr>
                <w:rFonts w:ascii="Segoe UI" w:hAnsi="Segoe UI" w:cs="Segoe UI"/>
                <w:color w:val="212121"/>
                <w:shd w:val="clear" w:color="auto" w:fill="FFFFFF"/>
              </w:rPr>
              <w:t>115244</w:t>
            </w:r>
          </w:p>
        </w:tc>
      </w:tr>
      <w:tr w:rsidR="002D32E1" w14:paraId="65253C9B" w14:textId="77777777" w:rsidTr="00587810">
        <w:trPr>
          <w:trHeight w:val="219"/>
        </w:trPr>
        <w:tc>
          <w:tcPr>
            <w:tcW w:w="1278" w:type="dxa"/>
            <w:vMerge/>
          </w:tcPr>
          <w:p w14:paraId="2D1D827E" w14:textId="77777777" w:rsidR="002D32E1" w:rsidRDefault="002D32E1" w:rsidP="0027610D">
            <w:pPr>
              <w:jc w:val="center"/>
            </w:pPr>
          </w:p>
        </w:tc>
        <w:tc>
          <w:tcPr>
            <w:tcW w:w="2250" w:type="dxa"/>
            <w:vMerge/>
          </w:tcPr>
          <w:p w14:paraId="6023EE91" w14:textId="77777777" w:rsidR="002D32E1" w:rsidRDefault="002D32E1" w:rsidP="0027610D">
            <w:pPr>
              <w:jc w:val="center"/>
            </w:pPr>
          </w:p>
        </w:tc>
        <w:tc>
          <w:tcPr>
            <w:tcW w:w="2790" w:type="dxa"/>
          </w:tcPr>
          <w:p w14:paraId="48F4D11B" w14:textId="77777777" w:rsidR="002D32E1" w:rsidRDefault="00812BB5" w:rsidP="0027610D">
            <w:pPr>
              <w:jc w:val="center"/>
            </w:pPr>
            <w:r>
              <w:t>Isovitexin</w:t>
            </w:r>
            <w:r w:rsidR="007553F5">
              <w:fldChar w:fldCharType="begin" w:fldLock="1"/>
            </w:r>
            <w:r w:rsidR="00D8191B">
              <w:instrText>ADDIN CSL_CITATION {"citationItems":[{"id":"ITEM-1","itemData":{"author":[{"dropping-particle":"","family":"Ilandara","given":"R","non-dropping-particle":"","parse-names":false,"suffix":""},{"dropping-particle":"","family":"Chandrapala","given":"R","non-dropping-particle":"","parse-names":false,"suffix":""},{"dropping-particle":"","family":"Jayasuriya","given":"W J A B N","non-dropping-particle":"","parse-names":false,"suffix":""},{"dropping-particle":"","family":"Suresh","given":"T S","non-dropping-particle":"","parse-names":false,"suffix":""}],"id":"ITEM-1","issued":{"date-parts":[["2015"]]},"title":"Phytochemical and ethno-pharmacological properties of Desmodium triflorum : A Review","type":"article-journal"},"uris":["http://www.mendeley.com/documents/?uuid=f87ac348-1388-4345-bae5-79b62aedac53"]}],"mendeley":{"formattedCitation":"&lt;sup&gt;49&lt;/sup&gt;","plainTextFormattedCitation":"49","previouslyFormattedCitation":"&lt;sup&gt;49&lt;/sup&gt;"},"properties":{"noteIndex":0},"schema":"https://github.com/citation-style-language/schema/raw/master/csl-citation.json"}</w:instrText>
            </w:r>
            <w:r w:rsidR="007553F5">
              <w:fldChar w:fldCharType="separate"/>
            </w:r>
            <w:r w:rsidR="007553F5" w:rsidRPr="007553F5">
              <w:rPr>
                <w:noProof/>
                <w:vertAlign w:val="superscript"/>
              </w:rPr>
              <w:t>49</w:t>
            </w:r>
            <w:r w:rsidR="007553F5">
              <w:fldChar w:fldCharType="end"/>
            </w:r>
          </w:p>
          <w:p w14:paraId="5D8425DD" w14:textId="24757421" w:rsidR="00180E91" w:rsidRDefault="00180E91" w:rsidP="0027610D">
            <w:pPr>
              <w:jc w:val="center"/>
            </w:pPr>
          </w:p>
        </w:tc>
        <w:tc>
          <w:tcPr>
            <w:tcW w:w="2160" w:type="dxa"/>
          </w:tcPr>
          <w:p w14:paraId="31AD6C6C" w14:textId="77777777" w:rsidR="002D32E1" w:rsidRDefault="00036B38" w:rsidP="0027610D">
            <w:pPr>
              <w:jc w:val="center"/>
            </w:pPr>
            <w:r>
              <w:rPr>
                <w:rFonts w:ascii="Segoe UI" w:hAnsi="Segoe UI" w:cs="Segoe UI"/>
                <w:color w:val="212121"/>
                <w:shd w:val="clear" w:color="auto" w:fill="FFFFFF"/>
              </w:rPr>
              <w:t>162350</w:t>
            </w:r>
          </w:p>
        </w:tc>
      </w:tr>
      <w:tr w:rsidR="00794FD2" w14:paraId="3060330A" w14:textId="77777777" w:rsidTr="00587810">
        <w:trPr>
          <w:trHeight w:val="332"/>
        </w:trPr>
        <w:tc>
          <w:tcPr>
            <w:tcW w:w="1278" w:type="dxa"/>
            <w:vMerge w:val="restart"/>
          </w:tcPr>
          <w:p w14:paraId="6092EA30" w14:textId="77777777" w:rsidR="00794FD2" w:rsidRDefault="00794FD2" w:rsidP="0027610D">
            <w:pPr>
              <w:jc w:val="center"/>
            </w:pPr>
            <w:r>
              <w:t>26.</w:t>
            </w:r>
          </w:p>
        </w:tc>
        <w:tc>
          <w:tcPr>
            <w:tcW w:w="2250" w:type="dxa"/>
            <w:vMerge w:val="restart"/>
          </w:tcPr>
          <w:p w14:paraId="7F2F1225" w14:textId="48CB4666" w:rsidR="00794FD2" w:rsidRDefault="00794FD2" w:rsidP="0027610D">
            <w:pPr>
              <w:jc w:val="center"/>
            </w:pPr>
            <w:r w:rsidRPr="00794FD2">
              <w:rPr>
                <w:i/>
              </w:rPr>
              <w:t>Dichrocephala benthamii</w:t>
            </w:r>
            <w:r>
              <w:t xml:space="preserve"> C. B. Clarke</w:t>
            </w:r>
          </w:p>
        </w:tc>
        <w:tc>
          <w:tcPr>
            <w:tcW w:w="2790" w:type="dxa"/>
          </w:tcPr>
          <w:p w14:paraId="699AC727" w14:textId="77777777" w:rsidR="00794FD2" w:rsidRDefault="00794FD2" w:rsidP="0027610D">
            <w:pPr>
              <w:jc w:val="center"/>
            </w:pPr>
            <w:r>
              <w:t>corchoionoside C</w:t>
            </w:r>
            <w:r w:rsidR="00D8191B">
              <w:fldChar w:fldCharType="begin" w:fldLock="1"/>
            </w:r>
            <w:r w:rsidR="00D8191B">
              <w:instrText>ADDIN CSL_CITATION {"citationItems":[{"id":"ITEM-1","itemData":{"DOI":"10.1016/S1875-5364(17)30046-8","ISSN":"18755364","PMID":"28527514","abstract":"The present study was designed to investigate the chemical constituents of the whole herb of Dichrocephala benthamii. A new megastigmane glucoside (compound 1), together with its four known analogues (compounds 2−5), was obtained. Their structures were elucidated on the basis of spectroscopic analyses (UV, IR, MS, and 1D and 2D NMR). The absolute configuration of compound 1 was assigned on the basis of CD method and chemical evidence. In addition, their cytotoxicity against human hepatoma cells (HepG-2) was evaluated by the MTT method. Compound 5 showed weak activity against HepG-2, while the other compounds did not show remarkable inhibitory effects.","author":[{"dropping-particle":"","family":"SONG","given":"Bo","non-dropping-particle":"","parse-names":false,"suffix":""},{"dropping-particle":"","family":"SI","given":"Jin Guang","non-dropping-particle":"","parse-names":false,"suffix":""},{"dropping-particle":"","family":"YU","given":"Meng","non-dropping-particle":"","parse-names":false,"suffix":""},{"dropping-particle":"","family":"TIAN","given":"Xiao Hui","non-dropping-particle":"","parse-names":false,"suffix":""},{"dropping-particle":"","family":"DING","given":"Gang","non-dropping-particle":"","parse-names":false,"suffix":""},{"dropping-particle":"","family":"ZOU","given":"Zhong Mei","non-dropping-particle":"","parse-names":false,"suffix":""}],"container-title":"Chinese Journal of Natural Medicines","id":"ITEM-1","issue":"4","issued":{"date-parts":[["2017"]]},"page":"288-291","publisher":"China Pharmaceutical University","title":"Megastigmane glucosides isolated from Dichrocephala benthamii","type":"article-journal","volume":"15"},"uris":["http://www.mendeley.com/documents/?uuid=a9b8456d-5b88-4e12-b40b-5f1c1ed86b1c"]}],"mendeley":{"formattedCitation":"&lt;sup&gt;50&lt;/sup&gt;","plainTextFormattedCitation":"50","previouslyFormattedCitation":"&lt;sup&gt;50&lt;/sup&gt;"},"properties":{"noteIndex":0},"schema":"https://github.com/citation-style-language/schema/raw/master/csl-citation.json"}</w:instrText>
            </w:r>
            <w:r w:rsidR="00D8191B">
              <w:fldChar w:fldCharType="separate"/>
            </w:r>
            <w:r w:rsidR="00D8191B" w:rsidRPr="00D8191B">
              <w:rPr>
                <w:noProof/>
                <w:vertAlign w:val="superscript"/>
              </w:rPr>
              <w:t>50</w:t>
            </w:r>
            <w:r w:rsidR="00D8191B">
              <w:fldChar w:fldCharType="end"/>
            </w:r>
          </w:p>
          <w:p w14:paraId="4BD8060F" w14:textId="7306DEB5" w:rsidR="00180E91" w:rsidRDefault="00180E91" w:rsidP="0027610D">
            <w:pPr>
              <w:jc w:val="center"/>
            </w:pPr>
          </w:p>
        </w:tc>
        <w:tc>
          <w:tcPr>
            <w:tcW w:w="2160" w:type="dxa"/>
          </w:tcPr>
          <w:p w14:paraId="396D4797" w14:textId="77777777" w:rsidR="00794FD2" w:rsidRDefault="00794FD2" w:rsidP="0027610D">
            <w:pPr>
              <w:jc w:val="center"/>
            </w:pPr>
            <w:r>
              <w:rPr>
                <w:rFonts w:ascii="Segoe UI" w:hAnsi="Segoe UI" w:cs="Segoe UI"/>
                <w:color w:val="212121"/>
                <w:shd w:val="clear" w:color="auto" w:fill="FFFFFF"/>
              </w:rPr>
              <w:t>10317980</w:t>
            </w:r>
          </w:p>
        </w:tc>
      </w:tr>
      <w:tr w:rsidR="00794FD2" w14:paraId="7F301F16" w14:textId="77777777" w:rsidTr="00587810">
        <w:trPr>
          <w:trHeight w:val="350"/>
        </w:trPr>
        <w:tc>
          <w:tcPr>
            <w:tcW w:w="1278" w:type="dxa"/>
            <w:vMerge/>
          </w:tcPr>
          <w:p w14:paraId="7592CF89" w14:textId="77777777" w:rsidR="00794FD2" w:rsidRDefault="00794FD2" w:rsidP="0027610D">
            <w:pPr>
              <w:jc w:val="center"/>
            </w:pPr>
          </w:p>
        </w:tc>
        <w:tc>
          <w:tcPr>
            <w:tcW w:w="2250" w:type="dxa"/>
            <w:vMerge/>
          </w:tcPr>
          <w:p w14:paraId="1C30B0DC" w14:textId="77777777" w:rsidR="00794FD2" w:rsidRDefault="00794FD2" w:rsidP="0027610D">
            <w:pPr>
              <w:jc w:val="center"/>
            </w:pPr>
          </w:p>
        </w:tc>
        <w:tc>
          <w:tcPr>
            <w:tcW w:w="2790" w:type="dxa"/>
          </w:tcPr>
          <w:p w14:paraId="63B4595B" w14:textId="77777777" w:rsidR="00794FD2" w:rsidRDefault="00794FD2" w:rsidP="0027610D">
            <w:pPr>
              <w:jc w:val="center"/>
            </w:pPr>
            <w:r>
              <w:t>pisumionoside</w:t>
            </w:r>
            <w:r w:rsidR="00D8191B">
              <w:fldChar w:fldCharType="begin" w:fldLock="1"/>
            </w:r>
            <w:r w:rsidR="00D8191B">
              <w:instrText>ADDIN CSL_CITATION {"citationItems":[{"id":"ITEM-1","itemData":{"DOI":"10.1016/S1875-5364(17)30046-8","ISSN":"18755364","PMID":"28527514","abstract":"The present study was designed to investigate the chemical constituents of the whole herb of Dichrocephala benthamii. A new megastigmane glucoside (compound 1), together with its four known analogues (compounds 2−5), was obtained. Their structures were elucidated on the basis of spectroscopic analyses (UV, IR, MS, and 1D and 2D NMR). The absolute configuration of compound 1 was assigned on the basis of CD method and chemical evidence. In addition, their cytotoxicity against human hepatoma cells (HepG-2) was evaluated by the MTT method. Compound 5 showed weak activity against HepG-2, while the other compounds did not show remarkable inhibitory effects.","author":[{"dropping-particle":"","family":"SONG","given":"Bo","non-dropping-particle":"","parse-names":false,"suffix":""},{"dropping-particle":"","family":"SI","given":"Jin Guang","non-dropping-particle":"","parse-names":false,"suffix":""},{"dropping-particle":"","family":"YU","given":"Meng","non-dropping-particle":"","parse-names":false,"suffix":""},{"dropping-particle":"","family":"TIAN","given":"Xiao Hui","non-dropping-particle":"","parse-names":false,"suffix":""},{"dropping-particle":"","family":"DING","given":"Gang","non-dropping-particle":"","parse-names":false,"suffix":""},{"dropping-particle":"","family":"ZOU","given":"Zhong Mei","non-dropping-particle":"","parse-names":false,"suffix":""}],"container-title":"Chinese Journal of Natural Medicines","id":"ITEM-1","issue":"4","issued":{"date-parts":[["2017"]]},"page":"288-291","publisher":"China Pharmaceutical University","title":"Megastigmane glucosides isolated from Dichrocephala benthamii","type":"article-journal","volume":"15"},"uris":["http://www.mendeley.com/documents/?uuid=a9b8456d-5b88-4e12-b40b-5f1c1ed86b1c"]}],"mendeley":{"formattedCitation":"&lt;sup&gt;50&lt;/sup&gt;","plainTextFormattedCitation":"50","previouslyFormattedCitation":"&lt;sup&gt;50&lt;/sup&gt;"},"properties":{"noteIndex":0},"schema":"https://github.com/citation-style-language/schema/raw/master/csl-citation.json"}</w:instrText>
            </w:r>
            <w:r w:rsidR="00D8191B">
              <w:fldChar w:fldCharType="separate"/>
            </w:r>
            <w:r w:rsidR="00D8191B" w:rsidRPr="00D8191B">
              <w:rPr>
                <w:noProof/>
                <w:vertAlign w:val="superscript"/>
              </w:rPr>
              <w:t>50</w:t>
            </w:r>
            <w:r w:rsidR="00D8191B">
              <w:fldChar w:fldCharType="end"/>
            </w:r>
          </w:p>
          <w:p w14:paraId="12FDA597" w14:textId="71D717AE" w:rsidR="00180E91" w:rsidRDefault="00180E91" w:rsidP="0027610D">
            <w:pPr>
              <w:jc w:val="center"/>
            </w:pPr>
          </w:p>
        </w:tc>
        <w:tc>
          <w:tcPr>
            <w:tcW w:w="2160" w:type="dxa"/>
          </w:tcPr>
          <w:p w14:paraId="27C65824" w14:textId="77777777" w:rsidR="00794FD2" w:rsidRDefault="00794FD2" w:rsidP="0027610D">
            <w:pPr>
              <w:jc w:val="center"/>
            </w:pPr>
            <w:r>
              <w:rPr>
                <w:rFonts w:ascii="Segoe UI" w:hAnsi="Segoe UI" w:cs="Segoe UI"/>
                <w:color w:val="212121"/>
                <w:shd w:val="clear" w:color="auto" w:fill="FFFFFF"/>
              </w:rPr>
              <w:t>10862351</w:t>
            </w:r>
          </w:p>
        </w:tc>
      </w:tr>
      <w:tr w:rsidR="00794FD2" w14:paraId="034CAE36" w14:textId="77777777" w:rsidTr="00587810">
        <w:trPr>
          <w:trHeight w:val="350"/>
        </w:trPr>
        <w:tc>
          <w:tcPr>
            <w:tcW w:w="1278" w:type="dxa"/>
            <w:vMerge/>
          </w:tcPr>
          <w:p w14:paraId="7425902A" w14:textId="77777777" w:rsidR="00794FD2" w:rsidRDefault="00794FD2" w:rsidP="0027610D">
            <w:pPr>
              <w:jc w:val="center"/>
            </w:pPr>
          </w:p>
        </w:tc>
        <w:tc>
          <w:tcPr>
            <w:tcW w:w="2250" w:type="dxa"/>
            <w:vMerge/>
          </w:tcPr>
          <w:p w14:paraId="6018A127" w14:textId="77777777" w:rsidR="00794FD2" w:rsidRDefault="00794FD2" w:rsidP="0027610D">
            <w:pPr>
              <w:jc w:val="center"/>
            </w:pPr>
          </w:p>
        </w:tc>
        <w:tc>
          <w:tcPr>
            <w:tcW w:w="2790" w:type="dxa"/>
          </w:tcPr>
          <w:p w14:paraId="3BD50491" w14:textId="77777777" w:rsidR="00794FD2" w:rsidRDefault="00794FD2" w:rsidP="0027610D">
            <w:pPr>
              <w:jc w:val="center"/>
            </w:pPr>
            <w:r>
              <w:t>staphylionoside D</w:t>
            </w:r>
            <w:r w:rsidR="00D8191B">
              <w:fldChar w:fldCharType="begin" w:fldLock="1"/>
            </w:r>
            <w:r w:rsidR="00177FCB">
              <w:instrText>ADDIN CSL_CITATION {"citationItems":[{"id":"ITEM-1","itemData":{"DOI":"10.1016/S1875-5364(17)30046-8","ISSN":"18755364","PMID":"28527514","abstract":"The present study was designed to investigate the chemical constituents of the whole herb of Dichrocephala benthamii. A new megastigmane glucoside (compound 1), together with its four known analogues (compounds 2−5), was obtained. Their structures were elucidated on the basis of spectroscopic analyses (UV, IR, MS, and 1D and 2D NMR). The absolute configuration of compound 1 was assigned on the basis of CD method and chemical evidence. In addition, their cytotoxicity against human hepatoma cells (HepG-2) was evaluated by the MTT method. Compound 5 showed weak activity against HepG-2, while the other compounds did not show remarkable inhibitory effects.","author":[{"dropping-particle":"","family":"SONG","given":"Bo","non-dropping-particle":"","parse-names":false,"suffix":""},{"dropping-particle":"","family":"SI","given":"Jin Guang","non-dropping-particle":"","parse-names":false,"suffix":""},{"dropping-particle":"","family":"YU","given":"Meng","non-dropping-particle":"","parse-names":false,"suffix":""},{"dropping-particle":"","family":"TIAN","given":"Xiao Hui","non-dropping-particle":"","parse-names":false,"suffix":""},{"dropping-particle":"","family":"DING","given":"Gang","non-dropping-particle":"","parse-names":false,"suffix":""},{"dropping-particle":"","family":"ZOU","given":"Zhong Mei","non-dropping-particle":"","parse-names":false,"suffix":""}],"container-title":"Chinese Journal of Natural Medicines","id":"ITEM-1","issue":"4","issued":{"date-parts":[["2017"]]},"page":"288-291","publisher":"China Pharmaceutical University","title":"Megastigmane glucosides isolated from Dichrocephala benthamii","type":"article-journal","volume":"15"},"uris":["http://www.mendeley.com/documents/?uuid=a9b8456d-5b88-4e12-b40b-5f1c1ed86b1c"]}],"mendeley":{"formattedCitation":"&lt;sup&gt;50&lt;/sup&gt;","plainTextFormattedCitation":"50","previouslyFormattedCitation":"&lt;sup&gt;50&lt;/sup&gt;"},"properties":{"noteIndex":0},"schema":"https://github.com/citation-style-language/schema/raw/master/csl-citation.json"}</w:instrText>
            </w:r>
            <w:r w:rsidR="00D8191B">
              <w:fldChar w:fldCharType="separate"/>
            </w:r>
            <w:r w:rsidR="00D8191B" w:rsidRPr="00D8191B">
              <w:rPr>
                <w:noProof/>
                <w:vertAlign w:val="superscript"/>
              </w:rPr>
              <w:t>50</w:t>
            </w:r>
            <w:r w:rsidR="00D8191B">
              <w:fldChar w:fldCharType="end"/>
            </w:r>
          </w:p>
          <w:p w14:paraId="2BEB45C9" w14:textId="18D4EEAC" w:rsidR="00180E91" w:rsidRDefault="00180E91" w:rsidP="0027610D">
            <w:pPr>
              <w:jc w:val="center"/>
            </w:pPr>
          </w:p>
        </w:tc>
        <w:tc>
          <w:tcPr>
            <w:tcW w:w="2160" w:type="dxa"/>
          </w:tcPr>
          <w:p w14:paraId="7BE10A14" w14:textId="77777777" w:rsidR="00794FD2" w:rsidRDefault="00794FD2" w:rsidP="0027610D">
            <w:pPr>
              <w:jc w:val="center"/>
            </w:pPr>
            <w:r>
              <w:rPr>
                <w:rFonts w:ascii="Segoe UI" w:hAnsi="Segoe UI" w:cs="Segoe UI"/>
                <w:color w:val="212121"/>
                <w:shd w:val="clear" w:color="auto" w:fill="FFFFFF"/>
              </w:rPr>
              <w:t>15628136</w:t>
            </w:r>
          </w:p>
        </w:tc>
      </w:tr>
      <w:tr w:rsidR="00BB390C" w14:paraId="426BD2FF" w14:textId="77777777" w:rsidTr="00587810">
        <w:trPr>
          <w:trHeight w:val="243"/>
        </w:trPr>
        <w:tc>
          <w:tcPr>
            <w:tcW w:w="1278" w:type="dxa"/>
            <w:vMerge w:val="restart"/>
          </w:tcPr>
          <w:p w14:paraId="2FC3F45B" w14:textId="77777777" w:rsidR="00BB390C" w:rsidRDefault="00BB390C" w:rsidP="0027610D">
            <w:pPr>
              <w:jc w:val="center"/>
            </w:pPr>
            <w:r>
              <w:t>27.</w:t>
            </w:r>
          </w:p>
        </w:tc>
        <w:tc>
          <w:tcPr>
            <w:tcW w:w="2250" w:type="dxa"/>
            <w:vMerge w:val="restart"/>
          </w:tcPr>
          <w:p w14:paraId="0B821D62" w14:textId="7CCBB525" w:rsidR="00BB390C" w:rsidRDefault="00BB390C" w:rsidP="0027610D">
            <w:pPr>
              <w:jc w:val="center"/>
            </w:pPr>
            <w:r w:rsidRPr="00205B9F">
              <w:rPr>
                <w:i/>
              </w:rPr>
              <w:t>Dioscorea cirrhosa</w:t>
            </w:r>
            <w:r>
              <w:t xml:space="preserve"> Lour</w:t>
            </w:r>
          </w:p>
        </w:tc>
        <w:tc>
          <w:tcPr>
            <w:tcW w:w="2790" w:type="dxa"/>
          </w:tcPr>
          <w:p w14:paraId="515B52F4" w14:textId="77777777" w:rsidR="00BB390C" w:rsidRDefault="00BB390C" w:rsidP="0027610D">
            <w:pPr>
              <w:jc w:val="center"/>
            </w:pPr>
            <w:r>
              <w:t>Diosgenin</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177FCB">
              <w:rPr>
                <w:noProof/>
                <w:vertAlign w:val="superscript"/>
              </w:rPr>
              <w:t>51</w:t>
            </w:r>
            <w:r>
              <w:fldChar w:fldCharType="end"/>
            </w:r>
          </w:p>
          <w:p w14:paraId="19ADE64F" w14:textId="761CFE79" w:rsidR="00180E91" w:rsidRDefault="00180E91" w:rsidP="0027610D">
            <w:pPr>
              <w:jc w:val="center"/>
            </w:pPr>
          </w:p>
        </w:tc>
        <w:tc>
          <w:tcPr>
            <w:tcW w:w="2160" w:type="dxa"/>
          </w:tcPr>
          <w:p w14:paraId="3F6936E5" w14:textId="77777777" w:rsidR="00BB390C" w:rsidRDefault="00BB390C" w:rsidP="0027610D">
            <w:pPr>
              <w:jc w:val="center"/>
            </w:pPr>
            <w:r>
              <w:rPr>
                <w:rFonts w:ascii="Segoe UI" w:hAnsi="Segoe UI" w:cs="Segoe UI"/>
                <w:color w:val="212121"/>
                <w:shd w:val="clear" w:color="auto" w:fill="FFFFFF"/>
              </w:rPr>
              <w:t>99474</w:t>
            </w:r>
          </w:p>
        </w:tc>
      </w:tr>
      <w:tr w:rsidR="00BB390C" w14:paraId="4B5A93D6" w14:textId="77777777" w:rsidTr="00587810">
        <w:trPr>
          <w:trHeight w:val="228"/>
        </w:trPr>
        <w:tc>
          <w:tcPr>
            <w:tcW w:w="1278" w:type="dxa"/>
            <w:vMerge/>
          </w:tcPr>
          <w:p w14:paraId="3D8A5861" w14:textId="77777777" w:rsidR="00BB390C" w:rsidRDefault="00BB390C" w:rsidP="0027610D">
            <w:pPr>
              <w:jc w:val="center"/>
            </w:pPr>
          </w:p>
        </w:tc>
        <w:tc>
          <w:tcPr>
            <w:tcW w:w="2250" w:type="dxa"/>
            <w:vMerge/>
          </w:tcPr>
          <w:p w14:paraId="7F6D4F9C" w14:textId="77777777" w:rsidR="00BB390C" w:rsidRDefault="00BB390C" w:rsidP="0027610D">
            <w:pPr>
              <w:jc w:val="center"/>
            </w:pPr>
          </w:p>
        </w:tc>
        <w:tc>
          <w:tcPr>
            <w:tcW w:w="2790" w:type="dxa"/>
          </w:tcPr>
          <w:p w14:paraId="4E3F8B02" w14:textId="77777777" w:rsidR="00BB390C" w:rsidRDefault="00BB390C" w:rsidP="0027610D">
            <w:pPr>
              <w:jc w:val="center"/>
            </w:pPr>
            <w:r>
              <w:t>Sapogenin</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1F9413BA" w14:textId="378A432B" w:rsidR="00180E91" w:rsidRDefault="00180E91" w:rsidP="0027610D">
            <w:pPr>
              <w:jc w:val="center"/>
            </w:pPr>
          </w:p>
        </w:tc>
        <w:tc>
          <w:tcPr>
            <w:tcW w:w="2160" w:type="dxa"/>
          </w:tcPr>
          <w:p w14:paraId="0EC58A62" w14:textId="77777777" w:rsidR="00BB390C" w:rsidRDefault="00BB390C" w:rsidP="0027610D">
            <w:pPr>
              <w:jc w:val="center"/>
            </w:pPr>
            <w:r>
              <w:rPr>
                <w:rFonts w:ascii="Segoe UI" w:hAnsi="Segoe UI" w:cs="Segoe UI"/>
                <w:color w:val="212121"/>
                <w:shd w:val="clear" w:color="auto" w:fill="FFFFFF"/>
              </w:rPr>
              <w:t>23265676</w:t>
            </w:r>
          </w:p>
        </w:tc>
      </w:tr>
      <w:tr w:rsidR="00BB390C" w14:paraId="34BA28DF" w14:textId="77777777" w:rsidTr="00587810">
        <w:trPr>
          <w:trHeight w:val="228"/>
        </w:trPr>
        <w:tc>
          <w:tcPr>
            <w:tcW w:w="1278" w:type="dxa"/>
            <w:vMerge/>
          </w:tcPr>
          <w:p w14:paraId="6CE66875" w14:textId="77777777" w:rsidR="00BB390C" w:rsidRDefault="00BB390C" w:rsidP="0027610D">
            <w:pPr>
              <w:jc w:val="center"/>
            </w:pPr>
          </w:p>
        </w:tc>
        <w:tc>
          <w:tcPr>
            <w:tcW w:w="2250" w:type="dxa"/>
            <w:vMerge/>
          </w:tcPr>
          <w:p w14:paraId="5E424A09" w14:textId="77777777" w:rsidR="00BB390C" w:rsidRDefault="00BB390C" w:rsidP="0027610D">
            <w:pPr>
              <w:jc w:val="center"/>
            </w:pPr>
          </w:p>
        </w:tc>
        <w:tc>
          <w:tcPr>
            <w:tcW w:w="2790" w:type="dxa"/>
          </w:tcPr>
          <w:p w14:paraId="70AEC1BE" w14:textId="77777777" w:rsidR="00BB390C" w:rsidRDefault="00BB390C" w:rsidP="0027610D">
            <w:pPr>
              <w:jc w:val="center"/>
            </w:pPr>
            <w:r>
              <w:t>Saponin</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301F2D16" w14:textId="76C4A304" w:rsidR="00180E91" w:rsidRDefault="00180E91" w:rsidP="0027610D">
            <w:pPr>
              <w:jc w:val="center"/>
            </w:pPr>
          </w:p>
        </w:tc>
        <w:tc>
          <w:tcPr>
            <w:tcW w:w="2160" w:type="dxa"/>
          </w:tcPr>
          <w:p w14:paraId="37117B76" w14:textId="77777777" w:rsidR="00BB390C" w:rsidRDefault="00BB390C" w:rsidP="0027610D">
            <w:pPr>
              <w:jc w:val="center"/>
            </w:pPr>
            <w:r>
              <w:rPr>
                <w:rFonts w:ascii="Segoe UI" w:hAnsi="Segoe UI" w:cs="Segoe UI"/>
                <w:color w:val="212121"/>
                <w:shd w:val="clear" w:color="auto" w:fill="FFFFFF"/>
              </w:rPr>
              <w:t>198016</w:t>
            </w:r>
          </w:p>
        </w:tc>
      </w:tr>
      <w:tr w:rsidR="00BB390C" w14:paraId="4198B419" w14:textId="77777777" w:rsidTr="00587810">
        <w:trPr>
          <w:trHeight w:val="228"/>
        </w:trPr>
        <w:tc>
          <w:tcPr>
            <w:tcW w:w="1278" w:type="dxa"/>
            <w:vMerge/>
          </w:tcPr>
          <w:p w14:paraId="64BEC608" w14:textId="77777777" w:rsidR="00BB390C" w:rsidRDefault="00BB390C" w:rsidP="0027610D">
            <w:pPr>
              <w:jc w:val="center"/>
            </w:pPr>
          </w:p>
        </w:tc>
        <w:tc>
          <w:tcPr>
            <w:tcW w:w="2250" w:type="dxa"/>
            <w:vMerge/>
          </w:tcPr>
          <w:p w14:paraId="05C004A4" w14:textId="77777777" w:rsidR="00BB390C" w:rsidRDefault="00BB390C" w:rsidP="0027610D">
            <w:pPr>
              <w:jc w:val="center"/>
            </w:pPr>
          </w:p>
        </w:tc>
        <w:tc>
          <w:tcPr>
            <w:tcW w:w="2790" w:type="dxa"/>
          </w:tcPr>
          <w:p w14:paraId="147A9322" w14:textId="77777777" w:rsidR="00BB390C" w:rsidRDefault="00BB390C" w:rsidP="0027610D">
            <w:pPr>
              <w:jc w:val="center"/>
            </w:pPr>
            <w:r>
              <w:t>Cyanidin</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327EB1FD" w14:textId="2971F96D" w:rsidR="00B8252D" w:rsidRDefault="00B8252D" w:rsidP="0027610D">
            <w:pPr>
              <w:jc w:val="center"/>
            </w:pPr>
          </w:p>
        </w:tc>
        <w:tc>
          <w:tcPr>
            <w:tcW w:w="2160" w:type="dxa"/>
          </w:tcPr>
          <w:p w14:paraId="417F0968" w14:textId="77777777" w:rsidR="00BB390C" w:rsidRDefault="00BB390C" w:rsidP="0027610D">
            <w:pPr>
              <w:jc w:val="center"/>
            </w:pPr>
            <w:r>
              <w:rPr>
                <w:rFonts w:ascii="Segoe UI" w:hAnsi="Segoe UI" w:cs="Segoe UI"/>
                <w:color w:val="212121"/>
                <w:shd w:val="clear" w:color="auto" w:fill="FFFFFF"/>
              </w:rPr>
              <w:t>128861</w:t>
            </w:r>
          </w:p>
        </w:tc>
      </w:tr>
      <w:tr w:rsidR="00BB390C" w14:paraId="64A8FBBA" w14:textId="77777777" w:rsidTr="00587810">
        <w:trPr>
          <w:trHeight w:val="228"/>
        </w:trPr>
        <w:tc>
          <w:tcPr>
            <w:tcW w:w="1278" w:type="dxa"/>
            <w:vMerge/>
          </w:tcPr>
          <w:p w14:paraId="1A41EA57" w14:textId="77777777" w:rsidR="00BB390C" w:rsidRDefault="00BB390C" w:rsidP="0027610D">
            <w:pPr>
              <w:jc w:val="center"/>
            </w:pPr>
          </w:p>
        </w:tc>
        <w:tc>
          <w:tcPr>
            <w:tcW w:w="2250" w:type="dxa"/>
            <w:vMerge/>
          </w:tcPr>
          <w:p w14:paraId="6DC7DB7A" w14:textId="77777777" w:rsidR="00BB390C" w:rsidRDefault="00BB390C" w:rsidP="0027610D">
            <w:pPr>
              <w:jc w:val="center"/>
            </w:pPr>
          </w:p>
        </w:tc>
        <w:tc>
          <w:tcPr>
            <w:tcW w:w="2790" w:type="dxa"/>
          </w:tcPr>
          <w:p w14:paraId="1BBE189E" w14:textId="77777777" w:rsidR="00BB390C" w:rsidRDefault="00BB390C" w:rsidP="0027610D">
            <w:pPr>
              <w:jc w:val="center"/>
            </w:pPr>
            <w:r>
              <w:t>Allantoin</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273BC94A" w14:textId="7B4B8870" w:rsidR="00180E91" w:rsidRDefault="00180E91" w:rsidP="0027610D">
            <w:pPr>
              <w:jc w:val="center"/>
            </w:pPr>
          </w:p>
        </w:tc>
        <w:tc>
          <w:tcPr>
            <w:tcW w:w="2160" w:type="dxa"/>
          </w:tcPr>
          <w:p w14:paraId="3BA5DA00" w14:textId="77777777" w:rsidR="00BB390C" w:rsidRDefault="00BB390C" w:rsidP="0027610D">
            <w:pPr>
              <w:jc w:val="center"/>
            </w:pPr>
            <w:r>
              <w:rPr>
                <w:rFonts w:ascii="Segoe UI" w:hAnsi="Segoe UI" w:cs="Segoe UI"/>
                <w:color w:val="212121"/>
                <w:shd w:val="clear" w:color="auto" w:fill="FFFFFF"/>
              </w:rPr>
              <w:t>204</w:t>
            </w:r>
          </w:p>
        </w:tc>
      </w:tr>
      <w:tr w:rsidR="00BB390C" w14:paraId="07CD9E2B" w14:textId="77777777" w:rsidTr="00587810">
        <w:trPr>
          <w:trHeight w:val="228"/>
        </w:trPr>
        <w:tc>
          <w:tcPr>
            <w:tcW w:w="1278" w:type="dxa"/>
            <w:vMerge/>
          </w:tcPr>
          <w:p w14:paraId="41CE0495" w14:textId="77777777" w:rsidR="00BB390C" w:rsidRDefault="00BB390C" w:rsidP="0027610D">
            <w:pPr>
              <w:jc w:val="center"/>
            </w:pPr>
          </w:p>
        </w:tc>
        <w:tc>
          <w:tcPr>
            <w:tcW w:w="2250" w:type="dxa"/>
            <w:vMerge/>
          </w:tcPr>
          <w:p w14:paraId="1792A531" w14:textId="77777777" w:rsidR="00BB390C" w:rsidRDefault="00BB390C" w:rsidP="0027610D">
            <w:pPr>
              <w:jc w:val="center"/>
            </w:pPr>
          </w:p>
        </w:tc>
        <w:tc>
          <w:tcPr>
            <w:tcW w:w="2790" w:type="dxa"/>
          </w:tcPr>
          <w:p w14:paraId="65421F2F" w14:textId="77777777" w:rsidR="00BB390C" w:rsidRDefault="00BB390C" w:rsidP="0027610D">
            <w:pPr>
              <w:jc w:val="center"/>
            </w:pPr>
            <w:r>
              <w:t>Dioscorine</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6FD81334" w14:textId="66C31679" w:rsidR="00180E91" w:rsidRDefault="00180E91" w:rsidP="0027610D">
            <w:pPr>
              <w:jc w:val="center"/>
            </w:pPr>
          </w:p>
        </w:tc>
        <w:tc>
          <w:tcPr>
            <w:tcW w:w="2160" w:type="dxa"/>
          </w:tcPr>
          <w:p w14:paraId="4F6599E4" w14:textId="77777777" w:rsidR="00BB390C" w:rsidRDefault="00BB390C" w:rsidP="0027610D">
            <w:pPr>
              <w:jc w:val="center"/>
            </w:pPr>
            <w:r>
              <w:rPr>
                <w:rFonts w:ascii="Segoe UI" w:hAnsi="Segoe UI" w:cs="Segoe UI"/>
                <w:color w:val="212121"/>
                <w:shd w:val="clear" w:color="auto" w:fill="FFFFFF"/>
              </w:rPr>
              <w:t>442635</w:t>
            </w:r>
          </w:p>
        </w:tc>
      </w:tr>
      <w:tr w:rsidR="00BB390C" w14:paraId="5704E497" w14:textId="77777777" w:rsidTr="00587810">
        <w:trPr>
          <w:trHeight w:val="228"/>
        </w:trPr>
        <w:tc>
          <w:tcPr>
            <w:tcW w:w="1278" w:type="dxa"/>
            <w:vMerge/>
          </w:tcPr>
          <w:p w14:paraId="76397F08" w14:textId="77777777" w:rsidR="00BB390C" w:rsidRDefault="00BB390C" w:rsidP="0027610D">
            <w:pPr>
              <w:jc w:val="center"/>
            </w:pPr>
          </w:p>
        </w:tc>
        <w:tc>
          <w:tcPr>
            <w:tcW w:w="2250" w:type="dxa"/>
            <w:vMerge/>
          </w:tcPr>
          <w:p w14:paraId="16CB4494" w14:textId="77777777" w:rsidR="00BB390C" w:rsidRDefault="00BB390C" w:rsidP="0027610D">
            <w:pPr>
              <w:jc w:val="center"/>
            </w:pPr>
          </w:p>
        </w:tc>
        <w:tc>
          <w:tcPr>
            <w:tcW w:w="2790" w:type="dxa"/>
          </w:tcPr>
          <w:p w14:paraId="5A81B17C" w14:textId="77777777" w:rsidR="00BB390C" w:rsidRDefault="00BB390C" w:rsidP="0027610D">
            <w:pPr>
              <w:jc w:val="center"/>
            </w:pPr>
            <w:r>
              <w:t>oxalate</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0F12A02F" w14:textId="34B33840" w:rsidR="00180E91" w:rsidRDefault="00180E91" w:rsidP="0027610D">
            <w:pPr>
              <w:jc w:val="center"/>
            </w:pPr>
          </w:p>
        </w:tc>
        <w:tc>
          <w:tcPr>
            <w:tcW w:w="2160" w:type="dxa"/>
          </w:tcPr>
          <w:p w14:paraId="5897EA50" w14:textId="77777777" w:rsidR="00BB390C" w:rsidRDefault="00BB390C" w:rsidP="0027610D">
            <w:pPr>
              <w:jc w:val="center"/>
            </w:pPr>
            <w:r>
              <w:rPr>
                <w:rFonts w:ascii="Segoe UI" w:hAnsi="Segoe UI" w:cs="Segoe UI"/>
                <w:color w:val="212121"/>
                <w:shd w:val="clear" w:color="auto" w:fill="FFFFFF"/>
              </w:rPr>
              <w:t>71081</w:t>
            </w:r>
          </w:p>
        </w:tc>
      </w:tr>
      <w:tr w:rsidR="00BB390C" w14:paraId="1CBB9628" w14:textId="77777777" w:rsidTr="00587810">
        <w:trPr>
          <w:trHeight w:val="228"/>
        </w:trPr>
        <w:tc>
          <w:tcPr>
            <w:tcW w:w="1278" w:type="dxa"/>
            <w:vMerge/>
          </w:tcPr>
          <w:p w14:paraId="71C2536A" w14:textId="77777777" w:rsidR="00BB390C" w:rsidRDefault="00BB390C" w:rsidP="0027610D">
            <w:pPr>
              <w:jc w:val="center"/>
            </w:pPr>
          </w:p>
        </w:tc>
        <w:tc>
          <w:tcPr>
            <w:tcW w:w="2250" w:type="dxa"/>
            <w:vMerge/>
          </w:tcPr>
          <w:p w14:paraId="4706EC30" w14:textId="77777777" w:rsidR="00BB390C" w:rsidRDefault="00BB390C" w:rsidP="0027610D">
            <w:pPr>
              <w:jc w:val="center"/>
            </w:pPr>
          </w:p>
        </w:tc>
        <w:tc>
          <w:tcPr>
            <w:tcW w:w="2790" w:type="dxa"/>
          </w:tcPr>
          <w:p w14:paraId="01B61F61" w14:textId="77777777" w:rsidR="00BB390C" w:rsidRDefault="00BB390C" w:rsidP="0027610D">
            <w:pPr>
              <w:jc w:val="center"/>
            </w:pPr>
            <w:r>
              <w:t>phytic acid</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6F9FCFD1" w14:textId="3C82D1C4" w:rsidR="00180E91" w:rsidRDefault="00180E91" w:rsidP="0027610D">
            <w:pPr>
              <w:jc w:val="center"/>
            </w:pPr>
          </w:p>
        </w:tc>
        <w:tc>
          <w:tcPr>
            <w:tcW w:w="2160" w:type="dxa"/>
          </w:tcPr>
          <w:p w14:paraId="60F471B8" w14:textId="77777777" w:rsidR="00BB390C" w:rsidRDefault="00BB390C" w:rsidP="0027610D">
            <w:pPr>
              <w:jc w:val="center"/>
            </w:pPr>
            <w:r>
              <w:rPr>
                <w:rFonts w:ascii="Segoe UI" w:hAnsi="Segoe UI" w:cs="Segoe UI"/>
                <w:color w:val="212121"/>
                <w:shd w:val="clear" w:color="auto" w:fill="FFFFFF"/>
              </w:rPr>
              <w:t>890</w:t>
            </w:r>
          </w:p>
        </w:tc>
      </w:tr>
      <w:tr w:rsidR="00BB390C" w14:paraId="40057077" w14:textId="77777777" w:rsidTr="00587810">
        <w:trPr>
          <w:trHeight w:val="228"/>
        </w:trPr>
        <w:tc>
          <w:tcPr>
            <w:tcW w:w="1278" w:type="dxa"/>
            <w:vMerge/>
          </w:tcPr>
          <w:p w14:paraId="637C4F1A" w14:textId="77777777" w:rsidR="00BB390C" w:rsidRDefault="00BB390C" w:rsidP="0027610D">
            <w:pPr>
              <w:jc w:val="center"/>
            </w:pPr>
          </w:p>
        </w:tc>
        <w:tc>
          <w:tcPr>
            <w:tcW w:w="2250" w:type="dxa"/>
            <w:vMerge/>
          </w:tcPr>
          <w:p w14:paraId="32F378BB" w14:textId="77777777" w:rsidR="00BB390C" w:rsidRDefault="00BB390C" w:rsidP="0027610D">
            <w:pPr>
              <w:jc w:val="center"/>
            </w:pPr>
          </w:p>
        </w:tc>
        <w:tc>
          <w:tcPr>
            <w:tcW w:w="2790" w:type="dxa"/>
          </w:tcPr>
          <w:p w14:paraId="6AA8BA3E" w14:textId="77777777" w:rsidR="00BB390C" w:rsidRDefault="00BB390C" w:rsidP="0027610D">
            <w:pPr>
              <w:jc w:val="center"/>
              <w:rPr>
                <w:rFonts w:ascii="Segoe UI" w:hAnsi="Segoe UI" w:cs="Segoe UI"/>
                <w:color w:val="212121"/>
                <w:shd w:val="clear" w:color="auto" w:fill="FFFFFF"/>
              </w:rPr>
            </w:pPr>
            <w:r>
              <w:rPr>
                <w:rFonts w:ascii="Segoe UI" w:hAnsi="Segoe UI" w:cs="Segoe UI"/>
                <w:color w:val="212121"/>
                <w:shd w:val="clear" w:color="auto" w:fill="FFFFFF"/>
              </w:rPr>
              <w:t>Chrysanthemin</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rPr>
                <w:rFonts w:ascii="Segoe UI" w:hAnsi="Segoe UI" w:cs="Segoe UI"/>
                <w:color w:val="212121"/>
                <w:shd w:val="clear" w:color="auto" w:fill="FFFFFF"/>
              </w:rPr>
              <w:fldChar w:fldCharType="separate"/>
            </w:r>
            <w:r w:rsidRPr="005817A4">
              <w:rPr>
                <w:rFonts w:ascii="Segoe UI" w:hAnsi="Segoe UI" w:cs="Segoe UI"/>
                <w:noProof/>
                <w:color w:val="212121"/>
                <w:shd w:val="clear" w:color="auto" w:fill="FFFFFF"/>
                <w:vertAlign w:val="superscript"/>
              </w:rPr>
              <w:t>51</w:t>
            </w:r>
            <w:r>
              <w:rPr>
                <w:rFonts w:ascii="Segoe UI" w:hAnsi="Segoe UI" w:cs="Segoe UI"/>
                <w:color w:val="212121"/>
                <w:shd w:val="clear" w:color="auto" w:fill="FFFFFF"/>
              </w:rPr>
              <w:fldChar w:fldCharType="end"/>
            </w:r>
          </w:p>
          <w:p w14:paraId="416B6112" w14:textId="42DE712E" w:rsidR="00180E91" w:rsidRDefault="00180E91" w:rsidP="0027610D">
            <w:pPr>
              <w:jc w:val="center"/>
            </w:pPr>
          </w:p>
        </w:tc>
        <w:tc>
          <w:tcPr>
            <w:tcW w:w="2160" w:type="dxa"/>
          </w:tcPr>
          <w:p w14:paraId="4F77BFC9" w14:textId="77777777" w:rsidR="00BB390C" w:rsidRDefault="00BB390C" w:rsidP="0027610D">
            <w:pPr>
              <w:jc w:val="center"/>
            </w:pPr>
            <w:r>
              <w:rPr>
                <w:rFonts w:ascii="Segoe UI" w:hAnsi="Segoe UI" w:cs="Segoe UI"/>
                <w:color w:val="212121"/>
                <w:shd w:val="clear" w:color="auto" w:fill="FFFFFF"/>
              </w:rPr>
              <w:t>44256715</w:t>
            </w:r>
          </w:p>
        </w:tc>
      </w:tr>
      <w:tr w:rsidR="00BB390C" w14:paraId="23296EF3" w14:textId="77777777" w:rsidTr="00587810">
        <w:trPr>
          <w:trHeight w:val="228"/>
        </w:trPr>
        <w:tc>
          <w:tcPr>
            <w:tcW w:w="1278" w:type="dxa"/>
            <w:vMerge/>
          </w:tcPr>
          <w:p w14:paraId="2BB85508" w14:textId="77777777" w:rsidR="00BB390C" w:rsidRDefault="00BB390C" w:rsidP="0027610D">
            <w:pPr>
              <w:jc w:val="center"/>
            </w:pPr>
          </w:p>
        </w:tc>
        <w:tc>
          <w:tcPr>
            <w:tcW w:w="2250" w:type="dxa"/>
            <w:vMerge/>
          </w:tcPr>
          <w:p w14:paraId="59A2D88A" w14:textId="77777777" w:rsidR="00BB390C" w:rsidRDefault="00BB390C" w:rsidP="0027610D">
            <w:pPr>
              <w:jc w:val="center"/>
            </w:pPr>
          </w:p>
        </w:tc>
        <w:tc>
          <w:tcPr>
            <w:tcW w:w="2790" w:type="dxa"/>
          </w:tcPr>
          <w:p w14:paraId="53BF6322" w14:textId="77777777" w:rsidR="00BB390C" w:rsidRDefault="00BB390C" w:rsidP="0027610D">
            <w:pPr>
              <w:jc w:val="center"/>
            </w:pPr>
            <w:r>
              <w:t>Dihydrodioscorine</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575A0EA8" w14:textId="65FDC6C5" w:rsidR="00180E91" w:rsidRDefault="00180E91" w:rsidP="0027610D">
            <w:pPr>
              <w:jc w:val="center"/>
            </w:pPr>
          </w:p>
        </w:tc>
        <w:tc>
          <w:tcPr>
            <w:tcW w:w="2160" w:type="dxa"/>
          </w:tcPr>
          <w:p w14:paraId="34F12BC8" w14:textId="77777777" w:rsidR="00BB390C" w:rsidRDefault="00BB390C" w:rsidP="0027610D">
            <w:pPr>
              <w:jc w:val="center"/>
            </w:pPr>
            <w:r>
              <w:rPr>
                <w:rFonts w:ascii="Segoe UI" w:hAnsi="Segoe UI" w:cs="Segoe UI"/>
                <w:color w:val="212121"/>
                <w:shd w:val="clear" w:color="auto" w:fill="FFFFFF"/>
              </w:rPr>
              <w:t>15931602</w:t>
            </w:r>
          </w:p>
        </w:tc>
      </w:tr>
      <w:tr w:rsidR="00BB390C" w14:paraId="1FD068D6" w14:textId="77777777" w:rsidTr="00587810">
        <w:trPr>
          <w:trHeight w:val="228"/>
        </w:trPr>
        <w:tc>
          <w:tcPr>
            <w:tcW w:w="1278" w:type="dxa"/>
            <w:vMerge/>
          </w:tcPr>
          <w:p w14:paraId="07922B36" w14:textId="77777777" w:rsidR="00BB390C" w:rsidRDefault="00BB390C" w:rsidP="0027610D">
            <w:pPr>
              <w:jc w:val="center"/>
            </w:pPr>
          </w:p>
        </w:tc>
        <w:tc>
          <w:tcPr>
            <w:tcW w:w="2250" w:type="dxa"/>
            <w:vMerge/>
          </w:tcPr>
          <w:p w14:paraId="0D905C4F" w14:textId="77777777" w:rsidR="00BB390C" w:rsidRDefault="00BB390C" w:rsidP="0027610D">
            <w:pPr>
              <w:jc w:val="center"/>
            </w:pPr>
          </w:p>
        </w:tc>
        <w:tc>
          <w:tcPr>
            <w:tcW w:w="2790" w:type="dxa"/>
          </w:tcPr>
          <w:p w14:paraId="078A0FD3" w14:textId="77777777" w:rsidR="00BB390C" w:rsidRDefault="00BB390C" w:rsidP="0027610D">
            <w:pPr>
              <w:jc w:val="center"/>
            </w:pPr>
            <w:r>
              <w:t>Procyanidin B1</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817A4">
              <w:rPr>
                <w:noProof/>
                <w:vertAlign w:val="superscript"/>
              </w:rPr>
              <w:t>51</w:t>
            </w:r>
            <w:r>
              <w:fldChar w:fldCharType="end"/>
            </w:r>
          </w:p>
          <w:p w14:paraId="7632042F" w14:textId="704AFAF2" w:rsidR="00180E91" w:rsidRDefault="00180E91" w:rsidP="0027610D">
            <w:pPr>
              <w:jc w:val="center"/>
            </w:pPr>
          </w:p>
        </w:tc>
        <w:tc>
          <w:tcPr>
            <w:tcW w:w="2160" w:type="dxa"/>
          </w:tcPr>
          <w:p w14:paraId="77D775D5" w14:textId="77777777" w:rsidR="00BB390C" w:rsidRDefault="00BB390C" w:rsidP="0027610D">
            <w:pPr>
              <w:jc w:val="center"/>
            </w:pPr>
            <w:r>
              <w:rPr>
                <w:rFonts w:ascii="Segoe UI" w:hAnsi="Segoe UI" w:cs="Segoe UI"/>
                <w:color w:val="212121"/>
                <w:shd w:val="clear" w:color="auto" w:fill="FFFFFF"/>
              </w:rPr>
              <w:t>11250133</w:t>
            </w:r>
          </w:p>
        </w:tc>
      </w:tr>
      <w:tr w:rsidR="00BB390C" w14:paraId="65FBACFE" w14:textId="77777777" w:rsidTr="00587810">
        <w:trPr>
          <w:trHeight w:val="228"/>
        </w:trPr>
        <w:tc>
          <w:tcPr>
            <w:tcW w:w="1278" w:type="dxa"/>
            <w:vMerge/>
          </w:tcPr>
          <w:p w14:paraId="1952A858" w14:textId="77777777" w:rsidR="00BB390C" w:rsidRDefault="00BB390C" w:rsidP="0027610D">
            <w:pPr>
              <w:jc w:val="center"/>
            </w:pPr>
          </w:p>
        </w:tc>
        <w:tc>
          <w:tcPr>
            <w:tcW w:w="2250" w:type="dxa"/>
            <w:vMerge/>
          </w:tcPr>
          <w:p w14:paraId="13110034" w14:textId="77777777" w:rsidR="00BB390C" w:rsidRDefault="00BB390C" w:rsidP="0027610D">
            <w:pPr>
              <w:jc w:val="center"/>
            </w:pPr>
          </w:p>
        </w:tc>
        <w:tc>
          <w:tcPr>
            <w:tcW w:w="2790" w:type="dxa"/>
          </w:tcPr>
          <w:p w14:paraId="1ADE317C" w14:textId="77777777" w:rsidR="00BB390C" w:rsidRDefault="00BB390C" w:rsidP="0027610D">
            <w:pPr>
              <w:jc w:val="center"/>
            </w:pPr>
            <w:r>
              <w:t>Procyanidin B2</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45D9E">
              <w:rPr>
                <w:noProof/>
                <w:vertAlign w:val="superscript"/>
              </w:rPr>
              <w:t>51</w:t>
            </w:r>
            <w:r>
              <w:fldChar w:fldCharType="end"/>
            </w:r>
          </w:p>
          <w:p w14:paraId="0E418244" w14:textId="568DD982" w:rsidR="00180E91" w:rsidRDefault="00180E91" w:rsidP="0027610D">
            <w:pPr>
              <w:jc w:val="center"/>
            </w:pPr>
          </w:p>
        </w:tc>
        <w:tc>
          <w:tcPr>
            <w:tcW w:w="2160" w:type="dxa"/>
          </w:tcPr>
          <w:p w14:paraId="022F2719" w14:textId="77777777" w:rsidR="00BB390C" w:rsidRDefault="00BB390C" w:rsidP="0027610D">
            <w:pPr>
              <w:jc w:val="center"/>
            </w:pPr>
            <w:r>
              <w:rPr>
                <w:rFonts w:ascii="Segoe UI" w:hAnsi="Segoe UI" w:cs="Segoe UI"/>
                <w:color w:val="212121"/>
                <w:shd w:val="clear" w:color="auto" w:fill="FFFFFF"/>
              </w:rPr>
              <w:t>122738</w:t>
            </w:r>
          </w:p>
        </w:tc>
      </w:tr>
      <w:tr w:rsidR="00BB390C" w14:paraId="2F7453AA" w14:textId="77777777" w:rsidTr="00587810">
        <w:trPr>
          <w:trHeight w:val="228"/>
        </w:trPr>
        <w:tc>
          <w:tcPr>
            <w:tcW w:w="1278" w:type="dxa"/>
            <w:vMerge/>
          </w:tcPr>
          <w:p w14:paraId="03286DFC" w14:textId="77777777" w:rsidR="00BB390C" w:rsidRDefault="00BB390C" w:rsidP="0027610D">
            <w:pPr>
              <w:jc w:val="center"/>
            </w:pPr>
          </w:p>
        </w:tc>
        <w:tc>
          <w:tcPr>
            <w:tcW w:w="2250" w:type="dxa"/>
            <w:vMerge/>
          </w:tcPr>
          <w:p w14:paraId="411021A2" w14:textId="77777777" w:rsidR="00BB390C" w:rsidRDefault="00BB390C" w:rsidP="0027610D">
            <w:pPr>
              <w:jc w:val="center"/>
            </w:pPr>
          </w:p>
        </w:tc>
        <w:tc>
          <w:tcPr>
            <w:tcW w:w="2790" w:type="dxa"/>
          </w:tcPr>
          <w:p w14:paraId="503C1465" w14:textId="77777777" w:rsidR="00BB390C" w:rsidRDefault="00BB390C" w:rsidP="0027610D">
            <w:pPr>
              <w:jc w:val="center"/>
            </w:pPr>
            <w:r>
              <w:t>Cortisone</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45D9E">
              <w:rPr>
                <w:noProof/>
                <w:vertAlign w:val="superscript"/>
              </w:rPr>
              <w:t>51</w:t>
            </w:r>
            <w:r>
              <w:fldChar w:fldCharType="end"/>
            </w:r>
          </w:p>
          <w:p w14:paraId="22E70977" w14:textId="591D330B" w:rsidR="00180E91" w:rsidRDefault="00180E91" w:rsidP="0027610D">
            <w:pPr>
              <w:jc w:val="center"/>
            </w:pPr>
          </w:p>
        </w:tc>
        <w:tc>
          <w:tcPr>
            <w:tcW w:w="2160" w:type="dxa"/>
          </w:tcPr>
          <w:p w14:paraId="1462DAE6" w14:textId="77777777" w:rsidR="00BB390C" w:rsidRDefault="00BB390C" w:rsidP="0027610D">
            <w:pPr>
              <w:jc w:val="center"/>
            </w:pPr>
            <w:r>
              <w:rPr>
                <w:rFonts w:ascii="Segoe UI" w:hAnsi="Segoe UI" w:cs="Segoe UI"/>
                <w:color w:val="212121"/>
                <w:shd w:val="clear" w:color="auto" w:fill="FFFFFF"/>
              </w:rPr>
              <w:t>222786</w:t>
            </w:r>
          </w:p>
        </w:tc>
      </w:tr>
      <w:tr w:rsidR="00BB390C" w14:paraId="29E94A1C" w14:textId="77777777" w:rsidTr="00587810">
        <w:trPr>
          <w:trHeight w:val="228"/>
        </w:trPr>
        <w:tc>
          <w:tcPr>
            <w:tcW w:w="1278" w:type="dxa"/>
            <w:vMerge/>
          </w:tcPr>
          <w:p w14:paraId="1CBA7DBF" w14:textId="77777777" w:rsidR="00BB390C" w:rsidRDefault="00BB390C" w:rsidP="0027610D">
            <w:pPr>
              <w:jc w:val="center"/>
            </w:pPr>
          </w:p>
        </w:tc>
        <w:tc>
          <w:tcPr>
            <w:tcW w:w="2250" w:type="dxa"/>
            <w:vMerge/>
          </w:tcPr>
          <w:p w14:paraId="3976CBD3" w14:textId="77777777" w:rsidR="00BB390C" w:rsidRDefault="00BB390C" w:rsidP="0027610D">
            <w:pPr>
              <w:jc w:val="center"/>
            </w:pPr>
          </w:p>
        </w:tc>
        <w:tc>
          <w:tcPr>
            <w:tcW w:w="2790" w:type="dxa"/>
          </w:tcPr>
          <w:p w14:paraId="6574C71B" w14:textId="77777777" w:rsidR="00BB390C" w:rsidRDefault="00BB390C" w:rsidP="0027610D">
            <w:pPr>
              <w:jc w:val="center"/>
            </w:pPr>
            <w:r>
              <w:t>Protodioscin</w:t>
            </w:r>
            <w:r>
              <w:fldChar w:fldCharType="begin" w:fldLock="1"/>
            </w:r>
            <w:r>
              <w:instrText>ADDIN CSL_CITATION {"citationItems":[{"id":"ITEM-1","itemData":{"DOI":"10.3389/fphar.2017.00052","ISSN":"16639812","abstract":"A number of wild crops remain unexplored in this world and among them some have excellent medicinal and nutritional properties. India is a harbor of biodiversity in general and phytodiversity in particular. The plant diversity is distributed from the Western Ghats to Eastern Ghats, along with the North-Eastern region and from the Greater Himalayas to the plain of Ganga. Among these distributed floral regions of the country, the Eastern Ghats are important due to their rich floral diversity. The forests of Odisha form a major part of Eastern Ghats in general and the Similipal Biosphere Reserve (SBR) in particular. The SBR is inhabited by many local communities. The food and medicinal habits of these communities are not fully explored even today. They are dependent on the forests of SBR for their food and medicine. Among their collections from forests, root and tuberous plants play a significant role. The local communities of SBR use about 89 types of tuberous plants for various purposes. Dioscorea is one such tuber, having maximum use among the local of SBR. However, less documentation and no specific reports are available on the food and medicinal values of the species available in this part of the World. Dioscorea species, popularly known as Yam worldwide and as Ban Aalu in Odisha, India, is a prime staple medicinal-food substitute for the majority of rural and local people of the state of India. Of the 13 Dioscorea species available in SBR, 10 species are known to be bitter in taste and unpalatable when taken raw. Since less documentation is available on the Dioscorea species of SBR and their traditional uses, the present study was focused on the ethnobotany, nutritional and pharmacological values of these species along its nutraceutical importance.","author":[{"dropping-particle":"","family":"Kumar","given":"Sanjeet","non-dropping-particle":"","parse-names":false,"suffix":""},{"dropping-particle":"","family":"Das","given":"Gitishree","non-dropping-particle":"","parse-names":false,"suffix":""},{"dropping-particle":"","family":"Shin","given":"Han Seung","non-dropping-particle":"","parse-names":false,"suffix":""},{"dropping-particle":"","family":"Patra","given":"Jayanta Kumar","non-dropping-particle":"","parse-names":false,"suffix":""}],"container-title":"Frontiers in Pharmacology","id":"ITEM-1","issue":"FEB","issued":{"date-parts":[["2017"]]},"page":"1-17","title":"Dioscorea spp. (A Wild Edible Tuber): A study on its ethnopharmacological potential and traditional use by the local people of similipal biosphere reserve, India","type":"article-journal","volume":"8"},"uris":["http://www.mendeley.com/documents/?uuid=83959097-5b7a-4e64-9d1a-463cca5a61e9"]}],"mendeley":{"formattedCitation":"&lt;sup&gt;51&lt;/sup&gt;","plainTextFormattedCitation":"51","previouslyFormattedCitation":"&lt;sup&gt;51&lt;/sup&gt;"},"properties":{"noteIndex":0},"schema":"https://github.com/citation-style-language/schema/raw/master/csl-citation.json"}</w:instrText>
            </w:r>
            <w:r>
              <w:fldChar w:fldCharType="separate"/>
            </w:r>
            <w:r w:rsidRPr="00545D9E">
              <w:rPr>
                <w:noProof/>
                <w:vertAlign w:val="superscript"/>
              </w:rPr>
              <w:t>51</w:t>
            </w:r>
            <w:r>
              <w:fldChar w:fldCharType="end"/>
            </w:r>
          </w:p>
          <w:p w14:paraId="1D76236A" w14:textId="2BE75A02" w:rsidR="00180E91" w:rsidRDefault="00180E91" w:rsidP="0027610D">
            <w:pPr>
              <w:jc w:val="center"/>
            </w:pPr>
          </w:p>
        </w:tc>
        <w:tc>
          <w:tcPr>
            <w:tcW w:w="2160" w:type="dxa"/>
          </w:tcPr>
          <w:p w14:paraId="5839511A" w14:textId="77777777" w:rsidR="00BB390C" w:rsidRDefault="00BB390C" w:rsidP="0027610D">
            <w:pPr>
              <w:jc w:val="center"/>
            </w:pPr>
            <w:r>
              <w:rPr>
                <w:rFonts w:ascii="Segoe UI" w:hAnsi="Segoe UI" w:cs="Segoe UI"/>
                <w:color w:val="212121"/>
                <w:shd w:val="clear" w:color="auto" w:fill="FFFFFF"/>
              </w:rPr>
              <w:t>441891</w:t>
            </w:r>
          </w:p>
        </w:tc>
      </w:tr>
      <w:tr w:rsidR="00BB390C" w14:paraId="069FFF3F" w14:textId="77777777" w:rsidTr="00587810">
        <w:trPr>
          <w:trHeight w:val="228"/>
        </w:trPr>
        <w:tc>
          <w:tcPr>
            <w:tcW w:w="1278" w:type="dxa"/>
            <w:vMerge/>
          </w:tcPr>
          <w:p w14:paraId="75CCCAB7" w14:textId="77777777" w:rsidR="00BB390C" w:rsidRDefault="00BB390C" w:rsidP="0027610D">
            <w:pPr>
              <w:jc w:val="center"/>
            </w:pPr>
          </w:p>
        </w:tc>
        <w:tc>
          <w:tcPr>
            <w:tcW w:w="2250" w:type="dxa"/>
            <w:vMerge/>
          </w:tcPr>
          <w:p w14:paraId="4C89D7AC" w14:textId="77777777" w:rsidR="00BB390C" w:rsidRDefault="00BB390C" w:rsidP="0027610D">
            <w:pPr>
              <w:jc w:val="center"/>
            </w:pPr>
          </w:p>
        </w:tc>
        <w:tc>
          <w:tcPr>
            <w:tcW w:w="2790" w:type="dxa"/>
          </w:tcPr>
          <w:p w14:paraId="4D8E4332" w14:textId="77777777" w:rsidR="00BB390C" w:rsidRDefault="00BB390C" w:rsidP="0027610D">
            <w:pPr>
              <w:jc w:val="center"/>
            </w:pPr>
            <w:r>
              <w:t>anthocyanin</w:t>
            </w:r>
            <w:r>
              <w:fldChar w:fldCharType="begin" w:fldLock="1"/>
            </w:r>
            <w:r>
              <w:instrText>ADDIN CSL_CITATION {"citationItems":[{"id":"ITEM-1","itemData":{"DOI":"10.1155/2016/3631647","ISSN":"23145765","abstract":"Starchy roots and tuber crops play a pivotal role in the human diet. There are number of roots and tubers which make an extensive biodiversity even within the same geographical location. Thus, they add variety to the diet in addition to offering numerous desirable nutritional and health benefits such as antioxidative, hypoglycemic, hypocholesterolemic, antimicrobial, and immunomodulatory activities. A number of bioactive constituents such as phenolic compounds, saponins, bioactive proteins, glycoalkaloids, and phytic acids are responsible for the observed effects. Many starchy tuber crops, except the common potatoes, sweet potatoes, and cassava, are not yet fully explored for their nutritional and health benefits. In Asian countries, some edible tubers are also used as traditional medicinal. A variety of foods can be prepared using tubers and they may also be used in industrial applications. Processing may affect the bioactivities of constituent compounds. Tubers have an immense potential as functional foods and nutraceutical ingredients to be explored in disease risk reduction and wellness.","author":[{"dropping-particle":"","family":"Chandrasekara","given":"Anoma","non-dropping-particle":"","parse-names":false,"suffix":""},{"dropping-particle":"","family":"Josheph Kumar","given":"Thamilini","non-dropping-particle":"","parse-names":false,"suffix":""}],"container-title":"International Journal of Food Science","id":"ITEM-1","issued":{"date-parts":[["2016"]]},"title":"Roots and tuber crops as functional foods: A review on phytochemical constituents and their potential health benefits","type":"article-journal","volume":"2016"},"uris":["http://www.mendeley.com/documents/?uuid=ffab8104-4149-4c03-85ab-f04632121782"]}],"mendeley":{"formattedCitation":"&lt;sup&gt;52&lt;/sup&gt;","plainTextFormattedCitation":"52","previouslyFormattedCitation":"&lt;sup&gt;52&lt;/sup&gt;"},"properties":{"noteIndex":0},"schema":"https://github.com/citation-style-language/schema/raw/master/csl-citation.json"}</w:instrText>
            </w:r>
            <w:r>
              <w:fldChar w:fldCharType="separate"/>
            </w:r>
            <w:r w:rsidRPr="00BB390C">
              <w:rPr>
                <w:noProof/>
                <w:vertAlign w:val="superscript"/>
              </w:rPr>
              <w:t>52</w:t>
            </w:r>
            <w:r>
              <w:fldChar w:fldCharType="end"/>
            </w:r>
          </w:p>
          <w:p w14:paraId="5F23D1CD" w14:textId="4C07427B" w:rsidR="00180E91" w:rsidRDefault="00180E91" w:rsidP="0027610D">
            <w:pPr>
              <w:jc w:val="center"/>
            </w:pPr>
          </w:p>
        </w:tc>
        <w:tc>
          <w:tcPr>
            <w:tcW w:w="2160" w:type="dxa"/>
          </w:tcPr>
          <w:p w14:paraId="7C348A06" w14:textId="77777777" w:rsidR="00BB390C" w:rsidRDefault="00BB390C" w:rsidP="0027610D">
            <w:pPr>
              <w:jc w:val="center"/>
            </w:pPr>
            <w:r>
              <w:rPr>
                <w:rFonts w:ascii="Segoe UI" w:hAnsi="Segoe UI" w:cs="Segoe UI"/>
                <w:color w:val="212121"/>
                <w:shd w:val="clear" w:color="auto" w:fill="FFFFFF"/>
              </w:rPr>
              <w:t>145858</w:t>
            </w:r>
          </w:p>
        </w:tc>
      </w:tr>
      <w:tr w:rsidR="00BB390C" w14:paraId="202CA484" w14:textId="77777777" w:rsidTr="00587810">
        <w:trPr>
          <w:trHeight w:val="228"/>
        </w:trPr>
        <w:tc>
          <w:tcPr>
            <w:tcW w:w="1278" w:type="dxa"/>
            <w:vMerge/>
          </w:tcPr>
          <w:p w14:paraId="430FB920" w14:textId="77777777" w:rsidR="00BB390C" w:rsidRDefault="00BB390C" w:rsidP="0027610D">
            <w:pPr>
              <w:jc w:val="center"/>
            </w:pPr>
          </w:p>
        </w:tc>
        <w:tc>
          <w:tcPr>
            <w:tcW w:w="2250" w:type="dxa"/>
            <w:vMerge/>
          </w:tcPr>
          <w:p w14:paraId="4D3DE507" w14:textId="77777777" w:rsidR="00BB390C" w:rsidRDefault="00BB390C" w:rsidP="0027610D">
            <w:pPr>
              <w:jc w:val="center"/>
            </w:pPr>
          </w:p>
        </w:tc>
        <w:tc>
          <w:tcPr>
            <w:tcW w:w="2790" w:type="dxa"/>
          </w:tcPr>
          <w:p w14:paraId="62176F19" w14:textId="77777777" w:rsidR="00BB390C" w:rsidRDefault="00BB390C" w:rsidP="0027610D">
            <w:pPr>
              <w:jc w:val="center"/>
            </w:pPr>
            <w:r>
              <w:t>Sinapic acid</w:t>
            </w:r>
            <w:r>
              <w:fldChar w:fldCharType="begin" w:fldLock="1"/>
            </w:r>
            <w:r w:rsidR="00823B1A">
              <w:instrText>ADDIN CSL_CITATION {"citationItems":[{"id":"ITEM-1","itemData":{"DOI":"10.1155/2016/3631647","ISSN":"23145765","abstract":"Starchy roots and tuber crops play a pivotal role in the human diet. There are number of roots and tubers which make an extensive biodiversity even within the same geographical location. Thus, they add variety to the diet in addition to offering numerous desirable nutritional and health benefits such as antioxidative, hypoglycemic, hypocholesterolemic, antimicrobial, and immunomodulatory activities. A number of bioactive constituents such as phenolic compounds, saponins, bioactive proteins, glycoalkaloids, and phytic acids are responsible for the observed effects. Many starchy tuber crops, except the common potatoes, sweet potatoes, and cassava, are not yet fully explored for their nutritional and health benefits. In Asian countries, some edible tubers are also used as traditional medicinal. A variety of foods can be prepared using tubers and they may also be used in industrial applications. Processing may affect the bioactivities of constituent compounds. Tubers have an immense potential as functional foods and nutraceutical ingredients to be explored in disease risk reduction and wellness.","author":[{"dropping-particle":"","family":"Chandrasekara","given":"Anoma","non-dropping-particle":"","parse-names":false,"suffix":""},{"dropping-particle":"","family":"Josheph Kumar","given":"Thamilini","non-dropping-particle":"","parse-names":false,"suffix":""}],"container-title":"International Journal of Food Science","id":"ITEM-1","issued":{"date-parts":[["2016"]]},"title":"Roots and tuber crops as functional foods: A review on phytochemical constituents and their potential health benefits","type":"article-journal","volume":"2016"},"uris":["http://www.mendeley.com/documents/?uuid=ffab8104-4149-4c03-85ab-f04632121782"]}],"mendeley":{"formattedCitation":"&lt;sup&gt;52&lt;/sup&gt;","plainTextFormattedCitation":"52","previouslyFormattedCitation":"&lt;sup&gt;52&lt;/sup&gt;"},"properties":{"noteIndex":0},"schema":"https://github.com/citation-style-language/schema/raw/master/csl-citation.json"}</w:instrText>
            </w:r>
            <w:r>
              <w:fldChar w:fldCharType="separate"/>
            </w:r>
            <w:r w:rsidRPr="00BB390C">
              <w:rPr>
                <w:noProof/>
                <w:vertAlign w:val="superscript"/>
              </w:rPr>
              <w:t>52</w:t>
            </w:r>
            <w:r>
              <w:fldChar w:fldCharType="end"/>
            </w:r>
          </w:p>
          <w:p w14:paraId="5A8826AB" w14:textId="65B4BF30" w:rsidR="00180E91" w:rsidRDefault="00180E91" w:rsidP="0027610D">
            <w:pPr>
              <w:jc w:val="center"/>
            </w:pPr>
          </w:p>
        </w:tc>
        <w:tc>
          <w:tcPr>
            <w:tcW w:w="2160" w:type="dxa"/>
          </w:tcPr>
          <w:p w14:paraId="344041E4" w14:textId="77777777" w:rsidR="00BB390C" w:rsidRDefault="00BB390C" w:rsidP="0027610D">
            <w:pPr>
              <w:jc w:val="center"/>
            </w:pPr>
            <w:r>
              <w:rPr>
                <w:rFonts w:ascii="Segoe UI" w:hAnsi="Segoe UI" w:cs="Segoe UI"/>
                <w:color w:val="212121"/>
                <w:shd w:val="clear" w:color="auto" w:fill="FFFFFF"/>
              </w:rPr>
              <w:t>637775</w:t>
            </w:r>
          </w:p>
        </w:tc>
      </w:tr>
      <w:tr w:rsidR="00BB390C" w14:paraId="68158CA6" w14:textId="77777777" w:rsidTr="00587810">
        <w:trPr>
          <w:trHeight w:val="228"/>
        </w:trPr>
        <w:tc>
          <w:tcPr>
            <w:tcW w:w="1278" w:type="dxa"/>
            <w:vMerge/>
          </w:tcPr>
          <w:p w14:paraId="6BB029E0" w14:textId="77777777" w:rsidR="00BB390C" w:rsidRDefault="00BB390C" w:rsidP="0027610D">
            <w:pPr>
              <w:jc w:val="center"/>
            </w:pPr>
          </w:p>
        </w:tc>
        <w:tc>
          <w:tcPr>
            <w:tcW w:w="2250" w:type="dxa"/>
            <w:vMerge/>
          </w:tcPr>
          <w:p w14:paraId="604372FB" w14:textId="77777777" w:rsidR="00BB390C" w:rsidRDefault="00BB390C" w:rsidP="0027610D">
            <w:pPr>
              <w:jc w:val="center"/>
            </w:pPr>
          </w:p>
        </w:tc>
        <w:tc>
          <w:tcPr>
            <w:tcW w:w="2790" w:type="dxa"/>
          </w:tcPr>
          <w:p w14:paraId="0DA41A6C" w14:textId="77777777" w:rsidR="00BB390C" w:rsidRDefault="00BB390C" w:rsidP="0027610D">
            <w:pPr>
              <w:jc w:val="center"/>
            </w:pPr>
            <w:r>
              <w:t>Ferulic acid</w:t>
            </w:r>
            <w:r w:rsidR="00823B1A">
              <w:fldChar w:fldCharType="begin" w:fldLock="1"/>
            </w:r>
            <w:r w:rsidR="00823B1A">
              <w:instrText>ADDIN CSL_CITATION {"citationItems":[{"id":"ITEM-1","itemData":{"DOI":"10.1155/2016/3631647","ISSN":"23145765","abstract":"Starchy roots and tuber crops play a pivotal role in the human diet. There are number of roots and tubers which make an extensive biodiversity even within the same geographical location. Thus, they add variety to the diet in addition to offering numerous desirable nutritional and health benefits such as antioxidative, hypoglycemic, hypocholesterolemic, antimicrobial, and immunomodulatory activities. A number of bioactive constituents such as phenolic compounds, saponins, bioactive proteins, glycoalkaloids, and phytic acids are responsible for the observed effects. Many starchy tuber crops, except the common potatoes, sweet potatoes, and cassava, are not yet fully explored for their nutritional and health benefits. In Asian countries, some edible tubers are also used as traditional medicinal. A variety of foods can be prepared using tubers and they may also be used in industrial applications. Processing may affect the bioactivities of constituent compounds. Tubers have an immense potential as functional foods and nutraceutical ingredients to be explored in disease risk reduction and wellness.","author":[{"dropping-particle":"","family":"Chandrasekara","given":"Anoma","non-dropping-particle":"","parse-names":false,"suffix":""},{"dropping-particle":"","family":"Josheph Kumar","given":"Thamilini","non-dropping-particle":"","parse-names":false,"suffix":""}],"container-title":"International Journal of Food Science","id":"ITEM-1","issued":{"date-parts":[["2016"]]},"title":"Roots and tuber crops as functional foods: A review on phytochemical constituents and their potential health benefits","type":"article-journal","volume":"2016"},"uris":["http://www.mendeley.com/documents/?uuid=ffab8104-4149-4c03-85ab-f04632121782"]}],"mendeley":{"formattedCitation":"&lt;sup&gt;52&lt;/sup&gt;","plainTextFormattedCitation":"52","previouslyFormattedCitation":"&lt;sup&gt;52&lt;/sup&gt;"},"properties":{"noteIndex":0},"schema":"https://github.com/citation-style-language/schema/raw/master/csl-citation.json"}</w:instrText>
            </w:r>
            <w:r w:rsidR="00823B1A">
              <w:fldChar w:fldCharType="separate"/>
            </w:r>
            <w:r w:rsidR="00823B1A" w:rsidRPr="00823B1A">
              <w:rPr>
                <w:noProof/>
                <w:vertAlign w:val="superscript"/>
              </w:rPr>
              <w:t>52</w:t>
            </w:r>
            <w:r w:rsidR="00823B1A">
              <w:fldChar w:fldCharType="end"/>
            </w:r>
          </w:p>
          <w:p w14:paraId="169EE3B9" w14:textId="380E0A0B" w:rsidR="00180E91" w:rsidRDefault="00180E91" w:rsidP="0027610D">
            <w:pPr>
              <w:jc w:val="center"/>
            </w:pPr>
          </w:p>
        </w:tc>
        <w:tc>
          <w:tcPr>
            <w:tcW w:w="2160" w:type="dxa"/>
          </w:tcPr>
          <w:p w14:paraId="6892F032" w14:textId="77777777" w:rsidR="00BB390C" w:rsidRDefault="00BB390C" w:rsidP="0027610D">
            <w:pPr>
              <w:jc w:val="center"/>
            </w:pPr>
            <w:r>
              <w:rPr>
                <w:rFonts w:ascii="Segoe UI" w:hAnsi="Segoe UI" w:cs="Segoe UI"/>
                <w:color w:val="212121"/>
                <w:shd w:val="clear" w:color="auto" w:fill="FFFFFF"/>
              </w:rPr>
              <w:t>445858</w:t>
            </w:r>
          </w:p>
        </w:tc>
      </w:tr>
      <w:tr w:rsidR="00BB390C" w14:paraId="439DCE21" w14:textId="77777777" w:rsidTr="00587810">
        <w:trPr>
          <w:trHeight w:val="228"/>
        </w:trPr>
        <w:tc>
          <w:tcPr>
            <w:tcW w:w="1278" w:type="dxa"/>
            <w:vMerge/>
          </w:tcPr>
          <w:p w14:paraId="1DC19805" w14:textId="77777777" w:rsidR="00BB390C" w:rsidRDefault="00BB390C" w:rsidP="0027610D">
            <w:pPr>
              <w:jc w:val="center"/>
            </w:pPr>
          </w:p>
        </w:tc>
        <w:tc>
          <w:tcPr>
            <w:tcW w:w="2250" w:type="dxa"/>
            <w:vMerge/>
          </w:tcPr>
          <w:p w14:paraId="26F1B7E2" w14:textId="77777777" w:rsidR="00BB390C" w:rsidRDefault="00BB390C" w:rsidP="0027610D">
            <w:pPr>
              <w:jc w:val="center"/>
            </w:pPr>
          </w:p>
        </w:tc>
        <w:tc>
          <w:tcPr>
            <w:tcW w:w="2790" w:type="dxa"/>
          </w:tcPr>
          <w:p w14:paraId="001D28BA" w14:textId="77777777" w:rsidR="00BB390C" w:rsidRDefault="00BB390C" w:rsidP="0027610D">
            <w:pPr>
              <w:jc w:val="center"/>
            </w:pPr>
            <w:r>
              <w:t>dioscin</w:t>
            </w:r>
            <w:r w:rsidR="00823B1A">
              <w:fldChar w:fldCharType="begin" w:fldLock="1"/>
            </w:r>
            <w:r w:rsidR="00823B1A">
              <w:instrText>ADDIN CSL_CITATION {"citationItems":[{"id":"ITEM-1","itemData":{"DOI":"10.1155/2016/3631647","ISSN":"23145765","abstract":"Starchy roots and tuber crops play a pivotal role in the human diet. There are number of roots and tubers which make an extensive biodiversity even within the same geographical location. Thus, they add variety to the diet in addition to offering numerous desirable nutritional and health benefits such as antioxidative, hypoglycemic, hypocholesterolemic, antimicrobial, and immunomodulatory activities. A number of bioactive constituents such as phenolic compounds, saponins, bioactive proteins, glycoalkaloids, and phytic acids are responsible for the observed effects. Many starchy tuber crops, except the common potatoes, sweet potatoes, and cassava, are not yet fully explored for their nutritional and health benefits. In Asian countries, some edible tubers are also used as traditional medicinal. A variety of foods can be prepared using tubers and they may also be used in industrial applications. Processing may affect the bioactivities of constituent compounds. Tubers have an immense potential as functional foods and nutraceutical ingredients to be explored in disease risk reduction and wellness.","author":[{"dropping-particle":"","family":"Chandrasekara","given":"Anoma","non-dropping-particle":"","parse-names":false,"suffix":""},{"dropping-particle":"","family":"Josheph Kumar","given":"Thamilini","non-dropping-particle":"","parse-names":false,"suffix":""}],"container-title":"International Journal of Food Science","id":"ITEM-1","issued":{"date-parts":[["2016"]]},"title":"Roots and tuber crops as functional foods: A review on phytochemical constituents and their potential health benefits","type":"article-journal","volume":"2016"},"uris":["http://www.mendeley.com/documents/?uuid=ffab8104-4149-4c03-85ab-f04632121782"]}],"mendeley":{"formattedCitation":"&lt;sup&gt;52&lt;/sup&gt;","plainTextFormattedCitation":"52","previouslyFormattedCitation":"&lt;sup&gt;52&lt;/sup&gt;"},"properties":{"noteIndex":0},"schema":"https://github.com/citation-style-language/schema/raw/master/csl-citation.json"}</w:instrText>
            </w:r>
            <w:r w:rsidR="00823B1A">
              <w:fldChar w:fldCharType="separate"/>
            </w:r>
            <w:r w:rsidR="00823B1A" w:rsidRPr="00823B1A">
              <w:rPr>
                <w:noProof/>
                <w:vertAlign w:val="superscript"/>
              </w:rPr>
              <w:t>52</w:t>
            </w:r>
            <w:r w:rsidR="00823B1A">
              <w:fldChar w:fldCharType="end"/>
            </w:r>
          </w:p>
          <w:p w14:paraId="22281831" w14:textId="6B964D37" w:rsidR="00180E91" w:rsidRDefault="00180E91" w:rsidP="0027610D">
            <w:pPr>
              <w:jc w:val="center"/>
            </w:pPr>
          </w:p>
        </w:tc>
        <w:tc>
          <w:tcPr>
            <w:tcW w:w="2160" w:type="dxa"/>
          </w:tcPr>
          <w:p w14:paraId="7734E764" w14:textId="77777777" w:rsidR="00BB390C" w:rsidRDefault="00BB390C" w:rsidP="0027610D">
            <w:pPr>
              <w:jc w:val="center"/>
            </w:pPr>
            <w:r>
              <w:rPr>
                <w:rFonts w:ascii="Segoe UI" w:hAnsi="Segoe UI" w:cs="Segoe UI"/>
                <w:color w:val="212121"/>
                <w:shd w:val="clear" w:color="auto" w:fill="FFFFFF"/>
              </w:rPr>
              <w:t>119245</w:t>
            </w:r>
          </w:p>
        </w:tc>
      </w:tr>
      <w:tr w:rsidR="00BB390C" w14:paraId="739894A0" w14:textId="77777777" w:rsidTr="00587810">
        <w:trPr>
          <w:trHeight w:val="228"/>
        </w:trPr>
        <w:tc>
          <w:tcPr>
            <w:tcW w:w="1278" w:type="dxa"/>
            <w:vMerge/>
          </w:tcPr>
          <w:p w14:paraId="17F9A9EC" w14:textId="77777777" w:rsidR="00BB390C" w:rsidRDefault="00BB390C" w:rsidP="0027610D">
            <w:pPr>
              <w:jc w:val="center"/>
            </w:pPr>
          </w:p>
        </w:tc>
        <w:tc>
          <w:tcPr>
            <w:tcW w:w="2250" w:type="dxa"/>
            <w:vMerge/>
          </w:tcPr>
          <w:p w14:paraId="5FF885B8" w14:textId="77777777" w:rsidR="00BB390C" w:rsidRDefault="00BB390C" w:rsidP="0027610D">
            <w:pPr>
              <w:jc w:val="center"/>
            </w:pPr>
          </w:p>
        </w:tc>
        <w:tc>
          <w:tcPr>
            <w:tcW w:w="2790" w:type="dxa"/>
          </w:tcPr>
          <w:p w14:paraId="72837E9E" w14:textId="77777777" w:rsidR="00BB390C" w:rsidRDefault="00BB390C" w:rsidP="0027610D">
            <w:pPr>
              <w:jc w:val="center"/>
            </w:pPr>
            <w:r>
              <w:t>choline</w:t>
            </w:r>
            <w:r w:rsidR="00823B1A">
              <w:fldChar w:fldCharType="begin" w:fldLock="1"/>
            </w:r>
            <w:r w:rsidR="00823B1A">
              <w:instrText>ADDIN CSL_CITATION {"citationItems":[{"id":"ITEM-1","itemData":{"DOI":"10.1155/2016/3631647","ISSN":"23145765","abstract":"Starchy roots and tuber crops play a pivotal role in the human diet. There are number of roots and tubers which make an extensive biodiversity even within the same geographical location. Thus, they add variety to the diet in addition to offering numerous desirable nutritional and health benefits such as antioxidative, hypoglycemic, hypocholesterolemic, antimicrobial, and immunomodulatory activities. A number of bioactive constituents such as phenolic compounds, saponins, bioactive proteins, glycoalkaloids, and phytic acids are responsible for the observed effects. Many starchy tuber crops, except the common potatoes, sweet potatoes, and cassava, are not yet fully explored for their nutritional and health benefits. In Asian countries, some edible tubers are also used as traditional medicinal. A variety of foods can be prepared using tubers and they may also be used in industrial applications. Processing may affect the bioactivities of constituent compounds. Tubers have an immense potential as functional foods and nutraceutical ingredients to be explored in disease risk reduction and wellness.","author":[{"dropping-particle":"","family":"Chandrasekara","given":"Anoma","non-dropping-particle":"","parse-names":false,"suffix":""},{"dropping-particle":"","family":"Josheph Kumar","given":"Thamilini","non-dropping-particle":"","parse-names":false,"suffix":""}],"container-title":"International Journal of Food Science","id":"ITEM-1","issued":{"date-parts":[["2016"]]},"title":"Roots and tuber crops as functional foods: A review on phytochemical constituents and their potential health benefits","type":"article-journal","volume":"2016"},"uris":["http://www.mendeley.com/documents/?uuid=ffab8104-4149-4c03-85ab-f04632121782"]}],"mendeley":{"formattedCitation":"&lt;sup&gt;52&lt;/sup&gt;","plainTextFormattedCitation":"52","previouslyFormattedCitation":"&lt;sup&gt;52&lt;/sup&gt;"},"properties":{"noteIndex":0},"schema":"https://github.com/citation-style-language/schema/raw/master/csl-citation.json"}</w:instrText>
            </w:r>
            <w:r w:rsidR="00823B1A">
              <w:fldChar w:fldCharType="separate"/>
            </w:r>
            <w:r w:rsidR="00823B1A" w:rsidRPr="00823B1A">
              <w:rPr>
                <w:noProof/>
                <w:vertAlign w:val="superscript"/>
              </w:rPr>
              <w:t>52</w:t>
            </w:r>
            <w:r w:rsidR="00823B1A">
              <w:fldChar w:fldCharType="end"/>
            </w:r>
          </w:p>
          <w:p w14:paraId="5C2ECC84" w14:textId="79B010DA" w:rsidR="00180E91" w:rsidRDefault="00180E91" w:rsidP="0027610D">
            <w:pPr>
              <w:jc w:val="center"/>
            </w:pPr>
          </w:p>
        </w:tc>
        <w:tc>
          <w:tcPr>
            <w:tcW w:w="2160" w:type="dxa"/>
          </w:tcPr>
          <w:p w14:paraId="0A68DAA5" w14:textId="77777777" w:rsidR="00BB390C" w:rsidRDefault="00BB390C" w:rsidP="0027610D">
            <w:pPr>
              <w:jc w:val="center"/>
            </w:pPr>
            <w:r>
              <w:rPr>
                <w:rFonts w:ascii="Segoe UI" w:hAnsi="Segoe UI" w:cs="Segoe UI"/>
                <w:color w:val="212121"/>
                <w:shd w:val="clear" w:color="auto" w:fill="FFFFFF"/>
              </w:rPr>
              <w:t>305</w:t>
            </w:r>
          </w:p>
        </w:tc>
      </w:tr>
      <w:tr w:rsidR="00BB390C" w14:paraId="49871CF1" w14:textId="77777777" w:rsidTr="00587810">
        <w:trPr>
          <w:trHeight w:val="332"/>
        </w:trPr>
        <w:tc>
          <w:tcPr>
            <w:tcW w:w="1278" w:type="dxa"/>
            <w:vMerge/>
          </w:tcPr>
          <w:p w14:paraId="3F8AB02B" w14:textId="77777777" w:rsidR="00BB390C" w:rsidRDefault="00BB390C" w:rsidP="0027610D">
            <w:pPr>
              <w:jc w:val="center"/>
            </w:pPr>
          </w:p>
        </w:tc>
        <w:tc>
          <w:tcPr>
            <w:tcW w:w="2250" w:type="dxa"/>
            <w:vMerge/>
          </w:tcPr>
          <w:p w14:paraId="469526C8" w14:textId="77777777" w:rsidR="00BB390C" w:rsidRDefault="00BB390C" w:rsidP="0027610D">
            <w:pPr>
              <w:jc w:val="center"/>
            </w:pPr>
          </w:p>
        </w:tc>
        <w:tc>
          <w:tcPr>
            <w:tcW w:w="2790" w:type="dxa"/>
          </w:tcPr>
          <w:p w14:paraId="68406E80" w14:textId="77777777" w:rsidR="00BB390C" w:rsidRDefault="00BB390C" w:rsidP="0027610D">
            <w:pPr>
              <w:jc w:val="center"/>
            </w:pPr>
            <w:r>
              <w:t>tocopherols</w:t>
            </w:r>
            <w:r w:rsidR="00823B1A">
              <w:fldChar w:fldCharType="begin" w:fldLock="1"/>
            </w:r>
            <w:r w:rsidR="00F7538C">
              <w:instrText>ADDIN CSL_CITATION {"citationItems":[{"id":"ITEM-1","itemData":{"DOI":"10.1155/2016/3631647","ISSN":"23145765","abstract":"Starchy roots and tuber crops play a pivotal role in the human diet. There are number of roots and tubers which make an extensive biodiversity even within the same geographical location. Thus, they add variety to the diet in addition to offering numerous desirable nutritional and health benefits such as antioxidative, hypoglycemic, hypocholesterolemic, antimicrobial, and immunomodulatory activities. A number of bioactive constituents such as phenolic compounds, saponins, bioactive proteins, glycoalkaloids, and phytic acids are responsible for the observed effects. Many starchy tuber crops, except the common potatoes, sweet potatoes, and cassava, are not yet fully explored for their nutritional and health benefits. In Asian countries, some edible tubers are also used as traditional medicinal. A variety of foods can be prepared using tubers and they may also be used in industrial applications. Processing may affect the bioactivities of constituent compounds. Tubers have an immense potential as functional foods and nutraceutical ingredients to be explored in disease risk reduction and wellness.","author":[{"dropping-particle":"","family":"Chandrasekara","given":"Anoma","non-dropping-particle":"","parse-names":false,"suffix":""},{"dropping-particle":"","family":"Josheph Kumar","given":"Thamilini","non-dropping-particle":"","parse-names":false,"suffix":""}],"container-title":"International Journal of Food Science","id":"ITEM-1","issued":{"date-parts":[["2016"]]},"title":"Roots and tuber crops as functional foods: A review on phytochemical constituents and their potential health benefits","type":"article-journal","volume":"2016"},"uris":["http://www.mendeley.com/documents/?uuid=ffab8104-4149-4c03-85ab-f04632121782"]}],"mendeley":{"formattedCitation":"&lt;sup&gt;52&lt;/sup&gt;","plainTextFormattedCitation":"52","previouslyFormattedCitation":"&lt;sup&gt;52&lt;/sup&gt;"},"properties":{"noteIndex":0},"schema":"https://github.com/citation-style-language/schema/raw/master/csl-citation.json"}</w:instrText>
            </w:r>
            <w:r w:rsidR="00823B1A">
              <w:fldChar w:fldCharType="separate"/>
            </w:r>
            <w:r w:rsidR="00823B1A" w:rsidRPr="00823B1A">
              <w:rPr>
                <w:noProof/>
                <w:vertAlign w:val="superscript"/>
              </w:rPr>
              <w:t>52</w:t>
            </w:r>
            <w:r w:rsidR="00823B1A">
              <w:fldChar w:fldCharType="end"/>
            </w:r>
          </w:p>
          <w:p w14:paraId="62FD933B" w14:textId="399D728D" w:rsidR="00180E91" w:rsidRDefault="00180E91" w:rsidP="0027610D">
            <w:pPr>
              <w:jc w:val="center"/>
            </w:pPr>
          </w:p>
        </w:tc>
        <w:tc>
          <w:tcPr>
            <w:tcW w:w="2160" w:type="dxa"/>
          </w:tcPr>
          <w:p w14:paraId="350630B3" w14:textId="77777777" w:rsidR="00BB390C" w:rsidRDefault="00BB390C" w:rsidP="0027610D">
            <w:pPr>
              <w:jc w:val="center"/>
            </w:pPr>
            <w:r>
              <w:rPr>
                <w:rFonts w:ascii="Segoe UI" w:hAnsi="Segoe UI" w:cs="Segoe UI"/>
                <w:color w:val="212121"/>
                <w:shd w:val="clear" w:color="auto" w:fill="FFFFFF"/>
              </w:rPr>
              <w:t>14986</w:t>
            </w:r>
          </w:p>
        </w:tc>
      </w:tr>
      <w:tr w:rsidR="00BB390C" w14:paraId="6DEEF96F" w14:textId="77777777" w:rsidTr="00587810">
        <w:trPr>
          <w:trHeight w:val="350"/>
        </w:trPr>
        <w:tc>
          <w:tcPr>
            <w:tcW w:w="1278" w:type="dxa"/>
            <w:vMerge/>
          </w:tcPr>
          <w:p w14:paraId="5F6E2230" w14:textId="77777777" w:rsidR="00BB390C" w:rsidRDefault="00BB390C" w:rsidP="0027610D">
            <w:pPr>
              <w:jc w:val="center"/>
            </w:pPr>
          </w:p>
        </w:tc>
        <w:tc>
          <w:tcPr>
            <w:tcW w:w="2250" w:type="dxa"/>
            <w:vMerge/>
          </w:tcPr>
          <w:p w14:paraId="1F228712" w14:textId="77777777" w:rsidR="00BB390C" w:rsidRDefault="00BB390C" w:rsidP="0027610D">
            <w:pPr>
              <w:jc w:val="center"/>
            </w:pPr>
          </w:p>
        </w:tc>
        <w:tc>
          <w:tcPr>
            <w:tcW w:w="2790" w:type="dxa"/>
          </w:tcPr>
          <w:p w14:paraId="3898D4A9" w14:textId="77777777" w:rsidR="00BB390C" w:rsidRDefault="00823B1A" w:rsidP="0027610D">
            <w:pPr>
              <w:jc w:val="center"/>
            </w:pPr>
            <w:r>
              <w:t>botogenin</w:t>
            </w:r>
            <w:r w:rsidR="00F7538C">
              <w:fldChar w:fldCharType="begin" w:fldLock="1"/>
            </w:r>
            <w:r w:rsidR="00F7538C">
              <w:instrText>ADDIN CSL_CITATION {"citationItems":[{"id":"ITEM-1","itemData":{"DOI":"10.3389/fphar.2020.00496","ISSN":"16639812","abstract":"Food and nutritional security are the major concerns in many countries of the world and may have potential to contribute to sustainable food systems under climate change. To address the food and nutritional insecurity, it has become extremely important to diversify the present-day agricultural system as well as to search for alternative food and feed ingredients. Some wild root and tuber crops occupy a remarkable position toward food security of the developing world due to their high calorific value and superior carbohydrate content. Yam (Dioscorea spp.) provides food and medicines to millions of people in the world especially in the tropics and sub tropics. It is recognized as the fourth most important tuber crop after potatoes, cassava, and sweet potatoes. It contributes about 10% of the total root and tubers production around the world. Yams also considered as famine food and plays a prime role in the food habit of small and marginal rural families and forest-dwelling communities during the food scarcity periods. These species are unique for their food, medicinal and economic values but their wider utilization is limited due to the presence of anti-nutritional compositions. This paper describes the ethnobotany of yam species in relation to their nutritional, anti-nutritional and pharmacological properties and highlights the potentiality for food and nutritional security for combating the “hidden hunger” caused by micronutrient deficiencies.","author":[{"dropping-particle":"","family":"Padhan","given":"Bandana","non-dropping-particle":"","parse-names":false,"suffix":""},{"dropping-particle":"","family":"Panda","given":"Debabrata","non-dropping-particle":"","parse-names":false,"suffix":""}],"container-title":"Frontiers in Pharmacology","id":"ITEM-1","issue":"April","issued":{"date-parts":[["2020"]]},"page":"1-13","title":"Potential of Neglected and Underutilized Yams (Dioscorea spp.) for Improving Nutritional Security and Health Benefits","type":"article-journal","volume":"11"},"uris":["http://www.mendeley.com/documents/?uuid=298cf8b5-ee43-4a01-94d2-43fd720ef8c4"]}],"mendeley":{"formattedCitation":"&lt;sup&gt;53&lt;/sup&gt;","plainTextFormattedCitation":"53","previouslyFormattedCitation":"&lt;sup&gt;53&lt;/sup&gt;"},"properties":{"noteIndex":0},"schema":"https://github.com/citation-style-language/schema/raw/master/csl-citation.json"}</w:instrText>
            </w:r>
            <w:r w:rsidR="00F7538C">
              <w:fldChar w:fldCharType="separate"/>
            </w:r>
            <w:r w:rsidR="00F7538C" w:rsidRPr="00F7538C">
              <w:rPr>
                <w:noProof/>
                <w:vertAlign w:val="superscript"/>
              </w:rPr>
              <w:t>53</w:t>
            </w:r>
            <w:r w:rsidR="00F7538C">
              <w:fldChar w:fldCharType="end"/>
            </w:r>
          </w:p>
          <w:p w14:paraId="0AA48C24" w14:textId="0ADC1831" w:rsidR="00180E91" w:rsidRDefault="00180E91" w:rsidP="0027610D">
            <w:pPr>
              <w:jc w:val="center"/>
            </w:pPr>
          </w:p>
        </w:tc>
        <w:tc>
          <w:tcPr>
            <w:tcW w:w="2160" w:type="dxa"/>
          </w:tcPr>
          <w:p w14:paraId="65A1094F" w14:textId="77777777" w:rsidR="00BB390C" w:rsidRDefault="00F7538C" w:rsidP="0027610D">
            <w:pPr>
              <w:jc w:val="center"/>
            </w:pPr>
            <w:r>
              <w:rPr>
                <w:rFonts w:ascii="Segoe UI" w:hAnsi="Segoe UI" w:cs="Segoe UI"/>
                <w:color w:val="212121"/>
                <w:shd w:val="clear" w:color="auto" w:fill="FFFFFF"/>
              </w:rPr>
              <w:t>12301981</w:t>
            </w:r>
          </w:p>
        </w:tc>
      </w:tr>
      <w:tr w:rsidR="00BB390C" w14:paraId="4910D54D" w14:textId="77777777" w:rsidTr="00587810">
        <w:trPr>
          <w:trHeight w:val="350"/>
        </w:trPr>
        <w:tc>
          <w:tcPr>
            <w:tcW w:w="1278" w:type="dxa"/>
            <w:vMerge/>
          </w:tcPr>
          <w:p w14:paraId="03E3FA15" w14:textId="77777777" w:rsidR="00BB390C" w:rsidRDefault="00BB390C" w:rsidP="0027610D">
            <w:pPr>
              <w:jc w:val="center"/>
            </w:pPr>
          </w:p>
        </w:tc>
        <w:tc>
          <w:tcPr>
            <w:tcW w:w="2250" w:type="dxa"/>
            <w:vMerge/>
          </w:tcPr>
          <w:p w14:paraId="5BFDBAB0" w14:textId="77777777" w:rsidR="00BB390C" w:rsidRDefault="00BB390C" w:rsidP="0027610D">
            <w:pPr>
              <w:jc w:val="center"/>
            </w:pPr>
          </w:p>
        </w:tc>
        <w:tc>
          <w:tcPr>
            <w:tcW w:w="2790" w:type="dxa"/>
          </w:tcPr>
          <w:p w14:paraId="12BA4142" w14:textId="77777777" w:rsidR="00BB390C" w:rsidRDefault="00F7538C" w:rsidP="0027610D">
            <w:pPr>
              <w:jc w:val="center"/>
            </w:pPr>
            <w:r>
              <w:t>kryptogenin</w:t>
            </w:r>
            <w:r>
              <w:fldChar w:fldCharType="begin" w:fldLock="1"/>
            </w:r>
            <w:r w:rsidR="00182F7B">
              <w:instrText>ADDIN CSL_CITATION {"citationItems":[{"id":"ITEM-1","itemData":{"DOI":"10.3389/fphar.2020.00496","ISSN":"16639812","abstract":"Food and nutritional security are the major concerns in many countries of the world and may have potential to contribute to sustainable food systems under climate change. To address the food and nutritional insecurity, it has become extremely important to diversify the present-day agricultural system as well as to search for alternative food and feed ingredients. Some wild root and tuber crops occupy a remarkable position toward food security of the developing world due to their high calorific value and superior carbohydrate content. Yam (Dioscorea spp.) provides food and medicines to millions of people in the world especially in the tropics and sub tropics. It is recognized as the fourth most important tuber crop after potatoes, cassava, and sweet potatoes. It contributes about 10% of the total root and tubers production around the world. Yams also considered as famine food and plays a prime role in the food habit of small and marginal rural families and forest-dwelling communities during the food scarcity periods. These species are unique for their food, medicinal and economic values but their wider utilization is limited due to the presence of anti-nutritional compositions. This paper describes the ethnobotany of yam species in relation to their nutritional, anti-nutritional and pharmacological properties and highlights the potentiality for food and nutritional security for combating the “hidden hunger” caused by micronutrient deficiencies.","author":[{"dropping-particle":"","family":"Padhan","given":"Bandana","non-dropping-particle":"","parse-names":false,"suffix":""},{"dropping-particle":"","family":"Panda","given":"Debabrata","non-dropping-particle":"","parse-names":false,"suffix":""}],"container-title":"Frontiers in Pharmacology","id":"ITEM-1","issue":"April","issued":{"date-parts":[["2020"]]},"page":"1-13","title":"Potential of Neglected and Underutilized Yams (Dioscorea spp.) for Improving Nutritional Security and Health Benefits","type":"article-journal","volume":"11"},"uris":["http://www.mendeley.com/documents/?uuid=298cf8b5-ee43-4a01-94d2-43fd720ef8c4"]}],"mendeley":{"formattedCitation":"&lt;sup&gt;53&lt;/sup&gt;","plainTextFormattedCitation":"53","previouslyFormattedCitation":"&lt;sup&gt;53&lt;/sup&gt;"},"properties":{"noteIndex":0},"schema":"https://github.com/citation-style-language/schema/raw/master/csl-citation.json"}</w:instrText>
            </w:r>
            <w:r>
              <w:fldChar w:fldCharType="separate"/>
            </w:r>
            <w:r w:rsidRPr="00F7538C">
              <w:rPr>
                <w:noProof/>
                <w:vertAlign w:val="superscript"/>
              </w:rPr>
              <w:t>53</w:t>
            </w:r>
            <w:r>
              <w:fldChar w:fldCharType="end"/>
            </w:r>
          </w:p>
          <w:p w14:paraId="2FEFE195" w14:textId="5A232E76" w:rsidR="00180E91" w:rsidRDefault="00180E91" w:rsidP="0027610D">
            <w:pPr>
              <w:jc w:val="center"/>
            </w:pPr>
          </w:p>
        </w:tc>
        <w:tc>
          <w:tcPr>
            <w:tcW w:w="2160" w:type="dxa"/>
          </w:tcPr>
          <w:p w14:paraId="20ADDD55" w14:textId="77777777" w:rsidR="00BB390C" w:rsidRDefault="00F7538C" w:rsidP="0027610D">
            <w:pPr>
              <w:jc w:val="center"/>
            </w:pPr>
            <w:r>
              <w:rPr>
                <w:rFonts w:ascii="Segoe UI" w:hAnsi="Segoe UI" w:cs="Segoe UI"/>
                <w:color w:val="212121"/>
                <w:shd w:val="clear" w:color="auto" w:fill="FFFFFF"/>
              </w:rPr>
              <w:t>21117640</w:t>
            </w:r>
          </w:p>
        </w:tc>
      </w:tr>
      <w:tr w:rsidR="0018673F" w14:paraId="5DCFDE5A" w14:textId="77777777" w:rsidTr="00587810">
        <w:trPr>
          <w:trHeight w:val="277"/>
        </w:trPr>
        <w:tc>
          <w:tcPr>
            <w:tcW w:w="1278" w:type="dxa"/>
            <w:vMerge w:val="restart"/>
          </w:tcPr>
          <w:p w14:paraId="25D3D97E" w14:textId="77777777" w:rsidR="0018673F" w:rsidRDefault="0018673F" w:rsidP="0027610D">
            <w:pPr>
              <w:jc w:val="center"/>
            </w:pPr>
            <w:r>
              <w:t>28.</w:t>
            </w:r>
          </w:p>
        </w:tc>
        <w:tc>
          <w:tcPr>
            <w:tcW w:w="2250" w:type="dxa"/>
            <w:vMerge w:val="restart"/>
          </w:tcPr>
          <w:p w14:paraId="4B4B8D8A" w14:textId="2C6CE7D7" w:rsidR="0018673F" w:rsidRDefault="0018673F" w:rsidP="0027610D">
            <w:pPr>
              <w:jc w:val="center"/>
            </w:pPr>
            <w:r w:rsidRPr="0018673F">
              <w:rPr>
                <w:i/>
              </w:rPr>
              <w:t>Dioscorea hemsleyi</w:t>
            </w:r>
            <w:r>
              <w:t xml:space="preserve"> Prain et Burkill</w:t>
            </w:r>
          </w:p>
        </w:tc>
        <w:tc>
          <w:tcPr>
            <w:tcW w:w="2790" w:type="dxa"/>
          </w:tcPr>
          <w:p w14:paraId="01C07A46" w14:textId="77777777" w:rsidR="0018673F" w:rsidRDefault="0018673F" w:rsidP="0027610D">
            <w:pPr>
              <w:jc w:val="center"/>
            </w:pPr>
            <w:r>
              <w:t>stigmastanol</w:t>
            </w:r>
            <w:r w:rsidR="00182F7B">
              <w:fldChar w:fldCharType="begin" w:fldLock="1"/>
            </w:r>
            <w:r w:rsidR="00182F7B">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2C81CE03" w14:textId="0E663308" w:rsidR="00180E91" w:rsidRDefault="00180E91" w:rsidP="0027610D">
            <w:pPr>
              <w:jc w:val="center"/>
            </w:pPr>
          </w:p>
        </w:tc>
        <w:tc>
          <w:tcPr>
            <w:tcW w:w="2160" w:type="dxa"/>
          </w:tcPr>
          <w:p w14:paraId="0AC90BA1" w14:textId="77777777" w:rsidR="0018673F" w:rsidRDefault="0018673F" w:rsidP="0027610D">
            <w:pPr>
              <w:jc w:val="center"/>
            </w:pPr>
            <w:r>
              <w:rPr>
                <w:rFonts w:ascii="Segoe UI" w:hAnsi="Segoe UI" w:cs="Segoe UI"/>
                <w:color w:val="212121"/>
                <w:shd w:val="clear" w:color="auto" w:fill="FFFFFF"/>
              </w:rPr>
              <w:t>241572</w:t>
            </w:r>
          </w:p>
        </w:tc>
      </w:tr>
      <w:tr w:rsidR="0018673F" w14:paraId="6D496186" w14:textId="77777777" w:rsidTr="00587810">
        <w:trPr>
          <w:trHeight w:val="277"/>
        </w:trPr>
        <w:tc>
          <w:tcPr>
            <w:tcW w:w="1278" w:type="dxa"/>
            <w:vMerge/>
          </w:tcPr>
          <w:p w14:paraId="0A920BC0" w14:textId="77777777" w:rsidR="0018673F" w:rsidRDefault="0018673F" w:rsidP="0027610D">
            <w:pPr>
              <w:jc w:val="center"/>
            </w:pPr>
          </w:p>
        </w:tc>
        <w:tc>
          <w:tcPr>
            <w:tcW w:w="2250" w:type="dxa"/>
            <w:vMerge/>
          </w:tcPr>
          <w:p w14:paraId="1FD96B31" w14:textId="77777777" w:rsidR="0018673F" w:rsidRDefault="0018673F" w:rsidP="0027610D">
            <w:pPr>
              <w:jc w:val="center"/>
            </w:pPr>
          </w:p>
        </w:tc>
        <w:tc>
          <w:tcPr>
            <w:tcW w:w="2790" w:type="dxa"/>
          </w:tcPr>
          <w:p w14:paraId="6418EE03" w14:textId="77777777" w:rsidR="0018673F" w:rsidRDefault="0018673F" w:rsidP="0027610D">
            <w:pPr>
              <w:jc w:val="center"/>
            </w:pPr>
            <w:r>
              <w:t>furostanol</w:t>
            </w:r>
            <w:r w:rsidR="00182F7B">
              <w:fldChar w:fldCharType="begin" w:fldLock="1"/>
            </w:r>
            <w:r w:rsidR="00182F7B">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72F1F13E" w14:textId="501F8407" w:rsidR="00180E91" w:rsidRDefault="00180E91" w:rsidP="0027610D">
            <w:pPr>
              <w:jc w:val="center"/>
            </w:pPr>
          </w:p>
        </w:tc>
        <w:tc>
          <w:tcPr>
            <w:tcW w:w="2160" w:type="dxa"/>
          </w:tcPr>
          <w:p w14:paraId="46C0CB70" w14:textId="77777777" w:rsidR="0018673F" w:rsidRDefault="0018673F" w:rsidP="0027610D">
            <w:pPr>
              <w:jc w:val="center"/>
            </w:pPr>
            <w:r>
              <w:rPr>
                <w:rFonts w:ascii="Segoe UI" w:hAnsi="Segoe UI" w:cs="Segoe UI"/>
                <w:color w:val="212121"/>
                <w:shd w:val="clear" w:color="auto" w:fill="FFFFFF"/>
              </w:rPr>
              <w:t>22295359</w:t>
            </w:r>
          </w:p>
        </w:tc>
      </w:tr>
      <w:tr w:rsidR="0018673F" w14:paraId="05450366" w14:textId="77777777" w:rsidTr="00587810">
        <w:trPr>
          <w:trHeight w:val="277"/>
        </w:trPr>
        <w:tc>
          <w:tcPr>
            <w:tcW w:w="1278" w:type="dxa"/>
            <w:vMerge/>
          </w:tcPr>
          <w:p w14:paraId="332F49B7" w14:textId="77777777" w:rsidR="0018673F" w:rsidRDefault="0018673F" w:rsidP="0027610D">
            <w:pPr>
              <w:jc w:val="center"/>
            </w:pPr>
          </w:p>
        </w:tc>
        <w:tc>
          <w:tcPr>
            <w:tcW w:w="2250" w:type="dxa"/>
            <w:vMerge/>
          </w:tcPr>
          <w:p w14:paraId="382BCB05" w14:textId="77777777" w:rsidR="0018673F" w:rsidRDefault="0018673F" w:rsidP="0027610D">
            <w:pPr>
              <w:jc w:val="center"/>
            </w:pPr>
          </w:p>
        </w:tc>
        <w:tc>
          <w:tcPr>
            <w:tcW w:w="2790" w:type="dxa"/>
          </w:tcPr>
          <w:p w14:paraId="7F333577" w14:textId="77777777" w:rsidR="0018673F" w:rsidRDefault="0018673F" w:rsidP="0027610D">
            <w:pPr>
              <w:jc w:val="center"/>
            </w:pPr>
            <w:r>
              <w:t>spirostanol</w:t>
            </w:r>
            <w:r w:rsidR="00182F7B">
              <w:fldChar w:fldCharType="begin" w:fldLock="1"/>
            </w:r>
            <w:r w:rsidR="00182F7B">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03185AFB" w14:textId="2B6FE865" w:rsidR="00180E91" w:rsidRDefault="00180E91" w:rsidP="0027610D">
            <w:pPr>
              <w:jc w:val="center"/>
            </w:pPr>
          </w:p>
        </w:tc>
        <w:tc>
          <w:tcPr>
            <w:tcW w:w="2160" w:type="dxa"/>
          </w:tcPr>
          <w:p w14:paraId="586712B1" w14:textId="77777777" w:rsidR="0018673F" w:rsidRDefault="00FB461D" w:rsidP="0027610D">
            <w:pPr>
              <w:jc w:val="center"/>
            </w:pPr>
            <w:r>
              <w:rPr>
                <w:rFonts w:ascii="Segoe UI" w:hAnsi="Segoe UI" w:cs="Segoe UI"/>
                <w:color w:val="212121"/>
                <w:shd w:val="clear" w:color="auto" w:fill="FFFFFF"/>
              </w:rPr>
              <w:t>129669531</w:t>
            </w:r>
          </w:p>
        </w:tc>
      </w:tr>
      <w:tr w:rsidR="0018673F" w14:paraId="64138215" w14:textId="77777777" w:rsidTr="00587810">
        <w:trPr>
          <w:trHeight w:val="277"/>
        </w:trPr>
        <w:tc>
          <w:tcPr>
            <w:tcW w:w="1278" w:type="dxa"/>
            <w:vMerge/>
          </w:tcPr>
          <w:p w14:paraId="43A0042C" w14:textId="77777777" w:rsidR="0018673F" w:rsidRDefault="0018673F" w:rsidP="0027610D">
            <w:pPr>
              <w:jc w:val="center"/>
            </w:pPr>
          </w:p>
        </w:tc>
        <w:tc>
          <w:tcPr>
            <w:tcW w:w="2250" w:type="dxa"/>
            <w:vMerge/>
          </w:tcPr>
          <w:p w14:paraId="6CCCD496" w14:textId="77777777" w:rsidR="0018673F" w:rsidRDefault="0018673F" w:rsidP="0027610D">
            <w:pPr>
              <w:jc w:val="center"/>
            </w:pPr>
          </w:p>
        </w:tc>
        <w:tc>
          <w:tcPr>
            <w:tcW w:w="2790" w:type="dxa"/>
          </w:tcPr>
          <w:p w14:paraId="1D8131DA" w14:textId="77777777" w:rsidR="0018673F" w:rsidRDefault="00FB461D" w:rsidP="0027610D">
            <w:pPr>
              <w:jc w:val="center"/>
            </w:pPr>
            <w:r>
              <w:t>cholestanol</w:t>
            </w:r>
            <w:r w:rsidR="00182F7B">
              <w:fldChar w:fldCharType="begin" w:fldLock="1"/>
            </w:r>
            <w:r w:rsidR="00182F7B">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09047F13" w14:textId="0D980EEC" w:rsidR="00180E91" w:rsidRDefault="00180E91" w:rsidP="0027610D">
            <w:pPr>
              <w:jc w:val="center"/>
            </w:pPr>
          </w:p>
        </w:tc>
        <w:tc>
          <w:tcPr>
            <w:tcW w:w="2160" w:type="dxa"/>
          </w:tcPr>
          <w:p w14:paraId="0C8BA3B1" w14:textId="77777777" w:rsidR="0018673F" w:rsidRDefault="00FB461D" w:rsidP="0027610D">
            <w:pPr>
              <w:jc w:val="center"/>
            </w:pPr>
            <w:r>
              <w:rPr>
                <w:rFonts w:ascii="Segoe UI" w:hAnsi="Segoe UI" w:cs="Segoe UI"/>
                <w:color w:val="212121"/>
                <w:shd w:val="clear" w:color="auto" w:fill="FFFFFF"/>
              </w:rPr>
              <w:t>6665</w:t>
            </w:r>
          </w:p>
        </w:tc>
      </w:tr>
      <w:tr w:rsidR="0018673F" w14:paraId="4CB5E09F" w14:textId="77777777" w:rsidTr="00587810">
        <w:trPr>
          <w:trHeight w:val="277"/>
        </w:trPr>
        <w:tc>
          <w:tcPr>
            <w:tcW w:w="1278" w:type="dxa"/>
            <w:vMerge/>
          </w:tcPr>
          <w:p w14:paraId="5B725617" w14:textId="77777777" w:rsidR="0018673F" w:rsidRDefault="0018673F" w:rsidP="0027610D">
            <w:pPr>
              <w:jc w:val="center"/>
            </w:pPr>
          </w:p>
        </w:tc>
        <w:tc>
          <w:tcPr>
            <w:tcW w:w="2250" w:type="dxa"/>
            <w:vMerge/>
          </w:tcPr>
          <w:p w14:paraId="4C5D90DD" w14:textId="77777777" w:rsidR="0018673F" w:rsidRDefault="0018673F" w:rsidP="0027610D">
            <w:pPr>
              <w:jc w:val="center"/>
            </w:pPr>
          </w:p>
        </w:tc>
        <w:tc>
          <w:tcPr>
            <w:tcW w:w="2790" w:type="dxa"/>
          </w:tcPr>
          <w:p w14:paraId="5487F0BF" w14:textId="77777777" w:rsidR="0018673F" w:rsidRDefault="00FB461D" w:rsidP="0027610D">
            <w:pPr>
              <w:jc w:val="center"/>
            </w:pPr>
            <w:r>
              <w:t>ergostanol</w:t>
            </w:r>
            <w:r w:rsidR="00182F7B">
              <w:fldChar w:fldCharType="begin" w:fldLock="1"/>
            </w:r>
            <w:r w:rsidR="00182F7B">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3C8B4654" w14:textId="006241EE" w:rsidR="00180E91" w:rsidRDefault="00180E91" w:rsidP="0027610D">
            <w:pPr>
              <w:jc w:val="center"/>
            </w:pPr>
          </w:p>
        </w:tc>
        <w:tc>
          <w:tcPr>
            <w:tcW w:w="2160" w:type="dxa"/>
          </w:tcPr>
          <w:p w14:paraId="4615C867" w14:textId="77777777" w:rsidR="0018673F" w:rsidRDefault="00FB461D" w:rsidP="0027610D">
            <w:pPr>
              <w:jc w:val="center"/>
            </w:pPr>
            <w:r>
              <w:rPr>
                <w:rFonts w:ascii="Segoe UI" w:hAnsi="Segoe UI" w:cs="Segoe UI"/>
                <w:color w:val="212121"/>
                <w:shd w:val="clear" w:color="auto" w:fill="FFFFFF"/>
              </w:rPr>
              <w:t>5283641</w:t>
            </w:r>
          </w:p>
        </w:tc>
      </w:tr>
      <w:tr w:rsidR="0018673F" w14:paraId="616D2BC4" w14:textId="77777777" w:rsidTr="00587810">
        <w:trPr>
          <w:trHeight w:val="277"/>
        </w:trPr>
        <w:tc>
          <w:tcPr>
            <w:tcW w:w="1278" w:type="dxa"/>
            <w:vMerge/>
          </w:tcPr>
          <w:p w14:paraId="78771F5B" w14:textId="77777777" w:rsidR="0018673F" w:rsidRDefault="0018673F" w:rsidP="0027610D">
            <w:pPr>
              <w:jc w:val="center"/>
            </w:pPr>
          </w:p>
        </w:tc>
        <w:tc>
          <w:tcPr>
            <w:tcW w:w="2250" w:type="dxa"/>
            <w:vMerge/>
          </w:tcPr>
          <w:p w14:paraId="0CFADFF8" w14:textId="77777777" w:rsidR="0018673F" w:rsidRDefault="0018673F" w:rsidP="0027610D">
            <w:pPr>
              <w:jc w:val="center"/>
            </w:pPr>
          </w:p>
        </w:tc>
        <w:tc>
          <w:tcPr>
            <w:tcW w:w="2790" w:type="dxa"/>
          </w:tcPr>
          <w:p w14:paraId="774DBD9A" w14:textId="77777777" w:rsidR="0018673F" w:rsidRDefault="00FB461D" w:rsidP="0027610D">
            <w:pPr>
              <w:jc w:val="center"/>
            </w:pPr>
            <w:r>
              <w:t>pregnanol</w:t>
            </w:r>
            <w:r w:rsidR="00182F7B">
              <w:fldChar w:fldCharType="begin" w:fldLock="1"/>
            </w:r>
            <w:r w:rsidR="00182F7B">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0F6EF4F4" w14:textId="4D9C113A" w:rsidR="007C7B7A" w:rsidRDefault="007C7B7A" w:rsidP="0027610D">
            <w:pPr>
              <w:jc w:val="center"/>
            </w:pPr>
          </w:p>
        </w:tc>
        <w:tc>
          <w:tcPr>
            <w:tcW w:w="2160" w:type="dxa"/>
          </w:tcPr>
          <w:p w14:paraId="2EB7EF89" w14:textId="77777777" w:rsidR="0018673F" w:rsidRDefault="00FB461D" w:rsidP="0027610D">
            <w:pPr>
              <w:jc w:val="center"/>
            </w:pPr>
            <w:r>
              <w:rPr>
                <w:rFonts w:ascii="Segoe UI" w:hAnsi="Segoe UI" w:cs="Segoe UI"/>
                <w:color w:val="212121"/>
                <w:shd w:val="clear" w:color="auto" w:fill="FFFFFF"/>
              </w:rPr>
              <w:t>5460188</w:t>
            </w:r>
          </w:p>
        </w:tc>
      </w:tr>
      <w:tr w:rsidR="0018673F" w14:paraId="41032235" w14:textId="77777777" w:rsidTr="00587810">
        <w:trPr>
          <w:trHeight w:val="277"/>
        </w:trPr>
        <w:tc>
          <w:tcPr>
            <w:tcW w:w="1278" w:type="dxa"/>
            <w:vMerge/>
          </w:tcPr>
          <w:p w14:paraId="3434E59B" w14:textId="77777777" w:rsidR="0018673F" w:rsidRDefault="0018673F" w:rsidP="0027610D">
            <w:pPr>
              <w:jc w:val="center"/>
            </w:pPr>
          </w:p>
        </w:tc>
        <w:tc>
          <w:tcPr>
            <w:tcW w:w="2250" w:type="dxa"/>
            <w:vMerge/>
          </w:tcPr>
          <w:p w14:paraId="6C593842" w14:textId="77777777" w:rsidR="0018673F" w:rsidRDefault="0018673F" w:rsidP="0027610D">
            <w:pPr>
              <w:jc w:val="center"/>
            </w:pPr>
          </w:p>
        </w:tc>
        <w:tc>
          <w:tcPr>
            <w:tcW w:w="2790" w:type="dxa"/>
          </w:tcPr>
          <w:p w14:paraId="6C839091" w14:textId="77777777" w:rsidR="0018673F" w:rsidRDefault="00FB461D" w:rsidP="0027610D">
            <w:pPr>
              <w:jc w:val="center"/>
            </w:pPr>
            <w:r>
              <w:t>spirostane</w:t>
            </w:r>
            <w:r w:rsidR="00182F7B">
              <w:fldChar w:fldCharType="begin" w:fldLock="1"/>
            </w:r>
            <w:r w:rsidR="004E4594">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182F7B">
              <w:fldChar w:fldCharType="separate"/>
            </w:r>
            <w:r w:rsidR="00182F7B" w:rsidRPr="00182F7B">
              <w:rPr>
                <w:noProof/>
                <w:vertAlign w:val="superscript"/>
              </w:rPr>
              <w:t>54</w:t>
            </w:r>
            <w:r w:rsidR="00182F7B">
              <w:fldChar w:fldCharType="end"/>
            </w:r>
          </w:p>
          <w:p w14:paraId="35D02AB9" w14:textId="7E2BAC72" w:rsidR="00180E91" w:rsidRDefault="00180E91" w:rsidP="0027610D">
            <w:pPr>
              <w:jc w:val="center"/>
            </w:pPr>
          </w:p>
        </w:tc>
        <w:tc>
          <w:tcPr>
            <w:tcW w:w="2160" w:type="dxa"/>
          </w:tcPr>
          <w:p w14:paraId="0E03C0AB" w14:textId="77777777" w:rsidR="0018673F" w:rsidRDefault="00640D53" w:rsidP="0027610D">
            <w:pPr>
              <w:jc w:val="center"/>
            </w:pPr>
            <w:r>
              <w:rPr>
                <w:rFonts w:ascii="Segoe UI" w:hAnsi="Segoe UI" w:cs="Segoe UI"/>
                <w:color w:val="212121"/>
                <w:shd w:val="clear" w:color="auto" w:fill="FFFFFF"/>
              </w:rPr>
              <w:t>6857439</w:t>
            </w:r>
          </w:p>
        </w:tc>
      </w:tr>
      <w:tr w:rsidR="0018673F" w14:paraId="207C6C68" w14:textId="77777777" w:rsidTr="00587810">
        <w:trPr>
          <w:trHeight w:val="277"/>
        </w:trPr>
        <w:tc>
          <w:tcPr>
            <w:tcW w:w="1278" w:type="dxa"/>
            <w:vMerge/>
          </w:tcPr>
          <w:p w14:paraId="30442D09" w14:textId="77777777" w:rsidR="0018673F" w:rsidRDefault="0018673F" w:rsidP="0027610D">
            <w:pPr>
              <w:jc w:val="center"/>
            </w:pPr>
          </w:p>
        </w:tc>
        <w:tc>
          <w:tcPr>
            <w:tcW w:w="2250" w:type="dxa"/>
            <w:vMerge/>
          </w:tcPr>
          <w:p w14:paraId="42808DAF" w14:textId="77777777" w:rsidR="0018673F" w:rsidRDefault="0018673F" w:rsidP="0027610D">
            <w:pPr>
              <w:jc w:val="center"/>
            </w:pPr>
          </w:p>
        </w:tc>
        <w:tc>
          <w:tcPr>
            <w:tcW w:w="2790" w:type="dxa"/>
          </w:tcPr>
          <w:p w14:paraId="5EAE9D67" w14:textId="77777777" w:rsidR="0018673F" w:rsidRDefault="007253AB" w:rsidP="0027610D">
            <w:pPr>
              <w:jc w:val="center"/>
            </w:pPr>
            <w:r>
              <w:t>arabinose</w:t>
            </w:r>
            <w:r w:rsidR="004E4594">
              <w:fldChar w:fldCharType="begin" w:fldLock="1"/>
            </w:r>
            <w:r w:rsidR="004E4594">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4E4594">
              <w:fldChar w:fldCharType="separate"/>
            </w:r>
            <w:r w:rsidR="004E4594" w:rsidRPr="004E4594">
              <w:rPr>
                <w:noProof/>
                <w:vertAlign w:val="superscript"/>
              </w:rPr>
              <w:t>54</w:t>
            </w:r>
            <w:r w:rsidR="004E4594">
              <w:fldChar w:fldCharType="end"/>
            </w:r>
          </w:p>
          <w:p w14:paraId="58C83D20" w14:textId="0E4DEDF6" w:rsidR="00180E91" w:rsidRDefault="00180E91" w:rsidP="0027610D">
            <w:pPr>
              <w:jc w:val="center"/>
            </w:pPr>
          </w:p>
        </w:tc>
        <w:tc>
          <w:tcPr>
            <w:tcW w:w="2160" w:type="dxa"/>
          </w:tcPr>
          <w:p w14:paraId="14DDEA91" w14:textId="77777777" w:rsidR="0018673F" w:rsidRDefault="007253AB" w:rsidP="0027610D">
            <w:pPr>
              <w:jc w:val="center"/>
            </w:pPr>
            <w:r>
              <w:rPr>
                <w:rFonts w:ascii="Segoe UI" w:hAnsi="Segoe UI" w:cs="Segoe UI"/>
                <w:color w:val="212121"/>
                <w:shd w:val="clear" w:color="auto" w:fill="FFFFFF"/>
              </w:rPr>
              <w:t>439195</w:t>
            </w:r>
          </w:p>
        </w:tc>
      </w:tr>
      <w:tr w:rsidR="0018673F" w14:paraId="50755BCA" w14:textId="77777777" w:rsidTr="007C7B7A">
        <w:trPr>
          <w:trHeight w:val="647"/>
        </w:trPr>
        <w:tc>
          <w:tcPr>
            <w:tcW w:w="1278" w:type="dxa"/>
            <w:vMerge/>
          </w:tcPr>
          <w:p w14:paraId="6057A04E" w14:textId="77777777" w:rsidR="0018673F" w:rsidRDefault="0018673F" w:rsidP="0027610D">
            <w:pPr>
              <w:jc w:val="center"/>
            </w:pPr>
          </w:p>
        </w:tc>
        <w:tc>
          <w:tcPr>
            <w:tcW w:w="2250" w:type="dxa"/>
            <w:vMerge/>
          </w:tcPr>
          <w:p w14:paraId="1CADB7F7" w14:textId="77777777" w:rsidR="0018673F" w:rsidRDefault="0018673F" w:rsidP="0027610D">
            <w:pPr>
              <w:jc w:val="center"/>
            </w:pPr>
          </w:p>
        </w:tc>
        <w:tc>
          <w:tcPr>
            <w:tcW w:w="2790" w:type="dxa"/>
          </w:tcPr>
          <w:p w14:paraId="65F0D4E6" w14:textId="77777777" w:rsidR="0018673F" w:rsidRDefault="005E5EEF" w:rsidP="0027610D">
            <w:pPr>
              <w:jc w:val="center"/>
            </w:pPr>
            <w:r>
              <w:t>xylose</w:t>
            </w:r>
            <w:r w:rsidR="004E4594">
              <w:fldChar w:fldCharType="begin" w:fldLock="1"/>
            </w:r>
            <w:r w:rsidR="004E4594">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4E4594">
              <w:fldChar w:fldCharType="separate"/>
            </w:r>
            <w:r w:rsidR="004E4594" w:rsidRPr="004E4594">
              <w:rPr>
                <w:noProof/>
                <w:vertAlign w:val="superscript"/>
              </w:rPr>
              <w:t>54</w:t>
            </w:r>
            <w:r w:rsidR="004E4594">
              <w:fldChar w:fldCharType="end"/>
            </w:r>
          </w:p>
          <w:p w14:paraId="4F773A39" w14:textId="0E90D966" w:rsidR="00D34DF9" w:rsidRDefault="00D34DF9" w:rsidP="0027610D">
            <w:pPr>
              <w:jc w:val="center"/>
            </w:pPr>
          </w:p>
        </w:tc>
        <w:tc>
          <w:tcPr>
            <w:tcW w:w="2160" w:type="dxa"/>
          </w:tcPr>
          <w:p w14:paraId="2C017F17" w14:textId="77777777" w:rsidR="0018673F" w:rsidRDefault="005E5EEF" w:rsidP="0027610D">
            <w:pPr>
              <w:jc w:val="center"/>
            </w:pPr>
            <w:r>
              <w:rPr>
                <w:rFonts w:ascii="Segoe UI" w:hAnsi="Segoe UI" w:cs="Segoe UI"/>
                <w:color w:val="212121"/>
                <w:shd w:val="clear" w:color="auto" w:fill="FFFFFF"/>
              </w:rPr>
              <w:t>135191</w:t>
            </w:r>
          </w:p>
        </w:tc>
      </w:tr>
      <w:tr w:rsidR="0018673F" w14:paraId="1E42ED87" w14:textId="77777777" w:rsidTr="00587810">
        <w:trPr>
          <w:trHeight w:val="277"/>
        </w:trPr>
        <w:tc>
          <w:tcPr>
            <w:tcW w:w="1278" w:type="dxa"/>
            <w:vMerge/>
          </w:tcPr>
          <w:p w14:paraId="414F2455" w14:textId="77777777" w:rsidR="0018673F" w:rsidRDefault="0018673F" w:rsidP="0027610D">
            <w:pPr>
              <w:jc w:val="center"/>
            </w:pPr>
          </w:p>
        </w:tc>
        <w:tc>
          <w:tcPr>
            <w:tcW w:w="2250" w:type="dxa"/>
            <w:vMerge/>
          </w:tcPr>
          <w:p w14:paraId="1431A374" w14:textId="77777777" w:rsidR="0018673F" w:rsidRDefault="0018673F" w:rsidP="0027610D">
            <w:pPr>
              <w:jc w:val="center"/>
            </w:pPr>
          </w:p>
        </w:tc>
        <w:tc>
          <w:tcPr>
            <w:tcW w:w="2790" w:type="dxa"/>
          </w:tcPr>
          <w:p w14:paraId="097315BD" w14:textId="77777777" w:rsidR="0018673F" w:rsidRDefault="005E5EEF" w:rsidP="0027610D">
            <w:pPr>
              <w:jc w:val="center"/>
            </w:pPr>
            <w:r>
              <w:t>glucose</w:t>
            </w:r>
            <w:r w:rsidR="004E4594">
              <w:fldChar w:fldCharType="begin" w:fldLock="1"/>
            </w:r>
            <w:r w:rsidR="004E4594">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4E4594">
              <w:fldChar w:fldCharType="separate"/>
            </w:r>
            <w:r w:rsidR="004E4594" w:rsidRPr="004E4594">
              <w:rPr>
                <w:noProof/>
                <w:vertAlign w:val="superscript"/>
              </w:rPr>
              <w:t>54</w:t>
            </w:r>
            <w:r w:rsidR="004E4594">
              <w:fldChar w:fldCharType="end"/>
            </w:r>
          </w:p>
          <w:p w14:paraId="4F58530F" w14:textId="63247A42" w:rsidR="00D34DF9" w:rsidRDefault="00D34DF9" w:rsidP="0027610D">
            <w:pPr>
              <w:jc w:val="center"/>
            </w:pPr>
          </w:p>
        </w:tc>
        <w:tc>
          <w:tcPr>
            <w:tcW w:w="2160" w:type="dxa"/>
          </w:tcPr>
          <w:p w14:paraId="0A774FF4" w14:textId="77777777" w:rsidR="0018673F" w:rsidRDefault="005E5EEF" w:rsidP="0027610D">
            <w:pPr>
              <w:jc w:val="center"/>
            </w:pPr>
            <w:r>
              <w:rPr>
                <w:rFonts w:ascii="Segoe UI" w:hAnsi="Segoe UI" w:cs="Segoe UI"/>
                <w:color w:val="212121"/>
                <w:shd w:val="clear" w:color="auto" w:fill="FFFFFF"/>
              </w:rPr>
              <w:t>5793</w:t>
            </w:r>
          </w:p>
        </w:tc>
      </w:tr>
      <w:tr w:rsidR="0018673F" w14:paraId="70174FC0" w14:textId="77777777" w:rsidTr="00587810">
        <w:trPr>
          <w:trHeight w:val="277"/>
        </w:trPr>
        <w:tc>
          <w:tcPr>
            <w:tcW w:w="1278" w:type="dxa"/>
            <w:vMerge/>
          </w:tcPr>
          <w:p w14:paraId="089F1C21" w14:textId="77777777" w:rsidR="0018673F" w:rsidRDefault="0018673F" w:rsidP="0027610D">
            <w:pPr>
              <w:jc w:val="center"/>
            </w:pPr>
          </w:p>
        </w:tc>
        <w:tc>
          <w:tcPr>
            <w:tcW w:w="2250" w:type="dxa"/>
            <w:vMerge/>
          </w:tcPr>
          <w:p w14:paraId="5B06C76C" w14:textId="77777777" w:rsidR="0018673F" w:rsidRDefault="0018673F" w:rsidP="0027610D">
            <w:pPr>
              <w:jc w:val="center"/>
            </w:pPr>
          </w:p>
        </w:tc>
        <w:tc>
          <w:tcPr>
            <w:tcW w:w="2790" w:type="dxa"/>
          </w:tcPr>
          <w:p w14:paraId="1D82F256" w14:textId="77777777" w:rsidR="0018673F" w:rsidRDefault="00105A03" w:rsidP="0027610D">
            <w:pPr>
              <w:jc w:val="center"/>
            </w:pPr>
            <w:r>
              <w:t>galactose</w:t>
            </w:r>
            <w:r w:rsidR="004E4594">
              <w:fldChar w:fldCharType="begin" w:fldLock="1"/>
            </w:r>
            <w:r w:rsidR="004E4594">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4E4594">
              <w:fldChar w:fldCharType="separate"/>
            </w:r>
            <w:r w:rsidR="004E4594" w:rsidRPr="004E4594">
              <w:rPr>
                <w:noProof/>
                <w:vertAlign w:val="superscript"/>
              </w:rPr>
              <w:t>54</w:t>
            </w:r>
            <w:r w:rsidR="004E4594">
              <w:fldChar w:fldCharType="end"/>
            </w:r>
          </w:p>
          <w:p w14:paraId="2E1D653C" w14:textId="1F15AC62" w:rsidR="00D34DF9" w:rsidRDefault="00D34DF9" w:rsidP="0027610D">
            <w:pPr>
              <w:jc w:val="center"/>
            </w:pPr>
          </w:p>
        </w:tc>
        <w:tc>
          <w:tcPr>
            <w:tcW w:w="2160" w:type="dxa"/>
          </w:tcPr>
          <w:p w14:paraId="38C170F6" w14:textId="77777777" w:rsidR="0018673F" w:rsidRDefault="00105A03" w:rsidP="0027610D">
            <w:pPr>
              <w:jc w:val="center"/>
            </w:pPr>
            <w:r>
              <w:rPr>
                <w:rFonts w:ascii="Segoe UI" w:hAnsi="Segoe UI" w:cs="Segoe UI"/>
                <w:color w:val="212121"/>
                <w:shd w:val="clear" w:color="auto" w:fill="FFFFFF"/>
              </w:rPr>
              <w:t>6036</w:t>
            </w:r>
          </w:p>
        </w:tc>
      </w:tr>
      <w:tr w:rsidR="0018673F" w14:paraId="6C1BEF8E" w14:textId="77777777" w:rsidTr="00587810">
        <w:trPr>
          <w:trHeight w:val="277"/>
        </w:trPr>
        <w:tc>
          <w:tcPr>
            <w:tcW w:w="1278" w:type="dxa"/>
            <w:vMerge/>
          </w:tcPr>
          <w:p w14:paraId="495B7668" w14:textId="77777777" w:rsidR="0018673F" w:rsidRDefault="0018673F" w:rsidP="0027610D">
            <w:pPr>
              <w:jc w:val="center"/>
            </w:pPr>
          </w:p>
        </w:tc>
        <w:tc>
          <w:tcPr>
            <w:tcW w:w="2250" w:type="dxa"/>
            <w:vMerge/>
          </w:tcPr>
          <w:p w14:paraId="54DA3EC9" w14:textId="77777777" w:rsidR="0018673F" w:rsidRDefault="0018673F" w:rsidP="0027610D">
            <w:pPr>
              <w:jc w:val="center"/>
            </w:pPr>
          </w:p>
        </w:tc>
        <w:tc>
          <w:tcPr>
            <w:tcW w:w="2790" w:type="dxa"/>
          </w:tcPr>
          <w:p w14:paraId="28E3C57B" w14:textId="77777777" w:rsidR="0018673F" w:rsidRDefault="00105A03" w:rsidP="0027610D">
            <w:pPr>
              <w:jc w:val="center"/>
            </w:pPr>
            <w:r>
              <w:t>rhamnose</w:t>
            </w:r>
            <w:r w:rsidR="004E4594">
              <w:fldChar w:fldCharType="begin" w:fldLock="1"/>
            </w:r>
            <w:r w:rsidR="00E306F6">
              <w:instrText>ADDIN CSL_CITATION {"citationItems":[{"id":"ITEM-1","itemData":{"DOI":"10.22037/ijpr.2019.112501.13795","ISSN":"17266890","abstract":"Dioscorea species, known as “Yams,” belong to family Dioscoreaceae. This genus consists of more than 600 species distributed from Africa, Asia, the Caribbean’s South America, and the South Pacific islands. Their organoleptic properties make them the most widely used carbohydrate food and dietary supplements. The underground and/or aerial tubers represent valuable sources of proteins, fats, and vitamins for millions of people in West Africa. This review gives a shot of secondary metabolites of Dioscorea plants, including steroids, clerodane diterpenes, quinones, cyanidins, phenolics, diarylheptanoids, and nitrogen-containing compounds. This review collected the evidence on biological properties of description Dioscorea, including in-vitro and in-vivo studies. Dioscorea species contain promising bioactive molecules i.e. diosgenin that support their different biological properties, including antioxidant, hypoglycaemic, hypolipidemic, anti-antimicrobial, inflammatory, antiproliferative, androgenic, estrogenic, and contraceptive drugs. Indeed, besides its nutrient values, Dioscorea is a potential source of bioactive substances of interest in the prevention/ treatment of several diseases, and thus represents a great challenge in developing countries. However, ethnomedicinal potential should be validated and further researches on pharmacological properties and phytochemical composition should be carried out. Particularly, doing some studies to convert the preclinical results to clinical efficacy should be guaranteed.","author":[{"dropping-particle":"","family":"Salehi","given":"Bahare","non-dropping-particle":"","parse-names":false,"suffix":""},{"dropping-particle":"","family":"Sener","given":"Bilge","non-dropping-particle":"","parse-names":false,"suffix":""},{"dropping-particle":"","family":"Kilic","given":"Mehtap","non-dropping-particle":"","parse-names":false,"suffix":""},{"dropping-particle":"","family":"Sharifi-Rad","given":"Javad","non-dropping-particle":"","parse-names":false,"suffix":""},{"dropping-particle":"","family":"Naz","given":"Rabia","non-dropping-particle":"","parse-names":false,"suffix":""},{"dropping-particle":"","family":"Yousaf","given":"Zubaida","non-dropping-particle":"","parse-names":false,"suffix":""},{"dropping-particle":"","family":"Mudau","given":"Fhatuwani Nixwell","non-dropping-particle":"","parse-names":false,"suffix":""},{"dropping-particle":"","family":"Fokou","given":"Patrick Valere Tsouh","non-dropping-particle":"","parse-names":false,"suffix":""},{"dropping-particle":"","family":"Ezzat","given":"Shahira M.","non-dropping-particle":"","parse-names":false,"suffix":""},{"dropping-particle":"","family":"Bishbishy","given":"Mahitab H.","non-dropping-particle":"El","parse-names":false,"suffix":""},{"dropping-particle":"","family":"Taheri","given":"Yasaman","non-dropping-particle":"","parse-names":false,"suffix":""},{"dropping-particle":"","family":"Lucariello","given":"Giuseppe","non-dropping-particle":"","parse-names":false,"suffix":""},{"dropping-particle":"","family":"Durazzo","given":"Alessandra","non-dropping-particle":"","parse-names":false,"suffix":""},{"dropping-particle":"","family":"Lucarini","given":"Massimo","non-dropping-particle":"","parse-names":false,"suffix":""},{"dropping-particle":"","family":"Suleria","given":"Hafiz Ansar Rasul","non-dropping-particle":"","parse-names":false,"suffix":""},{"dropping-particle":"","family":"Santini","given":"Antonello","non-dropping-particle":"","parse-names":false,"suffix":""}],"container-title":"Iranian Journal of Pharmaceutical Research","id":"ITEM-1","issue":"Special Issue","issued":{"date-parts":[["2019"]]},"page":"68-89","title":"Dioscorea plants: A genus rich in vital nutra-pharmaceuticals-A review","type":"article-journal","volume":"18"},"uris":["http://www.mendeley.com/documents/?uuid=73227550-ebbe-474b-a166-1b840820a441"]}],"mendeley":{"formattedCitation":"&lt;sup&gt;54&lt;/sup&gt;","plainTextFormattedCitation":"54","previouslyFormattedCitation":"&lt;sup&gt;54&lt;/sup&gt;"},"properties":{"noteIndex":0},"schema":"https://github.com/citation-style-language/schema/raw/master/csl-citation.json"}</w:instrText>
            </w:r>
            <w:r w:rsidR="004E4594">
              <w:fldChar w:fldCharType="separate"/>
            </w:r>
            <w:r w:rsidR="004E4594" w:rsidRPr="004E4594">
              <w:rPr>
                <w:noProof/>
                <w:vertAlign w:val="superscript"/>
              </w:rPr>
              <w:t>54</w:t>
            </w:r>
            <w:r w:rsidR="004E4594">
              <w:fldChar w:fldCharType="end"/>
            </w:r>
          </w:p>
          <w:p w14:paraId="53A7780A" w14:textId="439792B3" w:rsidR="00D34DF9" w:rsidRDefault="00D34DF9" w:rsidP="0027610D">
            <w:pPr>
              <w:jc w:val="center"/>
            </w:pPr>
          </w:p>
        </w:tc>
        <w:tc>
          <w:tcPr>
            <w:tcW w:w="2160" w:type="dxa"/>
          </w:tcPr>
          <w:p w14:paraId="5AB4FB5C" w14:textId="77777777" w:rsidR="0018673F" w:rsidRDefault="00105A03" w:rsidP="0027610D">
            <w:pPr>
              <w:jc w:val="center"/>
            </w:pPr>
            <w:r>
              <w:rPr>
                <w:rFonts w:ascii="Segoe UI" w:hAnsi="Segoe UI" w:cs="Segoe UI"/>
                <w:color w:val="212121"/>
                <w:shd w:val="clear" w:color="auto" w:fill="FFFFFF"/>
              </w:rPr>
              <w:t>25310</w:t>
            </w:r>
          </w:p>
        </w:tc>
      </w:tr>
      <w:tr w:rsidR="00D50082" w14:paraId="658D51A7" w14:textId="77777777" w:rsidTr="00587810">
        <w:trPr>
          <w:trHeight w:val="320"/>
        </w:trPr>
        <w:tc>
          <w:tcPr>
            <w:tcW w:w="1278" w:type="dxa"/>
            <w:vMerge w:val="restart"/>
          </w:tcPr>
          <w:p w14:paraId="06C21373" w14:textId="77777777" w:rsidR="00D50082" w:rsidRDefault="00D50082" w:rsidP="0027610D">
            <w:pPr>
              <w:jc w:val="center"/>
            </w:pPr>
            <w:r>
              <w:t>29.</w:t>
            </w:r>
          </w:p>
        </w:tc>
        <w:tc>
          <w:tcPr>
            <w:tcW w:w="2250" w:type="dxa"/>
            <w:vMerge w:val="restart"/>
          </w:tcPr>
          <w:p w14:paraId="5E70D5CD" w14:textId="6E8655B5" w:rsidR="00D50082" w:rsidRDefault="00D50082" w:rsidP="0027610D">
            <w:pPr>
              <w:jc w:val="center"/>
            </w:pPr>
            <w:r w:rsidRPr="00D50082">
              <w:rPr>
                <w:i/>
              </w:rPr>
              <w:t>Dipsacus asperoides</w:t>
            </w:r>
            <w:r>
              <w:t xml:space="preserve"> C.Y.Cheng et T.M.Ai</w:t>
            </w:r>
          </w:p>
        </w:tc>
        <w:tc>
          <w:tcPr>
            <w:tcW w:w="2790" w:type="dxa"/>
          </w:tcPr>
          <w:p w14:paraId="53E5AFDB" w14:textId="77777777" w:rsidR="00D50082" w:rsidRDefault="00D50082" w:rsidP="0027610D">
            <w:pPr>
              <w:jc w:val="center"/>
            </w:pPr>
            <w:r>
              <w:t>Hypogallic acid</w:t>
            </w:r>
            <w:r w:rsidR="00E306F6">
              <w:fldChar w:fldCharType="begin" w:fldLock="1"/>
            </w:r>
            <w:r w:rsidR="00E306F6">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E306F6">
              <w:fldChar w:fldCharType="separate"/>
            </w:r>
            <w:r w:rsidR="00E306F6" w:rsidRPr="00E306F6">
              <w:rPr>
                <w:noProof/>
                <w:vertAlign w:val="superscript"/>
              </w:rPr>
              <w:t>55</w:t>
            </w:r>
            <w:r w:rsidR="00E306F6">
              <w:fldChar w:fldCharType="end"/>
            </w:r>
          </w:p>
          <w:p w14:paraId="29C70E10" w14:textId="451BBB1A" w:rsidR="00D34DF9" w:rsidRDefault="00D34DF9" w:rsidP="0027610D">
            <w:pPr>
              <w:jc w:val="center"/>
            </w:pPr>
          </w:p>
        </w:tc>
        <w:tc>
          <w:tcPr>
            <w:tcW w:w="2160" w:type="dxa"/>
          </w:tcPr>
          <w:p w14:paraId="54734790" w14:textId="77777777" w:rsidR="00D50082" w:rsidRDefault="00D50082" w:rsidP="0027610D">
            <w:pPr>
              <w:jc w:val="center"/>
            </w:pPr>
            <w:r>
              <w:rPr>
                <w:rFonts w:ascii="Segoe UI" w:hAnsi="Segoe UI" w:cs="Segoe UI"/>
                <w:color w:val="212121"/>
                <w:shd w:val="clear" w:color="auto" w:fill="FFFFFF"/>
              </w:rPr>
              <w:t>19</w:t>
            </w:r>
          </w:p>
        </w:tc>
      </w:tr>
      <w:tr w:rsidR="00D50082" w14:paraId="5133F884" w14:textId="77777777" w:rsidTr="00587810">
        <w:trPr>
          <w:trHeight w:val="320"/>
        </w:trPr>
        <w:tc>
          <w:tcPr>
            <w:tcW w:w="1278" w:type="dxa"/>
            <w:vMerge/>
          </w:tcPr>
          <w:p w14:paraId="7982548C" w14:textId="77777777" w:rsidR="00D50082" w:rsidRDefault="00D50082" w:rsidP="0027610D">
            <w:pPr>
              <w:jc w:val="center"/>
            </w:pPr>
          </w:p>
        </w:tc>
        <w:tc>
          <w:tcPr>
            <w:tcW w:w="2250" w:type="dxa"/>
            <w:vMerge/>
          </w:tcPr>
          <w:p w14:paraId="17F279BF" w14:textId="77777777" w:rsidR="00D50082" w:rsidRDefault="00D50082" w:rsidP="0027610D">
            <w:pPr>
              <w:jc w:val="center"/>
            </w:pPr>
          </w:p>
        </w:tc>
        <w:tc>
          <w:tcPr>
            <w:tcW w:w="2790" w:type="dxa"/>
          </w:tcPr>
          <w:p w14:paraId="4813F8E5" w14:textId="77777777" w:rsidR="00D50082" w:rsidRDefault="00D50082" w:rsidP="0027610D">
            <w:pPr>
              <w:jc w:val="center"/>
            </w:pPr>
            <w:r>
              <w:t>Neochlorogenic acid</w:t>
            </w:r>
            <w:r w:rsidR="00E306F6">
              <w:fldChar w:fldCharType="begin" w:fldLock="1"/>
            </w:r>
            <w:r w:rsidR="00E306F6">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E306F6">
              <w:fldChar w:fldCharType="separate"/>
            </w:r>
            <w:r w:rsidR="00E306F6" w:rsidRPr="00E306F6">
              <w:rPr>
                <w:noProof/>
                <w:vertAlign w:val="superscript"/>
              </w:rPr>
              <w:t>55</w:t>
            </w:r>
            <w:r w:rsidR="00E306F6">
              <w:fldChar w:fldCharType="end"/>
            </w:r>
          </w:p>
          <w:p w14:paraId="4C3543AB" w14:textId="2D98557A" w:rsidR="00D34DF9" w:rsidRDefault="00D34DF9" w:rsidP="0027610D">
            <w:pPr>
              <w:jc w:val="center"/>
            </w:pPr>
          </w:p>
        </w:tc>
        <w:tc>
          <w:tcPr>
            <w:tcW w:w="2160" w:type="dxa"/>
          </w:tcPr>
          <w:p w14:paraId="3271C233" w14:textId="77777777" w:rsidR="00D50082" w:rsidRDefault="00A34BFD" w:rsidP="0027610D">
            <w:pPr>
              <w:jc w:val="center"/>
            </w:pPr>
            <w:r>
              <w:rPr>
                <w:rFonts w:ascii="Segoe UI" w:hAnsi="Segoe UI" w:cs="Segoe UI"/>
                <w:color w:val="212121"/>
                <w:shd w:val="clear" w:color="auto" w:fill="FFFFFF"/>
              </w:rPr>
              <w:t>5280633</w:t>
            </w:r>
          </w:p>
        </w:tc>
      </w:tr>
      <w:tr w:rsidR="00D50082" w14:paraId="73943194" w14:textId="77777777" w:rsidTr="00587810">
        <w:trPr>
          <w:trHeight w:val="320"/>
        </w:trPr>
        <w:tc>
          <w:tcPr>
            <w:tcW w:w="1278" w:type="dxa"/>
            <w:vMerge/>
          </w:tcPr>
          <w:p w14:paraId="51D1BF90" w14:textId="77777777" w:rsidR="00D50082" w:rsidRDefault="00D50082" w:rsidP="0027610D">
            <w:pPr>
              <w:jc w:val="center"/>
            </w:pPr>
          </w:p>
        </w:tc>
        <w:tc>
          <w:tcPr>
            <w:tcW w:w="2250" w:type="dxa"/>
            <w:vMerge/>
          </w:tcPr>
          <w:p w14:paraId="76AEC875" w14:textId="77777777" w:rsidR="00D50082" w:rsidRDefault="00D50082" w:rsidP="0027610D">
            <w:pPr>
              <w:jc w:val="center"/>
            </w:pPr>
          </w:p>
        </w:tc>
        <w:tc>
          <w:tcPr>
            <w:tcW w:w="2790" w:type="dxa"/>
          </w:tcPr>
          <w:p w14:paraId="58C8A20B" w14:textId="77777777" w:rsidR="00D50082" w:rsidRDefault="00D50082" w:rsidP="0027610D">
            <w:pPr>
              <w:jc w:val="center"/>
            </w:pPr>
            <w:r>
              <w:t>Chlorogenic acid</w:t>
            </w:r>
            <w:r w:rsidR="00E306F6">
              <w:fldChar w:fldCharType="begin" w:fldLock="1"/>
            </w:r>
            <w:r w:rsidR="00E306F6">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E306F6">
              <w:fldChar w:fldCharType="separate"/>
            </w:r>
            <w:r w:rsidR="00E306F6" w:rsidRPr="00E306F6">
              <w:rPr>
                <w:noProof/>
                <w:vertAlign w:val="superscript"/>
              </w:rPr>
              <w:t>55</w:t>
            </w:r>
            <w:r w:rsidR="00E306F6">
              <w:fldChar w:fldCharType="end"/>
            </w:r>
          </w:p>
          <w:p w14:paraId="2A4D25D8" w14:textId="41403F49" w:rsidR="00D34DF9" w:rsidRDefault="00D34DF9" w:rsidP="0027610D">
            <w:pPr>
              <w:jc w:val="center"/>
            </w:pPr>
          </w:p>
        </w:tc>
        <w:tc>
          <w:tcPr>
            <w:tcW w:w="2160" w:type="dxa"/>
          </w:tcPr>
          <w:p w14:paraId="6CB19453" w14:textId="77777777" w:rsidR="00D50082" w:rsidRDefault="00A34BFD" w:rsidP="0027610D">
            <w:pPr>
              <w:jc w:val="center"/>
            </w:pPr>
            <w:r>
              <w:rPr>
                <w:rFonts w:ascii="Segoe UI" w:hAnsi="Segoe UI" w:cs="Segoe UI"/>
                <w:color w:val="212121"/>
                <w:shd w:val="clear" w:color="auto" w:fill="FFFFFF"/>
              </w:rPr>
              <w:t>1794427</w:t>
            </w:r>
          </w:p>
        </w:tc>
      </w:tr>
      <w:tr w:rsidR="00D50082" w14:paraId="7EA394A6" w14:textId="77777777" w:rsidTr="00587810">
        <w:trPr>
          <w:trHeight w:val="320"/>
        </w:trPr>
        <w:tc>
          <w:tcPr>
            <w:tcW w:w="1278" w:type="dxa"/>
            <w:vMerge/>
          </w:tcPr>
          <w:p w14:paraId="173EFDAB" w14:textId="77777777" w:rsidR="00D50082" w:rsidRDefault="00D50082" w:rsidP="0027610D">
            <w:pPr>
              <w:jc w:val="center"/>
            </w:pPr>
          </w:p>
        </w:tc>
        <w:tc>
          <w:tcPr>
            <w:tcW w:w="2250" w:type="dxa"/>
            <w:vMerge/>
          </w:tcPr>
          <w:p w14:paraId="6696492F" w14:textId="77777777" w:rsidR="00D50082" w:rsidRDefault="00D50082" w:rsidP="0027610D">
            <w:pPr>
              <w:jc w:val="center"/>
            </w:pPr>
          </w:p>
        </w:tc>
        <w:tc>
          <w:tcPr>
            <w:tcW w:w="2790" w:type="dxa"/>
          </w:tcPr>
          <w:p w14:paraId="4B7D209E" w14:textId="77777777" w:rsidR="00D50082" w:rsidRDefault="00D50082" w:rsidP="0027610D">
            <w:pPr>
              <w:jc w:val="center"/>
            </w:pPr>
            <w:r>
              <w:t>Vanillic acid</w:t>
            </w:r>
            <w:r w:rsidR="00E306F6">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E306F6">
              <w:fldChar w:fldCharType="separate"/>
            </w:r>
            <w:r w:rsidR="00E306F6" w:rsidRPr="00E306F6">
              <w:rPr>
                <w:noProof/>
                <w:vertAlign w:val="superscript"/>
              </w:rPr>
              <w:t>55</w:t>
            </w:r>
            <w:r w:rsidR="00E306F6">
              <w:fldChar w:fldCharType="end"/>
            </w:r>
          </w:p>
          <w:p w14:paraId="2E827587" w14:textId="23FD67A0" w:rsidR="00D34DF9" w:rsidRDefault="00D34DF9" w:rsidP="0027610D">
            <w:pPr>
              <w:jc w:val="center"/>
            </w:pPr>
          </w:p>
        </w:tc>
        <w:tc>
          <w:tcPr>
            <w:tcW w:w="2160" w:type="dxa"/>
          </w:tcPr>
          <w:p w14:paraId="5DE393A2" w14:textId="77777777" w:rsidR="00D50082" w:rsidRDefault="00A34BFD" w:rsidP="0027610D">
            <w:pPr>
              <w:jc w:val="center"/>
            </w:pPr>
            <w:r>
              <w:rPr>
                <w:rFonts w:ascii="Segoe UI" w:hAnsi="Segoe UI" w:cs="Segoe UI"/>
                <w:color w:val="212121"/>
                <w:shd w:val="clear" w:color="auto" w:fill="FFFFFF"/>
              </w:rPr>
              <w:t>8468</w:t>
            </w:r>
          </w:p>
        </w:tc>
      </w:tr>
      <w:tr w:rsidR="00D50082" w14:paraId="4E1C16F6" w14:textId="77777777" w:rsidTr="00587810">
        <w:trPr>
          <w:trHeight w:val="320"/>
        </w:trPr>
        <w:tc>
          <w:tcPr>
            <w:tcW w:w="1278" w:type="dxa"/>
            <w:vMerge/>
          </w:tcPr>
          <w:p w14:paraId="648AAC99" w14:textId="77777777" w:rsidR="00D50082" w:rsidRDefault="00D50082" w:rsidP="0027610D">
            <w:pPr>
              <w:jc w:val="center"/>
            </w:pPr>
          </w:p>
        </w:tc>
        <w:tc>
          <w:tcPr>
            <w:tcW w:w="2250" w:type="dxa"/>
            <w:vMerge/>
          </w:tcPr>
          <w:p w14:paraId="370C5302" w14:textId="77777777" w:rsidR="00D50082" w:rsidRDefault="00D50082" w:rsidP="0027610D">
            <w:pPr>
              <w:jc w:val="center"/>
            </w:pPr>
          </w:p>
        </w:tc>
        <w:tc>
          <w:tcPr>
            <w:tcW w:w="2790" w:type="dxa"/>
          </w:tcPr>
          <w:p w14:paraId="6A8AD216" w14:textId="77777777" w:rsidR="00D50082" w:rsidRDefault="00D50082" w:rsidP="0027610D">
            <w:pPr>
              <w:jc w:val="center"/>
            </w:pPr>
            <w:r>
              <w:t>Caffeic acid</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6ED93D01" w14:textId="1A592FC8" w:rsidR="00D34DF9" w:rsidRDefault="00D34DF9" w:rsidP="0027610D">
            <w:pPr>
              <w:jc w:val="center"/>
            </w:pPr>
          </w:p>
        </w:tc>
        <w:tc>
          <w:tcPr>
            <w:tcW w:w="2160" w:type="dxa"/>
          </w:tcPr>
          <w:p w14:paraId="1F0641EE" w14:textId="77777777" w:rsidR="00D50082" w:rsidRDefault="008E0D82" w:rsidP="0027610D">
            <w:pPr>
              <w:jc w:val="center"/>
            </w:pPr>
            <w:r>
              <w:rPr>
                <w:rFonts w:ascii="Segoe UI" w:hAnsi="Segoe UI" w:cs="Segoe UI"/>
                <w:color w:val="212121"/>
                <w:shd w:val="clear" w:color="auto" w:fill="FFFFFF"/>
              </w:rPr>
              <w:t>689043</w:t>
            </w:r>
          </w:p>
        </w:tc>
      </w:tr>
      <w:tr w:rsidR="00D50082" w14:paraId="7E114433" w14:textId="77777777" w:rsidTr="00587810">
        <w:trPr>
          <w:trHeight w:val="320"/>
        </w:trPr>
        <w:tc>
          <w:tcPr>
            <w:tcW w:w="1278" w:type="dxa"/>
            <w:vMerge/>
          </w:tcPr>
          <w:p w14:paraId="26A9AA7E" w14:textId="77777777" w:rsidR="00D50082" w:rsidRDefault="00D50082" w:rsidP="0027610D">
            <w:pPr>
              <w:jc w:val="center"/>
            </w:pPr>
          </w:p>
        </w:tc>
        <w:tc>
          <w:tcPr>
            <w:tcW w:w="2250" w:type="dxa"/>
            <w:vMerge/>
          </w:tcPr>
          <w:p w14:paraId="55FE766B" w14:textId="77777777" w:rsidR="00D50082" w:rsidRDefault="00D50082" w:rsidP="0027610D">
            <w:pPr>
              <w:jc w:val="center"/>
            </w:pPr>
          </w:p>
        </w:tc>
        <w:tc>
          <w:tcPr>
            <w:tcW w:w="2790" w:type="dxa"/>
          </w:tcPr>
          <w:p w14:paraId="2BD55EE9" w14:textId="77777777" w:rsidR="00D50082" w:rsidRDefault="00D50082" w:rsidP="0027610D">
            <w:pPr>
              <w:jc w:val="center"/>
            </w:pPr>
            <w:r>
              <w:t>Syringic acid</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1E11CE20" w14:textId="6AAA8C4D" w:rsidR="00D34DF9" w:rsidRDefault="00D34DF9" w:rsidP="0027610D">
            <w:pPr>
              <w:jc w:val="center"/>
            </w:pPr>
          </w:p>
        </w:tc>
        <w:tc>
          <w:tcPr>
            <w:tcW w:w="2160" w:type="dxa"/>
          </w:tcPr>
          <w:p w14:paraId="2C1D60A4" w14:textId="77777777" w:rsidR="00D50082" w:rsidRDefault="008E0D82" w:rsidP="0027610D">
            <w:pPr>
              <w:jc w:val="center"/>
            </w:pPr>
            <w:r>
              <w:rPr>
                <w:rFonts w:ascii="Segoe UI" w:hAnsi="Segoe UI" w:cs="Segoe UI"/>
                <w:color w:val="212121"/>
                <w:shd w:val="clear" w:color="auto" w:fill="FFFFFF"/>
              </w:rPr>
              <w:t>10742</w:t>
            </w:r>
          </w:p>
        </w:tc>
      </w:tr>
      <w:tr w:rsidR="00D50082" w14:paraId="3A68A989" w14:textId="77777777" w:rsidTr="00587810">
        <w:trPr>
          <w:trHeight w:val="320"/>
        </w:trPr>
        <w:tc>
          <w:tcPr>
            <w:tcW w:w="1278" w:type="dxa"/>
            <w:vMerge/>
          </w:tcPr>
          <w:p w14:paraId="77724372" w14:textId="77777777" w:rsidR="00D50082" w:rsidRDefault="00D50082" w:rsidP="0027610D">
            <w:pPr>
              <w:jc w:val="center"/>
            </w:pPr>
          </w:p>
        </w:tc>
        <w:tc>
          <w:tcPr>
            <w:tcW w:w="2250" w:type="dxa"/>
            <w:vMerge/>
          </w:tcPr>
          <w:p w14:paraId="75927468" w14:textId="77777777" w:rsidR="00D50082" w:rsidRDefault="00D50082" w:rsidP="0027610D">
            <w:pPr>
              <w:jc w:val="center"/>
            </w:pPr>
          </w:p>
        </w:tc>
        <w:tc>
          <w:tcPr>
            <w:tcW w:w="2790" w:type="dxa"/>
          </w:tcPr>
          <w:p w14:paraId="20B5DFD0" w14:textId="77777777" w:rsidR="00D50082" w:rsidRDefault="00D50082" w:rsidP="0027610D">
            <w:pPr>
              <w:jc w:val="center"/>
            </w:pPr>
            <w:r>
              <w:t>p-Coumaric acid</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0E88ADB3" w14:textId="33A6CA91" w:rsidR="00D34DF9" w:rsidRDefault="00D34DF9" w:rsidP="0027610D">
            <w:pPr>
              <w:jc w:val="center"/>
            </w:pPr>
          </w:p>
        </w:tc>
        <w:tc>
          <w:tcPr>
            <w:tcW w:w="2160" w:type="dxa"/>
          </w:tcPr>
          <w:p w14:paraId="2C7C5F81" w14:textId="77777777" w:rsidR="00D50082" w:rsidRDefault="008E0D82" w:rsidP="0027610D">
            <w:pPr>
              <w:jc w:val="center"/>
            </w:pPr>
            <w:r>
              <w:rPr>
                <w:rFonts w:ascii="Segoe UI" w:hAnsi="Segoe UI" w:cs="Segoe UI"/>
                <w:color w:val="212121"/>
                <w:shd w:val="clear" w:color="auto" w:fill="FFFFFF"/>
              </w:rPr>
              <w:t>637542</w:t>
            </w:r>
          </w:p>
        </w:tc>
      </w:tr>
      <w:tr w:rsidR="00D50082" w14:paraId="7B962BD7" w14:textId="77777777" w:rsidTr="00587810">
        <w:trPr>
          <w:trHeight w:val="320"/>
        </w:trPr>
        <w:tc>
          <w:tcPr>
            <w:tcW w:w="1278" w:type="dxa"/>
            <w:vMerge/>
          </w:tcPr>
          <w:p w14:paraId="5C3CC628" w14:textId="77777777" w:rsidR="00D50082" w:rsidRDefault="00D50082" w:rsidP="0027610D">
            <w:pPr>
              <w:jc w:val="center"/>
            </w:pPr>
          </w:p>
        </w:tc>
        <w:tc>
          <w:tcPr>
            <w:tcW w:w="2250" w:type="dxa"/>
            <w:vMerge/>
          </w:tcPr>
          <w:p w14:paraId="228AE11F" w14:textId="77777777" w:rsidR="00D50082" w:rsidRDefault="00D50082" w:rsidP="0027610D">
            <w:pPr>
              <w:jc w:val="center"/>
            </w:pPr>
          </w:p>
        </w:tc>
        <w:tc>
          <w:tcPr>
            <w:tcW w:w="2790" w:type="dxa"/>
          </w:tcPr>
          <w:p w14:paraId="56D739A4" w14:textId="77777777" w:rsidR="00D50082" w:rsidRDefault="00D50082" w:rsidP="0027610D">
            <w:pPr>
              <w:jc w:val="center"/>
            </w:pPr>
            <w:r>
              <w:t>O-Coumaric acid</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44EB2E04" w14:textId="7C57FECF" w:rsidR="00D34DF9" w:rsidRDefault="00D34DF9" w:rsidP="0027610D">
            <w:pPr>
              <w:jc w:val="center"/>
            </w:pPr>
          </w:p>
        </w:tc>
        <w:tc>
          <w:tcPr>
            <w:tcW w:w="2160" w:type="dxa"/>
          </w:tcPr>
          <w:p w14:paraId="0D511B6F" w14:textId="77777777" w:rsidR="00D50082" w:rsidRDefault="008E0D82" w:rsidP="0027610D">
            <w:pPr>
              <w:jc w:val="center"/>
            </w:pPr>
            <w:r>
              <w:rPr>
                <w:rFonts w:ascii="Segoe UI" w:hAnsi="Segoe UI" w:cs="Segoe UI"/>
                <w:color w:val="212121"/>
                <w:shd w:val="clear" w:color="auto" w:fill="FFFFFF"/>
              </w:rPr>
              <w:t>637540</w:t>
            </w:r>
          </w:p>
        </w:tc>
      </w:tr>
      <w:tr w:rsidR="00D50082" w14:paraId="304523FF" w14:textId="77777777" w:rsidTr="00587810">
        <w:trPr>
          <w:trHeight w:val="320"/>
        </w:trPr>
        <w:tc>
          <w:tcPr>
            <w:tcW w:w="1278" w:type="dxa"/>
            <w:vMerge/>
          </w:tcPr>
          <w:p w14:paraId="4B1CD1FD" w14:textId="77777777" w:rsidR="00D50082" w:rsidRDefault="00D50082" w:rsidP="0027610D">
            <w:pPr>
              <w:jc w:val="center"/>
            </w:pPr>
          </w:p>
        </w:tc>
        <w:tc>
          <w:tcPr>
            <w:tcW w:w="2250" w:type="dxa"/>
            <w:vMerge/>
          </w:tcPr>
          <w:p w14:paraId="2BB0AC8E" w14:textId="77777777" w:rsidR="00D50082" w:rsidRDefault="00D50082" w:rsidP="0027610D">
            <w:pPr>
              <w:jc w:val="center"/>
            </w:pPr>
          </w:p>
        </w:tc>
        <w:tc>
          <w:tcPr>
            <w:tcW w:w="2790" w:type="dxa"/>
          </w:tcPr>
          <w:p w14:paraId="25388367" w14:textId="77777777" w:rsidR="00D50082" w:rsidRDefault="00D50082" w:rsidP="0027610D">
            <w:pPr>
              <w:jc w:val="center"/>
            </w:pPr>
            <w:r>
              <w:t>Isochlorogenic acid B</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33D88EAA" w14:textId="19CB3EE4" w:rsidR="00D34DF9" w:rsidRDefault="00D34DF9" w:rsidP="0027610D">
            <w:pPr>
              <w:jc w:val="center"/>
            </w:pPr>
          </w:p>
        </w:tc>
        <w:tc>
          <w:tcPr>
            <w:tcW w:w="2160" w:type="dxa"/>
          </w:tcPr>
          <w:p w14:paraId="15E5E9C0" w14:textId="77777777" w:rsidR="00D50082" w:rsidRDefault="008E0D82" w:rsidP="0027610D">
            <w:pPr>
              <w:jc w:val="center"/>
            </w:pPr>
            <w:r>
              <w:rPr>
                <w:rFonts w:ascii="Segoe UI" w:hAnsi="Segoe UI" w:cs="Segoe UI"/>
                <w:color w:val="212121"/>
                <w:shd w:val="clear" w:color="auto" w:fill="FFFFFF"/>
              </w:rPr>
              <w:t>5281780</w:t>
            </w:r>
          </w:p>
        </w:tc>
      </w:tr>
      <w:tr w:rsidR="00D50082" w14:paraId="5BB9A87F" w14:textId="77777777" w:rsidTr="00587810">
        <w:trPr>
          <w:trHeight w:val="320"/>
        </w:trPr>
        <w:tc>
          <w:tcPr>
            <w:tcW w:w="1278" w:type="dxa"/>
            <w:vMerge/>
          </w:tcPr>
          <w:p w14:paraId="6782BEC8" w14:textId="77777777" w:rsidR="00D50082" w:rsidRDefault="00D50082" w:rsidP="0027610D">
            <w:pPr>
              <w:jc w:val="center"/>
            </w:pPr>
          </w:p>
        </w:tc>
        <w:tc>
          <w:tcPr>
            <w:tcW w:w="2250" w:type="dxa"/>
            <w:vMerge/>
          </w:tcPr>
          <w:p w14:paraId="1DDDF3FF" w14:textId="77777777" w:rsidR="00D50082" w:rsidRDefault="00D50082" w:rsidP="0027610D">
            <w:pPr>
              <w:jc w:val="center"/>
            </w:pPr>
          </w:p>
        </w:tc>
        <w:tc>
          <w:tcPr>
            <w:tcW w:w="2790" w:type="dxa"/>
          </w:tcPr>
          <w:p w14:paraId="51808CBE" w14:textId="77777777" w:rsidR="00D50082" w:rsidRDefault="00D50082" w:rsidP="0027610D">
            <w:pPr>
              <w:jc w:val="center"/>
            </w:pPr>
            <w:r>
              <w:t>Ferulic acid</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66E64258" w14:textId="0415C057" w:rsidR="00D34DF9" w:rsidRDefault="00D34DF9" w:rsidP="0027610D">
            <w:pPr>
              <w:jc w:val="center"/>
            </w:pPr>
          </w:p>
        </w:tc>
        <w:tc>
          <w:tcPr>
            <w:tcW w:w="2160" w:type="dxa"/>
          </w:tcPr>
          <w:p w14:paraId="2A8C1977" w14:textId="77777777" w:rsidR="00D50082" w:rsidRDefault="008E0D82" w:rsidP="0027610D">
            <w:pPr>
              <w:jc w:val="center"/>
            </w:pPr>
            <w:r>
              <w:rPr>
                <w:rFonts w:ascii="Segoe UI" w:hAnsi="Segoe UI" w:cs="Segoe UI"/>
                <w:color w:val="212121"/>
                <w:shd w:val="clear" w:color="auto" w:fill="FFFFFF"/>
              </w:rPr>
              <w:t>445858</w:t>
            </w:r>
          </w:p>
        </w:tc>
      </w:tr>
      <w:tr w:rsidR="00D50082" w14:paraId="65D5EDFD" w14:textId="77777777" w:rsidTr="00587810">
        <w:trPr>
          <w:trHeight w:val="320"/>
        </w:trPr>
        <w:tc>
          <w:tcPr>
            <w:tcW w:w="1278" w:type="dxa"/>
            <w:vMerge/>
          </w:tcPr>
          <w:p w14:paraId="7C81E7CD" w14:textId="77777777" w:rsidR="00D50082" w:rsidRDefault="00D50082" w:rsidP="0027610D">
            <w:pPr>
              <w:jc w:val="center"/>
            </w:pPr>
          </w:p>
        </w:tc>
        <w:tc>
          <w:tcPr>
            <w:tcW w:w="2250" w:type="dxa"/>
            <w:vMerge/>
          </w:tcPr>
          <w:p w14:paraId="1EA6913F" w14:textId="77777777" w:rsidR="00D50082" w:rsidRDefault="00D50082" w:rsidP="0027610D">
            <w:pPr>
              <w:jc w:val="center"/>
            </w:pPr>
          </w:p>
        </w:tc>
        <w:tc>
          <w:tcPr>
            <w:tcW w:w="2790" w:type="dxa"/>
          </w:tcPr>
          <w:p w14:paraId="29209978" w14:textId="77777777" w:rsidR="00D50082" w:rsidRDefault="00D50082" w:rsidP="0027610D">
            <w:pPr>
              <w:jc w:val="center"/>
            </w:pPr>
            <w:r>
              <w:t>Isochlorogenic acid A</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771ED568" w14:textId="21F0ACC4" w:rsidR="00046AFC" w:rsidRDefault="00046AFC" w:rsidP="0027610D">
            <w:pPr>
              <w:jc w:val="center"/>
            </w:pPr>
          </w:p>
        </w:tc>
        <w:tc>
          <w:tcPr>
            <w:tcW w:w="2160" w:type="dxa"/>
          </w:tcPr>
          <w:p w14:paraId="74EDE778" w14:textId="77777777" w:rsidR="00D50082" w:rsidRDefault="008E0D82" w:rsidP="0027610D">
            <w:pPr>
              <w:jc w:val="center"/>
            </w:pPr>
            <w:r>
              <w:rPr>
                <w:rFonts w:ascii="Segoe UI" w:hAnsi="Segoe UI" w:cs="Segoe UI"/>
                <w:color w:val="212121"/>
                <w:shd w:val="clear" w:color="auto" w:fill="FFFFFF"/>
              </w:rPr>
              <w:t>6474310</w:t>
            </w:r>
          </w:p>
        </w:tc>
      </w:tr>
      <w:tr w:rsidR="00D50082" w14:paraId="11825E41" w14:textId="77777777" w:rsidTr="00587810">
        <w:trPr>
          <w:trHeight w:val="320"/>
        </w:trPr>
        <w:tc>
          <w:tcPr>
            <w:tcW w:w="1278" w:type="dxa"/>
            <w:vMerge/>
          </w:tcPr>
          <w:p w14:paraId="5B17E571" w14:textId="77777777" w:rsidR="00D50082" w:rsidRDefault="00D50082" w:rsidP="0027610D">
            <w:pPr>
              <w:jc w:val="center"/>
            </w:pPr>
          </w:p>
        </w:tc>
        <w:tc>
          <w:tcPr>
            <w:tcW w:w="2250" w:type="dxa"/>
            <w:vMerge/>
          </w:tcPr>
          <w:p w14:paraId="3EC9F46C" w14:textId="77777777" w:rsidR="00D50082" w:rsidRDefault="00D50082" w:rsidP="0027610D">
            <w:pPr>
              <w:jc w:val="center"/>
            </w:pPr>
          </w:p>
        </w:tc>
        <w:tc>
          <w:tcPr>
            <w:tcW w:w="2790" w:type="dxa"/>
          </w:tcPr>
          <w:p w14:paraId="0B2899C0" w14:textId="77777777" w:rsidR="00D50082" w:rsidRDefault="00D50082" w:rsidP="0027610D">
            <w:pPr>
              <w:jc w:val="center"/>
            </w:pPr>
            <w:r>
              <w:t>Isochlorogenic acid C</w:t>
            </w:r>
            <w:r w:rsidR="00210A69">
              <w:fldChar w:fldCharType="begin" w:fldLock="1"/>
            </w:r>
            <w:r w:rsidR="00210A6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p w14:paraId="64B29AF0" w14:textId="62AC6842" w:rsidR="00046AFC" w:rsidRDefault="00046AFC" w:rsidP="0027610D">
            <w:pPr>
              <w:jc w:val="center"/>
            </w:pPr>
          </w:p>
        </w:tc>
        <w:tc>
          <w:tcPr>
            <w:tcW w:w="2160" w:type="dxa"/>
          </w:tcPr>
          <w:p w14:paraId="32EEE2DF" w14:textId="77777777" w:rsidR="00D50082" w:rsidRDefault="008E0D82" w:rsidP="0027610D">
            <w:pPr>
              <w:jc w:val="center"/>
            </w:pPr>
            <w:r>
              <w:rPr>
                <w:rFonts w:ascii="Segoe UI" w:hAnsi="Segoe UI" w:cs="Segoe UI"/>
                <w:color w:val="212121"/>
                <w:shd w:val="clear" w:color="auto" w:fill="FFFFFF"/>
              </w:rPr>
              <w:t>6474309</w:t>
            </w:r>
          </w:p>
        </w:tc>
      </w:tr>
      <w:tr w:rsidR="00D50082" w14:paraId="5FAFC592" w14:textId="77777777" w:rsidTr="00587810">
        <w:trPr>
          <w:trHeight w:val="665"/>
        </w:trPr>
        <w:tc>
          <w:tcPr>
            <w:tcW w:w="1278" w:type="dxa"/>
            <w:vMerge/>
          </w:tcPr>
          <w:p w14:paraId="5166A3E7" w14:textId="77777777" w:rsidR="00D50082" w:rsidRDefault="00D50082" w:rsidP="0027610D">
            <w:pPr>
              <w:jc w:val="center"/>
            </w:pPr>
          </w:p>
        </w:tc>
        <w:tc>
          <w:tcPr>
            <w:tcW w:w="2250" w:type="dxa"/>
            <w:vMerge/>
          </w:tcPr>
          <w:p w14:paraId="69AAA8E9" w14:textId="77777777" w:rsidR="00D50082" w:rsidRDefault="00D50082" w:rsidP="0027610D">
            <w:pPr>
              <w:jc w:val="center"/>
            </w:pPr>
          </w:p>
        </w:tc>
        <w:tc>
          <w:tcPr>
            <w:tcW w:w="2790" w:type="dxa"/>
          </w:tcPr>
          <w:p w14:paraId="531EE43C" w14:textId="77777777" w:rsidR="00D50082" w:rsidRDefault="00D50082" w:rsidP="0027610D">
            <w:pPr>
              <w:jc w:val="center"/>
            </w:pPr>
            <w:r>
              <w:t>Macranthoin F</w:t>
            </w:r>
            <w:r w:rsidR="00210A69">
              <w:fldChar w:fldCharType="begin" w:fldLock="1"/>
            </w:r>
            <w:r w:rsidR="00F14599">
              <w:instrText>ADDIN CSL_CITATION {"citationItems":[{"id":"ITEM-1","itemData":{"DOI":"10.1016/j.sajb.2016.12.018","ISSN":"02546299","abstract":"In this study, Dipsacus asperoides was separately extracted in three solvents (water, methanol and acetone), and the antioxidant activities of each extract were investigated through assays of DPPH, ABTS, β-carotene/linoleic acid system and reducing power. The total phenolic acids, flavonoids and saponins in each solvent extract were calculated for a correlation analysis. The phenolic compounds in the extracts were identified by LC-ESI-QTOF-MS–MS. The results showed that the three extracts exhibited antioxidant effects in a concentration-dependent manner, and the water extracts exerted the highest antioxidant activity effect followed by the methanol and acetone extracts. The correlation analysis indicated that the total phenolic components presented the greatest contribution to the antioxidant activities. Fifteen main phenolic compounds were identified in the water extracts, and three of these compounds had not been previously identified in D. asperoides. The results suggest that water extraction of D. asperoides is a promising source of natural antioxidants.","author":[{"dropping-particle":"","family":"Li","given":"H.","non-dropping-particle":"","parse-names":false,"suffix":""},{"dropping-particle":"","family":"Zhang","given":"D.","non-dropping-particle":"","parse-names":false,"suffix":""},{"dropping-particle":"","family":"Tan","given":"L. H.","non-dropping-particle":"","parse-names":false,"suffix":""},{"dropping-particle":"","family":"Yu","given":"B.","non-dropping-particle":"","parse-names":false,"suffix":""},{"dropping-particle":"","family":"Zhao","given":"S. P.","non-dropping-particle":"","parse-names":false,"suffix":""},{"dropping-particle":"","family":"Cao","given":"W. G.","non-dropping-particle":"","parse-names":false,"suffix":""}],"container-title":"South African Journal of Botany","id":"ITEM-1","issued":{"date-parts":[["2017"]]},"page":"1-8","title":"Comparison of the antioxidant properties of various solvent extracts from Dipsacus asperoides and identification of phenolic compounds by LC-ESI-QTOF-MS–MS","type":"article-journal","volume":"109"},"uris":["http://www.mendeley.com/documents/?uuid=c7510475-aca6-4cfb-8881-7fd32bf50758"]}],"mendeley":{"formattedCitation":"&lt;sup&gt;55&lt;/sup&gt;","plainTextFormattedCitation":"55","previouslyFormattedCitation":"&lt;sup&gt;55&lt;/sup&gt;"},"properties":{"noteIndex":0},"schema":"https://github.com/citation-style-language/schema/raw/master/csl-citation.json"}</w:instrText>
            </w:r>
            <w:r w:rsidR="00210A69">
              <w:fldChar w:fldCharType="separate"/>
            </w:r>
            <w:r w:rsidR="00210A69" w:rsidRPr="00210A69">
              <w:rPr>
                <w:noProof/>
                <w:vertAlign w:val="superscript"/>
              </w:rPr>
              <w:t>55</w:t>
            </w:r>
            <w:r w:rsidR="00210A69">
              <w:fldChar w:fldCharType="end"/>
            </w:r>
          </w:p>
        </w:tc>
        <w:tc>
          <w:tcPr>
            <w:tcW w:w="2160" w:type="dxa"/>
          </w:tcPr>
          <w:p w14:paraId="6326B9B8" w14:textId="77777777" w:rsidR="00D50082" w:rsidRDefault="008E0D82" w:rsidP="0027610D">
            <w:pPr>
              <w:jc w:val="center"/>
            </w:pPr>
            <w:r>
              <w:rPr>
                <w:rFonts w:ascii="Segoe UI" w:hAnsi="Segoe UI" w:cs="Segoe UI"/>
                <w:color w:val="212121"/>
                <w:shd w:val="clear" w:color="auto" w:fill="FFFFFF"/>
              </w:rPr>
              <w:t>5319160</w:t>
            </w:r>
          </w:p>
        </w:tc>
      </w:tr>
      <w:tr w:rsidR="00AC295E" w14:paraId="38FA5834" w14:textId="77777777" w:rsidTr="00587810">
        <w:trPr>
          <w:trHeight w:val="845"/>
        </w:trPr>
        <w:tc>
          <w:tcPr>
            <w:tcW w:w="1278" w:type="dxa"/>
            <w:vMerge w:val="restart"/>
          </w:tcPr>
          <w:p w14:paraId="753B6A4C" w14:textId="77777777" w:rsidR="00AC295E" w:rsidRDefault="00AC295E" w:rsidP="0027610D">
            <w:pPr>
              <w:jc w:val="center"/>
            </w:pPr>
            <w:r>
              <w:t>30.</w:t>
            </w:r>
          </w:p>
        </w:tc>
        <w:tc>
          <w:tcPr>
            <w:tcW w:w="2250" w:type="dxa"/>
            <w:vMerge w:val="restart"/>
          </w:tcPr>
          <w:p w14:paraId="0369D3E8" w14:textId="0E49F5E7" w:rsidR="00AC295E" w:rsidRDefault="00AC295E" w:rsidP="0027610D">
            <w:pPr>
              <w:jc w:val="center"/>
            </w:pPr>
            <w:r w:rsidRPr="00693FF3">
              <w:rPr>
                <w:i/>
                <w:iCs/>
              </w:rPr>
              <w:t>Drymaria cordata</w:t>
            </w:r>
            <w:r>
              <w:t xml:space="preserve"> (L.) Willd. ex Schult</w:t>
            </w:r>
          </w:p>
        </w:tc>
        <w:tc>
          <w:tcPr>
            <w:tcW w:w="2790" w:type="dxa"/>
          </w:tcPr>
          <w:p w14:paraId="0489F1E4" w14:textId="77777777" w:rsidR="00AC295E" w:rsidRDefault="00AC295E" w:rsidP="0027610D">
            <w:pPr>
              <w:jc w:val="center"/>
            </w:pPr>
            <w:r>
              <w:t>Cyclohexan-1,4,5-triol-3-one-1-carboxylic acid</w:t>
            </w:r>
            <w:r w:rsidR="00F14599">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F14599">
              <w:fldChar w:fldCharType="separate"/>
            </w:r>
            <w:r w:rsidR="00F14599" w:rsidRPr="00F14599">
              <w:rPr>
                <w:noProof/>
                <w:vertAlign w:val="superscript"/>
              </w:rPr>
              <w:t>56</w:t>
            </w:r>
            <w:r w:rsidR="00F14599">
              <w:fldChar w:fldCharType="end"/>
            </w:r>
          </w:p>
          <w:p w14:paraId="0DF32D26" w14:textId="2F9F1233" w:rsidR="00046AFC" w:rsidRDefault="00046AFC" w:rsidP="0027610D">
            <w:pPr>
              <w:jc w:val="center"/>
            </w:pPr>
          </w:p>
        </w:tc>
        <w:tc>
          <w:tcPr>
            <w:tcW w:w="2160" w:type="dxa"/>
          </w:tcPr>
          <w:p w14:paraId="4517B151" w14:textId="77777777" w:rsidR="00AC295E" w:rsidRDefault="00AC295E" w:rsidP="0027610D">
            <w:pPr>
              <w:jc w:val="center"/>
            </w:pPr>
            <w:r>
              <w:rPr>
                <w:rFonts w:ascii="Segoe UI" w:hAnsi="Segoe UI" w:cs="Segoe UI"/>
                <w:color w:val="212121"/>
                <w:shd w:val="clear" w:color="auto" w:fill="FFFFFF"/>
              </w:rPr>
              <w:t>630</w:t>
            </w:r>
          </w:p>
        </w:tc>
      </w:tr>
      <w:tr w:rsidR="00AC295E" w14:paraId="3267AC73" w14:textId="77777777" w:rsidTr="00587810">
        <w:trPr>
          <w:trHeight w:val="139"/>
        </w:trPr>
        <w:tc>
          <w:tcPr>
            <w:tcW w:w="1278" w:type="dxa"/>
            <w:vMerge/>
          </w:tcPr>
          <w:p w14:paraId="77168C51" w14:textId="77777777" w:rsidR="00AC295E" w:rsidRDefault="00AC295E" w:rsidP="0027610D">
            <w:pPr>
              <w:jc w:val="center"/>
            </w:pPr>
          </w:p>
        </w:tc>
        <w:tc>
          <w:tcPr>
            <w:tcW w:w="2250" w:type="dxa"/>
            <w:vMerge/>
          </w:tcPr>
          <w:p w14:paraId="3711FFEE" w14:textId="77777777" w:rsidR="00AC295E" w:rsidRDefault="00AC295E" w:rsidP="0027610D">
            <w:pPr>
              <w:jc w:val="center"/>
            </w:pPr>
          </w:p>
        </w:tc>
        <w:tc>
          <w:tcPr>
            <w:tcW w:w="2790" w:type="dxa"/>
          </w:tcPr>
          <w:p w14:paraId="28006D7B" w14:textId="77777777" w:rsidR="00AC295E" w:rsidRDefault="00AC295E" w:rsidP="0027610D">
            <w:pPr>
              <w:jc w:val="center"/>
            </w:pPr>
            <w:r>
              <w:t>Beta-Dglucopyranose-1,6-anhydro</w:t>
            </w:r>
            <w:r w:rsidR="00C05FA7">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C05FA7">
              <w:fldChar w:fldCharType="separate"/>
            </w:r>
            <w:r w:rsidR="00C05FA7" w:rsidRPr="00C05FA7">
              <w:rPr>
                <w:noProof/>
                <w:vertAlign w:val="superscript"/>
              </w:rPr>
              <w:t>56</w:t>
            </w:r>
            <w:r w:rsidR="00C05FA7">
              <w:fldChar w:fldCharType="end"/>
            </w:r>
          </w:p>
          <w:p w14:paraId="489414B8" w14:textId="3B11769E" w:rsidR="00046AFC" w:rsidRDefault="00046AFC" w:rsidP="0027610D">
            <w:pPr>
              <w:jc w:val="center"/>
            </w:pPr>
          </w:p>
        </w:tc>
        <w:tc>
          <w:tcPr>
            <w:tcW w:w="2160" w:type="dxa"/>
          </w:tcPr>
          <w:p w14:paraId="73EBA6B7" w14:textId="77777777" w:rsidR="00AC295E" w:rsidRDefault="00AC295E" w:rsidP="0027610D">
            <w:pPr>
              <w:jc w:val="center"/>
            </w:pPr>
            <w:r>
              <w:rPr>
                <w:rFonts w:ascii="Segoe UI" w:hAnsi="Segoe UI" w:cs="Segoe UI"/>
                <w:color w:val="212121"/>
                <w:shd w:val="clear" w:color="auto" w:fill="FFFFFF"/>
              </w:rPr>
              <w:t>91691667</w:t>
            </w:r>
          </w:p>
        </w:tc>
      </w:tr>
      <w:tr w:rsidR="00AC295E" w14:paraId="51297C29" w14:textId="77777777" w:rsidTr="00587810">
        <w:trPr>
          <w:trHeight w:val="139"/>
        </w:trPr>
        <w:tc>
          <w:tcPr>
            <w:tcW w:w="1278" w:type="dxa"/>
            <w:vMerge/>
          </w:tcPr>
          <w:p w14:paraId="4E4F75E4" w14:textId="77777777" w:rsidR="00AC295E" w:rsidRDefault="00AC295E" w:rsidP="0027610D">
            <w:pPr>
              <w:jc w:val="center"/>
            </w:pPr>
          </w:p>
        </w:tc>
        <w:tc>
          <w:tcPr>
            <w:tcW w:w="2250" w:type="dxa"/>
            <w:vMerge/>
          </w:tcPr>
          <w:p w14:paraId="596A9BEB" w14:textId="77777777" w:rsidR="00AC295E" w:rsidRDefault="00AC295E" w:rsidP="0027610D">
            <w:pPr>
              <w:jc w:val="center"/>
            </w:pPr>
          </w:p>
        </w:tc>
        <w:tc>
          <w:tcPr>
            <w:tcW w:w="2790" w:type="dxa"/>
          </w:tcPr>
          <w:p w14:paraId="24A692BE" w14:textId="77777777" w:rsidR="00AC295E" w:rsidRDefault="00AC295E" w:rsidP="0027610D">
            <w:pPr>
              <w:jc w:val="center"/>
            </w:pPr>
            <w:r>
              <w:t>L-gala-L-ido-octose</w:t>
            </w:r>
            <w:r w:rsidR="00C05FA7">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C05FA7">
              <w:fldChar w:fldCharType="separate"/>
            </w:r>
            <w:r w:rsidR="00C05FA7" w:rsidRPr="00C05FA7">
              <w:rPr>
                <w:noProof/>
                <w:vertAlign w:val="superscript"/>
              </w:rPr>
              <w:t>56</w:t>
            </w:r>
            <w:r w:rsidR="00C05FA7">
              <w:fldChar w:fldCharType="end"/>
            </w:r>
          </w:p>
          <w:p w14:paraId="69EC7C62" w14:textId="3374D89B" w:rsidR="00046AFC" w:rsidRDefault="00046AFC" w:rsidP="0027610D">
            <w:pPr>
              <w:jc w:val="center"/>
            </w:pPr>
          </w:p>
        </w:tc>
        <w:tc>
          <w:tcPr>
            <w:tcW w:w="2160" w:type="dxa"/>
          </w:tcPr>
          <w:p w14:paraId="306C98AA" w14:textId="77777777" w:rsidR="00AC295E" w:rsidRDefault="00AC295E" w:rsidP="0027610D">
            <w:pPr>
              <w:jc w:val="center"/>
            </w:pPr>
            <w:r>
              <w:rPr>
                <w:rFonts w:ascii="Segoe UI" w:hAnsi="Segoe UI" w:cs="Segoe UI"/>
                <w:color w:val="212121"/>
                <w:shd w:val="clear" w:color="auto" w:fill="FFFFFF"/>
              </w:rPr>
              <w:t>219659</w:t>
            </w:r>
          </w:p>
        </w:tc>
      </w:tr>
      <w:tr w:rsidR="00AC295E" w14:paraId="7C0AB6FE" w14:textId="77777777" w:rsidTr="00587810">
        <w:trPr>
          <w:trHeight w:val="139"/>
        </w:trPr>
        <w:tc>
          <w:tcPr>
            <w:tcW w:w="1278" w:type="dxa"/>
            <w:vMerge/>
          </w:tcPr>
          <w:p w14:paraId="3F8D18E5" w14:textId="77777777" w:rsidR="00AC295E" w:rsidRDefault="00AC295E" w:rsidP="0027610D">
            <w:pPr>
              <w:jc w:val="center"/>
            </w:pPr>
          </w:p>
        </w:tc>
        <w:tc>
          <w:tcPr>
            <w:tcW w:w="2250" w:type="dxa"/>
            <w:vMerge/>
          </w:tcPr>
          <w:p w14:paraId="2300E787" w14:textId="77777777" w:rsidR="00AC295E" w:rsidRDefault="00AC295E" w:rsidP="0027610D">
            <w:pPr>
              <w:jc w:val="center"/>
            </w:pPr>
          </w:p>
        </w:tc>
        <w:tc>
          <w:tcPr>
            <w:tcW w:w="2790" w:type="dxa"/>
          </w:tcPr>
          <w:p w14:paraId="489F0B17" w14:textId="77777777" w:rsidR="00046AFC" w:rsidRDefault="00AC295E" w:rsidP="0027610D">
            <w:pPr>
              <w:jc w:val="center"/>
            </w:pPr>
            <w:r>
              <w:t>3, 7, 11, 15-Tetramethyl-2-</w:t>
            </w:r>
          </w:p>
          <w:p w14:paraId="3FFFF37C" w14:textId="77777777" w:rsidR="00AC295E" w:rsidRDefault="00AC295E" w:rsidP="0027610D">
            <w:pPr>
              <w:jc w:val="center"/>
            </w:pPr>
            <w:r>
              <w:t>hexadecen-1-ol</w:t>
            </w:r>
            <w:r w:rsidR="005F050D">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5F050D">
              <w:fldChar w:fldCharType="separate"/>
            </w:r>
            <w:r w:rsidR="005F050D" w:rsidRPr="005F050D">
              <w:rPr>
                <w:noProof/>
                <w:vertAlign w:val="superscript"/>
              </w:rPr>
              <w:t>56</w:t>
            </w:r>
            <w:r w:rsidR="005F050D">
              <w:fldChar w:fldCharType="end"/>
            </w:r>
          </w:p>
          <w:p w14:paraId="74BEF3D1" w14:textId="68F5FD36" w:rsidR="00046AFC" w:rsidRDefault="00046AFC" w:rsidP="0027610D">
            <w:pPr>
              <w:jc w:val="center"/>
            </w:pPr>
          </w:p>
        </w:tc>
        <w:tc>
          <w:tcPr>
            <w:tcW w:w="2160" w:type="dxa"/>
          </w:tcPr>
          <w:p w14:paraId="5C9C8798" w14:textId="77777777" w:rsidR="00AC295E" w:rsidRDefault="008C62C2" w:rsidP="0027610D">
            <w:pPr>
              <w:jc w:val="center"/>
            </w:pPr>
            <w:r>
              <w:rPr>
                <w:rFonts w:ascii="Segoe UI" w:hAnsi="Segoe UI" w:cs="Segoe UI"/>
                <w:color w:val="212121"/>
                <w:shd w:val="clear" w:color="auto" w:fill="FFFFFF"/>
              </w:rPr>
              <w:t>5366244</w:t>
            </w:r>
          </w:p>
        </w:tc>
      </w:tr>
      <w:tr w:rsidR="00AC295E" w14:paraId="151C6B4F" w14:textId="77777777" w:rsidTr="00587810">
        <w:trPr>
          <w:trHeight w:val="139"/>
        </w:trPr>
        <w:tc>
          <w:tcPr>
            <w:tcW w:w="1278" w:type="dxa"/>
            <w:vMerge/>
          </w:tcPr>
          <w:p w14:paraId="421B3A3D" w14:textId="77777777" w:rsidR="00AC295E" w:rsidRDefault="00AC295E" w:rsidP="0027610D">
            <w:pPr>
              <w:jc w:val="center"/>
            </w:pPr>
          </w:p>
        </w:tc>
        <w:tc>
          <w:tcPr>
            <w:tcW w:w="2250" w:type="dxa"/>
            <w:vMerge/>
          </w:tcPr>
          <w:p w14:paraId="29961BB1" w14:textId="77777777" w:rsidR="00AC295E" w:rsidRDefault="00AC295E" w:rsidP="0027610D">
            <w:pPr>
              <w:jc w:val="center"/>
            </w:pPr>
          </w:p>
        </w:tc>
        <w:tc>
          <w:tcPr>
            <w:tcW w:w="2790" w:type="dxa"/>
          </w:tcPr>
          <w:p w14:paraId="20289B39" w14:textId="77777777" w:rsidR="00AC295E" w:rsidRDefault="008C62C2" w:rsidP="0027610D">
            <w:pPr>
              <w:jc w:val="center"/>
            </w:pPr>
            <w:r>
              <w:t>n-Hexadecanoic acid</w:t>
            </w:r>
            <w:r w:rsidR="005F050D">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5F050D">
              <w:fldChar w:fldCharType="separate"/>
            </w:r>
            <w:r w:rsidR="005F050D" w:rsidRPr="005F050D">
              <w:rPr>
                <w:noProof/>
                <w:vertAlign w:val="superscript"/>
              </w:rPr>
              <w:t>56</w:t>
            </w:r>
            <w:r w:rsidR="005F050D">
              <w:fldChar w:fldCharType="end"/>
            </w:r>
          </w:p>
          <w:p w14:paraId="7EB10D7E" w14:textId="592CA0FB" w:rsidR="00046AFC" w:rsidRDefault="00046AFC" w:rsidP="0027610D">
            <w:pPr>
              <w:jc w:val="center"/>
            </w:pPr>
          </w:p>
        </w:tc>
        <w:tc>
          <w:tcPr>
            <w:tcW w:w="2160" w:type="dxa"/>
          </w:tcPr>
          <w:p w14:paraId="695FA3D1" w14:textId="77777777" w:rsidR="00AC295E" w:rsidRDefault="008C62C2" w:rsidP="0027610D">
            <w:pPr>
              <w:jc w:val="center"/>
            </w:pPr>
            <w:r>
              <w:rPr>
                <w:rFonts w:ascii="Segoe UI" w:hAnsi="Segoe UI" w:cs="Segoe UI"/>
                <w:color w:val="212121"/>
                <w:shd w:val="clear" w:color="auto" w:fill="FFFFFF"/>
              </w:rPr>
              <w:t>985</w:t>
            </w:r>
          </w:p>
        </w:tc>
      </w:tr>
      <w:tr w:rsidR="00AC295E" w14:paraId="523669A1" w14:textId="77777777" w:rsidTr="00587810">
        <w:trPr>
          <w:trHeight w:val="139"/>
        </w:trPr>
        <w:tc>
          <w:tcPr>
            <w:tcW w:w="1278" w:type="dxa"/>
            <w:vMerge/>
          </w:tcPr>
          <w:p w14:paraId="7E4D7C21" w14:textId="77777777" w:rsidR="00AC295E" w:rsidRDefault="00AC295E" w:rsidP="0027610D">
            <w:pPr>
              <w:jc w:val="center"/>
            </w:pPr>
          </w:p>
        </w:tc>
        <w:tc>
          <w:tcPr>
            <w:tcW w:w="2250" w:type="dxa"/>
            <w:vMerge/>
          </w:tcPr>
          <w:p w14:paraId="7D9FF44C" w14:textId="77777777" w:rsidR="00AC295E" w:rsidRDefault="00AC295E" w:rsidP="0027610D">
            <w:pPr>
              <w:jc w:val="center"/>
            </w:pPr>
          </w:p>
        </w:tc>
        <w:tc>
          <w:tcPr>
            <w:tcW w:w="2790" w:type="dxa"/>
          </w:tcPr>
          <w:p w14:paraId="7813B875" w14:textId="77777777" w:rsidR="00AC295E" w:rsidRDefault="008C62C2" w:rsidP="0027610D">
            <w:pPr>
              <w:jc w:val="center"/>
            </w:pPr>
            <w:r>
              <w:t xml:space="preserve">9, </w:t>
            </w:r>
            <w:r w:rsidR="005F050D">
              <w:t>12 Octadecadienoic acids (Z,Z)-</w:t>
            </w:r>
            <w:r w:rsidR="005F050D">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5F050D">
              <w:fldChar w:fldCharType="separate"/>
            </w:r>
            <w:r w:rsidR="005F050D" w:rsidRPr="005F050D">
              <w:rPr>
                <w:noProof/>
                <w:vertAlign w:val="superscript"/>
              </w:rPr>
              <w:t>56</w:t>
            </w:r>
            <w:r w:rsidR="005F050D">
              <w:fldChar w:fldCharType="end"/>
            </w:r>
          </w:p>
          <w:p w14:paraId="7C6C009D" w14:textId="50D78B9C" w:rsidR="00046AFC" w:rsidRDefault="00046AFC" w:rsidP="0027610D">
            <w:pPr>
              <w:jc w:val="center"/>
            </w:pPr>
          </w:p>
        </w:tc>
        <w:tc>
          <w:tcPr>
            <w:tcW w:w="2160" w:type="dxa"/>
          </w:tcPr>
          <w:p w14:paraId="566094B9" w14:textId="77777777" w:rsidR="00AC295E" w:rsidRDefault="008C62C2" w:rsidP="0027610D">
            <w:pPr>
              <w:jc w:val="center"/>
            </w:pPr>
            <w:r>
              <w:rPr>
                <w:rFonts w:ascii="Segoe UI" w:hAnsi="Segoe UI" w:cs="Segoe UI"/>
                <w:color w:val="212121"/>
                <w:shd w:val="clear" w:color="auto" w:fill="FFFFFF"/>
              </w:rPr>
              <w:t>5284421</w:t>
            </w:r>
          </w:p>
        </w:tc>
      </w:tr>
      <w:tr w:rsidR="00AC295E" w14:paraId="3AD042EA" w14:textId="77777777" w:rsidTr="00587810">
        <w:trPr>
          <w:trHeight w:val="139"/>
        </w:trPr>
        <w:tc>
          <w:tcPr>
            <w:tcW w:w="1278" w:type="dxa"/>
            <w:vMerge/>
          </w:tcPr>
          <w:p w14:paraId="0C7F18F6" w14:textId="77777777" w:rsidR="00AC295E" w:rsidRDefault="00AC295E" w:rsidP="0027610D">
            <w:pPr>
              <w:jc w:val="center"/>
            </w:pPr>
          </w:p>
        </w:tc>
        <w:tc>
          <w:tcPr>
            <w:tcW w:w="2250" w:type="dxa"/>
            <w:vMerge/>
          </w:tcPr>
          <w:p w14:paraId="02ED562F" w14:textId="77777777" w:rsidR="00AC295E" w:rsidRDefault="00AC295E" w:rsidP="0027610D">
            <w:pPr>
              <w:jc w:val="center"/>
            </w:pPr>
          </w:p>
        </w:tc>
        <w:tc>
          <w:tcPr>
            <w:tcW w:w="2790" w:type="dxa"/>
          </w:tcPr>
          <w:p w14:paraId="1D2A2143" w14:textId="77777777" w:rsidR="00AC295E" w:rsidRDefault="008C62C2" w:rsidP="0027610D">
            <w:pPr>
              <w:jc w:val="center"/>
            </w:pPr>
            <w:r>
              <w:t>Oleyl alcohol</w:t>
            </w:r>
            <w:r w:rsidR="005F050D">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5F050D">
              <w:fldChar w:fldCharType="separate"/>
            </w:r>
            <w:r w:rsidR="005F050D" w:rsidRPr="005F050D">
              <w:rPr>
                <w:noProof/>
                <w:vertAlign w:val="superscript"/>
              </w:rPr>
              <w:t>56</w:t>
            </w:r>
            <w:r w:rsidR="005F050D">
              <w:fldChar w:fldCharType="end"/>
            </w:r>
          </w:p>
          <w:p w14:paraId="6610011E" w14:textId="27986A13" w:rsidR="00046AFC" w:rsidRDefault="00046AFC" w:rsidP="0027610D">
            <w:pPr>
              <w:jc w:val="center"/>
            </w:pPr>
          </w:p>
        </w:tc>
        <w:tc>
          <w:tcPr>
            <w:tcW w:w="2160" w:type="dxa"/>
          </w:tcPr>
          <w:p w14:paraId="0F07D703" w14:textId="77777777" w:rsidR="00AC295E" w:rsidRDefault="008C62C2" w:rsidP="0027610D">
            <w:pPr>
              <w:jc w:val="center"/>
            </w:pPr>
            <w:r>
              <w:rPr>
                <w:rFonts w:ascii="Segoe UI" w:hAnsi="Segoe UI" w:cs="Segoe UI"/>
                <w:color w:val="212121"/>
                <w:shd w:val="clear" w:color="auto" w:fill="FFFFFF"/>
              </w:rPr>
              <w:t>5284499</w:t>
            </w:r>
          </w:p>
        </w:tc>
      </w:tr>
      <w:tr w:rsidR="00AC295E" w14:paraId="390DD88F" w14:textId="77777777" w:rsidTr="00587810">
        <w:trPr>
          <w:trHeight w:val="139"/>
        </w:trPr>
        <w:tc>
          <w:tcPr>
            <w:tcW w:w="1278" w:type="dxa"/>
            <w:vMerge/>
          </w:tcPr>
          <w:p w14:paraId="62A3E705" w14:textId="77777777" w:rsidR="00AC295E" w:rsidRDefault="00AC295E" w:rsidP="0027610D">
            <w:pPr>
              <w:jc w:val="center"/>
            </w:pPr>
          </w:p>
        </w:tc>
        <w:tc>
          <w:tcPr>
            <w:tcW w:w="2250" w:type="dxa"/>
            <w:vMerge/>
          </w:tcPr>
          <w:p w14:paraId="44E286C1" w14:textId="77777777" w:rsidR="00AC295E" w:rsidRDefault="00AC295E" w:rsidP="0027610D">
            <w:pPr>
              <w:jc w:val="center"/>
            </w:pPr>
          </w:p>
        </w:tc>
        <w:tc>
          <w:tcPr>
            <w:tcW w:w="2790" w:type="dxa"/>
          </w:tcPr>
          <w:p w14:paraId="7526B07A" w14:textId="77777777" w:rsidR="00AC295E" w:rsidRDefault="008C62C2" w:rsidP="0027610D">
            <w:pPr>
              <w:jc w:val="center"/>
            </w:pPr>
            <w:r>
              <w:t>17-Octadecynoic acid</w:t>
            </w:r>
            <w:r w:rsidR="005F050D">
              <w:fldChar w:fldCharType="begin" w:fldLock="1"/>
            </w:r>
            <w:r w:rsidR="0045492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454924">
              <w:rPr>
                <w:rFonts w:ascii="MS Gothic" w:eastAsia="MS Gothic" w:hAnsi="MS Gothic" w:cs="MS Gothic" w:hint="eastAsia"/>
              </w:rPr>
              <w:instrText>済無</w:instrText>
            </w:r>
            <w:r w:rsidR="00454924">
              <w:instrText>No Title No Title","type":"article-journal","volume":"53"},"uris":["http://www.mendeley.com/documents/?uuid=468b6b04-ecd6-40d1-8229-8f3de4ab7310"]}],"mendeley":{"formattedCitation":"&lt;sup&gt;56&lt;/sup&gt;","plainTextFormattedCitation":"56","previouslyFormattedCitation":"&lt;sup&gt;56&lt;/sup&gt;"},"properties":{"noteIndex":0},"schema":"https://github.com/citation-style-language/schema/raw/master/csl-citation.json"}</w:instrText>
            </w:r>
            <w:r w:rsidR="005F050D">
              <w:fldChar w:fldCharType="separate"/>
            </w:r>
            <w:r w:rsidR="005F050D" w:rsidRPr="005F050D">
              <w:rPr>
                <w:noProof/>
                <w:vertAlign w:val="superscript"/>
              </w:rPr>
              <w:t>56</w:t>
            </w:r>
            <w:r w:rsidR="005F050D">
              <w:fldChar w:fldCharType="end"/>
            </w:r>
          </w:p>
          <w:p w14:paraId="41586F15" w14:textId="744AD051" w:rsidR="00046AFC" w:rsidRDefault="00046AFC" w:rsidP="0027610D">
            <w:pPr>
              <w:jc w:val="center"/>
            </w:pPr>
          </w:p>
        </w:tc>
        <w:tc>
          <w:tcPr>
            <w:tcW w:w="2160" w:type="dxa"/>
          </w:tcPr>
          <w:p w14:paraId="78AA51B7" w14:textId="77777777" w:rsidR="00AC295E" w:rsidRDefault="008C62C2" w:rsidP="0027610D">
            <w:pPr>
              <w:jc w:val="center"/>
            </w:pPr>
            <w:r>
              <w:rPr>
                <w:rFonts w:ascii="Segoe UI" w:hAnsi="Segoe UI" w:cs="Segoe UI"/>
                <w:color w:val="212121"/>
                <w:shd w:val="clear" w:color="auto" w:fill="FFFFFF"/>
              </w:rPr>
              <w:t>1449</w:t>
            </w:r>
          </w:p>
        </w:tc>
      </w:tr>
      <w:tr w:rsidR="00AC295E" w14:paraId="00FF146D" w14:textId="77777777" w:rsidTr="00587810">
        <w:trPr>
          <w:trHeight w:val="139"/>
        </w:trPr>
        <w:tc>
          <w:tcPr>
            <w:tcW w:w="1278" w:type="dxa"/>
            <w:vMerge/>
          </w:tcPr>
          <w:p w14:paraId="6339C22F" w14:textId="77777777" w:rsidR="00AC295E" w:rsidRDefault="00AC295E" w:rsidP="0027610D">
            <w:pPr>
              <w:jc w:val="center"/>
            </w:pPr>
          </w:p>
        </w:tc>
        <w:tc>
          <w:tcPr>
            <w:tcW w:w="2250" w:type="dxa"/>
            <w:vMerge/>
          </w:tcPr>
          <w:p w14:paraId="39DB75EB" w14:textId="77777777" w:rsidR="00AC295E" w:rsidRDefault="00AC295E" w:rsidP="0027610D">
            <w:pPr>
              <w:jc w:val="center"/>
            </w:pPr>
          </w:p>
        </w:tc>
        <w:tc>
          <w:tcPr>
            <w:tcW w:w="2790" w:type="dxa"/>
          </w:tcPr>
          <w:p w14:paraId="7669F3D2" w14:textId="77777777" w:rsidR="00AC295E" w:rsidRDefault="005F050D" w:rsidP="0027610D">
            <w:pPr>
              <w:jc w:val="center"/>
            </w:pPr>
            <w:r>
              <w:t>stigmasterol</w:t>
            </w:r>
            <w:r w:rsidR="000A47BB">
              <w:fldChar w:fldCharType="begin" w:fldLock="1"/>
            </w:r>
            <w:r w:rsidR="000A47BB">
              <w:instrText>ADDIN CSL_CITATION {"citationItems":[{"id":"ITEM-1","itemData":{"DOI":"10.4236/abc.2014.42020","abstract":"In the present paper the isolation and characterization of seven major glycolipid classes (stigmasterol, acylated stigmasteryl glucoside, stigmasteryl glucoside, monogalactosyldiacylglycerol, digalactosyldiacylglycerol, cerebroside and glucocerebroside) from Drymaria cordata (Linn.) Willd (Caryophyllaceae Family) are reported after an attempt has been made to congregate the traditional and pharmacological studies done on this important medicinal plant. Drymaria cordata is a weak spreading herb found widely dispersed in damp places all over the tropics of Africa, Asia and the Americas. There are many reports on its folk and traditional uses that include snake bite, skin diseases, peptic ulcer, headaches or nephritis, female infertility, sleeping disorders, convulsions, and febrile conditions in children. The plant has been examined on the basis of scientific in vitro and in vivo evaluations possessing the major pharmacological activities that include analgesic activity, antitussive activity, anxiolytic activity, antipyretic activity, antinociceptive activity, anti-inflammatory and antibacterial activities. The information summarized here is intended to serve as a reference tool for practitioners in the fields of ethnopharmacology, natural product chemistry and drug discovery related research.","author":[{"dropping-particle":"","family":"Nono","given":"Ngansop Raymond","non-dropping-particle":"","parse-names":false,"suffix":""},{"dropping-particle":"","family":"Nzowa","given":"Kegah Laurence","non-dropping-particle":"","parse-names":false,"suffix":""},{"dropping-particle":"","family":"Barboni","given":"Luciano","non-dropping-particle":"","parse-names":false,"suffix":""},{"dropping-particle":"","family":"Tapondjou","given":"Azefack Léon","non-dropping-particle":"","parse-names":false,"suffix":""}],"container-title":"Advances in Biological Chemistry","id":"ITEM-1","issue":"April","issued":{"date-parts":[["2014"]]},"page":"160-167","title":"Drymaria cordata ( Linn .) Willd Pharmacology and Phytochemistry","type":"article-journal"},"uris":["http://www.mendeley.com/documents/?uuid=d5fdc81b-d4f8-4d2e-a8fd-7c0df909aacf"]}],"mendeley":{"formattedCitation":"&lt;sup&gt;57&lt;/sup&gt;","plainTextFormattedCitation":"57","previouslyFormattedCitation":"&lt;sup&gt;57&lt;/sup&gt;"},"properties":{"noteIndex":0},"schema":"https://github.com/citation-style-language/schema/raw/master/csl-citation.json"}</w:instrText>
            </w:r>
            <w:r w:rsidR="000A47BB">
              <w:fldChar w:fldCharType="separate"/>
            </w:r>
            <w:r w:rsidR="000A47BB" w:rsidRPr="000A47BB">
              <w:rPr>
                <w:noProof/>
                <w:vertAlign w:val="superscript"/>
              </w:rPr>
              <w:t>57</w:t>
            </w:r>
            <w:r w:rsidR="000A47BB">
              <w:fldChar w:fldCharType="end"/>
            </w:r>
          </w:p>
          <w:p w14:paraId="334780FA" w14:textId="684D3EAA" w:rsidR="00046AFC" w:rsidRDefault="00046AFC" w:rsidP="0027610D">
            <w:pPr>
              <w:jc w:val="center"/>
            </w:pPr>
          </w:p>
        </w:tc>
        <w:tc>
          <w:tcPr>
            <w:tcW w:w="2160" w:type="dxa"/>
          </w:tcPr>
          <w:p w14:paraId="592BD108" w14:textId="77777777" w:rsidR="00AC295E" w:rsidRDefault="005F050D" w:rsidP="0027610D">
            <w:pPr>
              <w:jc w:val="center"/>
            </w:pPr>
            <w:r>
              <w:rPr>
                <w:rFonts w:ascii="Segoe UI" w:hAnsi="Segoe UI" w:cs="Segoe UI"/>
                <w:color w:val="212121"/>
                <w:shd w:val="clear" w:color="auto" w:fill="FFFFFF"/>
              </w:rPr>
              <w:t>5280794</w:t>
            </w:r>
          </w:p>
        </w:tc>
      </w:tr>
      <w:tr w:rsidR="00AC295E" w14:paraId="5DEDC2CB" w14:textId="77777777" w:rsidTr="00587810">
        <w:trPr>
          <w:trHeight w:val="139"/>
        </w:trPr>
        <w:tc>
          <w:tcPr>
            <w:tcW w:w="1278" w:type="dxa"/>
            <w:vMerge/>
          </w:tcPr>
          <w:p w14:paraId="54BF3805" w14:textId="77777777" w:rsidR="00AC295E" w:rsidRDefault="00AC295E" w:rsidP="0027610D">
            <w:pPr>
              <w:jc w:val="center"/>
            </w:pPr>
          </w:p>
        </w:tc>
        <w:tc>
          <w:tcPr>
            <w:tcW w:w="2250" w:type="dxa"/>
            <w:vMerge/>
          </w:tcPr>
          <w:p w14:paraId="46D4E7EA" w14:textId="77777777" w:rsidR="00AC295E" w:rsidRDefault="00AC295E" w:rsidP="0027610D">
            <w:pPr>
              <w:jc w:val="center"/>
            </w:pPr>
          </w:p>
        </w:tc>
        <w:tc>
          <w:tcPr>
            <w:tcW w:w="2790" w:type="dxa"/>
          </w:tcPr>
          <w:p w14:paraId="0F0220BD" w14:textId="77777777" w:rsidR="00AC295E" w:rsidRDefault="005F050D" w:rsidP="0027610D">
            <w:pPr>
              <w:jc w:val="center"/>
            </w:pPr>
            <w:r>
              <w:t>stigmasteryl glucoside</w:t>
            </w:r>
            <w:r w:rsidR="000A47BB">
              <w:fldChar w:fldCharType="begin" w:fldLock="1"/>
            </w:r>
            <w:r w:rsidR="000A47BB">
              <w:instrText>ADDIN CSL_CITATION {"citationItems":[{"id":"ITEM-1","itemData":{"DOI":"10.4236/abc.2014.42020","abstract":"In the present paper the isolation and characterization of seven major glycolipid classes (stigmasterol, acylated stigmasteryl glucoside, stigmasteryl glucoside, monogalactosyldiacylglycerol, digalactosyldiacylglycerol, cerebroside and glucocerebroside) from Drymaria cordata (Linn.) Willd (Caryophyllaceae Family) are reported after an attempt has been made to congregate the traditional and pharmacological studies done on this important medicinal plant. Drymaria cordata is a weak spreading herb found widely dispersed in damp places all over the tropics of Africa, Asia and the Americas. There are many reports on its folk and traditional uses that include snake bite, skin diseases, peptic ulcer, headaches or nephritis, female infertility, sleeping disorders, convulsions, and febrile conditions in children. The plant has been examined on the basis of scientific in vitro and in vivo evaluations possessing the major pharmacological activities that include analgesic activity, antitussive activity, anxiolytic activity, antipyretic activity, antinociceptive activity, anti-inflammatory and antibacterial activities. The information summarized here is intended to serve as a reference tool for practitioners in the fields of ethnopharmacology, natural product chemistry and drug discovery related research.","author":[{"dropping-particle":"","family":"Nono","given":"Ngansop Raymond","non-dropping-particle":"","parse-names":false,"suffix":""},{"dropping-particle":"","family":"Nzowa","given":"Kegah Laurence","non-dropping-particle":"","parse-names":false,"suffix":""},{"dropping-particle":"","family":"Barboni","given":"Luciano","non-dropping-particle":"","parse-names":false,"suffix":""},{"dropping-particle":"","family":"Tapondjou","given":"Azefack Léon","non-dropping-particle":"","parse-names":false,"suffix":""}],"container-title":"Advances in Biological Chemistry","id":"ITEM-1","issue":"April","issued":{"date-parts":[["2014"]]},"page":"160-167","title":"Drymaria cordata ( Linn .) Willd Pharmacology and Phytochemistry","type":"article-journal"},"uris":["http://www.mendeley.com/documents/?uuid=d5fdc81b-d4f8-4d2e-a8fd-7c0df909aacf"]}],"mendeley":{"formattedCitation":"&lt;sup&gt;57&lt;/sup&gt;","plainTextFormattedCitation":"57","previouslyFormattedCitation":"&lt;sup&gt;57&lt;/sup&gt;"},"properties":{"noteIndex":0},"schema":"https://github.com/citation-style-language/schema/raw/master/csl-citation.json"}</w:instrText>
            </w:r>
            <w:r w:rsidR="000A47BB">
              <w:fldChar w:fldCharType="separate"/>
            </w:r>
            <w:r w:rsidR="000A47BB" w:rsidRPr="000A47BB">
              <w:rPr>
                <w:noProof/>
                <w:vertAlign w:val="superscript"/>
              </w:rPr>
              <w:t>57</w:t>
            </w:r>
            <w:r w:rsidR="000A47BB">
              <w:fldChar w:fldCharType="end"/>
            </w:r>
          </w:p>
          <w:p w14:paraId="70D1E7FA" w14:textId="59BBA6FD" w:rsidR="00046AFC" w:rsidRDefault="00046AFC" w:rsidP="0027610D">
            <w:pPr>
              <w:jc w:val="center"/>
            </w:pPr>
          </w:p>
        </w:tc>
        <w:tc>
          <w:tcPr>
            <w:tcW w:w="2160" w:type="dxa"/>
          </w:tcPr>
          <w:p w14:paraId="3FBD5835" w14:textId="77777777" w:rsidR="00AC295E" w:rsidRDefault="00E4426F" w:rsidP="0027610D">
            <w:pPr>
              <w:jc w:val="center"/>
            </w:pPr>
            <w:r>
              <w:rPr>
                <w:rFonts w:ascii="Segoe UI" w:hAnsi="Segoe UI" w:cs="Segoe UI"/>
                <w:color w:val="212121"/>
                <w:shd w:val="clear" w:color="auto" w:fill="FFFFFF"/>
              </w:rPr>
              <w:t>70699355</w:t>
            </w:r>
          </w:p>
        </w:tc>
      </w:tr>
      <w:tr w:rsidR="00AC295E" w14:paraId="7E762698" w14:textId="77777777" w:rsidTr="00587810">
        <w:trPr>
          <w:trHeight w:val="139"/>
        </w:trPr>
        <w:tc>
          <w:tcPr>
            <w:tcW w:w="1278" w:type="dxa"/>
            <w:vMerge/>
          </w:tcPr>
          <w:p w14:paraId="0556C1E9" w14:textId="77777777" w:rsidR="00AC295E" w:rsidRDefault="00AC295E" w:rsidP="0027610D">
            <w:pPr>
              <w:jc w:val="center"/>
            </w:pPr>
          </w:p>
        </w:tc>
        <w:tc>
          <w:tcPr>
            <w:tcW w:w="2250" w:type="dxa"/>
            <w:vMerge/>
          </w:tcPr>
          <w:p w14:paraId="6C59CB27" w14:textId="77777777" w:rsidR="00AC295E" w:rsidRDefault="00AC295E" w:rsidP="0027610D">
            <w:pPr>
              <w:jc w:val="center"/>
            </w:pPr>
          </w:p>
        </w:tc>
        <w:tc>
          <w:tcPr>
            <w:tcW w:w="2790" w:type="dxa"/>
          </w:tcPr>
          <w:p w14:paraId="4BD38A42" w14:textId="77777777" w:rsidR="00AC295E" w:rsidRDefault="00E4426F" w:rsidP="0027610D">
            <w:pPr>
              <w:jc w:val="center"/>
            </w:pPr>
            <w:r>
              <w:t>monogalactosyldiacylglycero</w:t>
            </w:r>
            <w:r w:rsidR="00E51E04">
              <w:t>l</w:t>
            </w:r>
            <w:r w:rsidR="000A47BB">
              <w:fldChar w:fldCharType="begin" w:fldLock="1"/>
            </w:r>
            <w:r w:rsidR="00353A8F">
              <w:instrText>ADDIN CSL_CITATION {"citationItems":[{"id":"ITEM-1","itemData":{"DOI":"10.4236/abc.2014.42020","abstract":"In the present paper the isolation and characterization of seven major glycolipid classes (stigmasterol, acylated stigmasteryl glucoside, stigmasteryl glucoside, monogalactosyldiacylglycerol, digalactosyldiacylglycerol, cerebroside and glucocerebroside) from Drymaria cordata (Linn.) Willd (Caryophyllaceae Family) are reported after an attempt has been made to congregate the traditional and pharmacological studies done on this important medicinal plant. Drymaria cordata is a weak spreading herb found widely dispersed in damp places all over the tropics of Africa, Asia and the Americas. There are many reports on its folk and traditional uses that include snake bite, skin diseases, peptic ulcer, headaches or nephritis, female infertility, sleeping disorders, convulsions, and febrile conditions in children. The plant has been examined on the basis of scientific in vitro and in vivo evaluations possessing the major pharmacological activities that include analgesic activity, antitussive activity, anxiolytic activity, antipyretic activity, antinociceptive activity, anti-inflammatory and antibacterial activities. The information summarized here is intended to serve as a reference tool for practitioners in the fields of ethnopharmacology, natural product chemistry and drug discovery related research.","author":[{"dropping-particle":"","family":"Nono","given":"Ngansop Raymond","non-dropping-particle":"","parse-names":false,"suffix":""},{"dropping-particle":"","family":"Nzowa","given":"Kegah Laurence","non-dropping-particle":"","parse-names":false,"suffix":""},{"dropping-particle":"","family":"Barboni","given":"Luciano","non-dropping-particle":"","parse-names":false,"suffix":""},{"dropping-particle":"","family":"Tapondjou","given":"Azefack Léon","non-dropping-particle":"","parse-names":false,"suffix":""}],"container-title":"Advances in Biological Chemistry","id":"ITEM-1","issue":"April","issued":{"date-parts":[["2014"]]},"page":"160-167","title":"Drymaria cordata ( Linn .) Willd Pharmacology and Phytochemistry","type":"article-journal"},"uris":["http://www.mendeley.com/documents/?uuid=d5fdc81b-d4f8-4d2e-a8fd-7c0df909aacf"]}],"mendeley":{"formattedCitation":"&lt;sup&gt;57&lt;/sup&gt;","plainTextFormattedCitation":"57","previouslyFormattedCitation":"&lt;sup&gt;57&lt;/sup&gt;"},"properties":{"noteIndex":0},"schema":"https://github.com/citation-style-language/schema/raw/master/csl-citation.json"}</w:instrText>
            </w:r>
            <w:r w:rsidR="000A47BB">
              <w:fldChar w:fldCharType="separate"/>
            </w:r>
            <w:r w:rsidR="000A47BB" w:rsidRPr="000A47BB">
              <w:rPr>
                <w:noProof/>
                <w:vertAlign w:val="superscript"/>
              </w:rPr>
              <w:t>57</w:t>
            </w:r>
            <w:r w:rsidR="000A47BB">
              <w:fldChar w:fldCharType="end"/>
            </w:r>
          </w:p>
        </w:tc>
        <w:tc>
          <w:tcPr>
            <w:tcW w:w="2160" w:type="dxa"/>
          </w:tcPr>
          <w:p w14:paraId="0D6BDFD2" w14:textId="77777777" w:rsidR="00AC295E" w:rsidRDefault="00E51E04" w:rsidP="0027610D">
            <w:pPr>
              <w:jc w:val="center"/>
            </w:pPr>
            <w:r>
              <w:rPr>
                <w:rFonts w:ascii="Segoe UI" w:hAnsi="Segoe UI" w:cs="Segoe UI"/>
                <w:color w:val="212121"/>
                <w:shd w:val="clear" w:color="auto" w:fill="FFFFFF"/>
              </w:rPr>
              <w:t>90657729</w:t>
            </w:r>
          </w:p>
        </w:tc>
      </w:tr>
      <w:tr w:rsidR="00AC295E" w14:paraId="781703EE" w14:textId="77777777" w:rsidTr="00587810">
        <w:trPr>
          <w:trHeight w:val="139"/>
        </w:trPr>
        <w:tc>
          <w:tcPr>
            <w:tcW w:w="1278" w:type="dxa"/>
            <w:vMerge/>
          </w:tcPr>
          <w:p w14:paraId="15B394F9" w14:textId="77777777" w:rsidR="00AC295E" w:rsidRDefault="00AC295E" w:rsidP="0027610D">
            <w:pPr>
              <w:jc w:val="center"/>
            </w:pPr>
          </w:p>
        </w:tc>
        <w:tc>
          <w:tcPr>
            <w:tcW w:w="2250" w:type="dxa"/>
            <w:vMerge/>
          </w:tcPr>
          <w:p w14:paraId="2566E2C2" w14:textId="77777777" w:rsidR="00AC295E" w:rsidRDefault="00AC295E" w:rsidP="0027610D">
            <w:pPr>
              <w:jc w:val="center"/>
            </w:pPr>
          </w:p>
        </w:tc>
        <w:tc>
          <w:tcPr>
            <w:tcW w:w="2790" w:type="dxa"/>
          </w:tcPr>
          <w:p w14:paraId="6B1E4489" w14:textId="77777777" w:rsidR="00AC295E" w:rsidRDefault="00E51E04" w:rsidP="0027610D">
            <w:pPr>
              <w:jc w:val="center"/>
            </w:pPr>
            <w:r>
              <w:t>digalactosyldiacylglycerol</w:t>
            </w:r>
            <w:r w:rsidR="00353A8F">
              <w:fldChar w:fldCharType="begin" w:fldLock="1"/>
            </w:r>
            <w:r w:rsidR="00353A8F">
              <w:instrText>ADDIN CSL_CITATION {"citationItems":[{"id":"ITEM-1","itemData":{"DOI":"10.4236/abc.2014.42020","abstract":"In the present paper the isolation and characterization of seven major glycolipid classes (stigmasterol, acylated stigmasteryl glucoside, stigmasteryl glucoside, monogalactosyldiacylglycerol, digalactosyldiacylglycerol, cerebroside and glucocerebroside) from Drymaria cordata (Linn.) Willd (Caryophyllaceae Family) are reported after an attempt has been made to congregate the traditional and pharmacological studies done on this important medicinal plant. Drymaria cordata is a weak spreading herb found widely dispersed in damp places all over the tropics of Africa, Asia and the Americas. There are many reports on its folk and traditional uses that include snake bite, skin diseases, peptic ulcer, headaches or nephritis, female infertility, sleeping disorders, convulsions, and febrile conditions in children. The plant has been examined on the basis of scientific in vitro and in vivo evaluations possessing the major pharmacological activities that include analgesic activity, antitussive activity, anxiolytic activity, antipyretic activity, antinociceptive activity, anti-inflammatory and antibacterial activities. The information summarized here is intended to serve as a reference tool for practitioners in the fields of ethnopharmacology, natural product chemistry and drug discovery related research.","author":[{"dropping-particle":"","family":"Nono","given":"Ngansop Raymond","non-dropping-particle":"","parse-names":false,"suffix":""},{"dropping-particle":"","family":"Nzowa","given":"Kegah Laurence","non-dropping-particle":"","parse-names":false,"suffix":""},{"dropping-particle":"","family":"Barboni","given":"Luciano","non-dropping-particle":"","parse-names":false,"suffix":""},{"dropping-particle":"","family":"Tapondjou","given":"Azefack Léon","non-dropping-particle":"","parse-names":false,"suffix":""}],"container-title":"Advances in Biological Chemistry","id":"ITEM-1","issue":"April","issued":{"date-parts":[["2014"]]},"page":"160-167","title":"Drymaria cordata ( Linn .) Willd Pharmacology and Phytochemistry","type":"article-journal"},"uris":["http://www.mendeley.com/documents/?uuid=d5fdc81b-d4f8-4d2e-a8fd-7c0df909aacf"]}],"mendeley":{"formattedCitation":"&lt;sup&gt;57&lt;/sup&gt;","plainTextFormattedCitation":"57","previouslyFormattedCitation":"&lt;sup&gt;57&lt;/sup&gt;"},"properties":{"noteIndex":0},"schema":"https://github.com/citation-style-language/schema/raw/master/csl-citation.json"}</w:instrText>
            </w:r>
            <w:r w:rsidR="00353A8F">
              <w:fldChar w:fldCharType="separate"/>
            </w:r>
            <w:r w:rsidR="00353A8F" w:rsidRPr="00353A8F">
              <w:rPr>
                <w:noProof/>
                <w:vertAlign w:val="superscript"/>
              </w:rPr>
              <w:t>57</w:t>
            </w:r>
            <w:r w:rsidR="00353A8F">
              <w:fldChar w:fldCharType="end"/>
            </w:r>
          </w:p>
          <w:p w14:paraId="7715FF32" w14:textId="326BC2D5" w:rsidR="00046AFC" w:rsidRDefault="00046AFC" w:rsidP="0027610D">
            <w:pPr>
              <w:jc w:val="center"/>
            </w:pPr>
          </w:p>
        </w:tc>
        <w:tc>
          <w:tcPr>
            <w:tcW w:w="2160" w:type="dxa"/>
          </w:tcPr>
          <w:p w14:paraId="21EC0F63" w14:textId="77777777" w:rsidR="00AC295E" w:rsidRDefault="00E51E04" w:rsidP="0027610D">
            <w:pPr>
              <w:jc w:val="center"/>
            </w:pPr>
            <w:r>
              <w:rPr>
                <w:rFonts w:ascii="Segoe UI" w:hAnsi="Segoe UI" w:cs="Segoe UI"/>
                <w:color w:val="212121"/>
                <w:shd w:val="clear" w:color="auto" w:fill="FFFFFF"/>
              </w:rPr>
              <w:t>10724471</w:t>
            </w:r>
          </w:p>
        </w:tc>
      </w:tr>
      <w:tr w:rsidR="00AC295E" w14:paraId="005F68AC" w14:textId="77777777" w:rsidTr="00587810">
        <w:trPr>
          <w:trHeight w:val="139"/>
        </w:trPr>
        <w:tc>
          <w:tcPr>
            <w:tcW w:w="1278" w:type="dxa"/>
            <w:vMerge/>
          </w:tcPr>
          <w:p w14:paraId="25FEBFCB" w14:textId="77777777" w:rsidR="00AC295E" w:rsidRDefault="00AC295E" w:rsidP="0027610D">
            <w:pPr>
              <w:jc w:val="center"/>
            </w:pPr>
          </w:p>
        </w:tc>
        <w:tc>
          <w:tcPr>
            <w:tcW w:w="2250" w:type="dxa"/>
            <w:vMerge/>
          </w:tcPr>
          <w:p w14:paraId="39108BD0" w14:textId="77777777" w:rsidR="00AC295E" w:rsidRDefault="00AC295E" w:rsidP="0027610D">
            <w:pPr>
              <w:jc w:val="center"/>
            </w:pPr>
          </w:p>
        </w:tc>
        <w:tc>
          <w:tcPr>
            <w:tcW w:w="2790" w:type="dxa"/>
          </w:tcPr>
          <w:p w14:paraId="1D8FE628" w14:textId="77777777" w:rsidR="00AC295E" w:rsidRDefault="00E51E04" w:rsidP="0027610D">
            <w:pPr>
              <w:jc w:val="center"/>
            </w:pPr>
            <w:r>
              <w:t>cerebroside</w:t>
            </w:r>
            <w:r w:rsidR="00353A8F">
              <w:fldChar w:fldCharType="begin" w:fldLock="1"/>
            </w:r>
            <w:r w:rsidR="00353A8F">
              <w:instrText>ADDIN CSL_CITATION {"citationItems":[{"id":"ITEM-1","itemData":{"DOI":"10.4236/abc.2014.42020","abstract":"In the present paper the isolation and characterization of seven major glycolipid classes (stigmasterol, acylated stigmasteryl glucoside, stigmasteryl glucoside, monogalactosyldiacylglycerol, digalactosyldiacylglycerol, cerebroside and glucocerebroside) from Drymaria cordata (Linn.) Willd (Caryophyllaceae Family) are reported after an attempt has been made to congregate the traditional and pharmacological studies done on this important medicinal plant. Drymaria cordata is a weak spreading herb found widely dispersed in damp places all over the tropics of Africa, Asia and the Americas. There are many reports on its folk and traditional uses that include snake bite, skin diseases, peptic ulcer, headaches or nephritis, female infertility, sleeping disorders, convulsions, and febrile conditions in children. The plant has been examined on the basis of scientific in vitro and in vivo evaluations possessing the major pharmacological activities that include analgesic activity, antitussive activity, anxiolytic activity, antipyretic activity, antinociceptive activity, anti-inflammatory and antibacterial activities. The information summarized here is intended to serve as a reference tool for practitioners in the fields of ethnopharmacology, natural product chemistry and drug discovery related research.","author":[{"dropping-particle":"","family":"Nono","given":"Ngansop Raymond","non-dropping-particle":"","parse-names":false,"suffix":""},{"dropping-particle":"","family":"Nzowa","given":"Kegah Laurence","non-dropping-particle":"","parse-names":false,"suffix":""},{"dropping-particle":"","family":"Barboni","given":"Luciano","non-dropping-particle":"","parse-names":false,"suffix":""},{"dropping-particle":"","family":"Tapondjou","given":"Azefack Léon","non-dropping-particle":"","parse-names":false,"suffix":""}],"container-title":"Advances in Biological Chemistry","id":"ITEM-1","issue":"April","issued":{"date-parts":[["2014"]]},"page":"160-167","title":"Drymaria cordata ( Linn .) Willd Pharmacology and Phytochemistry","type":"article-journal"},"uris":["http://www.mendeley.com/documents/?uuid=d5fdc81b-d4f8-4d2e-a8fd-7c0df909aacf"]}],"mendeley":{"formattedCitation":"&lt;sup&gt;57&lt;/sup&gt;","plainTextFormattedCitation":"57","previouslyFormattedCitation":"&lt;sup&gt;57&lt;/sup&gt;"},"properties":{"noteIndex":0},"schema":"https://github.com/citation-style-language/schema/raw/master/csl-citation.json"}</w:instrText>
            </w:r>
            <w:r w:rsidR="00353A8F">
              <w:fldChar w:fldCharType="separate"/>
            </w:r>
            <w:r w:rsidR="00353A8F" w:rsidRPr="00353A8F">
              <w:rPr>
                <w:noProof/>
                <w:vertAlign w:val="superscript"/>
              </w:rPr>
              <w:t>57</w:t>
            </w:r>
            <w:r w:rsidR="00353A8F">
              <w:fldChar w:fldCharType="end"/>
            </w:r>
          </w:p>
          <w:p w14:paraId="4AD085D3" w14:textId="03382FD6" w:rsidR="00046AFC" w:rsidRDefault="00046AFC" w:rsidP="0027610D">
            <w:pPr>
              <w:jc w:val="center"/>
            </w:pPr>
          </w:p>
        </w:tc>
        <w:tc>
          <w:tcPr>
            <w:tcW w:w="2160" w:type="dxa"/>
          </w:tcPr>
          <w:p w14:paraId="3CAAD2A2" w14:textId="77777777" w:rsidR="00AC295E" w:rsidRDefault="00E51E04" w:rsidP="0027610D">
            <w:pPr>
              <w:jc w:val="center"/>
            </w:pPr>
            <w:r>
              <w:rPr>
                <w:rFonts w:ascii="Segoe UI" w:hAnsi="Segoe UI" w:cs="Segoe UI"/>
                <w:color w:val="212121"/>
                <w:shd w:val="clear" w:color="auto" w:fill="FFFFFF"/>
              </w:rPr>
              <w:t>5280335</w:t>
            </w:r>
          </w:p>
        </w:tc>
      </w:tr>
      <w:tr w:rsidR="00AC295E" w14:paraId="4F6021C9" w14:textId="77777777" w:rsidTr="00587810">
        <w:trPr>
          <w:trHeight w:val="139"/>
        </w:trPr>
        <w:tc>
          <w:tcPr>
            <w:tcW w:w="1278" w:type="dxa"/>
            <w:vMerge/>
          </w:tcPr>
          <w:p w14:paraId="673F3D76" w14:textId="77777777" w:rsidR="00AC295E" w:rsidRDefault="00AC295E" w:rsidP="0027610D">
            <w:pPr>
              <w:jc w:val="center"/>
            </w:pPr>
          </w:p>
        </w:tc>
        <w:tc>
          <w:tcPr>
            <w:tcW w:w="2250" w:type="dxa"/>
            <w:vMerge/>
          </w:tcPr>
          <w:p w14:paraId="0025D3CE" w14:textId="77777777" w:rsidR="00AC295E" w:rsidRDefault="00AC295E" w:rsidP="0027610D">
            <w:pPr>
              <w:jc w:val="center"/>
            </w:pPr>
          </w:p>
        </w:tc>
        <w:tc>
          <w:tcPr>
            <w:tcW w:w="2790" w:type="dxa"/>
          </w:tcPr>
          <w:p w14:paraId="4757AF82" w14:textId="77777777" w:rsidR="00AC295E" w:rsidRDefault="00834601" w:rsidP="0027610D">
            <w:pPr>
              <w:jc w:val="center"/>
            </w:pPr>
            <w:r>
              <w:t>glucocerebroside</w:t>
            </w:r>
            <w:r w:rsidR="00353A8F">
              <w:fldChar w:fldCharType="begin" w:fldLock="1"/>
            </w:r>
            <w:r w:rsidR="00D80626">
              <w:instrText>ADDIN CSL_CITATION {"citationItems":[{"id":"ITEM-1","itemData":{"DOI":"10.4236/abc.2014.42020","abstract":"In the present paper the isolation and characterization of seven major glycolipid classes (stigmasterol, acylated stigmasteryl glucoside, stigmasteryl glucoside, monogalactosyldiacylglycerol, digalactosyldiacylglycerol, cerebroside and glucocerebroside) from Drymaria cordata (Linn.) Willd (Caryophyllaceae Family) are reported after an attempt has been made to congregate the traditional and pharmacological studies done on this important medicinal plant. Drymaria cordata is a weak spreading herb found widely dispersed in damp places all over the tropics of Africa, Asia and the Americas. There are many reports on its folk and traditional uses that include snake bite, skin diseases, peptic ulcer, headaches or nephritis, female infertility, sleeping disorders, convulsions, and febrile conditions in children. The plant has been examined on the basis of scientific in vitro and in vivo evaluations possessing the major pharmacological activities that include analgesic activity, antitussive activity, anxiolytic activity, antipyretic activity, antinociceptive activity, anti-inflammatory and antibacterial activities. The information summarized here is intended to serve as a reference tool for practitioners in the fields of ethnopharmacology, natural product chemistry and drug discovery related research.","author":[{"dropping-particle":"","family":"Nono","given":"Ngansop Raymond","non-dropping-particle":"","parse-names":false,"suffix":""},{"dropping-particle":"","family":"Nzowa","given":"Kegah Laurence","non-dropping-particle":"","parse-names":false,"suffix":""},{"dropping-particle":"","family":"Barboni","given":"Luciano","non-dropping-particle":"","parse-names":false,"suffix":""},{"dropping-particle":"","family":"Tapondjou","given":"Azefack Léon","non-dropping-particle":"","parse-names":false,"suffix":""}],"container-title":"Advances in Biological Chemistry","id":"ITEM-1","issue":"April","issued":{"date-parts":[["2014"]]},"page":"160-167","title":"Drymaria cordata ( Linn .) Willd Pharmacology and Phytochemistry","type":"article-journal"},"uris":["http://www.mendeley.com/documents/?uuid=d5fdc81b-d4f8-4d2e-a8fd-7c0df909aacf"]}],"mendeley":{"formattedCitation":"&lt;sup&gt;57&lt;/sup&gt;","plainTextFormattedCitation":"57","previouslyFormattedCitation":"&lt;sup&gt;57&lt;/sup&gt;"},"properties":{"noteIndex":0},"schema":"https://github.com/citation-style-language/schema/raw/master/csl-citation.json"}</w:instrText>
            </w:r>
            <w:r w:rsidR="00353A8F">
              <w:fldChar w:fldCharType="separate"/>
            </w:r>
            <w:r w:rsidR="00353A8F" w:rsidRPr="00353A8F">
              <w:rPr>
                <w:noProof/>
                <w:vertAlign w:val="superscript"/>
              </w:rPr>
              <w:t>57</w:t>
            </w:r>
            <w:r w:rsidR="00353A8F">
              <w:fldChar w:fldCharType="end"/>
            </w:r>
          </w:p>
          <w:p w14:paraId="463B31F8" w14:textId="347D55F7" w:rsidR="00046AFC" w:rsidRDefault="00046AFC" w:rsidP="0027610D">
            <w:pPr>
              <w:jc w:val="center"/>
            </w:pPr>
          </w:p>
        </w:tc>
        <w:tc>
          <w:tcPr>
            <w:tcW w:w="2160" w:type="dxa"/>
          </w:tcPr>
          <w:p w14:paraId="67F8D068" w14:textId="77777777" w:rsidR="00AC295E" w:rsidRDefault="00834601" w:rsidP="0027610D">
            <w:pPr>
              <w:jc w:val="center"/>
            </w:pPr>
            <w:r>
              <w:rPr>
                <w:rFonts w:ascii="Segoe UI" w:hAnsi="Segoe UI" w:cs="Segoe UI"/>
                <w:color w:val="212121"/>
                <w:shd w:val="clear" w:color="auto" w:fill="FFFFFF"/>
              </w:rPr>
              <w:t>54315103</w:t>
            </w:r>
          </w:p>
        </w:tc>
      </w:tr>
      <w:tr w:rsidR="00E41AF1" w14:paraId="6C2D8C8A" w14:textId="77777777" w:rsidTr="00587810">
        <w:trPr>
          <w:trHeight w:val="262"/>
        </w:trPr>
        <w:tc>
          <w:tcPr>
            <w:tcW w:w="1278" w:type="dxa"/>
            <w:vMerge w:val="restart"/>
          </w:tcPr>
          <w:p w14:paraId="35FD0D76" w14:textId="77777777" w:rsidR="00E41AF1" w:rsidRDefault="00E41AF1" w:rsidP="0027610D">
            <w:pPr>
              <w:jc w:val="center"/>
            </w:pPr>
            <w:r>
              <w:t>31.</w:t>
            </w:r>
          </w:p>
        </w:tc>
        <w:tc>
          <w:tcPr>
            <w:tcW w:w="2250" w:type="dxa"/>
            <w:vMerge w:val="restart"/>
          </w:tcPr>
          <w:p w14:paraId="47FA41DB" w14:textId="457DA6F7" w:rsidR="00E41AF1" w:rsidRDefault="00E41AF1" w:rsidP="0027610D">
            <w:pPr>
              <w:jc w:val="center"/>
            </w:pPr>
            <w:r w:rsidRPr="00046AFC">
              <w:rPr>
                <w:i/>
                <w:iCs/>
              </w:rPr>
              <w:t xml:space="preserve">Cynanchum </w:t>
            </w:r>
            <w:r w:rsidR="00BB14A3" w:rsidRPr="00BB14A3">
              <w:rPr>
                <w:i/>
                <w:iCs/>
              </w:rPr>
              <w:t>wilfordii</w:t>
            </w:r>
            <w:r w:rsidR="00BB14A3">
              <w:t xml:space="preserve"> (Maxim.) Hemsl.</w:t>
            </w:r>
          </w:p>
        </w:tc>
        <w:tc>
          <w:tcPr>
            <w:tcW w:w="2790" w:type="dxa"/>
          </w:tcPr>
          <w:p w14:paraId="150FD37C" w14:textId="77777777" w:rsidR="00E41AF1" w:rsidRDefault="00E41AF1" w:rsidP="0027610D">
            <w:pPr>
              <w:jc w:val="center"/>
            </w:pPr>
            <w:r>
              <w:t>wilfoside C1N</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D80626">
              <w:rPr>
                <w:noProof/>
                <w:vertAlign w:val="superscript"/>
              </w:rPr>
              <w:t>58</w:t>
            </w:r>
            <w:r>
              <w:fldChar w:fldCharType="end"/>
            </w:r>
          </w:p>
          <w:p w14:paraId="66BD4E2A" w14:textId="09F4F2B6" w:rsidR="00046AFC" w:rsidRDefault="00046AFC" w:rsidP="0027610D">
            <w:pPr>
              <w:jc w:val="center"/>
            </w:pPr>
          </w:p>
        </w:tc>
        <w:tc>
          <w:tcPr>
            <w:tcW w:w="2160" w:type="dxa"/>
          </w:tcPr>
          <w:p w14:paraId="076C98C6" w14:textId="77777777" w:rsidR="00E41AF1" w:rsidRDefault="00E41AF1" w:rsidP="0027610D">
            <w:pPr>
              <w:jc w:val="center"/>
            </w:pPr>
            <w:r>
              <w:rPr>
                <w:rFonts w:ascii="Segoe UI" w:hAnsi="Segoe UI" w:cs="Segoe UI"/>
                <w:color w:val="212121"/>
                <w:shd w:val="clear" w:color="auto" w:fill="FFFFFF"/>
              </w:rPr>
              <w:t>5469231</w:t>
            </w:r>
          </w:p>
        </w:tc>
      </w:tr>
      <w:tr w:rsidR="00E41AF1" w14:paraId="50D1EB0E" w14:textId="77777777" w:rsidTr="00587810">
        <w:trPr>
          <w:trHeight w:val="262"/>
        </w:trPr>
        <w:tc>
          <w:tcPr>
            <w:tcW w:w="1278" w:type="dxa"/>
            <w:vMerge/>
          </w:tcPr>
          <w:p w14:paraId="2A757535" w14:textId="77777777" w:rsidR="00E41AF1" w:rsidRDefault="00E41AF1" w:rsidP="0027610D">
            <w:pPr>
              <w:jc w:val="center"/>
            </w:pPr>
          </w:p>
        </w:tc>
        <w:tc>
          <w:tcPr>
            <w:tcW w:w="2250" w:type="dxa"/>
            <w:vMerge/>
          </w:tcPr>
          <w:p w14:paraId="771E3B75" w14:textId="77777777" w:rsidR="00E41AF1" w:rsidRDefault="00E41AF1" w:rsidP="0027610D">
            <w:pPr>
              <w:jc w:val="center"/>
            </w:pPr>
          </w:p>
        </w:tc>
        <w:tc>
          <w:tcPr>
            <w:tcW w:w="2790" w:type="dxa"/>
          </w:tcPr>
          <w:p w14:paraId="439A88BA" w14:textId="77777777" w:rsidR="00E41AF1" w:rsidRDefault="00E41AF1" w:rsidP="0027610D">
            <w:pPr>
              <w:jc w:val="center"/>
            </w:pPr>
            <w:r>
              <w:t>wilfoside C3N</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5DDBE319" w14:textId="1B310BB3" w:rsidR="00046AFC" w:rsidRDefault="00046AFC" w:rsidP="0027610D">
            <w:pPr>
              <w:jc w:val="center"/>
            </w:pPr>
          </w:p>
        </w:tc>
        <w:tc>
          <w:tcPr>
            <w:tcW w:w="2160" w:type="dxa"/>
          </w:tcPr>
          <w:p w14:paraId="57A42FFD" w14:textId="77777777" w:rsidR="00E41AF1" w:rsidRDefault="00E41AF1" w:rsidP="0027610D">
            <w:pPr>
              <w:jc w:val="center"/>
            </w:pPr>
            <w:r>
              <w:rPr>
                <w:rFonts w:ascii="Segoe UI" w:hAnsi="Segoe UI" w:cs="Segoe UI"/>
                <w:color w:val="212121"/>
                <w:shd w:val="clear" w:color="auto" w:fill="FFFFFF"/>
              </w:rPr>
              <w:t>102029162</w:t>
            </w:r>
          </w:p>
        </w:tc>
      </w:tr>
      <w:tr w:rsidR="00E41AF1" w14:paraId="24187846" w14:textId="77777777" w:rsidTr="00587810">
        <w:trPr>
          <w:trHeight w:val="262"/>
        </w:trPr>
        <w:tc>
          <w:tcPr>
            <w:tcW w:w="1278" w:type="dxa"/>
            <w:vMerge/>
          </w:tcPr>
          <w:p w14:paraId="20335260" w14:textId="77777777" w:rsidR="00E41AF1" w:rsidRDefault="00E41AF1" w:rsidP="0027610D">
            <w:pPr>
              <w:jc w:val="center"/>
            </w:pPr>
          </w:p>
        </w:tc>
        <w:tc>
          <w:tcPr>
            <w:tcW w:w="2250" w:type="dxa"/>
            <w:vMerge/>
          </w:tcPr>
          <w:p w14:paraId="6BEC01FE" w14:textId="77777777" w:rsidR="00E41AF1" w:rsidRDefault="00E41AF1" w:rsidP="0027610D">
            <w:pPr>
              <w:jc w:val="center"/>
            </w:pPr>
          </w:p>
        </w:tc>
        <w:tc>
          <w:tcPr>
            <w:tcW w:w="2790" w:type="dxa"/>
          </w:tcPr>
          <w:p w14:paraId="24CA6576" w14:textId="77777777" w:rsidR="00E41AF1" w:rsidRDefault="00E41AF1" w:rsidP="0027610D">
            <w:pPr>
              <w:jc w:val="center"/>
            </w:pPr>
            <w:r>
              <w:t>wilfoside K1N</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5815544C" w14:textId="1A7C11FA" w:rsidR="00046AFC" w:rsidRDefault="00046AFC" w:rsidP="0027610D">
            <w:pPr>
              <w:jc w:val="center"/>
            </w:pPr>
          </w:p>
        </w:tc>
        <w:tc>
          <w:tcPr>
            <w:tcW w:w="2160" w:type="dxa"/>
          </w:tcPr>
          <w:p w14:paraId="454FDE85" w14:textId="77777777" w:rsidR="00E41AF1" w:rsidRDefault="00E41AF1" w:rsidP="0027610D">
            <w:pPr>
              <w:jc w:val="center"/>
            </w:pPr>
            <w:r>
              <w:rPr>
                <w:rFonts w:ascii="Segoe UI" w:hAnsi="Segoe UI" w:cs="Segoe UI"/>
                <w:color w:val="212121"/>
                <w:shd w:val="clear" w:color="auto" w:fill="FFFFFF"/>
              </w:rPr>
              <w:t>5469232</w:t>
            </w:r>
          </w:p>
        </w:tc>
      </w:tr>
      <w:tr w:rsidR="00E41AF1" w14:paraId="6DFC9867" w14:textId="77777777" w:rsidTr="00587810">
        <w:trPr>
          <w:trHeight w:val="262"/>
        </w:trPr>
        <w:tc>
          <w:tcPr>
            <w:tcW w:w="1278" w:type="dxa"/>
            <w:vMerge/>
          </w:tcPr>
          <w:p w14:paraId="59CAD4BE" w14:textId="77777777" w:rsidR="00E41AF1" w:rsidRDefault="00E41AF1" w:rsidP="0027610D">
            <w:pPr>
              <w:jc w:val="center"/>
            </w:pPr>
          </w:p>
        </w:tc>
        <w:tc>
          <w:tcPr>
            <w:tcW w:w="2250" w:type="dxa"/>
            <w:vMerge/>
          </w:tcPr>
          <w:p w14:paraId="55506985" w14:textId="77777777" w:rsidR="00E41AF1" w:rsidRDefault="00E41AF1" w:rsidP="0027610D">
            <w:pPr>
              <w:jc w:val="center"/>
            </w:pPr>
          </w:p>
        </w:tc>
        <w:tc>
          <w:tcPr>
            <w:tcW w:w="2790" w:type="dxa"/>
          </w:tcPr>
          <w:p w14:paraId="22D660E2" w14:textId="77777777" w:rsidR="00E41AF1" w:rsidRDefault="00E41AF1" w:rsidP="0027610D">
            <w:pPr>
              <w:jc w:val="center"/>
            </w:pPr>
            <w:r>
              <w:t>methyleugenol</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08ECEDC2" w14:textId="03A317D8" w:rsidR="00046AFC" w:rsidRDefault="00046AFC" w:rsidP="0027610D">
            <w:pPr>
              <w:jc w:val="center"/>
            </w:pPr>
          </w:p>
        </w:tc>
        <w:tc>
          <w:tcPr>
            <w:tcW w:w="2160" w:type="dxa"/>
          </w:tcPr>
          <w:p w14:paraId="0469E82C" w14:textId="77777777" w:rsidR="00E41AF1" w:rsidRDefault="00E41AF1" w:rsidP="0027610D">
            <w:pPr>
              <w:jc w:val="center"/>
            </w:pPr>
            <w:r>
              <w:rPr>
                <w:rFonts w:ascii="Segoe UI" w:hAnsi="Segoe UI" w:cs="Segoe UI"/>
                <w:color w:val="212121"/>
                <w:shd w:val="clear" w:color="auto" w:fill="FFFFFF"/>
              </w:rPr>
              <w:t>7127</w:t>
            </w:r>
          </w:p>
        </w:tc>
      </w:tr>
      <w:tr w:rsidR="00E41AF1" w14:paraId="071220D1" w14:textId="77777777" w:rsidTr="00587810">
        <w:trPr>
          <w:trHeight w:val="262"/>
        </w:trPr>
        <w:tc>
          <w:tcPr>
            <w:tcW w:w="1278" w:type="dxa"/>
            <w:vMerge/>
          </w:tcPr>
          <w:p w14:paraId="0E6F9F02" w14:textId="77777777" w:rsidR="00E41AF1" w:rsidRDefault="00E41AF1" w:rsidP="0027610D">
            <w:pPr>
              <w:jc w:val="center"/>
            </w:pPr>
          </w:p>
        </w:tc>
        <w:tc>
          <w:tcPr>
            <w:tcW w:w="2250" w:type="dxa"/>
            <w:vMerge/>
          </w:tcPr>
          <w:p w14:paraId="6B33BF4E" w14:textId="77777777" w:rsidR="00E41AF1" w:rsidRDefault="00E41AF1" w:rsidP="0027610D">
            <w:pPr>
              <w:jc w:val="center"/>
            </w:pPr>
          </w:p>
        </w:tc>
        <w:tc>
          <w:tcPr>
            <w:tcW w:w="2790" w:type="dxa"/>
          </w:tcPr>
          <w:p w14:paraId="26E4287D" w14:textId="77777777" w:rsidR="00E41AF1" w:rsidRDefault="00E41AF1" w:rsidP="0027610D">
            <w:pPr>
              <w:jc w:val="center"/>
            </w:pPr>
            <w:r>
              <w:t>wilfoside C1G</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3B3EFA4A" w14:textId="154F8669" w:rsidR="00046AFC" w:rsidRDefault="00046AFC" w:rsidP="0027610D">
            <w:pPr>
              <w:jc w:val="center"/>
            </w:pPr>
          </w:p>
        </w:tc>
        <w:tc>
          <w:tcPr>
            <w:tcW w:w="2160" w:type="dxa"/>
          </w:tcPr>
          <w:p w14:paraId="7A14B289" w14:textId="77777777" w:rsidR="00E41AF1" w:rsidRDefault="00E41AF1" w:rsidP="0027610D">
            <w:pPr>
              <w:jc w:val="center"/>
            </w:pPr>
            <w:r>
              <w:rPr>
                <w:rFonts w:ascii="Segoe UI" w:hAnsi="Segoe UI" w:cs="Segoe UI"/>
                <w:color w:val="212121"/>
                <w:shd w:val="clear" w:color="auto" w:fill="FFFFFF"/>
              </w:rPr>
              <w:t>21725018</w:t>
            </w:r>
          </w:p>
        </w:tc>
      </w:tr>
      <w:tr w:rsidR="00E41AF1" w14:paraId="3FECE9B0" w14:textId="77777777" w:rsidTr="00587810">
        <w:trPr>
          <w:trHeight w:val="262"/>
        </w:trPr>
        <w:tc>
          <w:tcPr>
            <w:tcW w:w="1278" w:type="dxa"/>
            <w:vMerge/>
          </w:tcPr>
          <w:p w14:paraId="5D81ACE5" w14:textId="77777777" w:rsidR="00E41AF1" w:rsidRDefault="00E41AF1" w:rsidP="0027610D">
            <w:pPr>
              <w:jc w:val="center"/>
            </w:pPr>
          </w:p>
        </w:tc>
        <w:tc>
          <w:tcPr>
            <w:tcW w:w="2250" w:type="dxa"/>
            <w:vMerge/>
          </w:tcPr>
          <w:p w14:paraId="52D2A528" w14:textId="77777777" w:rsidR="00E41AF1" w:rsidRDefault="00E41AF1" w:rsidP="0027610D">
            <w:pPr>
              <w:jc w:val="center"/>
            </w:pPr>
          </w:p>
        </w:tc>
        <w:tc>
          <w:tcPr>
            <w:tcW w:w="2790" w:type="dxa"/>
          </w:tcPr>
          <w:p w14:paraId="73512BDB" w14:textId="77777777" w:rsidR="00E41AF1" w:rsidRDefault="00E41AF1" w:rsidP="0027610D">
            <w:pPr>
              <w:jc w:val="center"/>
            </w:pPr>
            <w:r>
              <w:t>daucosterol</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7616D2CF" w14:textId="19F1FBAF" w:rsidR="00046AFC" w:rsidRDefault="00046AFC" w:rsidP="0027610D">
            <w:pPr>
              <w:jc w:val="center"/>
            </w:pPr>
          </w:p>
        </w:tc>
        <w:tc>
          <w:tcPr>
            <w:tcW w:w="2160" w:type="dxa"/>
          </w:tcPr>
          <w:p w14:paraId="64A242E3" w14:textId="77777777" w:rsidR="00E41AF1" w:rsidRDefault="00E41AF1" w:rsidP="0027610D">
            <w:pPr>
              <w:jc w:val="center"/>
            </w:pPr>
            <w:r>
              <w:rPr>
                <w:rFonts w:ascii="Segoe UI" w:hAnsi="Segoe UI" w:cs="Segoe UI"/>
                <w:color w:val="212121"/>
                <w:shd w:val="clear" w:color="auto" w:fill="FFFFFF"/>
              </w:rPr>
              <w:t>5742590</w:t>
            </w:r>
          </w:p>
        </w:tc>
      </w:tr>
      <w:tr w:rsidR="00E41AF1" w14:paraId="58708966" w14:textId="77777777" w:rsidTr="00587810">
        <w:trPr>
          <w:trHeight w:val="262"/>
        </w:trPr>
        <w:tc>
          <w:tcPr>
            <w:tcW w:w="1278" w:type="dxa"/>
            <w:vMerge/>
          </w:tcPr>
          <w:p w14:paraId="7ECDDC00" w14:textId="77777777" w:rsidR="00E41AF1" w:rsidRDefault="00E41AF1" w:rsidP="0027610D">
            <w:pPr>
              <w:jc w:val="center"/>
            </w:pPr>
          </w:p>
        </w:tc>
        <w:tc>
          <w:tcPr>
            <w:tcW w:w="2250" w:type="dxa"/>
            <w:vMerge/>
          </w:tcPr>
          <w:p w14:paraId="3A7DEEC0" w14:textId="77777777" w:rsidR="00E41AF1" w:rsidRDefault="00E41AF1" w:rsidP="0027610D">
            <w:pPr>
              <w:jc w:val="center"/>
            </w:pPr>
          </w:p>
        </w:tc>
        <w:tc>
          <w:tcPr>
            <w:tcW w:w="2790" w:type="dxa"/>
          </w:tcPr>
          <w:p w14:paraId="0C3D143E" w14:textId="77777777" w:rsidR="00E41AF1" w:rsidRDefault="00E41AF1" w:rsidP="0027610D">
            <w:pPr>
              <w:jc w:val="center"/>
            </w:pPr>
            <w:r>
              <w:t>2,4-dihydroxyacetophenon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tc>
        <w:tc>
          <w:tcPr>
            <w:tcW w:w="2160" w:type="dxa"/>
          </w:tcPr>
          <w:p w14:paraId="1E3E55DC" w14:textId="77777777" w:rsidR="00E41AF1" w:rsidRDefault="00E41AF1" w:rsidP="0027610D">
            <w:pPr>
              <w:jc w:val="center"/>
            </w:pPr>
            <w:r>
              <w:rPr>
                <w:rFonts w:ascii="Segoe UI" w:hAnsi="Segoe UI" w:cs="Segoe UI"/>
                <w:color w:val="212121"/>
                <w:shd w:val="clear" w:color="auto" w:fill="FFFFFF"/>
              </w:rPr>
              <w:t>6990</w:t>
            </w:r>
          </w:p>
        </w:tc>
      </w:tr>
      <w:tr w:rsidR="00E41AF1" w14:paraId="5648CD11" w14:textId="77777777" w:rsidTr="00587810">
        <w:trPr>
          <w:trHeight w:val="262"/>
        </w:trPr>
        <w:tc>
          <w:tcPr>
            <w:tcW w:w="1278" w:type="dxa"/>
            <w:vMerge/>
          </w:tcPr>
          <w:p w14:paraId="7053FBE6" w14:textId="77777777" w:rsidR="00E41AF1" w:rsidRDefault="00E41AF1" w:rsidP="0027610D">
            <w:pPr>
              <w:jc w:val="center"/>
            </w:pPr>
          </w:p>
        </w:tc>
        <w:tc>
          <w:tcPr>
            <w:tcW w:w="2250" w:type="dxa"/>
            <w:vMerge/>
          </w:tcPr>
          <w:p w14:paraId="60F38B55" w14:textId="77777777" w:rsidR="00E41AF1" w:rsidRDefault="00E41AF1" w:rsidP="0027610D">
            <w:pPr>
              <w:jc w:val="center"/>
            </w:pPr>
          </w:p>
        </w:tc>
        <w:tc>
          <w:tcPr>
            <w:tcW w:w="2790" w:type="dxa"/>
          </w:tcPr>
          <w:p w14:paraId="54F57316" w14:textId="77777777" w:rsidR="00E41AF1" w:rsidRDefault="00E41AF1" w:rsidP="0027610D">
            <w:pPr>
              <w:jc w:val="center"/>
            </w:pPr>
            <w:r>
              <w:t>cynandione A</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7A35218E" w14:textId="0C0C751C" w:rsidR="00046AFC" w:rsidRDefault="00046AFC" w:rsidP="0027610D">
            <w:pPr>
              <w:jc w:val="center"/>
            </w:pPr>
          </w:p>
        </w:tc>
        <w:tc>
          <w:tcPr>
            <w:tcW w:w="2160" w:type="dxa"/>
          </w:tcPr>
          <w:p w14:paraId="63553115" w14:textId="77777777" w:rsidR="00E41AF1" w:rsidRDefault="00E41AF1" w:rsidP="0027610D">
            <w:pPr>
              <w:jc w:val="center"/>
            </w:pPr>
            <w:r>
              <w:rPr>
                <w:rFonts w:ascii="Segoe UI" w:hAnsi="Segoe UI" w:cs="Segoe UI"/>
                <w:color w:val="212121"/>
                <w:shd w:val="clear" w:color="auto" w:fill="FFFFFF"/>
              </w:rPr>
              <w:t>10063465</w:t>
            </w:r>
          </w:p>
        </w:tc>
      </w:tr>
      <w:tr w:rsidR="00E41AF1" w14:paraId="69AB7759" w14:textId="77777777" w:rsidTr="00587810">
        <w:trPr>
          <w:trHeight w:val="262"/>
        </w:trPr>
        <w:tc>
          <w:tcPr>
            <w:tcW w:w="1278" w:type="dxa"/>
            <w:vMerge/>
          </w:tcPr>
          <w:p w14:paraId="41EFE83B" w14:textId="77777777" w:rsidR="00E41AF1" w:rsidRDefault="00E41AF1" w:rsidP="0027610D">
            <w:pPr>
              <w:jc w:val="center"/>
            </w:pPr>
          </w:p>
        </w:tc>
        <w:tc>
          <w:tcPr>
            <w:tcW w:w="2250" w:type="dxa"/>
            <w:vMerge/>
          </w:tcPr>
          <w:p w14:paraId="2BACFE38" w14:textId="77777777" w:rsidR="00E41AF1" w:rsidRDefault="00E41AF1" w:rsidP="0027610D">
            <w:pPr>
              <w:jc w:val="center"/>
            </w:pPr>
          </w:p>
        </w:tc>
        <w:tc>
          <w:tcPr>
            <w:tcW w:w="2790" w:type="dxa"/>
          </w:tcPr>
          <w:p w14:paraId="26A17B91" w14:textId="77777777" w:rsidR="00E41AF1" w:rsidRDefault="00E41AF1" w:rsidP="0027610D">
            <w:pPr>
              <w:jc w:val="center"/>
            </w:pPr>
            <w:r>
              <w:t>2,5-dihydroxyacetophenon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tc>
        <w:tc>
          <w:tcPr>
            <w:tcW w:w="2160" w:type="dxa"/>
          </w:tcPr>
          <w:p w14:paraId="1C0E3F9F" w14:textId="77777777" w:rsidR="00E41AF1" w:rsidRDefault="00E41AF1" w:rsidP="0027610D">
            <w:pPr>
              <w:jc w:val="center"/>
            </w:pPr>
            <w:r>
              <w:rPr>
                <w:rFonts w:ascii="Segoe UI" w:hAnsi="Segoe UI" w:cs="Segoe UI"/>
                <w:color w:val="212121"/>
                <w:shd w:val="clear" w:color="auto" w:fill="FFFFFF"/>
              </w:rPr>
              <w:t>10279</w:t>
            </w:r>
          </w:p>
        </w:tc>
      </w:tr>
      <w:tr w:rsidR="00E41AF1" w14:paraId="436FD841" w14:textId="77777777" w:rsidTr="00587810">
        <w:trPr>
          <w:trHeight w:val="262"/>
        </w:trPr>
        <w:tc>
          <w:tcPr>
            <w:tcW w:w="1278" w:type="dxa"/>
            <w:vMerge/>
          </w:tcPr>
          <w:p w14:paraId="720E8132" w14:textId="77777777" w:rsidR="00E41AF1" w:rsidRDefault="00E41AF1" w:rsidP="0027610D">
            <w:pPr>
              <w:jc w:val="center"/>
            </w:pPr>
          </w:p>
        </w:tc>
        <w:tc>
          <w:tcPr>
            <w:tcW w:w="2250" w:type="dxa"/>
            <w:vMerge/>
          </w:tcPr>
          <w:p w14:paraId="317F62A3" w14:textId="77777777" w:rsidR="00E41AF1" w:rsidRDefault="00E41AF1" w:rsidP="0027610D">
            <w:pPr>
              <w:jc w:val="center"/>
            </w:pPr>
          </w:p>
        </w:tc>
        <w:tc>
          <w:tcPr>
            <w:tcW w:w="2790" w:type="dxa"/>
          </w:tcPr>
          <w:p w14:paraId="0CCD5D10" w14:textId="77777777" w:rsidR="00E41AF1" w:rsidRDefault="00E41AF1" w:rsidP="0027610D">
            <w:pPr>
              <w:jc w:val="center"/>
            </w:pPr>
            <w:r>
              <w:t>acetovanillon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7EF7CA46" w14:textId="674CEA82" w:rsidR="00046AFC" w:rsidRDefault="00046AFC" w:rsidP="0027610D">
            <w:pPr>
              <w:jc w:val="center"/>
            </w:pPr>
          </w:p>
        </w:tc>
        <w:tc>
          <w:tcPr>
            <w:tcW w:w="2160" w:type="dxa"/>
          </w:tcPr>
          <w:p w14:paraId="0317CF14" w14:textId="77777777" w:rsidR="00E41AF1" w:rsidRDefault="00E41AF1" w:rsidP="0027610D">
            <w:pPr>
              <w:jc w:val="center"/>
            </w:pPr>
            <w:r>
              <w:rPr>
                <w:rFonts w:ascii="Segoe UI" w:hAnsi="Segoe UI" w:cs="Segoe UI"/>
                <w:color w:val="212121"/>
                <w:shd w:val="clear" w:color="auto" w:fill="FFFFFF"/>
              </w:rPr>
              <w:t>2214</w:t>
            </w:r>
          </w:p>
        </w:tc>
      </w:tr>
      <w:tr w:rsidR="00E41AF1" w14:paraId="6A6F30DD" w14:textId="77777777" w:rsidTr="00587810">
        <w:trPr>
          <w:trHeight w:val="262"/>
        </w:trPr>
        <w:tc>
          <w:tcPr>
            <w:tcW w:w="1278" w:type="dxa"/>
            <w:vMerge/>
          </w:tcPr>
          <w:p w14:paraId="34C812FA" w14:textId="77777777" w:rsidR="00E41AF1" w:rsidRDefault="00E41AF1" w:rsidP="0027610D">
            <w:pPr>
              <w:jc w:val="center"/>
            </w:pPr>
          </w:p>
        </w:tc>
        <w:tc>
          <w:tcPr>
            <w:tcW w:w="2250" w:type="dxa"/>
            <w:vMerge/>
          </w:tcPr>
          <w:p w14:paraId="7A8CD7BC" w14:textId="77777777" w:rsidR="00E41AF1" w:rsidRDefault="00E41AF1" w:rsidP="0027610D">
            <w:pPr>
              <w:jc w:val="center"/>
            </w:pPr>
          </w:p>
        </w:tc>
        <w:tc>
          <w:tcPr>
            <w:tcW w:w="2790" w:type="dxa"/>
          </w:tcPr>
          <w:p w14:paraId="3D058D7A" w14:textId="77777777" w:rsidR="00E41AF1" w:rsidRDefault="00E41AF1" w:rsidP="0027610D">
            <w:pPr>
              <w:jc w:val="center"/>
            </w:pPr>
            <w:r>
              <w:t>p-hydroxyacetophenon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p w14:paraId="083D3C1D" w14:textId="3D77EE81" w:rsidR="00046AFC" w:rsidRDefault="00046AFC" w:rsidP="0027610D">
            <w:pPr>
              <w:jc w:val="center"/>
            </w:pPr>
          </w:p>
        </w:tc>
        <w:tc>
          <w:tcPr>
            <w:tcW w:w="2160" w:type="dxa"/>
          </w:tcPr>
          <w:p w14:paraId="3037DEE8" w14:textId="77777777" w:rsidR="00E41AF1" w:rsidRDefault="00E41AF1" w:rsidP="0027610D">
            <w:pPr>
              <w:jc w:val="center"/>
            </w:pPr>
            <w:r>
              <w:rPr>
                <w:rFonts w:ascii="Segoe UI" w:hAnsi="Segoe UI" w:cs="Segoe UI"/>
                <w:color w:val="212121"/>
                <w:shd w:val="clear" w:color="auto" w:fill="FFFFFF"/>
              </w:rPr>
              <w:t>7469</w:t>
            </w:r>
          </w:p>
        </w:tc>
      </w:tr>
      <w:tr w:rsidR="00E41AF1" w14:paraId="19CD9EC0" w14:textId="77777777" w:rsidTr="00587810">
        <w:trPr>
          <w:trHeight w:val="262"/>
        </w:trPr>
        <w:tc>
          <w:tcPr>
            <w:tcW w:w="1278" w:type="dxa"/>
            <w:vMerge/>
          </w:tcPr>
          <w:p w14:paraId="46B26C2C" w14:textId="77777777" w:rsidR="00E41AF1" w:rsidRDefault="00E41AF1" w:rsidP="0027610D">
            <w:pPr>
              <w:jc w:val="center"/>
            </w:pPr>
          </w:p>
        </w:tc>
        <w:tc>
          <w:tcPr>
            <w:tcW w:w="2250" w:type="dxa"/>
            <w:vMerge/>
          </w:tcPr>
          <w:p w14:paraId="45EC9E50" w14:textId="77777777" w:rsidR="00E41AF1" w:rsidRDefault="00E41AF1" w:rsidP="0027610D">
            <w:pPr>
              <w:jc w:val="center"/>
            </w:pPr>
          </w:p>
        </w:tc>
        <w:tc>
          <w:tcPr>
            <w:tcW w:w="2790" w:type="dxa"/>
          </w:tcPr>
          <w:p w14:paraId="21824419" w14:textId="77777777" w:rsidR="00E41AF1" w:rsidRDefault="00E41AF1" w:rsidP="0027610D">
            <w:pPr>
              <w:jc w:val="center"/>
            </w:pPr>
            <w:r>
              <w:t>sucros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BE3246">
              <w:rPr>
                <w:noProof/>
                <w:vertAlign w:val="superscript"/>
              </w:rPr>
              <w:t>58</w:t>
            </w:r>
            <w:r>
              <w:fldChar w:fldCharType="end"/>
            </w:r>
          </w:p>
        </w:tc>
        <w:tc>
          <w:tcPr>
            <w:tcW w:w="2160" w:type="dxa"/>
          </w:tcPr>
          <w:p w14:paraId="1D7B2F2D" w14:textId="77777777" w:rsidR="00E41AF1" w:rsidRDefault="00E41AF1" w:rsidP="0027610D">
            <w:pPr>
              <w:jc w:val="center"/>
            </w:pPr>
            <w:r>
              <w:rPr>
                <w:rFonts w:ascii="Segoe UI" w:hAnsi="Segoe UI" w:cs="Segoe UI"/>
                <w:color w:val="212121"/>
                <w:shd w:val="clear" w:color="auto" w:fill="FFFFFF"/>
              </w:rPr>
              <w:t>5988</w:t>
            </w:r>
          </w:p>
        </w:tc>
      </w:tr>
      <w:tr w:rsidR="00E41AF1" w14:paraId="64F27D31" w14:textId="77777777" w:rsidTr="00587810">
        <w:trPr>
          <w:trHeight w:val="262"/>
        </w:trPr>
        <w:tc>
          <w:tcPr>
            <w:tcW w:w="1278" w:type="dxa"/>
            <w:vMerge/>
          </w:tcPr>
          <w:p w14:paraId="004FF795" w14:textId="77777777" w:rsidR="00E41AF1" w:rsidRDefault="00E41AF1" w:rsidP="0027610D">
            <w:pPr>
              <w:jc w:val="center"/>
            </w:pPr>
          </w:p>
        </w:tc>
        <w:tc>
          <w:tcPr>
            <w:tcW w:w="2250" w:type="dxa"/>
            <w:vMerge/>
          </w:tcPr>
          <w:p w14:paraId="16D9BBB7" w14:textId="77777777" w:rsidR="00E41AF1" w:rsidRDefault="00E41AF1" w:rsidP="0027610D">
            <w:pPr>
              <w:jc w:val="center"/>
            </w:pPr>
          </w:p>
        </w:tc>
        <w:tc>
          <w:tcPr>
            <w:tcW w:w="2790" w:type="dxa"/>
          </w:tcPr>
          <w:p w14:paraId="46E38819" w14:textId="77777777" w:rsidR="00E41AF1" w:rsidRDefault="00E41AF1" w:rsidP="0027610D">
            <w:pPr>
              <w:jc w:val="center"/>
            </w:pPr>
            <w:r>
              <w:t>geniposid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3F3FDB">
              <w:rPr>
                <w:noProof/>
                <w:vertAlign w:val="superscript"/>
              </w:rPr>
              <w:t>58</w:t>
            </w:r>
            <w:r>
              <w:fldChar w:fldCharType="end"/>
            </w:r>
          </w:p>
          <w:p w14:paraId="3A0311E1" w14:textId="19114728" w:rsidR="00046AFC" w:rsidRDefault="00046AFC" w:rsidP="0027610D">
            <w:pPr>
              <w:jc w:val="center"/>
            </w:pPr>
          </w:p>
        </w:tc>
        <w:tc>
          <w:tcPr>
            <w:tcW w:w="2160" w:type="dxa"/>
          </w:tcPr>
          <w:p w14:paraId="22D1C800" w14:textId="77777777" w:rsidR="00E41AF1" w:rsidRDefault="00E41AF1" w:rsidP="0027610D">
            <w:pPr>
              <w:jc w:val="center"/>
            </w:pPr>
            <w:r>
              <w:rPr>
                <w:rFonts w:ascii="Segoe UI" w:hAnsi="Segoe UI" w:cs="Segoe UI"/>
                <w:color w:val="212121"/>
                <w:shd w:val="clear" w:color="auto" w:fill="FFFFFF"/>
              </w:rPr>
              <w:t>107848</w:t>
            </w:r>
          </w:p>
        </w:tc>
      </w:tr>
      <w:tr w:rsidR="00E41AF1" w14:paraId="379B9897" w14:textId="77777777" w:rsidTr="00587810">
        <w:trPr>
          <w:trHeight w:val="262"/>
        </w:trPr>
        <w:tc>
          <w:tcPr>
            <w:tcW w:w="1278" w:type="dxa"/>
            <w:vMerge/>
          </w:tcPr>
          <w:p w14:paraId="45B9AECC" w14:textId="77777777" w:rsidR="00E41AF1" w:rsidRDefault="00E41AF1" w:rsidP="0027610D">
            <w:pPr>
              <w:jc w:val="center"/>
            </w:pPr>
          </w:p>
        </w:tc>
        <w:tc>
          <w:tcPr>
            <w:tcW w:w="2250" w:type="dxa"/>
            <w:vMerge/>
          </w:tcPr>
          <w:p w14:paraId="7F739475" w14:textId="77777777" w:rsidR="00E41AF1" w:rsidRDefault="00E41AF1" w:rsidP="0027610D">
            <w:pPr>
              <w:jc w:val="center"/>
            </w:pPr>
          </w:p>
        </w:tc>
        <w:tc>
          <w:tcPr>
            <w:tcW w:w="2790" w:type="dxa"/>
          </w:tcPr>
          <w:p w14:paraId="00EF6544" w14:textId="77777777" w:rsidR="00E41AF1" w:rsidRDefault="00E41AF1" w:rsidP="0027610D">
            <w:pPr>
              <w:jc w:val="center"/>
            </w:pPr>
            <w:r>
              <w:t>succinic acid</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3F3FDB">
              <w:rPr>
                <w:noProof/>
                <w:vertAlign w:val="superscript"/>
              </w:rPr>
              <w:t>58</w:t>
            </w:r>
            <w:r>
              <w:fldChar w:fldCharType="end"/>
            </w:r>
          </w:p>
          <w:p w14:paraId="1013503B" w14:textId="21E8F443" w:rsidR="00046AFC" w:rsidRDefault="00046AFC" w:rsidP="0027610D">
            <w:pPr>
              <w:jc w:val="center"/>
            </w:pPr>
          </w:p>
        </w:tc>
        <w:tc>
          <w:tcPr>
            <w:tcW w:w="2160" w:type="dxa"/>
          </w:tcPr>
          <w:p w14:paraId="4FF9A77F" w14:textId="77777777" w:rsidR="00E41AF1" w:rsidRDefault="00E41AF1" w:rsidP="0027610D">
            <w:pPr>
              <w:jc w:val="center"/>
            </w:pPr>
            <w:r>
              <w:rPr>
                <w:rFonts w:ascii="Segoe UI" w:hAnsi="Segoe UI" w:cs="Segoe UI"/>
                <w:color w:val="212121"/>
                <w:shd w:val="clear" w:color="auto" w:fill="FFFFFF"/>
              </w:rPr>
              <w:t>1110</w:t>
            </w:r>
          </w:p>
        </w:tc>
      </w:tr>
      <w:tr w:rsidR="00E41AF1" w14:paraId="35BB92F3" w14:textId="77777777" w:rsidTr="00587810">
        <w:trPr>
          <w:trHeight w:val="357"/>
        </w:trPr>
        <w:tc>
          <w:tcPr>
            <w:tcW w:w="1278" w:type="dxa"/>
            <w:vMerge/>
          </w:tcPr>
          <w:p w14:paraId="6739B072" w14:textId="77777777" w:rsidR="00E41AF1" w:rsidRDefault="00E41AF1" w:rsidP="0027610D">
            <w:pPr>
              <w:jc w:val="center"/>
            </w:pPr>
          </w:p>
        </w:tc>
        <w:tc>
          <w:tcPr>
            <w:tcW w:w="2250" w:type="dxa"/>
            <w:vMerge/>
          </w:tcPr>
          <w:p w14:paraId="2B32EC38" w14:textId="77777777" w:rsidR="00E41AF1" w:rsidRDefault="00E41AF1" w:rsidP="0027610D">
            <w:pPr>
              <w:jc w:val="center"/>
            </w:pPr>
          </w:p>
        </w:tc>
        <w:tc>
          <w:tcPr>
            <w:tcW w:w="2790" w:type="dxa"/>
          </w:tcPr>
          <w:p w14:paraId="5B9CDBE9" w14:textId="77777777" w:rsidR="00E41AF1" w:rsidRDefault="00E41AF1" w:rsidP="0027610D">
            <w:pPr>
              <w:jc w:val="center"/>
            </w:pPr>
            <w:r>
              <w:t>3-(β-D-ribofuranosyl)-2,3-dihydro-6H-1,3-oxazine-2,6-dione</w:t>
            </w:r>
            <w:r>
              <w:fldChar w:fldCharType="begin" w:fldLock="1"/>
            </w:r>
            <w:r>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3F3FDB">
              <w:rPr>
                <w:noProof/>
                <w:vertAlign w:val="superscript"/>
              </w:rPr>
              <w:t>58</w:t>
            </w:r>
            <w:r>
              <w:fldChar w:fldCharType="end"/>
            </w:r>
          </w:p>
        </w:tc>
        <w:tc>
          <w:tcPr>
            <w:tcW w:w="2160" w:type="dxa"/>
          </w:tcPr>
          <w:p w14:paraId="2BAD62FF" w14:textId="77777777" w:rsidR="00E41AF1" w:rsidRDefault="00E41AF1" w:rsidP="0027610D">
            <w:pPr>
              <w:jc w:val="center"/>
            </w:pPr>
            <w:r>
              <w:rPr>
                <w:rFonts w:ascii="Segoe UI" w:hAnsi="Segoe UI" w:cs="Segoe UI"/>
                <w:color w:val="212121"/>
                <w:shd w:val="clear" w:color="auto" w:fill="FFFFFF"/>
              </w:rPr>
              <w:t>139599911</w:t>
            </w:r>
          </w:p>
        </w:tc>
      </w:tr>
      <w:tr w:rsidR="00E41AF1" w14:paraId="670EB937" w14:textId="77777777" w:rsidTr="00587810">
        <w:trPr>
          <w:trHeight w:val="357"/>
        </w:trPr>
        <w:tc>
          <w:tcPr>
            <w:tcW w:w="1278" w:type="dxa"/>
            <w:vMerge/>
          </w:tcPr>
          <w:p w14:paraId="78014499" w14:textId="77777777" w:rsidR="00E41AF1" w:rsidRDefault="00E41AF1" w:rsidP="0027610D">
            <w:pPr>
              <w:jc w:val="center"/>
            </w:pPr>
          </w:p>
        </w:tc>
        <w:tc>
          <w:tcPr>
            <w:tcW w:w="2250" w:type="dxa"/>
            <w:vMerge/>
          </w:tcPr>
          <w:p w14:paraId="63B196FE" w14:textId="77777777" w:rsidR="00E41AF1" w:rsidRDefault="00E41AF1" w:rsidP="0027610D">
            <w:pPr>
              <w:jc w:val="center"/>
            </w:pPr>
          </w:p>
        </w:tc>
        <w:tc>
          <w:tcPr>
            <w:tcW w:w="2790" w:type="dxa"/>
          </w:tcPr>
          <w:p w14:paraId="2D95ADF2" w14:textId="77777777" w:rsidR="00E41AF1" w:rsidRDefault="00E41AF1" w:rsidP="0027610D">
            <w:pPr>
              <w:jc w:val="center"/>
            </w:pPr>
            <w:r>
              <w:t>bungeiside A</w:t>
            </w:r>
            <w:r>
              <w:fldChar w:fldCharType="begin" w:fldLock="1"/>
            </w:r>
            <w:r w:rsidR="00EF4D38">
              <w:instrText>ADDIN CSL_CITATION {"citationItems":[{"id":"ITEM-1","itemData":{"DOI":"10.1007/s12272-011-1203-z","ISSN":"02536269","PMID":"22210026","abstract":"Definitive identification of original plant species is important for standardizing herbal medicine. Although only the dried roots of Cynanchum wilfordii (Asclepiadaceae) are prescribed as Cynanchi Wilfordii Radix in Korean Pharmacopoeia, the roots of C. wilfordii and C. auriculatum are often misused in the Korean herbal market due to their morphological similarity and similar name. Therefore, it would be very useful to discover an effective chemical marker for the identification of the two species. To this end, we carried out a phytochemical study on the roots of C. wilfordii. As a result, twenty compounds were isolated from the roots of C. wilfordii and their chemical structures were identified as β-sitosterol (1), wilfoside C1N (2), wilfoside C3N (3), wilfoside K1N (4), methyleugenol (5), wilfoside C1G (6), cynauriculoside A (7), daucosterol (8), 2,4-dihydroxyacetophenone (9), cynandione A (10), 2,5-dihydroxyacetophenone (11), acetovanillone (12), p-hydroxyacetophenone (13), sucrose (14), conduritol F (15), geniposide (16), succinic acid (17), 3-(β-D-ribofuranosyl)-2,3-dihydro-6H-1,3-oxazine-2,6-dione (18), bungeiside A (19), cynanoneside B (20). Among them, compounds 15, 16, 18, 19, and 20 were isolated for the first time from this species. Furthermore, conduritol F (15) was demonstrated to be contained only in C. wilfordii. Therefore, it may be useful as a chemical marker to identify the two species C. wilfordii and C. auriculatum.","author":[{"dropping-particle":"","family":"Jiang","given":"Yan Fu","non-dropping-particle":"","parse-names":false,"suffix":""},{"dropping-particle":"","family":"Choi","given":"Hyun Gyu","non-dropping-particle":"","parse-names":false,"suffix":""},{"dropping-particle":"","family":"Li","given":"Ying","non-dropping-particle":"","parse-names":false,"suffix":""},{"dropping-particle":"","family":"Park","given":"Yu Mi","non-dropping-particle":"","parse-names":false,"suffix":""},{"dropping-particle":"","family":"Lee","given":"Jong Hwa","non-dropping-particle":"","parse-names":false,"suffix":""},{"dropping-particle":"","family":"Kim","given":"Do Hoon","non-dropping-particle":"","parse-names":false,"suffix":""},{"dropping-particle":"","family":"Lee","given":"Je Hyun","non-dropping-particle":"","parse-names":false,"suffix":""},{"dropping-particle":"","family":"Son","given":"Jong Keun","non-dropping-particle":"","parse-names":false,"suffix":""},{"dropping-particle":"","family":"Na","given":"Min Kyun","non-dropping-particle":"","parse-names":false,"suffix":""},{"dropping-particle":"","family":"Lee","given":"Seung Ho","non-dropping-particle":"","parse-names":false,"suffix":""}],"container-title":"Archives of Pharmacal Research","id":"ITEM-1","issue":"12","issued":{"date-parts":[["2011"]]},"page":"2021-2027","title":"Chemical constituents of cynanchum wilfordii and the chemotaxonomy of two species of the family asclepiadacease, C. wilfordii and C. auriculatum","type":"article-journal","volume":"34"},"uris":["http://www.mendeley.com/documents/?uuid=c1d0e467-28f2-4c6a-bd06-3fcc546f9557"]}],"mendeley":{"formattedCitation":"&lt;sup&gt;58&lt;/sup&gt;","plainTextFormattedCitation":"58","previouslyFormattedCitation":"&lt;sup&gt;58&lt;/sup&gt;"},"properties":{"noteIndex":0},"schema":"https://github.com/citation-style-language/schema/raw/master/csl-citation.json"}</w:instrText>
            </w:r>
            <w:r>
              <w:fldChar w:fldCharType="separate"/>
            </w:r>
            <w:r w:rsidRPr="003F3FDB">
              <w:rPr>
                <w:noProof/>
                <w:vertAlign w:val="superscript"/>
              </w:rPr>
              <w:t>58</w:t>
            </w:r>
            <w:r>
              <w:fldChar w:fldCharType="end"/>
            </w:r>
          </w:p>
          <w:p w14:paraId="2EFA8064" w14:textId="7B0C9AA5" w:rsidR="00046AFC" w:rsidRDefault="00046AFC" w:rsidP="0027610D">
            <w:pPr>
              <w:jc w:val="center"/>
            </w:pPr>
          </w:p>
        </w:tc>
        <w:tc>
          <w:tcPr>
            <w:tcW w:w="2160" w:type="dxa"/>
          </w:tcPr>
          <w:p w14:paraId="5B1C484E" w14:textId="77777777" w:rsidR="00E41AF1" w:rsidRDefault="00E41AF1" w:rsidP="0027610D">
            <w:pPr>
              <w:jc w:val="center"/>
            </w:pPr>
            <w:r>
              <w:rPr>
                <w:rFonts w:ascii="Segoe UI" w:hAnsi="Segoe UI" w:cs="Segoe UI"/>
                <w:color w:val="212121"/>
                <w:shd w:val="clear" w:color="auto" w:fill="FFFFFF"/>
              </w:rPr>
              <w:t>127685</w:t>
            </w:r>
          </w:p>
        </w:tc>
      </w:tr>
      <w:tr w:rsidR="00E41AF1" w14:paraId="2DF285E0" w14:textId="77777777" w:rsidTr="00587810">
        <w:trPr>
          <w:trHeight w:val="357"/>
        </w:trPr>
        <w:tc>
          <w:tcPr>
            <w:tcW w:w="1278" w:type="dxa"/>
            <w:vMerge/>
          </w:tcPr>
          <w:p w14:paraId="3AE46DDD" w14:textId="77777777" w:rsidR="00E41AF1" w:rsidRDefault="00E41AF1" w:rsidP="0027610D">
            <w:pPr>
              <w:jc w:val="center"/>
            </w:pPr>
          </w:p>
        </w:tc>
        <w:tc>
          <w:tcPr>
            <w:tcW w:w="2250" w:type="dxa"/>
            <w:vMerge/>
          </w:tcPr>
          <w:p w14:paraId="68578CED" w14:textId="77777777" w:rsidR="00E41AF1" w:rsidRDefault="00E41AF1" w:rsidP="0027610D">
            <w:pPr>
              <w:jc w:val="center"/>
            </w:pPr>
          </w:p>
        </w:tc>
        <w:tc>
          <w:tcPr>
            <w:tcW w:w="2790" w:type="dxa"/>
          </w:tcPr>
          <w:p w14:paraId="21628042" w14:textId="77777777" w:rsidR="00E41AF1" w:rsidRDefault="00E41AF1" w:rsidP="0027610D">
            <w:pPr>
              <w:jc w:val="center"/>
            </w:pPr>
            <w:r>
              <w:t>Wilfoside A</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01C6518B" w14:textId="623EE19F" w:rsidR="00046AFC" w:rsidRDefault="00046AFC" w:rsidP="0027610D">
            <w:pPr>
              <w:jc w:val="center"/>
            </w:pPr>
          </w:p>
        </w:tc>
        <w:tc>
          <w:tcPr>
            <w:tcW w:w="2160" w:type="dxa"/>
          </w:tcPr>
          <w:p w14:paraId="3032F51F" w14:textId="77777777" w:rsidR="00E41AF1" w:rsidRDefault="00E41AF1" w:rsidP="0027610D">
            <w:pPr>
              <w:jc w:val="center"/>
            </w:pPr>
            <w:r>
              <w:rPr>
                <w:rFonts w:ascii="Segoe UI" w:hAnsi="Segoe UI" w:cs="Segoe UI"/>
                <w:color w:val="212121"/>
                <w:shd w:val="clear" w:color="auto" w:fill="FFFFFF"/>
              </w:rPr>
              <w:t>102165348</w:t>
            </w:r>
          </w:p>
        </w:tc>
      </w:tr>
      <w:tr w:rsidR="00E41AF1" w14:paraId="62400B27" w14:textId="77777777" w:rsidTr="00587810">
        <w:trPr>
          <w:trHeight w:val="357"/>
        </w:trPr>
        <w:tc>
          <w:tcPr>
            <w:tcW w:w="1278" w:type="dxa"/>
            <w:vMerge/>
          </w:tcPr>
          <w:p w14:paraId="4C06A429" w14:textId="77777777" w:rsidR="00E41AF1" w:rsidRDefault="00E41AF1" w:rsidP="0027610D">
            <w:pPr>
              <w:jc w:val="center"/>
            </w:pPr>
          </w:p>
        </w:tc>
        <w:tc>
          <w:tcPr>
            <w:tcW w:w="2250" w:type="dxa"/>
            <w:vMerge/>
          </w:tcPr>
          <w:p w14:paraId="35D4A52B" w14:textId="77777777" w:rsidR="00E41AF1" w:rsidRDefault="00E41AF1" w:rsidP="0027610D">
            <w:pPr>
              <w:jc w:val="center"/>
            </w:pPr>
          </w:p>
        </w:tc>
        <w:tc>
          <w:tcPr>
            <w:tcW w:w="2790" w:type="dxa"/>
          </w:tcPr>
          <w:p w14:paraId="3D317C31" w14:textId="77777777" w:rsidR="00E41AF1" w:rsidRDefault="00E41AF1" w:rsidP="0027610D">
            <w:pPr>
              <w:jc w:val="center"/>
            </w:pPr>
            <w:r>
              <w:t>Wilfoside B</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39D12828" w14:textId="5ADF223E" w:rsidR="00046AFC" w:rsidRDefault="00046AFC" w:rsidP="0027610D">
            <w:pPr>
              <w:jc w:val="center"/>
            </w:pPr>
          </w:p>
        </w:tc>
        <w:tc>
          <w:tcPr>
            <w:tcW w:w="2160" w:type="dxa"/>
          </w:tcPr>
          <w:p w14:paraId="27FE4F97" w14:textId="77777777" w:rsidR="00E41AF1" w:rsidRDefault="00E41AF1" w:rsidP="0027610D">
            <w:pPr>
              <w:jc w:val="center"/>
            </w:pPr>
            <w:r>
              <w:rPr>
                <w:rFonts w:ascii="Segoe UI" w:hAnsi="Segoe UI" w:cs="Segoe UI"/>
                <w:color w:val="212121"/>
                <w:shd w:val="clear" w:color="auto" w:fill="FFFFFF"/>
              </w:rPr>
              <w:t>102165349</w:t>
            </w:r>
          </w:p>
        </w:tc>
      </w:tr>
      <w:tr w:rsidR="00E41AF1" w14:paraId="552A7F13" w14:textId="77777777" w:rsidTr="00587810">
        <w:trPr>
          <w:trHeight w:val="357"/>
        </w:trPr>
        <w:tc>
          <w:tcPr>
            <w:tcW w:w="1278" w:type="dxa"/>
            <w:vMerge/>
          </w:tcPr>
          <w:p w14:paraId="4DF8B2F4" w14:textId="77777777" w:rsidR="00E41AF1" w:rsidRDefault="00E41AF1" w:rsidP="0027610D">
            <w:pPr>
              <w:jc w:val="center"/>
            </w:pPr>
          </w:p>
        </w:tc>
        <w:tc>
          <w:tcPr>
            <w:tcW w:w="2250" w:type="dxa"/>
            <w:vMerge/>
          </w:tcPr>
          <w:p w14:paraId="58F62809" w14:textId="77777777" w:rsidR="00E41AF1" w:rsidRDefault="00E41AF1" w:rsidP="0027610D">
            <w:pPr>
              <w:jc w:val="center"/>
            </w:pPr>
          </w:p>
        </w:tc>
        <w:tc>
          <w:tcPr>
            <w:tcW w:w="2790" w:type="dxa"/>
          </w:tcPr>
          <w:p w14:paraId="2D4B2AED" w14:textId="77777777" w:rsidR="00E41AF1" w:rsidRDefault="00E41AF1" w:rsidP="0027610D">
            <w:pPr>
              <w:jc w:val="center"/>
            </w:pPr>
            <w:r>
              <w:t>Wilfoside C</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766AC299" w14:textId="299AA8D1" w:rsidR="00DE717A" w:rsidRDefault="00DE717A" w:rsidP="0027610D">
            <w:pPr>
              <w:jc w:val="center"/>
            </w:pPr>
          </w:p>
        </w:tc>
        <w:tc>
          <w:tcPr>
            <w:tcW w:w="2160" w:type="dxa"/>
          </w:tcPr>
          <w:p w14:paraId="78B865E8" w14:textId="77777777" w:rsidR="00E41AF1" w:rsidRDefault="00E41AF1" w:rsidP="0027610D">
            <w:pPr>
              <w:jc w:val="center"/>
            </w:pPr>
            <w:r>
              <w:rPr>
                <w:rFonts w:ascii="Segoe UI" w:hAnsi="Segoe UI" w:cs="Segoe UI"/>
                <w:color w:val="212121"/>
                <w:shd w:val="clear" w:color="auto" w:fill="FFFFFF"/>
              </w:rPr>
              <w:t>102165350</w:t>
            </w:r>
          </w:p>
        </w:tc>
      </w:tr>
      <w:tr w:rsidR="00E41AF1" w14:paraId="73FC1431" w14:textId="77777777" w:rsidTr="00587810">
        <w:trPr>
          <w:trHeight w:val="357"/>
        </w:trPr>
        <w:tc>
          <w:tcPr>
            <w:tcW w:w="1278" w:type="dxa"/>
            <w:vMerge/>
          </w:tcPr>
          <w:p w14:paraId="5A59D73D" w14:textId="77777777" w:rsidR="00E41AF1" w:rsidRDefault="00E41AF1" w:rsidP="0027610D">
            <w:pPr>
              <w:jc w:val="center"/>
            </w:pPr>
          </w:p>
        </w:tc>
        <w:tc>
          <w:tcPr>
            <w:tcW w:w="2250" w:type="dxa"/>
            <w:vMerge/>
          </w:tcPr>
          <w:p w14:paraId="43A3291C" w14:textId="77777777" w:rsidR="00E41AF1" w:rsidRDefault="00E41AF1" w:rsidP="0027610D">
            <w:pPr>
              <w:jc w:val="center"/>
            </w:pPr>
          </w:p>
        </w:tc>
        <w:tc>
          <w:tcPr>
            <w:tcW w:w="2790" w:type="dxa"/>
          </w:tcPr>
          <w:p w14:paraId="09DF16AB" w14:textId="77777777" w:rsidR="00E41AF1" w:rsidRDefault="00E41AF1" w:rsidP="0027610D">
            <w:pPr>
              <w:jc w:val="center"/>
            </w:pPr>
            <w:r>
              <w:t>Wilfoside D</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656CEADD" w14:textId="37BA8723" w:rsidR="00DE717A" w:rsidRDefault="00DE717A" w:rsidP="0027610D">
            <w:pPr>
              <w:jc w:val="center"/>
            </w:pPr>
          </w:p>
        </w:tc>
        <w:tc>
          <w:tcPr>
            <w:tcW w:w="2160" w:type="dxa"/>
          </w:tcPr>
          <w:p w14:paraId="1E7B1C5E" w14:textId="77777777" w:rsidR="00E41AF1" w:rsidRDefault="00E41AF1" w:rsidP="0027610D">
            <w:pPr>
              <w:jc w:val="center"/>
            </w:pPr>
            <w:r>
              <w:rPr>
                <w:rFonts w:ascii="Segoe UI" w:hAnsi="Segoe UI" w:cs="Segoe UI"/>
                <w:color w:val="212121"/>
                <w:shd w:val="clear" w:color="auto" w:fill="FFFFFF"/>
              </w:rPr>
              <w:t>102165351</w:t>
            </w:r>
          </w:p>
        </w:tc>
      </w:tr>
      <w:tr w:rsidR="00E41AF1" w14:paraId="42531C5D" w14:textId="77777777" w:rsidTr="00587810">
        <w:trPr>
          <w:trHeight w:val="357"/>
        </w:trPr>
        <w:tc>
          <w:tcPr>
            <w:tcW w:w="1278" w:type="dxa"/>
            <w:vMerge/>
          </w:tcPr>
          <w:p w14:paraId="289F9809" w14:textId="77777777" w:rsidR="00E41AF1" w:rsidRDefault="00E41AF1" w:rsidP="0027610D">
            <w:pPr>
              <w:jc w:val="center"/>
            </w:pPr>
          </w:p>
        </w:tc>
        <w:tc>
          <w:tcPr>
            <w:tcW w:w="2250" w:type="dxa"/>
            <w:vMerge/>
          </w:tcPr>
          <w:p w14:paraId="0D984B0B" w14:textId="77777777" w:rsidR="00E41AF1" w:rsidRDefault="00E41AF1" w:rsidP="0027610D">
            <w:pPr>
              <w:jc w:val="center"/>
            </w:pPr>
          </w:p>
        </w:tc>
        <w:tc>
          <w:tcPr>
            <w:tcW w:w="2790" w:type="dxa"/>
          </w:tcPr>
          <w:p w14:paraId="08EA282D" w14:textId="77777777" w:rsidR="00E41AF1" w:rsidRDefault="00E41AF1" w:rsidP="0027610D">
            <w:pPr>
              <w:jc w:val="center"/>
            </w:pPr>
            <w:r>
              <w:t>Wilfoside E</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26839A32" w14:textId="4E756680" w:rsidR="00DE717A" w:rsidRDefault="00DE717A" w:rsidP="0027610D">
            <w:pPr>
              <w:jc w:val="center"/>
            </w:pPr>
          </w:p>
        </w:tc>
        <w:tc>
          <w:tcPr>
            <w:tcW w:w="2160" w:type="dxa"/>
          </w:tcPr>
          <w:p w14:paraId="21BF48A8" w14:textId="77777777" w:rsidR="00E41AF1" w:rsidRDefault="00E41AF1" w:rsidP="0027610D">
            <w:pPr>
              <w:jc w:val="center"/>
            </w:pPr>
            <w:r>
              <w:rPr>
                <w:rFonts w:ascii="Segoe UI" w:hAnsi="Segoe UI" w:cs="Segoe UI"/>
                <w:color w:val="212121"/>
                <w:shd w:val="clear" w:color="auto" w:fill="FFFFFF"/>
              </w:rPr>
              <w:t>102165352</w:t>
            </w:r>
          </w:p>
        </w:tc>
      </w:tr>
      <w:tr w:rsidR="00E41AF1" w14:paraId="7AB18F8F" w14:textId="77777777" w:rsidTr="00587810">
        <w:trPr>
          <w:trHeight w:val="357"/>
        </w:trPr>
        <w:tc>
          <w:tcPr>
            <w:tcW w:w="1278" w:type="dxa"/>
            <w:vMerge/>
          </w:tcPr>
          <w:p w14:paraId="0973F2A1" w14:textId="77777777" w:rsidR="00E41AF1" w:rsidRDefault="00E41AF1" w:rsidP="0027610D">
            <w:pPr>
              <w:jc w:val="center"/>
            </w:pPr>
          </w:p>
        </w:tc>
        <w:tc>
          <w:tcPr>
            <w:tcW w:w="2250" w:type="dxa"/>
            <w:vMerge/>
          </w:tcPr>
          <w:p w14:paraId="402FD1F8" w14:textId="77777777" w:rsidR="00E41AF1" w:rsidRDefault="00E41AF1" w:rsidP="0027610D">
            <w:pPr>
              <w:jc w:val="center"/>
            </w:pPr>
          </w:p>
        </w:tc>
        <w:tc>
          <w:tcPr>
            <w:tcW w:w="2790" w:type="dxa"/>
          </w:tcPr>
          <w:p w14:paraId="0B7DC42A" w14:textId="77777777" w:rsidR="00E41AF1" w:rsidRDefault="00E41AF1" w:rsidP="0027610D">
            <w:pPr>
              <w:jc w:val="center"/>
            </w:pPr>
            <w:r>
              <w:t>Wilfoside F</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0596FBE0" w14:textId="1A13FA80" w:rsidR="00DE717A" w:rsidRDefault="00DE717A" w:rsidP="0027610D">
            <w:pPr>
              <w:jc w:val="center"/>
            </w:pPr>
          </w:p>
        </w:tc>
        <w:tc>
          <w:tcPr>
            <w:tcW w:w="2160" w:type="dxa"/>
          </w:tcPr>
          <w:p w14:paraId="0C497F9E" w14:textId="77777777" w:rsidR="00E41AF1" w:rsidRDefault="00E41AF1" w:rsidP="0027610D">
            <w:pPr>
              <w:jc w:val="center"/>
            </w:pPr>
            <w:r>
              <w:rPr>
                <w:rFonts w:ascii="Segoe UI" w:hAnsi="Segoe UI" w:cs="Segoe UI"/>
                <w:color w:val="212121"/>
                <w:shd w:val="clear" w:color="auto" w:fill="FFFFFF"/>
              </w:rPr>
              <w:t>102165353</w:t>
            </w:r>
          </w:p>
        </w:tc>
      </w:tr>
      <w:tr w:rsidR="00E41AF1" w14:paraId="77B4F130" w14:textId="77777777" w:rsidTr="00587810">
        <w:trPr>
          <w:trHeight w:val="357"/>
        </w:trPr>
        <w:tc>
          <w:tcPr>
            <w:tcW w:w="1278" w:type="dxa"/>
            <w:vMerge/>
          </w:tcPr>
          <w:p w14:paraId="08DD65E0" w14:textId="77777777" w:rsidR="00E41AF1" w:rsidRDefault="00E41AF1" w:rsidP="0027610D">
            <w:pPr>
              <w:jc w:val="center"/>
            </w:pPr>
          </w:p>
        </w:tc>
        <w:tc>
          <w:tcPr>
            <w:tcW w:w="2250" w:type="dxa"/>
            <w:vMerge/>
          </w:tcPr>
          <w:p w14:paraId="3099FED8" w14:textId="77777777" w:rsidR="00E41AF1" w:rsidRDefault="00E41AF1" w:rsidP="0027610D">
            <w:pPr>
              <w:jc w:val="center"/>
            </w:pPr>
          </w:p>
        </w:tc>
        <w:tc>
          <w:tcPr>
            <w:tcW w:w="2790" w:type="dxa"/>
          </w:tcPr>
          <w:p w14:paraId="03052D3B" w14:textId="77777777" w:rsidR="00E41AF1" w:rsidRDefault="00E41AF1" w:rsidP="0027610D">
            <w:pPr>
              <w:jc w:val="center"/>
            </w:pPr>
            <w:r>
              <w:t>Wilfoside G</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1ED26E5A" w14:textId="23620922" w:rsidR="00AE1956" w:rsidRDefault="00AE1956" w:rsidP="0027610D">
            <w:pPr>
              <w:jc w:val="center"/>
            </w:pPr>
          </w:p>
        </w:tc>
        <w:tc>
          <w:tcPr>
            <w:tcW w:w="2160" w:type="dxa"/>
          </w:tcPr>
          <w:p w14:paraId="09E029EC" w14:textId="77777777" w:rsidR="00E41AF1" w:rsidRDefault="00E41AF1" w:rsidP="0027610D">
            <w:pPr>
              <w:jc w:val="center"/>
            </w:pPr>
            <w:r>
              <w:rPr>
                <w:rFonts w:ascii="Segoe UI" w:hAnsi="Segoe UI" w:cs="Segoe UI"/>
                <w:color w:val="212121"/>
                <w:shd w:val="clear" w:color="auto" w:fill="FFFFFF"/>
              </w:rPr>
              <w:t>102165354</w:t>
            </w:r>
          </w:p>
        </w:tc>
      </w:tr>
      <w:tr w:rsidR="00E41AF1" w14:paraId="2236C45C" w14:textId="77777777" w:rsidTr="00587810">
        <w:trPr>
          <w:trHeight w:val="245"/>
        </w:trPr>
        <w:tc>
          <w:tcPr>
            <w:tcW w:w="1278" w:type="dxa"/>
            <w:vMerge/>
          </w:tcPr>
          <w:p w14:paraId="7395AFF3" w14:textId="77777777" w:rsidR="00E41AF1" w:rsidRDefault="00E41AF1" w:rsidP="0027610D">
            <w:pPr>
              <w:jc w:val="center"/>
            </w:pPr>
          </w:p>
        </w:tc>
        <w:tc>
          <w:tcPr>
            <w:tcW w:w="2250" w:type="dxa"/>
            <w:vMerge/>
          </w:tcPr>
          <w:p w14:paraId="508C04AC" w14:textId="77777777" w:rsidR="00E41AF1" w:rsidRDefault="00E41AF1" w:rsidP="0027610D">
            <w:pPr>
              <w:jc w:val="center"/>
            </w:pPr>
          </w:p>
        </w:tc>
        <w:tc>
          <w:tcPr>
            <w:tcW w:w="2790" w:type="dxa"/>
          </w:tcPr>
          <w:p w14:paraId="66A60BE3" w14:textId="77777777" w:rsidR="00E41AF1" w:rsidRDefault="00E41AF1" w:rsidP="0027610D">
            <w:pPr>
              <w:jc w:val="center"/>
            </w:pPr>
            <w:r>
              <w:t>Wilfoside H</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269C1D04" w14:textId="78A4D5AB" w:rsidR="00AE1956" w:rsidRDefault="00AE1956" w:rsidP="0027610D">
            <w:pPr>
              <w:jc w:val="center"/>
            </w:pPr>
          </w:p>
        </w:tc>
        <w:tc>
          <w:tcPr>
            <w:tcW w:w="2160" w:type="dxa"/>
          </w:tcPr>
          <w:p w14:paraId="4E11F6D2" w14:textId="77777777" w:rsidR="00E41AF1" w:rsidRDefault="00E41AF1" w:rsidP="0027610D">
            <w:pPr>
              <w:jc w:val="center"/>
            </w:pPr>
            <w:r>
              <w:rPr>
                <w:rFonts w:ascii="Segoe UI" w:hAnsi="Segoe UI" w:cs="Segoe UI"/>
                <w:color w:val="212121"/>
                <w:shd w:val="clear" w:color="auto" w:fill="FFFFFF"/>
              </w:rPr>
              <w:t>102165355</w:t>
            </w:r>
          </w:p>
        </w:tc>
      </w:tr>
      <w:tr w:rsidR="00E41AF1" w14:paraId="26A3901D" w14:textId="77777777" w:rsidTr="00587810">
        <w:trPr>
          <w:trHeight w:val="230"/>
        </w:trPr>
        <w:tc>
          <w:tcPr>
            <w:tcW w:w="1278" w:type="dxa"/>
            <w:vMerge/>
          </w:tcPr>
          <w:p w14:paraId="2A17D0BE" w14:textId="77777777" w:rsidR="00E41AF1" w:rsidRDefault="00E41AF1" w:rsidP="0027610D">
            <w:pPr>
              <w:jc w:val="center"/>
            </w:pPr>
          </w:p>
        </w:tc>
        <w:tc>
          <w:tcPr>
            <w:tcW w:w="2250" w:type="dxa"/>
            <w:vMerge/>
          </w:tcPr>
          <w:p w14:paraId="6EAFE243" w14:textId="77777777" w:rsidR="00E41AF1" w:rsidRDefault="00E41AF1" w:rsidP="0027610D">
            <w:pPr>
              <w:jc w:val="center"/>
            </w:pPr>
          </w:p>
        </w:tc>
        <w:tc>
          <w:tcPr>
            <w:tcW w:w="2790" w:type="dxa"/>
          </w:tcPr>
          <w:p w14:paraId="595088CB" w14:textId="77777777" w:rsidR="00E41AF1" w:rsidRDefault="00E41AF1" w:rsidP="0027610D">
            <w:pPr>
              <w:jc w:val="center"/>
            </w:pPr>
            <w:r>
              <w:t>Wilfoside K1GG</w:t>
            </w:r>
            <w:r w:rsidR="00EF4D38">
              <w:fldChar w:fldCharType="begin" w:fldLock="1"/>
            </w:r>
            <w:r w:rsidR="00EF4D38">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6C880AFD" w14:textId="0B2303AC" w:rsidR="00AE1956" w:rsidRDefault="00AE1956" w:rsidP="0027610D">
            <w:pPr>
              <w:jc w:val="center"/>
            </w:pPr>
          </w:p>
        </w:tc>
        <w:tc>
          <w:tcPr>
            <w:tcW w:w="2160" w:type="dxa"/>
          </w:tcPr>
          <w:p w14:paraId="3A1A866B" w14:textId="77777777" w:rsidR="00E41AF1" w:rsidRDefault="00E41AF1" w:rsidP="0027610D">
            <w:pPr>
              <w:jc w:val="center"/>
            </w:pPr>
            <w:r>
              <w:rPr>
                <w:rFonts w:ascii="Segoe UI" w:hAnsi="Segoe UI" w:cs="Segoe UI"/>
                <w:color w:val="212121"/>
                <w:shd w:val="clear" w:color="auto" w:fill="FFFFFF"/>
              </w:rPr>
              <w:t>76329539</w:t>
            </w:r>
          </w:p>
        </w:tc>
      </w:tr>
      <w:tr w:rsidR="00E41AF1" w14:paraId="7DD6FF23" w14:textId="77777777" w:rsidTr="00587810">
        <w:trPr>
          <w:trHeight w:val="230"/>
        </w:trPr>
        <w:tc>
          <w:tcPr>
            <w:tcW w:w="1278" w:type="dxa"/>
            <w:vMerge/>
          </w:tcPr>
          <w:p w14:paraId="6BDC68D2" w14:textId="77777777" w:rsidR="00E41AF1" w:rsidRDefault="00E41AF1" w:rsidP="0027610D">
            <w:pPr>
              <w:jc w:val="center"/>
            </w:pPr>
          </w:p>
        </w:tc>
        <w:tc>
          <w:tcPr>
            <w:tcW w:w="2250" w:type="dxa"/>
            <w:vMerge/>
          </w:tcPr>
          <w:p w14:paraId="01AE3AA7" w14:textId="77777777" w:rsidR="00E41AF1" w:rsidRDefault="00E41AF1" w:rsidP="0027610D">
            <w:pPr>
              <w:jc w:val="center"/>
            </w:pPr>
          </w:p>
        </w:tc>
        <w:tc>
          <w:tcPr>
            <w:tcW w:w="2790" w:type="dxa"/>
          </w:tcPr>
          <w:p w14:paraId="72AAE5F0" w14:textId="77777777" w:rsidR="00E41AF1" w:rsidRDefault="00E41AF1" w:rsidP="0027610D">
            <w:pPr>
              <w:jc w:val="center"/>
            </w:pPr>
            <w:r>
              <w:t>Wilfoside C1GG</w:t>
            </w:r>
            <w:r w:rsidR="00EF4D38">
              <w:fldChar w:fldCharType="begin" w:fldLock="1"/>
            </w:r>
            <w:r w:rsidR="007E12C7">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EF4D38">
              <w:fldChar w:fldCharType="separate"/>
            </w:r>
            <w:r w:rsidR="00EF4D38" w:rsidRPr="00EF4D38">
              <w:rPr>
                <w:noProof/>
                <w:vertAlign w:val="superscript"/>
              </w:rPr>
              <w:t>59</w:t>
            </w:r>
            <w:r w:rsidR="00EF4D38">
              <w:fldChar w:fldCharType="end"/>
            </w:r>
          </w:p>
          <w:p w14:paraId="140CBD9C" w14:textId="019CAD24" w:rsidR="00AE1956" w:rsidRDefault="00AE1956" w:rsidP="0027610D">
            <w:pPr>
              <w:jc w:val="center"/>
            </w:pPr>
          </w:p>
        </w:tc>
        <w:tc>
          <w:tcPr>
            <w:tcW w:w="2160" w:type="dxa"/>
          </w:tcPr>
          <w:p w14:paraId="47D2D234" w14:textId="77777777" w:rsidR="00E41AF1" w:rsidRDefault="00E41AF1" w:rsidP="0027610D">
            <w:pPr>
              <w:jc w:val="center"/>
            </w:pPr>
            <w:r>
              <w:rPr>
                <w:rFonts w:ascii="Segoe UI" w:hAnsi="Segoe UI" w:cs="Segoe UI"/>
                <w:color w:val="212121"/>
                <w:shd w:val="clear" w:color="auto" w:fill="FFFFFF"/>
              </w:rPr>
              <w:t>76311465</w:t>
            </w:r>
          </w:p>
        </w:tc>
      </w:tr>
      <w:tr w:rsidR="00E41AF1" w14:paraId="6589D8D6" w14:textId="77777777" w:rsidTr="00587810">
        <w:trPr>
          <w:trHeight w:val="230"/>
        </w:trPr>
        <w:tc>
          <w:tcPr>
            <w:tcW w:w="1278" w:type="dxa"/>
            <w:vMerge/>
          </w:tcPr>
          <w:p w14:paraId="3C06D149" w14:textId="77777777" w:rsidR="00E41AF1" w:rsidRDefault="00E41AF1" w:rsidP="0027610D">
            <w:pPr>
              <w:jc w:val="center"/>
            </w:pPr>
          </w:p>
        </w:tc>
        <w:tc>
          <w:tcPr>
            <w:tcW w:w="2250" w:type="dxa"/>
            <w:vMerge/>
          </w:tcPr>
          <w:p w14:paraId="6C97A2D3" w14:textId="77777777" w:rsidR="00E41AF1" w:rsidRDefault="00E41AF1" w:rsidP="0027610D">
            <w:pPr>
              <w:jc w:val="center"/>
            </w:pPr>
          </w:p>
        </w:tc>
        <w:tc>
          <w:tcPr>
            <w:tcW w:w="2790" w:type="dxa"/>
          </w:tcPr>
          <w:p w14:paraId="4CB1F9ED" w14:textId="77777777" w:rsidR="00E41AF1" w:rsidRDefault="00E41AF1" w:rsidP="0027610D">
            <w:pPr>
              <w:jc w:val="center"/>
            </w:pPr>
            <w:r>
              <w:t>Kidjoranin</w:t>
            </w:r>
            <w:r w:rsidR="007E12C7">
              <w:fldChar w:fldCharType="begin" w:fldLock="1"/>
            </w:r>
            <w:r w:rsidR="007E12C7">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7E12C7">
              <w:fldChar w:fldCharType="separate"/>
            </w:r>
            <w:r w:rsidR="007E12C7" w:rsidRPr="007E12C7">
              <w:rPr>
                <w:noProof/>
                <w:vertAlign w:val="superscript"/>
              </w:rPr>
              <w:t>59</w:t>
            </w:r>
            <w:r w:rsidR="007E12C7">
              <w:fldChar w:fldCharType="end"/>
            </w:r>
          </w:p>
          <w:p w14:paraId="104E7988" w14:textId="21441A4F" w:rsidR="00AE1956" w:rsidRDefault="00AE1956" w:rsidP="0027610D">
            <w:pPr>
              <w:jc w:val="center"/>
            </w:pPr>
          </w:p>
        </w:tc>
        <w:tc>
          <w:tcPr>
            <w:tcW w:w="2160" w:type="dxa"/>
          </w:tcPr>
          <w:p w14:paraId="2D991A11" w14:textId="77777777" w:rsidR="00E41AF1" w:rsidRDefault="00E41AF1" w:rsidP="0027610D">
            <w:pPr>
              <w:jc w:val="center"/>
            </w:pPr>
            <w:r>
              <w:rPr>
                <w:rFonts w:ascii="Segoe UI" w:hAnsi="Segoe UI" w:cs="Segoe UI"/>
                <w:color w:val="212121"/>
                <w:shd w:val="clear" w:color="auto" w:fill="FFFFFF"/>
              </w:rPr>
              <w:t>70697800</w:t>
            </w:r>
          </w:p>
        </w:tc>
      </w:tr>
      <w:tr w:rsidR="00E41AF1" w14:paraId="0BB8C0AF" w14:textId="77777777" w:rsidTr="00587810">
        <w:trPr>
          <w:trHeight w:val="230"/>
        </w:trPr>
        <w:tc>
          <w:tcPr>
            <w:tcW w:w="1278" w:type="dxa"/>
            <w:vMerge/>
          </w:tcPr>
          <w:p w14:paraId="745081B3" w14:textId="77777777" w:rsidR="00E41AF1" w:rsidRDefault="00E41AF1" w:rsidP="0027610D">
            <w:pPr>
              <w:jc w:val="center"/>
            </w:pPr>
          </w:p>
        </w:tc>
        <w:tc>
          <w:tcPr>
            <w:tcW w:w="2250" w:type="dxa"/>
            <w:vMerge/>
          </w:tcPr>
          <w:p w14:paraId="4F8CA8D0" w14:textId="77777777" w:rsidR="00E41AF1" w:rsidRDefault="00E41AF1" w:rsidP="0027610D">
            <w:pPr>
              <w:jc w:val="center"/>
            </w:pPr>
          </w:p>
        </w:tc>
        <w:tc>
          <w:tcPr>
            <w:tcW w:w="2790" w:type="dxa"/>
          </w:tcPr>
          <w:p w14:paraId="390E93E1" w14:textId="77777777" w:rsidR="00E41AF1" w:rsidRDefault="0001485E" w:rsidP="0027610D">
            <w:pPr>
              <w:jc w:val="center"/>
            </w:pPr>
            <w:r>
              <w:t>Deacylcynanchogenin</w:t>
            </w:r>
            <w:r w:rsidR="007E12C7">
              <w:fldChar w:fldCharType="begin" w:fldLock="1"/>
            </w:r>
            <w:r w:rsidR="007E12C7">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7E12C7">
              <w:fldChar w:fldCharType="separate"/>
            </w:r>
            <w:r w:rsidR="007E12C7" w:rsidRPr="007E12C7">
              <w:rPr>
                <w:noProof/>
                <w:vertAlign w:val="superscript"/>
              </w:rPr>
              <w:t>59</w:t>
            </w:r>
            <w:r w:rsidR="007E12C7">
              <w:fldChar w:fldCharType="end"/>
            </w:r>
          </w:p>
          <w:p w14:paraId="623505E8" w14:textId="6AED9F8B" w:rsidR="00AE1956" w:rsidRDefault="00AE1956" w:rsidP="0027610D">
            <w:pPr>
              <w:jc w:val="center"/>
            </w:pPr>
          </w:p>
        </w:tc>
        <w:tc>
          <w:tcPr>
            <w:tcW w:w="2160" w:type="dxa"/>
          </w:tcPr>
          <w:p w14:paraId="27308706" w14:textId="77777777" w:rsidR="00E41AF1" w:rsidRDefault="0001485E" w:rsidP="0027610D">
            <w:pPr>
              <w:jc w:val="center"/>
            </w:pPr>
            <w:r>
              <w:rPr>
                <w:rFonts w:ascii="Segoe UI" w:hAnsi="Segoe UI" w:cs="Segoe UI"/>
                <w:color w:val="212121"/>
                <w:shd w:val="clear" w:color="auto" w:fill="FFFFFF"/>
              </w:rPr>
              <w:t>12311278</w:t>
            </w:r>
          </w:p>
        </w:tc>
      </w:tr>
      <w:tr w:rsidR="00E41AF1" w14:paraId="27CD838C" w14:textId="77777777" w:rsidTr="00587810">
        <w:trPr>
          <w:trHeight w:val="230"/>
        </w:trPr>
        <w:tc>
          <w:tcPr>
            <w:tcW w:w="1278" w:type="dxa"/>
            <w:vMerge/>
          </w:tcPr>
          <w:p w14:paraId="49C4A256" w14:textId="77777777" w:rsidR="00E41AF1" w:rsidRDefault="00E41AF1" w:rsidP="0027610D">
            <w:pPr>
              <w:jc w:val="center"/>
            </w:pPr>
          </w:p>
        </w:tc>
        <w:tc>
          <w:tcPr>
            <w:tcW w:w="2250" w:type="dxa"/>
            <w:vMerge/>
          </w:tcPr>
          <w:p w14:paraId="17948FE4" w14:textId="77777777" w:rsidR="00E41AF1" w:rsidRDefault="00E41AF1" w:rsidP="0027610D">
            <w:pPr>
              <w:jc w:val="center"/>
            </w:pPr>
          </w:p>
        </w:tc>
        <w:tc>
          <w:tcPr>
            <w:tcW w:w="2790" w:type="dxa"/>
          </w:tcPr>
          <w:p w14:paraId="1DCEB6FF" w14:textId="77777777" w:rsidR="00E41AF1" w:rsidRDefault="0092695E" w:rsidP="0027610D">
            <w:pPr>
              <w:jc w:val="center"/>
            </w:pPr>
            <w:r>
              <w:t>Cynauricuoside C</w:t>
            </w:r>
            <w:r w:rsidR="007E12C7">
              <w:fldChar w:fldCharType="begin" w:fldLock="1"/>
            </w:r>
            <w:r w:rsidR="007E12C7">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7E12C7">
              <w:fldChar w:fldCharType="separate"/>
            </w:r>
            <w:r w:rsidR="007E12C7" w:rsidRPr="007E12C7">
              <w:rPr>
                <w:noProof/>
                <w:vertAlign w:val="superscript"/>
              </w:rPr>
              <w:t>59</w:t>
            </w:r>
            <w:r w:rsidR="007E12C7">
              <w:fldChar w:fldCharType="end"/>
            </w:r>
          </w:p>
          <w:p w14:paraId="3960DEB7" w14:textId="7F4BE64B" w:rsidR="00AE1956" w:rsidRDefault="00AE1956" w:rsidP="0027610D">
            <w:pPr>
              <w:jc w:val="center"/>
            </w:pPr>
          </w:p>
        </w:tc>
        <w:tc>
          <w:tcPr>
            <w:tcW w:w="2160" w:type="dxa"/>
          </w:tcPr>
          <w:p w14:paraId="544CF7DC" w14:textId="77777777" w:rsidR="00E41AF1" w:rsidRDefault="0092695E" w:rsidP="0027610D">
            <w:pPr>
              <w:jc w:val="center"/>
            </w:pPr>
            <w:r>
              <w:rPr>
                <w:rFonts w:ascii="Segoe UI" w:hAnsi="Segoe UI" w:cs="Segoe UI"/>
                <w:color w:val="212121"/>
                <w:shd w:val="clear" w:color="auto" w:fill="FFFFFF"/>
              </w:rPr>
              <w:t>56642569</w:t>
            </w:r>
          </w:p>
        </w:tc>
      </w:tr>
      <w:tr w:rsidR="00E41AF1" w14:paraId="106E540B" w14:textId="77777777" w:rsidTr="00587810">
        <w:trPr>
          <w:trHeight w:val="230"/>
        </w:trPr>
        <w:tc>
          <w:tcPr>
            <w:tcW w:w="1278" w:type="dxa"/>
            <w:vMerge/>
          </w:tcPr>
          <w:p w14:paraId="123C566C" w14:textId="77777777" w:rsidR="00E41AF1" w:rsidRDefault="00E41AF1" w:rsidP="0027610D">
            <w:pPr>
              <w:jc w:val="center"/>
            </w:pPr>
          </w:p>
        </w:tc>
        <w:tc>
          <w:tcPr>
            <w:tcW w:w="2250" w:type="dxa"/>
            <w:vMerge/>
          </w:tcPr>
          <w:p w14:paraId="2FCC286E" w14:textId="77777777" w:rsidR="00E41AF1" w:rsidRDefault="00E41AF1" w:rsidP="0027610D">
            <w:pPr>
              <w:jc w:val="center"/>
            </w:pPr>
          </w:p>
        </w:tc>
        <w:tc>
          <w:tcPr>
            <w:tcW w:w="2790" w:type="dxa"/>
          </w:tcPr>
          <w:p w14:paraId="5A2204C1" w14:textId="77777777" w:rsidR="00E41AF1" w:rsidRDefault="0092695E" w:rsidP="0027610D">
            <w:pPr>
              <w:jc w:val="center"/>
            </w:pPr>
            <w:r>
              <w:t>Cynawilfoside A</w:t>
            </w:r>
            <w:r w:rsidR="007E12C7">
              <w:fldChar w:fldCharType="begin" w:fldLock="1"/>
            </w:r>
            <w:r w:rsidR="007E12C7">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7E12C7">
              <w:fldChar w:fldCharType="separate"/>
            </w:r>
            <w:r w:rsidR="007E12C7" w:rsidRPr="007E12C7">
              <w:rPr>
                <w:noProof/>
                <w:vertAlign w:val="superscript"/>
              </w:rPr>
              <w:t>59</w:t>
            </w:r>
            <w:r w:rsidR="007E12C7">
              <w:fldChar w:fldCharType="end"/>
            </w:r>
          </w:p>
          <w:p w14:paraId="4637CA78" w14:textId="1E4F0FE8" w:rsidR="00AE1956" w:rsidRDefault="00AE1956" w:rsidP="0027610D">
            <w:pPr>
              <w:jc w:val="center"/>
            </w:pPr>
          </w:p>
        </w:tc>
        <w:tc>
          <w:tcPr>
            <w:tcW w:w="2160" w:type="dxa"/>
          </w:tcPr>
          <w:p w14:paraId="655F3482" w14:textId="77777777" w:rsidR="00E41AF1" w:rsidRDefault="0092695E" w:rsidP="0027610D">
            <w:pPr>
              <w:jc w:val="center"/>
            </w:pPr>
            <w:r>
              <w:rPr>
                <w:rFonts w:ascii="Segoe UI" w:hAnsi="Segoe UI" w:cs="Segoe UI"/>
                <w:color w:val="212121"/>
                <w:shd w:val="clear" w:color="auto" w:fill="FFFFFF"/>
              </w:rPr>
              <w:t>132916344</w:t>
            </w:r>
          </w:p>
        </w:tc>
      </w:tr>
      <w:tr w:rsidR="00E41AF1" w14:paraId="5DF1C5F3" w14:textId="77777777" w:rsidTr="00587810">
        <w:trPr>
          <w:trHeight w:val="230"/>
        </w:trPr>
        <w:tc>
          <w:tcPr>
            <w:tcW w:w="1278" w:type="dxa"/>
            <w:vMerge/>
          </w:tcPr>
          <w:p w14:paraId="739AE44A" w14:textId="77777777" w:rsidR="00E41AF1" w:rsidRDefault="00E41AF1" w:rsidP="0027610D">
            <w:pPr>
              <w:jc w:val="center"/>
            </w:pPr>
          </w:p>
        </w:tc>
        <w:tc>
          <w:tcPr>
            <w:tcW w:w="2250" w:type="dxa"/>
            <w:vMerge/>
          </w:tcPr>
          <w:p w14:paraId="1834D0DD" w14:textId="77777777" w:rsidR="00E41AF1" w:rsidRDefault="00E41AF1" w:rsidP="0027610D">
            <w:pPr>
              <w:jc w:val="center"/>
            </w:pPr>
          </w:p>
        </w:tc>
        <w:tc>
          <w:tcPr>
            <w:tcW w:w="2790" w:type="dxa"/>
          </w:tcPr>
          <w:p w14:paraId="3D3D6A01" w14:textId="77777777" w:rsidR="00E41AF1" w:rsidRDefault="003D6024" w:rsidP="0027610D">
            <w:pPr>
              <w:jc w:val="center"/>
            </w:pPr>
            <w:r>
              <w:t>4’’ -hydroxy-3’’ -methoxyacetophenone</w:t>
            </w:r>
            <w:r w:rsidR="007E12C7">
              <w:fldChar w:fldCharType="begin" w:fldLock="1"/>
            </w:r>
            <w:r w:rsidR="00454924">
              <w:instrText>ADDIN CSL_CITATION {"citationItems":[{"id":"ITEM-1","itemData":{"DOI":"10.3390/molecules23051194","ISSN":"14203049","PMID":"29772722","abstract":"Genus Cynanchum L. belongs to the family Asclepiadaceae, which comprise more than 200 species distributed worldwide. In Chinese medical practice, numerous drugs (such as tablets and powders) containing different parts of plants of this genus are used to treat snake bites, bruises, osteoblasts, rheumatoid arthritis and tumors. A search for original articles published on the cynanchum genus was performed by using several resources, including Flora of China Official Website and various scientific databases, such as PubMed, SciFinder, the Web of Science, Science Direct, and China Knowledge Resource Integrated (CNKI). Advances in the botanical, ethnomedicinal, phytochemical, and pharmacological studies of this genus are reviewed in this paper. Results showed that more than 440 compounds, including C21 steroids, steroidal saponins, alkaloids, flavonoids and terpene, have been isolated and identified from Cynanchum plants up to now. In vivo and in vitro studies have shown that plants possess an array of biological activities, including anti-tumor, neuroprotective and anti-fungal effects. Popular traditional prescription of Cynanchum sp. was also summed up in this paper. However, many Cynanchum species have received little or no attention. Moreover, few reports on the clinical use and toxic effects of Cynanchum sp. are available. Further attention should be focused on the study of these species to gather information on their respective toxicology data and relevant quality-control measures and clinical value of the crude extracts, active compounds, and bioactive metabolites from this genus. Further research on Cynanchum sp. should be conducted, and bioactivity-guided isolation strategies should be emphasized. In addition, systematic studies of the chemical composition of plants should be enhanced.","author":[{"dropping-particle":"","family":"Han","given":"Lu","non-dropping-particle":"","parse-names":false,"suffix":""},{"dropping-particle":"","family":"Zhou","given":"Xiuping","non-dropping-particle":"","parse-names":false,"suffix":""},{"dropping-particle":"","family":"Yang","given":"Mengmeng","non-dropping-particle":"","parse-names":false,"suffix":""},{"dropping-particle":"","family":"Zhou","given":"Li","non-dropping-particle":"","parse-names":false,"suffix":""},{"dropping-particle":"","family":"Deng","given":"Xinxin","non-dropping-particle":"","parse-names":false,"suffix":""},{"dropping-particle":"","family":"Wei","given":"Shijie","non-dropping-particle":"","parse-names":false,"suffix":""},{"dropping-particle":"","family":"Wang","given":"Wenping","non-dropping-particle":"","parse-names":false,"suffix":""},{"dropping-particle":"","family":"Wang","given":"Zhizhong","non-dropping-particle":"","parse-names":false,"suffix":""},{"dropping-particle":"","family":"Qiao","given":"Xue","non-dropping-particle":"","parse-names":false,"suffix":""},{"dropping-particle":"","family":"Bai","given":"Changcai","non-dropping-particle":"","parse-names":false,"suffix":""}],"container-title":"Molecules","id":"ITEM-1","issue":"5","issued":{"date-parts":[["2018"]]},"page":"1-46","title":"Ethnobotany, phytochemistry and pharmacological effects of plants in genus cynanchum linn. (Asclepiadaceae)","type":"article-journal","volume":"23"},"uris":["http://www.mendeley.com/documents/?uuid=d3f96e1c-7897-49c6-baaf-ba65ba7232a6"]}],"mendeley":{"formattedCitation":"&lt;sup&gt;59&lt;/sup&gt;","plainTextFormattedCitation":"59","previouslyFormattedCitation":"&lt;sup&gt;59&lt;/sup&gt;"},"properties":{"noteIndex":0},"schema":"https://github.com/citation-style-language/schema/raw/master/csl-citation.json"}</w:instrText>
            </w:r>
            <w:r w:rsidR="007E12C7">
              <w:fldChar w:fldCharType="separate"/>
            </w:r>
            <w:r w:rsidR="007E12C7" w:rsidRPr="007E12C7">
              <w:rPr>
                <w:noProof/>
                <w:vertAlign w:val="superscript"/>
              </w:rPr>
              <w:t>59</w:t>
            </w:r>
            <w:r w:rsidR="007E12C7">
              <w:fldChar w:fldCharType="end"/>
            </w:r>
          </w:p>
        </w:tc>
        <w:tc>
          <w:tcPr>
            <w:tcW w:w="2160" w:type="dxa"/>
          </w:tcPr>
          <w:p w14:paraId="78187948" w14:textId="77777777" w:rsidR="00E41AF1" w:rsidRDefault="003D6024" w:rsidP="0027610D">
            <w:pPr>
              <w:jc w:val="center"/>
            </w:pPr>
            <w:r>
              <w:rPr>
                <w:rFonts w:ascii="Segoe UI" w:hAnsi="Segoe UI" w:cs="Segoe UI"/>
                <w:color w:val="212121"/>
                <w:shd w:val="clear" w:color="auto" w:fill="FFFFFF"/>
              </w:rPr>
              <w:t>16212510</w:t>
            </w:r>
          </w:p>
        </w:tc>
      </w:tr>
      <w:tr w:rsidR="008672CA" w14:paraId="35018450" w14:textId="77777777" w:rsidTr="00587810">
        <w:trPr>
          <w:trHeight w:val="228"/>
        </w:trPr>
        <w:tc>
          <w:tcPr>
            <w:tcW w:w="1278" w:type="dxa"/>
            <w:vMerge w:val="restart"/>
          </w:tcPr>
          <w:p w14:paraId="1F43F2CA" w14:textId="77777777" w:rsidR="008672CA" w:rsidRDefault="008672CA" w:rsidP="0027610D">
            <w:pPr>
              <w:jc w:val="center"/>
            </w:pPr>
            <w:r>
              <w:t>32.</w:t>
            </w:r>
          </w:p>
        </w:tc>
        <w:tc>
          <w:tcPr>
            <w:tcW w:w="2250" w:type="dxa"/>
            <w:vMerge w:val="restart"/>
          </w:tcPr>
          <w:p w14:paraId="0CC5FE5C" w14:textId="49AB33C6" w:rsidR="008672CA" w:rsidRDefault="008672CA" w:rsidP="0027610D">
            <w:pPr>
              <w:jc w:val="center"/>
            </w:pPr>
            <w:r w:rsidRPr="008672CA">
              <w:rPr>
                <w:i/>
              </w:rPr>
              <w:t>Elaeocarpus decipiens</w:t>
            </w:r>
            <w:r>
              <w:t xml:space="preserve"> Hemsl.</w:t>
            </w:r>
          </w:p>
        </w:tc>
        <w:tc>
          <w:tcPr>
            <w:tcW w:w="2790" w:type="dxa"/>
          </w:tcPr>
          <w:p w14:paraId="0EF6A142" w14:textId="77777777" w:rsidR="008672CA" w:rsidRDefault="008672CA" w:rsidP="0027610D">
            <w:pPr>
              <w:jc w:val="center"/>
            </w:pPr>
            <w:r>
              <w:t>hexadecane</w:t>
            </w:r>
            <w:r w:rsidR="00454924">
              <w:fldChar w:fldCharType="begin" w:fldLock="1"/>
            </w:r>
            <w:r w:rsidR="00454924">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454924">
              <w:fldChar w:fldCharType="separate"/>
            </w:r>
            <w:r w:rsidR="00454924" w:rsidRPr="00454924">
              <w:rPr>
                <w:noProof/>
                <w:vertAlign w:val="superscript"/>
              </w:rPr>
              <w:t>60</w:t>
            </w:r>
            <w:r w:rsidR="00454924">
              <w:fldChar w:fldCharType="end"/>
            </w:r>
          </w:p>
          <w:p w14:paraId="22BBD422" w14:textId="661D5945" w:rsidR="00AE1956" w:rsidRDefault="00AE1956" w:rsidP="0027610D">
            <w:pPr>
              <w:jc w:val="center"/>
            </w:pPr>
          </w:p>
        </w:tc>
        <w:tc>
          <w:tcPr>
            <w:tcW w:w="2160" w:type="dxa"/>
          </w:tcPr>
          <w:p w14:paraId="1AC5E57C" w14:textId="77777777" w:rsidR="008672CA" w:rsidRDefault="008672CA" w:rsidP="0027610D">
            <w:pPr>
              <w:jc w:val="center"/>
            </w:pPr>
            <w:r>
              <w:rPr>
                <w:rFonts w:ascii="Segoe UI" w:hAnsi="Segoe UI" w:cs="Segoe UI"/>
                <w:color w:val="212121"/>
                <w:shd w:val="clear" w:color="auto" w:fill="FFFFFF"/>
              </w:rPr>
              <w:t>11006</w:t>
            </w:r>
          </w:p>
        </w:tc>
      </w:tr>
      <w:tr w:rsidR="008672CA" w14:paraId="5D918096" w14:textId="77777777" w:rsidTr="00587810">
        <w:trPr>
          <w:trHeight w:val="228"/>
        </w:trPr>
        <w:tc>
          <w:tcPr>
            <w:tcW w:w="1278" w:type="dxa"/>
            <w:vMerge/>
          </w:tcPr>
          <w:p w14:paraId="163DC8BB" w14:textId="77777777" w:rsidR="008672CA" w:rsidRDefault="008672CA" w:rsidP="0027610D">
            <w:pPr>
              <w:jc w:val="center"/>
            </w:pPr>
          </w:p>
        </w:tc>
        <w:tc>
          <w:tcPr>
            <w:tcW w:w="2250" w:type="dxa"/>
            <w:vMerge/>
          </w:tcPr>
          <w:p w14:paraId="5B4A7557" w14:textId="77777777" w:rsidR="008672CA" w:rsidRDefault="008672CA" w:rsidP="0027610D">
            <w:pPr>
              <w:jc w:val="center"/>
            </w:pPr>
          </w:p>
        </w:tc>
        <w:tc>
          <w:tcPr>
            <w:tcW w:w="2790" w:type="dxa"/>
          </w:tcPr>
          <w:p w14:paraId="40BCF21F" w14:textId="77777777" w:rsidR="008672CA" w:rsidRDefault="008672CA" w:rsidP="0027610D">
            <w:pPr>
              <w:jc w:val="center"/>
            </w:pPr>
            <w:r>
              <w:t>1-docosanol</w:t>
            </w:r>
            <w:r w:rsidR="00454924">
              <w:fldChar w:fldCharType="begin" w:fldLock="1"/>
            </w:r>
            <w:r w:rsidR="00727102">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454924">
              <w:fldChar w:fldCharType="separate"/>
            </w:r>
            <w:r w:rsidR="00454924" w:rsidRPr="00454924">
              <w:rPr>
                <w:noProof/>
                <w:vertAlign w:val="superscript"/>
              </w:rPr>
              <w:t>60</w:t>
            </w:r>
            <w:r w:rsidR="00454924">
              <w:fldChar w:fldCharType="end"/>
            </w:r>
          </w:p>
          <w:p w14:paraId="5284686A" w14:textId="269517C0" w:rsidR="00AE1956" w:rsidRDefault="00AE1956" w:rsidP="0027610D">
            <w:pPr>
              <w:jc w:val="center"/>
            </w:pPr>
          </w:p>
        </w:tc>
        <w:tc>
          <w:tcPr>
            <w:tcW w:w="2160" w:type="dxa"/>
          </w:tcPr>
          <w:p w14:paraId="3CA6943B" w14:textId="77777777" w:rsidR="008672CA" w:rsidRDefault="008672CA" w:rsidP="0027610D">
            <w:pPr>
              <w:jc w:val="center"/>
            </w:pPr>
            <w:r>
              <w:rPr>
                <w:rFonts w:ascii="Segoe UI" w:hAnsi="Segoe UI" w:cs="Segoe UI"/>
                <w:color w:val="212121"/>
                <w:shd w:val="clear" w:color="auto" w:fill="FFFFFF"/>
              </w:rPr>
              <w:t>12620</w:t>
            </w:r>
          </w:p>
        </w:tc>
      </w:tr>
      <w:tr w:rsidR="008672CA" w14:paraId="7F0A65AE" w14:textId="77777777" w:rsidTr="00587810">
        <w:trPr>
          <w:trHeight w:val="228"/>
        </w:trPr>
        <w:tc>
          <w:tcPr>
            <w:tcW w:w="1278" w:type="dxa"/>
            <w:vMerge/>
          </w:tcPr>
          <w:p w14:paraId="31FEDC93" w14:textId="77777777" w:rsidR="008672CA" w:rsidRDefault="008672CA" w:rsidP="0027610D">
            <w:pPr>
              <w:jc w:val="center"/>
            </w:pPr>
          </w:p>
        </w:tc>
        <w:tc>
          <w:tcPr>
            <w:tcW w:w="2250" w:type="dxa"/>
            <w:vMerge/>
          </w:tcPr>
          <w:p w14:paraId="1960C454" w14:textId="77777777" w:rsidR="008672CA" w:rsidRDefault="008672CA" w:rsidP="0027610D">
            <w:pPr>
              <w:jc w:val="center"/>
            </w:pPr>
          </w:p>
        </w:tc>
        <w:tc>
          <w:tcPr>
            <w:tcW w:w="2790" w:type="dxa"/>
          </w:tcPr>
          <w:p w14:paraId="6BCB0AC9" w14:textId="77777777" w:rsidR="008672CA" w:rsidRDefault="008672CA" w:rsidP="0027610D">
            <w:pPr>
              <w:jc w:val="center"/>
            </w:pPr>
            <w:r>
              <w:t>heptane</w:t>
            </w:r>
            <w:r w:rsidR="00727102">
              <w:fldChar w:fldCharType="begin" w:fldLock="1"/>
            </w:r>
            <w:r w:rsidR="00727102">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727102">
              <w:fldChar w:fldCharType="separate"/>
            </w:r>
            <w:r w:rsidR="00727102" w:rsidRPr="00727102">
              <w:rPr>
                <w:noProof/>
                <w:vertAlign w:val="superscript"/>
              </w:rPr>
              <w:t>60</w:t>
            </w:r>
            <w:r w:rsidR="00727102">
              <w:fldChar w:fldCharType="end"/>
            </w:r>
          </w:p>
          <w:p w14:paraId="30588496" w14:textId="2BA17325" w:rsidR="00AE1956" w:rsidRDefault="00AE1956" w:rsidP="0027610D">
            <w:pPr>
              <w:jc w:val="center"/>
            </w:pPr>
          </w:p>
        </w:tc>
        <w:tc>
          <w:tcPr>
            <w:tcW w:w="2160" w:type="dxa"/>
          </w:tcPr>
          <w:p w14:paraId="4EE33F90" w14:textId="77777777" w:rsidR="008672CA" w:rsidRDefault="00705ECD" w:rsidP="0027610D">
            <w:pPr>
              <w:jc w:val="center"/>
            </w:pPr>
            <w:r>
              <w:rPr>
                <w:rFonts w:ascii="Segoe UI" w:hAnsi="Segoe UI" w:cs="Segoe UI"/>
                <w:color w:val="212121"/>
                <w:shd w:val="clear" w:color="auto" w:fill="FFFFFF"/>
              </w:rPr>
              <w:t>8900</w:t>
            </w:r>
          </w:p>
        </w:tc>
      </w:tr>
      <w:tr w:rsidR="008672CA" w14:paraId="1A77567A" w14:textId="77777777" w:rsidTr="00587810">
        <w:trPr>
          <w:trHeight w:val="228"/>
        </w:trPr>
        <w:tc>
          <w:tcPr>
            <w:tcW w:w="1278" w:type="dxa"/>
            <w:vMerge/>
          </w:tcPr>
          <w:p w14:paraId="4CEBB367" w14:textId="77777777" w:rsidR="008672CA" w:rsidRDefault="008672CA" w:rsidP="0027610D">
            <w:pPr>
              <w:jc w:val="center"/>
            </w:pPr>
          </w:p>
        </w:tc>
        <w:tc>
          <w:tcPr>
            <w:tcW w:w="2250" w:type="dxa"/>
            <w:vMerge/>
          </w:tcPr>
          <w:p w14:paraId="094E658A" w14:textId="77777777" w:rsidR="008672CA" w:rsidRDefault="008672CA" w:rsidP="0027610D">
            <w:pPr>
              <w:jc w:val="center"/>
            </w:pPr>
          </w:p>
        </w:tc>
        <w:tc>
          <w:tcPr>
            <w:tcW w:w="2790" w:type="dxa"/>
          </w:tcPr>
          <w:p w14:paraId="5CD0945A" w14:textId="77777777" w:rsidR="008672CA" w:rsidRDefault="00705ECD" w:rsidP="0027610D">
            <w:pPr>
              <w:jc w:val="center"/>
            </w:pPr>
            <w:r>
              <w:t>decene</w:t>
            </w:r>
            <w:r w:rsidR="00727102">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727102">
              <w:fldChar w:fldCharType="separate"/>
            </w:r>
            <w:r w:rsidR="00727102" w:rsidRPr="00727102">
              <w:rPr>
                <w:noProof/>
                <w:vertAlign w:val="superscript"/>
              </w:rPr>
              <w:t>60</w:t>
            </w:r>
            <w:r w:rsidR="00727102">
              <w:fldChar w:fldCharType="end"/>
            </w:r>
          </w:p>
          <w:p w14:paraId="1F9A20EC" w14:textId="6769B1A2" w:rsidR="00AE1956" w:rsidRDefault="00AE1956" w:rsidP="0027610D">
            <w:pPr>
              <w:jc w:val="center"/>
            </w:pPr>
          </w:p>
        </w:tc>
        <w:tc>
          <w:tcPr>
            <w:tcW w:w="2160" w:type="dxa"/>
          </w:tcPr>
          <w:p w14:paraId="76EDC3A4" w14:textId="77777777" w:rsidR="008672CA" w:rsidRDefault="00705ECD" w:rsidP="0027610D">
            <w:pPr>
              <w:jc w:val="center"/>
            </w:pPr>
            <w:r>
              <w:rPr>
                <w:rFonts w:ascii="Segoe UI" w:hAnsi="Segoe UI" w:cs="Segoe UI"/>
                <w:color w:val="212121"/>
                <w:shd w:val="clear" w:color="auto" w:fill="FFFFFF"/>
              </w:rPr>
              <w:t>13381</w:t>
            </w:r>
          </w:p>
        </w:tc>
      </w:tr>
      <w:tr w:rsidR="008672CA" w14:paraId="2490B04C" w14:textId="77777777" w:rsidTr="00587810">
        <w:trPr>
          <w:trHeight w:val="228"/>
        </w:trPr>
        <w:tc>
          <w:tcPr>
            <w:tcW w:w="1278" w:type="dxa"/>
            <w:vMerge/>
          </w:tcPr>
          <w:p w14:paraId="6F3D4F5F" w14:textId="77777777" w:rsidR="008672CA" w:rsidRDefault="008672CA" w:rsidP="0027610D">
            <w:pPr>
              <w:jc w:val="center"/>
            </w:pPr>
          </w:p>
        </w:tc>
        <w:tc>
          <w:tcPr>
            <w:tcW w:w="2250" w:type="dxa"/>
            <w:vMerge/>
          </w:tcPr>
          <w:p w14:paraId="1E1AF38A" w14:textId="77777777" w:rsidR="008672CA" w:rsidRDefault="008672CA" w:rsidP="0027610D">
            <w:pPr>
              <w:jc w:val="center"/>
            </w:pPr>
          </w:p>
        </w:tc>
        <w:tc>
          <w:tcPr>
            <w:tcW w:w="2790" w:type="dxa"/>
          </w:tcPr>
          <w:p w14:paraId="2872C96E" w14:textId="77777777" w:rsidR="008672CA" w:rsidRDefault="00705ECD" w:rsidP="0027610D">
            <w:pPr>
              <w:jc w:val="center"/>
            </w:pPr>
            <w:r>
              <w:t>tanacetene</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0AFDAAB6" w14:textId="48D82E3E" w:rsidR="00AE1956" w:rsidRDefault="00AE1956" w:rsidP="0027610D">
            <w:pPr>
              <w:jc w:val="center"/>
            </w:pPr>
          </w:p>
        </w:tc>
        <w:tc>
          <w:tcPr>
            <w:tcW w:w="2160" w:type="dxa"/>
          </w:tcPr>
          <w:p w14:paraId="408AB6B9" w14:textId="77777777" w:rsidR="008672CA" w:rsidRDefault="00705ECD" w:rsidP="0027610D">
            <w:pPr>
              <w:jc w:val="center"/>
            </w:pPr>
            <w:r>
              <w:rPr>
                <w:rFonts w:ascii="Segoe UI" w:hAnsi="Segoe UI" w:cs="Segoe UI"/>
                <w:color w:val="212121"/>
                <w:shd w:val="clear" w:color="auto" w:fill="FFFFFF"/>
              </w:rPr>
              <w:t>5321610</w:t>
            </w:r>
          </w:p>
        </w:tc>
      </w:tr>
      <w:tr w:rsidR="008672CA" w14:paraId="077E1021" w14:textId="77777777" w:rsidTr="000D6DCB">
        <w:trPr>
          <w:trHeight w:val="647"/>
        </w:trPr>
        <w:tc>
          <w:tcPr>
            <w:tcW w:w="1278" w:type="dxa"/>
            <w:vMerge/>
          </w:tcPr>
          <w:p w14:paraId="5DC82C53" w14:textId="77777777" w:rsidR="008672CA" w:rsidRDefault="008672CA" w:rsidP="0027610D">
            <w:pPr>
              <w:jc w:val="center"/>
            </w:pPr>
          </w:p>
        </w:tc>
        <w:tc>
          <w:tcPr>
            <w:tcW w:w="2250" w:type="dxa"/>
            <w:vMerge/>
          </w:tcPr>
          <w:p w14:paraId="63594863" w14:textId="77777777" w:rsidR="008672CA" w:rsidRDefault="008672CA" w:rsidP="0027610D">
            <w:pPr>
              <w:jc w:val="center"/>
            </w:pPr>
          </w:p>
        </w:tc>
        <w:tc>
          <w:tcPr>
            <w:tcW w:w="2790" w:type="dxa"/>
          </w:tcPr>
          <w:p w14:paraId="45722D9A" w14:textId="77777777" w:rsidR="008672CA" w:rsidRDefault="00705ECD" w:rsidP="0027610D">
            <w:pPr>
              <w:jc w:val="center"/>
            </w:pPr>
            <w:r>
              <w:t>alpha-tocopherolquinone</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733AEECE" w14:textId="56A650AF" w:rsidR="00AE1956" w:rsidRDefault="00AE1956" w:rsidP="0027610D">
            <w:pPr>
              <w:jc w:val="center"/>
            </w:pPr>
          </w:p>
        </w:tc>
        <w:tc>
          <w:tcPr>
            <w:tcW w:w="2160" w:type="dxa"/>
          </w:tcPr>
          <w:p w14:paraId="36E843CE" w14:textId="77777777" w:rsidR="008672CA" w:rsidRDefault="00705ECD" w:rsidP="0027610D">
            <w:pPr>
              <w:jc w:val="center"/>
            </w:pPr>
            <w:r>
              <w:rPr>
                <w:rFonts w:ascii="Segoe UI" w:hAnsi="Segoe UI" w:cs="Segoe UI"/>
                <w:color w:val="212121"/>
                <w:shd w:val="clear" w:color="auto" w:fill="FFFFFF"/>
              </w:rPr>
              <w:t>2734086</w:t>
            </w:r>
          </w:p>
        </w:tc>
      </w:tr>
      <w:tr w:rsidR="008672CA" w14:paraId="2794D559" w14:textId="77777777" w:rsidTr="00587810">
        <w:trPr>
          <w:trHeight w:val="228"/>
        </w:trPr>
        <w:tc>
          <w:tcPr>
            <w:tcW w:w="1278" w:type="dxa"/>
            <w:vMerge/>
          </w:tcPr>
          <w:p w14:paraId="0A3D70BF" w14:textId="77777777" w:rsidR="008672CA" w:rsidRDefault="008672CA" w:rsidP="0027610D">
            <w:pPr>
              <w:jc w:val="center"/>
            </w:pPr>
          </w:p>
        </w:tc>
        <w:tc>
          <w:tcPr>
            <w:tcW w:w="2250" w:type="dxa"/>
            <w:vMerge/>
          </w:tcPr>
          <w:p w14:paraId="721B100C" w14:textId="77777777" w:rsidR="008672CA" w:rsidRDefault="008672CA" w:rsidP="0027610D">
            <w:pPr>
              <w:jc w:val="center"/>
            </w:pPr>
          </w:p>
        </w:tc>
        <w:tc>
          <w:tcPr>
            <w:tcW w:w="2790" w:type="dxa"/>
          </w:tcPr>
          <w:p w14:paraId="3415DE3B" w14:textId="77777777" w:rsidR="008672CA" w:rsidRDefault="00705ECD" w:rsidP="0027610D">
            <w:pPr>
              <w:jc w:val="center"/>
            </w:pPr>
            <w:r>
              <w:t>decano</w:t>
            </w:r>
            <w:r w:rsidR="005B4403">
              <w:t>l</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13439333" w14:textId="484C5997" w:rsidR="00AE1956" w:rsidRDefault="00AE1956" w:rsidP="0027610D">
            <w:pPr>
              <w:jc w:val="center"/>
            </w:pPr>
          </w:p>
        </w:tc>
        <w:tc>
          <w:tcPr>
            <w:tcW w:w="2160" w:type="dxa"/>
          </w:tcPr>
          <w:p w14:paraId="2272C24D" w14:textId="77777777" w:rsidR="008672CA" w:rsidRDefault="005B4403" w:rsidP="0027610D">
            <w:pPr>
              <w:jc w:val="center"/>
            </w:pPr>
            <w:r>
              <w:rPr>
                <w:rFonts w:ascii="Segoe UI" w:hAnsi="Segoe UI" w:cs="Segoe UI"/>
                <w:color w:val="212121"/>
                <w:shd w:val="clear" w:color="auto" w:fill="FFFFFF"/>
              </w:rPr>
              <w:t>8174</w:t>
            </w:r>
          </w:p>
        </w:tc>
      </w:tr>
      <w:tr w:rsidR="008672CA" w14:paraId="734E8623" w14:textId="77777777" w:rsidTr="00587810">
        <w:trPr>
          <w:trHeight w:val="228"/>
        </w:trPr>
        <w:tc>
          <w:tcPr>
            <w:tcW w:w="1278" w:type="dxa"/>
            <w:vMerge/>
          </w:tcPr>
          <w:p w14:paraId="13C974DA" w14:textId="77777777" w:rsidR="008672CA" w:rsidRDefault="008672CA" w:rsidP="0027610D">
            <w:pPr>
              <w:jc w:val="center"/>
            </w:pPr>
          </w:p>
        </w:tc>
        <w:tc>
          <w:tcPr>
            <w:tcW w:w="2250" w:type="dxa"/>
            <w:vMerge/>
          </w:tcPr>
          <w:p w14:paraId="3294878B" w14:textId="77777777" w:rsidR="008672CA" w:rsidRDefault="008672CA" w:rsidP="0027610D">
            <w:pPr>
              <w:jc w:val="center"/>
            </w:pPr>
          </w:p>
        </w:tc>
        <w:tc>
          <w:tcPr>
            <w:tcW w:w="2790" w:type="dxa"/>
          </w:tcPr>
          <w:p w14:paraId="5675486B" w14:textId="77777777" w:rsidR="008672CA" w:rsidRDefault="005B4403" w:rsidP="0027610D">
            <w:pPr>
              <w:jc w:val="center"/>
            </w:pPr>
            <w:r>
              <w:t>phytol</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0720A9C1" w14:textId="45FB583F" w:rsidR="00AE1956" w:rsidRDefault="00AE1956" w:rsidP="0027610D">
            <w:pPr>
              <w:jc w:val="center"/>
            </w:pPr>
          </w:p>
        </w:tc>
        <w:tc>
          <w:tcPr>
            <w:tcW w:w="2160" w:type="dxa"/>
          </w:tcPr>
          <w:p w14:paraId="0B1D04D1" w14:textId="77777777" w:rsidR="008672CA" w:rsidRDefault="005B4403" w:rsidP="0027610D">
            <w:pPr>
              <w:jc w:val="center"/>
            </w:pPr>
            <w:r>
              <w:rPr>
                <w:rFonts w:ascii="Segoe UI" w:hAnsi="Segoe UI" w:cs="Segoe UI"/>
                <w:color w:val="212121"/>
                <w:shd w:val="clear" w:color="auto" w:fill="FFFFFF"/>
              </w:rPr>
              <w:t>5280435</w:t>
            </w:r>
          </w:p>
        </w:tc>
      </w:tr>
      <w:tr w:rsidR="008672CA" w14:paraId="7D146B87" w14:textId="77777777" w:rsidTr="00587810">
        <w:trPr>
          <w:trHeight w:val="228"/>
        </w:trPr>
        <w:tc>
          <w:tcPr>
            <w:tcW w:w="1278" w:type="dxa"/>
            <w:vMerge/>
          </w:tcPr>
          <w:p w14:paraId="267CE01B" w14:textId="77777777" w:rsidR="008672CA" w:rsidRDefault="008672CA" w:rsidP="0027610D">
            <w:pPr>
              <w:jc w:val="center"/>
            </w:pPr>
          </w:p>
        </w:tc>
        <w:tc>
          <w:tcPr>
            <w:tcW w:w="2250" w:type="dxa"/>
            <w:vMerge/>
          </w:tcPr>
          <w:p w14:paraId="1FAE3B29" w14:textId="77777777" w:rsidR="008672CA" w:rsidRDefault="008672CA" w:rsidP="0027610D">
            <w:pPr>
              <w:jc w:val="center"/>
            </w:pPr>
          </w:p>
        </w:tc>
        <w:tc>
          <w:tcPr>
            <w:tcW w:w="2790" w:type="dxa"/>
          </w:tcPr>
          <w:p w14:paraId="71D6B29A" w14:textId="77777777" w:rsidR="008672CA" w:rsidRDefault="005B4403" w:rsidP="0027610D">
            <w:pPr>
              <w:jc w:val="center"/>
            </w:pPr>
            <w:r>
              <w:t>euphorbol</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7A205514" w14:textId="6C682169" w:rsidR="00AE1956" w:rsidRDefault="00AE1956" w:rsidP="0027610D">
            <w:pPr>
              <w:jc w:val="center"/>
            </w:pPr>
          </w:p>
        </w:tc>
        <w:tc>
          <w:tcPr>
            <w:tcW w:w="2160" w:type="dxa"/>
          </w:tcPr>
          <w:p w14:paraId="456CE184" w14:textId="77777777" w:rsidR="008672CA" w:rsidRDefault="005B4403" w:rsidP="0027610D">
            <w:pPr>
              <w:jc w:val="center"/>
            </w:pPr>
            <w:r>
              <w:rPr>
                <w:rFonts w:ascii="Segoe UI" w:hAnsi="Segoe UI" w:cs="Segoe UI"/>
                <w:color w:val="212121"/>
                <w:shd w:val="clear" w:color="auto" w:fill="FFFFFF"/>
              </w:rPr>
              <w:t>10863111</w:t>
            </w:r>
          </w:p>
        </w:tc>
      </w:tr>
      <w:tr w:rsidR="008672CA" w14:paraId="2BB746B1" w14:textId="77777777" w:rsidTr="00587810">
        <w:trPr>
          <w:trHeight w:val="228"/>
        </w:trPr>
        <w:tc>
          <w:tcPr>
            <w:tcW w:w="1278" w:type="dxa"/>
            <w:vMerge/>
          </w:tcPr>
          <w:p w14:paraId="136E0D70" w14:textId="77777777" w:rsidR="008672CA" w:rsidRDefault="008672CA" w:rsidP="0027610D">
            <w:pPr>
              <w:jc w:val="center"/>
            </w:pPr>
          </w:p>
        </w:tc>
        <w:tc>
          <w:tcPr>
            <w:tcW w:w="2250" w:type="dxa"/>
            <w:vMerge/>
          </w:tcPr>
          <w:p w14:paraId="00062AAD" w14:textId="77777777" w:rsidR="008672CA" w:rsidRDefault="008672CA" w:rsidP="0027610D">
            <w:pPr>
              <w:jc w:val="center"/>
            </w:pPr>
          </w:p>
        </w:tc>
        <w:tc>
          <w:tcPr>
            <w:tcW w:w="2790" w:type="dxa"/>
          </w:tcPr>
          <w:p w14:paraId="7FEB6E89" w14:textId="77777777" w:rsidR="008672CA" w:rsidRDefault="005B4403" w:rsidP="0027610D">
            <w:pPr>
              <w:jc w:val="center"/>
            </w:pPr>
            <w:r>
              <w:t>elaidic acid</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079FF00A" w14:textId="548EA8B8" w:rsidR="00AE1956" w:rsidRDefault="00AE1956" w:rsidP="0027610D">
            <w:pPr>
              <w:jc w:val="center"/>
            </w:pPr>
          </w:p>
        </w:tc>
        <w:tc>
          <w:tcPr>
            <w:tcW w:w="2160" w:type="dxa"/>
          </w:tcPr>
          <w:p w14:paraId="1DC86429" w14:textId="77777777" w:rsidR="008672CA" w:rsidRDefault="005B4403" w:rsidP="0027610D">
            <w:pPr>
              <w:jc w:val="center"/>
            </w:pPr>
            <w:r>
              <w:rPr>
                <w:rFonts w:ascii="Segoe UI" w:hAnsi="Segoe UI" w:cs="Segoe UI"/>
                <w:color w:val="212121"/>
                <w:shd w:val="clear" w:color="auto" w:fill="FFFFFF"/>
              </w:rPr>
              <w:t>637517</w:t>
            </w:r>
          </w:p>
        </w:tc>
      </w:tr>
      <w:tr w:rsidR="008672CA" w14:paraId="76BEE3FF" w14:textId="77777777" w:rsidTr="00587810">
        <w:trPr>
          <w:trHeight w:val="228"/>
        </w:trPr>
        <w:tc>
          <w:tcPr>
            <w:tcW w:w="1278" w:type="dxa"/>
            <w:vMerge/>
          </w:tcPr>
          <w:p w14:paraId="311FB4BE" w14:textId="77777777" w:rsidR="008672CA" w:rsidRDefault="008672CA" w:rsidP="0027610D">
            <w:pPr>
              <w:jc w:val="center"/>
            </w:pPr>
          </w:p>
        </w:tc>
        <w:tc>
          <w:tcPr>
            <w:tcW w:w="2250" w:type="dxa"/>
            <w:vMerge/>
          </w:tcPr>
          <w:p w14:paraId="28659898" w14:textId="77777777" w:rsidR="008672CA" w:rsidRDefault="008672CA" w:rsidP="0027610D">
            <w:pPr>
              <w:jc w:val="center"/>
            </w:pPr>
          </w:p>
        </w:tc>
        <w:tc>
          <w:tcPr>
            <w:tcW w:w="2790" w:type="dxa"/>
          </w:tcPr>
          <w:p w14:paraId="41DB723E" w14:textId="77777777" w:rsidR="008672CA" w:rsidRDefault="005B4403" w:rsidP="0027610D">
            <w:pPr>
              <w:jc w:val="center"/>
            </w:pPr>
            <w:r>
              <w:t>linolenic acid</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5C9BC234" w14:textId="05FC79DB" w:rsidR="00AE1956" w:rsidRDefault="00AE1956" w:rsidP="0027610D">
            <w:pPr>
              <w:jc w:val="center"/>
            </w:pPr>
          </w:p>
        </w:tc>
        <w:tc>
          <w:tcPr>
            <w:tcW w:w="2160" w:type="dxa"/>
          </w:tcPr>
          <w:p w14:paraId="5E762D90" w14:textId="77777777" w:rsidR="008672CA" w:rsidRDefault="005B4403" w:rsidP="0027610D">
            <w:pPr>
              <w:jc w:val="center"/>
            </w:pPr>
            <w:r>
              <w:rPr>
                <w:rFonts w:ascii="Segoe UI" w:hAnsi="Segoe UI" w:cs="Segoe UI"/>
                <w:color w:val="212121"/>
                <w:shd w:val="clear" w:color="auto" w:fill="FFFFFF"/>
              </w:rPr>
              <w:t>5280934</w:t>
            </w:r>
          </w:p>
        </w:tc>
      </w:tr>
      <w:tr w:rsidR="008672CA" w14:paraId="0ED3E74C" w14:textId="77777777" w:rsidTr="00587810">
        <w:trPr>
          <w:trHeight w:val="228"/>
        </w:trPr>
        <w:tc>
          <w:tcPr>
            <w:tcW w:w="1278" w:type="dxa"/>
            <w:vMerge/>
          </w:tcPr>
          <w:p w14:paraId="143DA30D" w14:textId="77777777" w:rsidR="008672CA" w:rsidRDefault="008672CA" w:rsidP="0027610D">
            <w:pPr>
              <w:jc w:val="center"/>
            </w:pPr>
          </w:p>
        </w:tc>
        <w:tc>
          <w:tcPr>
            <w:tcW w:w="2250" w:type="dxa"/>
            <w:vMerge/>
          </w:tcPr>
          <w:p w14:paraId="1BA4F57A" w14:textId="77777777" w:rsidR="008672CA" w:rsidRDefault="008672CA" w:rsidP="0027610D">
            <w:pPr>
              <w:jc w:val="center"/>
            </w:pPr>
          </w:p>
        </w:tc>
        <w:tc>
          <w:tcPr>
            <w:tcW w:w="2790" w:type="dxa"/>
          </w:tcPr>
          <w:p w14:paraId="015FFF47" w14:textId="77777777" w:rsidR="008672CA" w:rsidRDefault="00454924" w:rsidP="0027610D">
            <w:pPr>
              <w:jc w:val="center"/>
            </w:pPr>
            <w:r>
              <w:t>phaeophytin a</w:t>
            </w:r>
            <w:r w:rsidR="00FB306B">
              <w:fldChar w:fldCharType="begin" w:fldLock="1"/>
            </w:r>
            <w:r w:rsidR="00FB306B">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226A154D" w14:textId="54BD6888" w:rsidR="00AE1956" w:rsidRDefault="00AE1956" w:rsidP="0027610D">
            <w:pPr>
              <w:jc w:val="center"/>
            </w:pPr>
          </w:p>
        </w:tc>
        <w:tc>
          <w:tcPr>
            <w:tcW w:w="2160" w:type="dxa"/>
          </w:tcPr>
          <w:p w14:paraId="5ABFE57E" w14:textId="77777777" w:rsidR="008672CA" w:rsidRDefault="00454924" w:rsidP="0027610D">
            <w:pPr>
              <w:jc w:val="center"/>
            </w:pPr>
            <w:r>
              <w:rPr>
                <w:rFonts w:ascii="Segoe UI" w:hAnsi="Segoe UI" w:cs="Segoe UI"/>
                <w:color w:val="212121"/>
                <w:shd w:val="clear" w:color="auto" w:fill="FFFFFF"/>
              </w:rPr>
              <w:t>135421897</w:t>
            </w:r>
          </w:p>
        </w:tc>
      </w:tr>
      <w:tr w:rsidR="008672CA" w14:paraId="313A73A6" w14:textId="77777777" w:rsidTr="00587810">
        <w:trPr>
          <w:trHeight w:val="228"/>
        </w:trPr>
        <w:tc>
          <w:tcPr>
            <w:tcW w:w="1278" w:type="dxa"/>
            <w:vMerge/>
          </w:tcPr>
          <w:p w14:paraId="725CFDE3" w14:textId="77777777" w:rsidR="008672CA" w:rsidRDefault="008672CA" w:rsidP="0027610D">
            <w:pPr>
              <w:jc w:val="center"/>
            </w:pPr>
          </w:p>
        </w:tc>
        <w:tc>
          <w:tcPr>
            <w:tcW w:w="2250" w:type="dxa"/>
            <w:vMerge/>
          </w:tcPr>
          <w:p w14:paraId="7484DEE7" w14:textId="77777777" w:rsidR="008672CA" w:rsidRDefault="008672CA" w:rsidP="0027610D">
            <w:pPr>
              <w:jc w:val="center"/>
            </w:pPr>
          </w:p>
        </w:tc>
        <w:tc>
          <w:tcPr>
            <w:tcW w:w="2790" w:type="dxa"/>
          </w:tcPr>
          <w:p w14:paraId="1F09B023" w14:textId="77777777" w:rsidR="008672CA" w:rsidRDefault="00454924" w:rsidP="0027610D">
            <w:pPr>
              <w:jc w:val="center"/>
            </w:pPr>
            <w:r>
              <w:t>phaeophytin b</w:t>
            </w:r>
            <w:r w:rsidR="00FB306B">
              <w:fldChar w:fldCharType="begin" w:fldLock="1"/>
            </w:r>
            <w:r w:rsidR="003617D3">
              <w:instrText>ADDIN CSL_CITATION {"citationItems":[{"id":"ITEM-1","itemData":{"DOI":"10.1080/14786419.2019.1637870","ISSN":"14786427","abstract":"The genus Elaeocarpus belongs to the Elaeocarpaceae family, consists of about 350 species distributed in the tropical and subtropical regions. Plants in the genus, reportedly, contain compounds known for various biological activities like affinity for the δ-opioid receptor, antioxidant, cytotoxicity and antimicrobial activities. Elaeocarpus floribundus, commonly known in India as ‘Indian Olive’ is a medicinal plant widely distributed through Eastern Asia and the pacific. Here, we report the isolation and spectroscopic characterization of fifteen compounds (1–15) and additional three compounds (16–18) were obtained as mixtures. This includes four fatty acids, three diterpenoids, one triterpene alcohol, two fatty alcohols, three phaeophytins, one phytosterol, one sesquiterpene, and three hydrocarbons from the hexane extract of the leaves. Compounds 1–18 are reported for the first time from this source. To the best of our knowledge, this is an initial report of the isolation of compounds 1–11, and 14–18 from the genus Elaeocarpus.","author":[{"dropping-particle":"","family":"Ogundele","given":"Ayorinde Victor","non-dropping-particle":"","parse-names":false,"suffix":""},{"dropping-particle":"","family":"Das","given":"Archana Moni","non-dropping-particle":"","parse-names":false,"suffix":""}],"container-title":"Natural Product Research","id":"ITEM-1","issue":"0","issued":{"date-parts":[["2019"]]},"page":"1-4","publisher":"Taylor &amp; Francis","title":"Chemical constituents from the leaves of Elaeocarpus floribundus","type":"article-journal","volume":"0"},"uris":["http://www.mendeley.com/documents/?uuid=9575a1b5-2fb2-4a89-a08f-cafd4c606be7"]}],"mendeley":{"formattedCitation":"&lt;sup&gt;60&lt;/sup&gt;","plainTextFormattedCitation":"60","previouslyFormattedCitation":"&lt;sup&gt;60&lt;/sup&gt;"},"properties":{"noteIndex":0},"schema":"https://github.com/citation-style-language/schema/raw/master/csl-citation.json"}</w:instrText>
            </w:r>
            <w:r w:rsidR="00FB306B">
              <w:fldChar w:fldCharType="separate"/>
            </w:r>
            <w:r w:rsidR="00FB306B" w:rsidRPr="00FB306B">
              <w:rPr>
                <w:noProof/>
                <w:vertAlign w:val="superscript"/>
              </w:rPr>
              <w:t>60</w:t>
            </w:r>
            <w:r w:rsidR="00FB306B">
              <w:fldChar w:fldCharType="end"/>
            </w:r>
          </w:p>
          <w:p w14:paraId="2868446C" w14:textId="5AD10069" w:rsidR="00AE1956" w:rsidRDefault="00AE1956" w:rsidP="0027610D">
            <w:pPr>
              <w:jc w:val="center"/>
            </w:pPr>
          </w:p>
        </w:tc>
        <w:tc>
          <w:tcPr>
            <w:tcW w:w="2160" w:type="dxa"/>
          </w:tcPr>
          <w:p w14:paraId="4315AA7E" w14:textId="77777777" w:rsidR="008672CA" w:rsidRDefault="00454924" w:rsidP="0027610D">
            <w:pPr>
              <w:jc w:val="center"/>
            </w:pPr>
            <w:r>
              <w:rPr>
                <w:rFonts w:ascii="Segoe UI" w:hAnsi="Segoe UI" w:cs="Segoe UI"/>
                <w:color w:val="212121"/>
                <w:shd w:val="clear" w:color="auto" w:fill="FFFFFF"/>
              </w:rPr>
              <w:t>135410870</w:t>
            </w:r>
          </w:p>
        </w:tc>
      </w:tr>
      <w:tr w:rsidR="007B1506" w14:paraId="0556C8CD" w14:textId="77777777" w:rsidTr="00587810">
        <w:trPr>
          <w:trHeight w:val="276"/>
        </w:trPr>
        <w:tc>
          <w:tcPr>
            <w:tcW w:w="1278" w:type="dxa"/>
            <w:vMerge w:val="restart"/>
          </w:tcPr>
          <w:p w14:paraId="2A7372E9" w14:textId="77777777" w:rsidR="007B1506" w:rsidRDefault="007B1506" w:rsidP="0027610D">
            <w:pPr>
              <w:jc w:val="center"/>
            </w:pPr>
            <w:r>
              <w:t>33.</w:t>
            </w:r>
          </w:p>
        </w:tc>
        <w:tc>
          <w:tcPr>
            <w:tcW w:w="2250" w:type="dxa"/>
            <w:vMerge w:val="restart"/>
          </w:tcPr>
          <w:p w14:paraId="2A0C12B0" w14:textId="3CD82BA5" w:rsidR="007B1506" w:rsidRDefault="007B1506" w:rsidP="0027610D">
            <w:pPr>
              <w:jc w:val="center"/>
            </w:pPr>
            <w:r w:rsidRPr="00BC7DD3">
              <w:rPr>
                <w:i/>
              </w:rPr>
              <w:t>Elephantopus scaber</w:t>
            </w:r>
            <w:r>
              <w:t xml:space="preserve"> L.</w:t>
            </w:r>
          </w:p>
        </w:tc>
        <w:tc>
          <w:tcPr>
            <w:tcW w:w="2790" w:type="dxa"/>
          </w:tcPr>
          <w:p w14:paraId="72D083C9" w14:textId="77777777" w:rsidR="007B1506" w:rsidRDefault="007B1506" w:rsidP="0027610D">
            <w:pPr>
              <w:jc w:val="center"/>
            </w:pPr>
            <w:r>
              <w:t>curcuphenol</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3617D3">
              <w:rPr>
                <w:noProof/>
                <w:vertAlign w:val="superscript"/>
              </w:rPr>
              <w:t>61</w:t>
            </w:r>
            <w:r>
              <w:fldChar w:fldCharType="end"/>
            </w:r>
          </w:p>
          <w:p w14:paraId="2C35ACB3" w14:textId="51B6F48C" w:rsidR="00AE1956" w:rsidRDefault="00AE1956" w:rsidP="0027610D">
            <w:pPr>
              <w:jc w:val="center"/>
            </w:pPr>
          </w:p>
        </w:tc>
        <w:tc>
          <w:tcPr>
            <w:tcW w:w="2160" w:type="dxa"/>
          </w:tcPr>
          <w:p w14:paraId="222F22CD" w14:textId="77777777" w:rsidR="007B1506" w:rsidRDefault="007B1506" w:rsidP="0027610D">
            <w:pPr>
              <w:jc w:val="center"/>
            </w:pPr>
            <w:r>
              <w:rPr>
                <w:rFonts w:ascii="Segoe UI" w:hAnsi="Segoe UI" w:cs="Segoe UI"/>
                <w:color w:val="212121"/>
                <w:shd w:val="clear" w:color="auto" w:fill="FFFFFF"/>
              </w:rPr>
              <w:t>360253</w:t>
            </w:r>
          </w:p>
        </w:tc>
      </w:tr>
      <w:tr w:rsidR="007B1506" w14:paraId="73AE034D" w14:textId="77777777" w:rsidTr="00587810">
        <w:trPr>
          <w:trHeight w:val="261"/>
        </w:trPr>
        <w:tc>
          <w:tcPr>
            <w:tcW w:w="1278" w:type="dxa"/>
            <w:vMerge/>
          </w:tcPr>
          <w:p w14:paraId="6D620808" w14:textId="77777777" w:rsidR="007B1506" w:rsidRDefault="007B1506" w:rsidP="0027610D">
            <w:pPr>
              <w:jc w:val="center"/>
            </w:pPr>
          </w:p>
        </w:tc>
        <w:tc>
          <w:tcPr>
            <w:tcW w:w="2250" w:type="dxa"/>
            <w:vMerge/>
          </w:tcPr>
          <w:p w14:paraId="64DB1783" w14:textId="77777777" w:rsidR="007B1506" w:rsidRDefault="007B1506" w:rsidP="0027610D">
            <w:pPr>
              <w:jc w:val="center"/>
            </w:pPr>
          </w:p>
        </w:tc>
        <w:tc>
          <w:tcPr>
            <w:tcW w:w="2790" w:type="dxa"/>
          </w:tcPr>
          <w:p w14:paraId="31E1B063" w14:textId="77777777" w:rsidR="007B1506" w:rsidRDefault="007B1506" w:rsidP="0027610D">
            <w:pPr>
              <w:jc w:val="center"/>
            </w:pPr>
            <w:r>
              <w:t>methyl 3,5-di-O-caffeoyl quinate</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4421D920" w14:textId="445CA98F" w:rsidR="00AE1956" w:rsidRDefault="00AE1956" w:rsidP="0027610D">
            <w:pPr>
              <w:jc w:val="center"/>
            </w:pPr>
          </w:p>
        </w:tc>
        <w:tc>
          <w:tcPr>
            <w:tcW w:w="2160" w:type="dxa"/>
          </w:tcPr>
          <w:p w14:paraId="619386FA" w14:textId="77777777" w:rsidR="007B1506" w:rsidRDefault="007B1506" w:rsidP="0027610D">
            <w:pPr>
              <w:jc w:val="center"/>
            </w:pPr>
            <w:r>
              <w:rPr>
                <w:rFonts w:ascii="Segoe UI" w:hAnsi="Segoe UI" w:cs="Segoe UI"/>
                <w:color w:val="212121"/>
                <w:shd w:val="clear" w:color="auto" w:fill="FFFFFF"/>
              </w:rPr>
              <w:t>10075681</w:t>
            </w:r>
          </w:p>
        </w:tc>
      </w:tr>
      <w:tr w:rsidR="007B1506" w14:paraId="335D718E" w14:textId="77777777" w:rsidTr="00587810">
        <w:trPr>
          <w:trHeight w:val="261"/>
        </w:trPr>
        <w:tc>
          <w:tcPr>
            <w:tcW w:w="1278" w:type="dxa"/>
            <w:vMerge/>
          </w:tcPr>
          <w:p w14:paraId="75C1A30C" w14:textId="77777777" w:rsidR="007B1506" w:rsidRDefault="007B1506" w:rsidP="0027610D">
            <w:pPr>
              <w:jc w:val="center"/>
            </w:pPr>
          </w:p>
        </w:tc>
        <w:tc>
          <w:tcPr>
            <w:tcW w:w="2250" w:type="dxa"/>
            <w:vMerge/>
          </w:tcPr>
          <w:p w14:paraId="2098E9CA" w14:textId="77777777" w:rsidR="007B1506" w:rsidRDefault="007B1506" w:rsidP="0027610D">
            <w:pPr>
              <w:jc w:val="center"/>
            </w:pPr>
          </w:p>
        </w:tc>
        <w:tc>
          <w:tcPr>
            <w:tcW w:w="2790" w:type="dxa"/>
          </w:tcPr>
          <w:p w14:paraId="2680343B" w14:textId="77777777" w:rsidR="007B1506" w:rsidRDefault="007B1506" w:rsidP="0027610D">
            <w:pPr>
              <w:jc w:val="center"/>
            </w:pPr>
            <w:r>
              <w:t>3,4-di-O-caffeoylquinic acid methyl ester</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254DA98D" w14:textId="3A388CD9" w:rsidR="00AE1956" w:rsidRDefault="00AE1956" w:rsidP="0027610D">
            <w:pPr>
              <w:jc w:val="center"/>
            </w:pPr>
          </w:p>
        </w:tc>
        <w:tc>
          <w:tcPr>
            <w:tcW w:w="2160" w:type="dxa"/>
          </w:tcPr>
          <w:p w14:paraId="2F6E3E6C" w14:textId="77777777" w:rsidR="007B1506" w:rsidRDefault="007B1506" w:rsidP="0027610D">
            <w:pPr>
              <w:jc w:val="center"/>
            </w:pPr>
            <w:r>
              <w:rPr>
                <w:rFonts w:ascii="Segoe UI" w:hAnsi="Segoe UI" w:cs="Segoe UI"/>
                <w:color w:val="212121"/>
                <w:shd w:val="clear" w:color="auto" w:fill="FFFFFF"/>
              </w:rPr>
              <w:t>460892</w:t>
            </w:r>
          </w:p>
        </w:tc>
      </w:tr>
      <w:tr w:rsidR="007B1506" w14:paraId="44926475" w14:textId="77777777" w:rsidTr="00587810">
        <w:trPr>
          <w:trHeight w:val="261"/>
        </w:trPr>
        <w:tc>
          <w:tcPr>
            <w:tcW w:w="1278" w:type="dxa"/>
            <w:vMerge/>
          </w:tcPr>
          <w:p w14:paraId="22DA1088" w14:textId="77777777" w:rsidR="007B1506" w:rsidRDefault="007B1506" w:rsidP="0027610D">
            <w:pPr>
              <w:jc w:val="center"/>
            </w:pPr>
          </w:p>
        </w:tc>
        <w:tc>
          <w:tcPr>
            <w:tcW w:w="2250" w:type="dxa"/>
            <w:vMerge/>
          </w:tcPr>
          <w:p w14:paraId="22B8F0DF" w14:textId="77777777" w:rsidR="007B1506" w:rsidRDefault="007B1506" w:rsidP="0027610D">
            <w:pPr>
              <w:jc w:val="center"/>
            </w:pPr>
          </w:p>
        </w:tc>
        <w:tc>
          <w:tcPr>
            <w:tcW w:w="2790" w:type="dxa"/>
          </w:tcPr>
          <w:p w14:paraId="52800753" w14:textId="77777777" w:rsidR="007B1506" w:rsidRDefault="007B1506" w:rsidP="0027610D">
            <w:pPr>
              <w:jc w:val="center"/>
            </w:pPr>
            <w:r>
              <w:t>isodeoxyelephantopin</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2BFD6F15" w14:textId="1F607548" w:rsidR="00AE1956" w:rsidRDefault="00AE1956" w:rsidP="0027610D">
            <w:pPr>
              <w:jc w:val="center"/>
            </w:pPr>
          </w:p>
        </w:tc>
        <w:tc>
          <w:tcPr>
            <w:tcW w:w="2160" w:type="dxa"/>
          </w:tcPr>
          <w:p w14:paraId="349B4AD4" w14:textId="77777777" w:rsidR="007B1506" w:rsidRDefault="007B1506" w:rsidP="0027610D">
            <w:pPr>
              <w:jc w:val="center"/>
            </w:pPr>
            <w:r>
              <w:rPr>
                <w:rFonts w:ascii="Segoe UI" w:hAnsi="Segoe UI" w:cs="Segoe UI"/>
                <w:color w:val="212121"/>
                <w:shd w:val="clear" w:color="auto" w:fill="FFFFFF"/>
              </w:rPr>
              <w:t>38359583</w:t>
            </w:r>
          </w:p>
        </w:tc>
      </w:tr>
      <w:tr w:rsidR="007B1506" w14:paraId="7015E614" w14:textId="77777777" w:rsidTr="00587810">
        <w:trPr>
          <w:trHeight w:val="261"/>
        </w:trPr>
        <w:tc>
          <w:tcPr>
            <w:tcW w:w="1278" w:type="dxa"/>
            <w:vMerge/>
          </w:tcPr>
          <w:p w14:paraId="3F24B43F" w14:textId="77777777" w:rsidR="007B1506" w:rsidRDefault="007B1506" w:rsidP="0027610D">
            <w:pPr>
              <w:jc w:val="center"/>
            </w:pPr>
          </w:p>
        </w:tc>
        <w:tc>
          <w:tcPr>
            <w:tcW w:w="2250" w:type="dxa"/>
            <w:vMerge/>
          </w:tcPr>
          <w:p w14:paraId="7E23A342" w14:textId="77777777" w:rsidR="007B1506" w:rsidRDefault="007B1506" w:rsidP="0027610D">
            <w:pPr>
              <w:jc w:val="center"/>
            </w:pPr>
          </w:p>
        </w:tc>
        <w:tc>
          <w:tcPr>
            <w:tcW w:w="2790" w:type="dxa"/>
          </w:tcPr>
          <w:p w14:paraId="38170F63" w14:textId="77777777" w:rsidR="007B1506" w:rsidRDefault="007B1506" w:rsidP="0027610D">
            <w:pPr>
              <w:jc w:val="center"/>
            </w:pPr>
            <w:r>
              <w:t>isoscabertopin</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383B1B08" w14:textId="14A5CF86" w:rsidR="00AE1956" w:rsidRDefault="00AE1956" w:rsidP="0027610D">
            <w:pPr>
              <w:jc w:val="center"/>
            </w:pPr>
          </w:p>
        </w:tc>
        <w:tc>
          <w:tcPr>
            <w:tcW w:w="2160" w:type="dxa"/>
          </w:tcPr>
          <w:p w14:paraId="4E88C5B7" w14:textId="77777777" w:rsidR="007B1506" w:rsidRDefault="007B1506" w:rsidP="0027610D">
            <w:pPr>
              <w:jc w:val="center"/>
            </w:pPr>
            <w:r>
              <w:rPr>
                <w:rFonts w:ascii="Segoe UI" w:hAnsi="Segoe UI" w:cs="Segoe UI"/>
                <w:color w:val="212121"/>
                <w:shd w:val="clear" w:color="auto" w:fill="FFFFFF"/>
              </w:rPr>
              <w:t>21575210</w:t>
            </w:r>
          </w:p>
        </w:tc>
      </w:tr>
      <w:tr w:rsidR="007B1506" w14:paraId="116E50C5" w14:textId="77777777" w:rsidTr="00587810">
        <w:trPr>
          <w:trHeight w:val="261"/>
        </w:trPr>
        <w:tc>
          <w:tcPr>
            <w:tcW w:w="1278" w:type="dxa"/>
            <w:vMerge/>
          </w:tcPr>
          <w:p w14:paraId="13287CFD" w14:textId="77777777" w:rsidR="007B1506" w:rsidRDefault="007B1506" w:rsidP="0027610D">
            <w:pPr>
              <w:jc w:val="center"/>
            </w:pPr>
          </w:p>
        </w:tc>
        <w:tc>
          <w:tcPr>
            <w:tcW w:w="2250" w:type="dxa"/>
            <w:vMerge/>
          </w:tcPr>
          <w:p w14:paraId="134FA2CC" w14:textId="77777777" w:rsidR="007B1506" w:rsidRDefault="007B1506" w:rsidP="0027610D">
            <w:pPr>
              <w:jc w:val="center"/>
            </w:pPr>
          </w:p>
        </w:tc>
        <w:tc>
          <w:tcPr>
            <w:tcW w:w="2790" w:type="dxa"/>
          </w:tcPr>
          <w:p w14:paraId="5067F5C2" w14:textId="77777777" w:rsidR="007B1506" w:rsidRDefault="007B1506" w:rsidP="0027610D">
            <w:pPr>
              <w:jc w:val="center"/>
            </w:pPr>
            <w:r>
              <w:t>deoxyelephantopin</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71251804" w14:textId="67B61C48" w:rsidR="00AE1956" w:rsidRDefault="00AE1956" w:rsidP="0027610D">
            <w:pPr>
              <w:jc w:val="center"/>
            </w:pPr>
          </w:p>
        </w:tc>
        <w:tc>
          <w:tcPr>
            <w:tcW w:w="2160" w:type="dxa"/>
          </w:tcPr>
          <w:p w14:paraId="37173C3A" w14:textId="77777777" w:rsidR="007B1506" w:rsidRDefault="007B1506" w:rsidP="0027610D">
            <w:pPr>
              <w:jc w:val="center"/>
            </w:pPr>
            <w:r>
              <w:rPr>
                <w:rFonts w:ascii="Segoe UI" w:hAnsi="Segoe UI" w:cs="Segoe UI"/>
                <w:color w:val="212121"/>
                <w:shd w:val="clear" w:color="auto" w:fill="FFFFFF"/>
              </w:rPr>
              <w:t>6325056</w:t>
            </w:r>
          </w:p>
        </w:tc>
      </w:tr>
      <w:tr w:rsidR="007B1506" w14:paraId="12F21863" w14:textId="77777777" w:rsidTr="00587810">
        <w:trPr>
          <w:trHeight w:val="261"/>
        </w:trPr>
        <w:tc>
          <w:tcPr>
            <w:tcW w:w="1278" w:type="dxa"/>
            <w:vMerge/>
          </w:tcPr>
          <w:p w14:paraId="501D44EC" w14:textId="77777777" w:rsidR="007B1506" w:rsidRDefault="007B1506" w:rsidP="0027610D">
            <w:pPr>
              <w:jc w:val="center"/>
            </w:pPr>
          </w:p>
        </w:tc>
        <w:tc>
          <w:tcPr>
            <w:tcW w:w="2250" w:type="dxa"/>
            <w:vMerge/>
          </w:tcPr>
          <w:p w14:paraId="0DE9E3C9" w14:textId="77777777" w:rsidR="007B1506" w:rsidRDefault="007B1506" w:rsidP="0027610D">
            <w:pPr>
              <w:jc w:val="center"/>
            </w:pPr>
          </w:p>
        </w:tc>
        <w:tc>
          <w:tcPr>
            <w:tcW w:w="2790" w:type="dxa"/>
          </w:tcPr>
          <w:p w14:paraId="60C797FB" w14:textId="77777777" w:rsidR="007B1506" w:rsidRDefault="007B1506" w:rsidP="0027610D">
            <w:pPr>
              <w:jc w:val="center"/>
            </w:pPr>
            <w:r>
              <w:t>lupeol</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60D44586" w14:textId="3F4BFA21" w:rsidR="00AE1956" w:rsidRDefault="00AE1956" w:rsidP="0027610D">
            <w:pPr>
              <w:jc w:val="center"/>
            </w:pPr>
          </w:p>
        </w:tc>
        <w:tc>
          <w:tcPr>
            <w:tcW w:w="2160" w:type="dxa"/>
          </w:tcPr>
          <w:p w14:paraId="4A7C05AA" w14:textId="77777777" w:rsidR="007B1506" w:rsidRDefault="007B1506" w:rsidP="0027610D">
            <w:pPr>
              <w:jc w:val="center"/>
            </w:pPr>
            <w:r>
              <w:rPr>
                <w:rFonts w:ascii="Segoe UI" w:hAnsi="Segoe UI" w:cs="Segoe UI"/>
                <w:color w:val="212121"/>
                <w:shd w:val="clear" w:color="auto" w:fill="FFFFFF"/>
              </w:rPr>
              <w:t>259846</w:t>
            </w:r>
          </w:p>
        </w:tc>
      </w:tr>
      <w:tr w:rsidR="007B1506" w14:paraId="36D66CAE" w14:textId="77777777" w:rsidTr="00587810">
        <w:trPr>
          <w:trHeight w:val="261"/>
        </w:trPr>
        <w:tc>
          <w:tcPr>
            <w:tcW w:w="1278" w:type="dxa"/>
            <w:vMerge/>
          </w:tcPr>
          <w:p w14:paraId="6C9E4855" w14:textId="77777777" w:rsidR="007B1506" w:rsidRDefault="007B1506" w:rsidP="0027610D">
            <w:pPr>
              <w:jc w:val="center"/>
            </w:pPr>
          </w:p>
        </w:tc>
        <w:tc>
          <w:tcPr>
            <w:tcW w:w="2250" w:type="dxa"/>
            <w:vMerge/>
          </w:tcPr>
          <w:p w14:paraId="0F49D1D4" w14:textId="77777777" w:rsidR="007B1506" w:rsidRDefault="007B1506" w:rsidP="0027610D">
            <w:pPr>
              <w:jc w:val="center"/>
            </w:pPr>
          </w:p>
        </w:tc>
        <w:tc>
          <w:tcPr>
            <w:tcW w:w="2790" w:type="dxa"/>
          </w:tcPr>
          <w:p w14:paraId="7DCCB8DA" w14:textId="77777777" w:rsidR="007B1506" w:rsidRDefault="007B1506" w:rsidP="0027610D">
            <w:pPr>
              <w:jc w:val="center"/>
            </w:pPr>
            <w:r>
              <w:t>lupeol acetate</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1E0369B1" w14:textId="641E69C6" w:rsidR="00AE1956" w:rsidRDefault="00AE1956" w:rsidP="0027610D">
            <w:pPr>
              <w:jc w:val="center"/>
            </w:pPr>
          </w:p>
        </w:tc>
        <w:tc>
          <w:tcPr>
            <w:tcW w:w="2160" w:type="dxa"/>
          </w:tcPr>
          <w:p w14:paraId="03FA5D35" w14:textId="77777777" w:rsidR="007B1506" w:rsidRDefault="007B1506" w:rsidP="0027610D">
            <w:pPr>
              <w:jc w:val="center"/>
            </w:pPr>
            <w:r>
              <w:rPr>
                <w:rFonts w:ascii="Segoe UI" w:hAnsi="Segoe UI" w:cs="Segoe UI"/>
                <w:color w:val="212121"/>
                <w:shd w:val="clear" w:color="auto" w:fill="FFFFFF"/>
              </w:rPr>
              <w:t>92157</w:t>
            </w:r>
          </w:p>
        </w:tc>
      </w:tr>
      <w:tr w:rsidR="007B1506" w14:paraId="34F73683" w14:textId="77777777" w:rsidTr="00587810">
        <w:trPr>
          <w:trHeight w:val="261"/>
        </w:trPr>
        <w:tc>
          <w:tcPr>
            <w:tcW w:w="1278" w:type="dxa"/>
            <w:vMerge/>
          </w:tcPr>
          <w:p w14:paraId="5B14326A" w14:textId="77777777" w:rsidR="007B1506" w:rsidRDefault="007B1506" w:rsidP="0027610D">
            <w:pPr>
              <w:jc w:val="center"/>
            </w:pPr>
          </w:p>
        </w:tc>
        <w:tc>
          <w:tcPr>
            <w:tcW w:w="2250" w:type="dxa"/>
            <w:vMerge/>
          </w:tcPr>
          <w:p w14:paraId="30DEF93B" w14:textId="77777777" w:rsidR="007B1506" w:rsidRDefault="007B1506" w:rsidP="0027610D">
            <w:pPr>
              <w:jc w:val="center"/>
            </w:pPr>
          </w:p>
        </w:tc>
        <w:tc>
          <w:tcPr>
            <w:tcW w:w="2790" w:type="dxa"/>
          </w:tcPr>
          <w:p w14:paraId="734AD624" w14:textId="77777777" w:rsidR="007B1506" w:rsidRDefault="007B1506" w:rsidP="0027610D">
            <w:pPr>
              <w:jc w:val="center"/>
            </w:pPr>
            <w:r>
              <w:t>patriscabratine</w:t>
            </w:r>
            <w:r>
              <w:fldChar w:fldCharType="begin" w:fldLock="1"/>
            </w:r>
            <w:r>
              <w:instrText>ADDIN CSL_CITATION {"citationItems":[{"id":"ITEM-1","itemData":{"DOI":"10.1016/j.bse.2013.12.012","ISSN":"03051978","abstract":"A chemical investigation of the roots of Elephantopus scaber L. led to the isolation of thirteen compounds, including four sesquiterpenoids (5, 6, 7, 8), two phenols (1, 2), three triterpenoids (9, 10, 11), two caffeoylquinic acids (3, 4), one alkaloid (12), and one sterol (13). Among these molecules, compound 2 (2-butenoic acid, 3-methyl-[4-(1,5-dimethyl-4-hexenyl)-3-hydroxyphenyl] methyl ester) was identified for the first time from this species, while compounds 1 (curcuphenol) and 12 (patriscabratine) were isolated for the first time from the genus Elephantopus. © 2013 Elsevier Ltd.","author":[{"dropping-particle":"","family":"Wu","given":"Taizong","non-dropping-particle":"","parse-names":false,"suffix":""},{"dropping-particle":"","family":"Cui","given":"Hui","non-dropping-particle":"","parse-names":false,"suffix":""},{"dropping-particle":"","family":"Cheng","given":"Bao","non-dropping-particle":"","parse-names":false,"suffix":""},{"dropping-particle":"","family":"Fang","given":"Sai","non-dropping-particle":"","parse-names":false,"suffix":""},{"dropping-particle":"","family":"Xu","given":"Jun","non-dropping-particle":"","parse-names":false,"suffix":""},{"dropping-particle":"","family":"Gu","given":"Qiong","non-dropping-particle":"","parse-names":false,"suffix":""}],"container-title":"Biochemical Systematics and Ecology","id":"ITEM-1","issued":{"date-parts":[["2014"]]},"page":"65-67","publisher":"Elsevier Ltd","title":"Chemical constituents from the roots of Elephantopus scaber L.","type":"article-journal","volume":"54"},"uris":["http://www.mendeley.com/documents/?uuid=e82eba6d-6759-4c00-ba46-ad10f52b4dd4"]}],"mendeley":{"formattedCitation":"&lt;sup&gt;61&lt;/sup&gt;","plainTextFormattedCitation":"61","previouslyFormattedCitation":"&lt;sup&gt;61&lt;/sup&gt;"},"properties":{"noteIndex":0},"schema":"https://github.com/citation-style-language/schema/raw/master/csl-citation.json"}</w:instrText>
            </w:r>
            <w:r>
              <w:fldChar w:fldCharType="separate"/>
            </w:r>
            <w:r w:rsidRPr="00BC1E02">
              <w:rPr>
                <w:noProof/>
                <w:vertAlign w:val="superscript"/>
              </w:rPr>
              <w:t>61</w:t>
            </w:r>
            <w:r>
              <w:fldChar w:fldCharType="end"/>
            </w:r>
          </w:p>
          <w:p w14:paraId="750C1569" w14:textId="31DC80ED" w:rsidR="00AE1956" w:rsidRDefault="00AE1956" w:rsidP="0027610D">
            <w:pPr>
              <w:jc w:val="center"/>
            </w:pPr>
          </w:p>
        </w:tc>
        <w:tc>
          <w:tcPr>
            <w:tcW w:w="2160" w:type="dxa"/>
          </w:tcPr>
          <w:p w14:paraId="6B9E5A33" w14:textId="77777777" w:rsidR="007B1506" w:rsidRDefault="007B1506" w:rsidP="0027610D">
            <w:pPr>
              <w:jc w:val="center"/>
            </w:pPr>
            <w:r>
              <w:rPr>
                <w:rFonts w:ascii="Segoe UI" w:hAnsi="Segoe UI" w:cs="Segoe UI"/>
                <w:color w:val="212121"/>
                <w:shd w:val="clear" w:color="auto" w:fill="FFFFFF"/>
              </w:rPr>
              <w:t>5320433</w:t>
            </w:r>
          </w:p>
        </w:tc>
      </w:tr>
      <w:tr w:rsidR="007B1506" w14:paraId="62FF09B9" w14:textId="77777777" w:rsidTr="00587810">
        <w:trPr>
          <w:trHeight w:val="261"/>
        </w:trPr>
        <w:tc>
          <w:tcPr>
            <w:tcW w:w="1278" w:type="dxa"/>
            <w:vMerge/>
          </w:tcPr>
          <w:p w14:paraId="0AF30D4B" w14:textId="77777777" w:rsidR="007B1506" w:rsidRDefault="007B1506" w:rsidP="0027610D">
            <w:pPr>
              <w:jc w:val="center"/>
            </w:pPr>
          </w:p>
        </w:tc>
        <w:tc>
          <w:tcPr>
            <w:tcW w:w="2250" w:type="dxa"/>
            <w:vMerge/>
          </w:tcPr>
          <w:p w14:paraId="2951B796" w14:textId="77777777" w:rsidR="007B1506" w:rsidRDefault="007B1506" w:rsidP="0027610D">
            <w:pPr>
              <w:jc w:val="center"/>
            </w:pPr>
          </w:p>
        </w:tc>
        <w:tc>
          <w:tcPr>
            <w:tcW w:w="2790" w:type="dxa"/>
          </w:tcPr>
          <w:p w14:paraId="1AEBF9D6" w14:textId="77777777" w:rsidR="007B1506" w:rsidRDefault="007B1506" w:rsidP="0027610D">
            <w:pPr>
              <w:jc w:val="center"/>
            </w:pPr>
            <w:r>
              <w:t>5-O-caffeoylquinic acid</w:t>
            </w:r>
            <w:r>
              <w:fldChar w:fldCharType="begin" w:fldLock="1"/>
            </w:r>
            <w:r>
              <w:instrText>ADDIN CSL_CITATION {"citationItems":[{"id":"ITEM-1","itemData":{"DOI":"10.1155/2014/569594","ISSN":"17414288","abstract":"Elephantopus scaber is an ethnomedicinal plant used by the Zhuang people in Southwest China to treat headaches, colds, diarrhea, hepatitis, and bronchitis. A new δ-truxinate derivative, ethyl, methyl 3,4,3′,4′- tetrahydroxy-δ-truxinate (1), was isolated from the ethyl acetate extract of the entire plant, along with 4 known compounds. The antioxidant activity of these 5 compounds was determined by ABTS radical scavenging assay. Compound 1 was also tested for its cytotoxicity effect against HepG2 by MTT assay (IC50=60 μM), and its potential anti-inflammatory, antibiotic, and antitumor bioactivities were predicted using target fishing method software. © 2014 Jianjun Wang et al.","author":[{"dropping-particle":"","family":"Wang","given":"Jianjun","non-dropping-particle":"","parse-names":false,"suffix":""},{"dropping-particle":"","family":"Li","given":"Ping","non-dropping-particle":"","parse-names":false,"suffix":""},{"dropping-particle":"","family":"Li","given":"Baosai","non-dropping-particle":"","parse-names":false,"suffix":""},{"dropping-particle":"","family":"Guo","given":"Zhiyong","non-dropping-particle":"","parse-names":false,"suffix":""},{"dropping-particle":"","family":"Kennelly","given":"Edward J.","non-dropping-particle":"","parse-names":false,"suffix":""},{"dropping-particle":"","family":"Long","given":"Chunlin","non-dropping-particle":"","parse-names":false,"suffix":""}],"container-title":"Evidence-based Complementary and Alternative Medicine","id":"ITEM-1","issued":{"date-parts":[["2014"]]},"title":"Bioactivities of compounds from elephantopus scaber, an ethnomedicinal plant from Southwest China","type":"article-journal","volume":"2014"},"uris":["http://www.mendeley.com/documents/?uuid=30ea8250-abe7-47ea-a799-56e52f0a9f4a"]}],"mendeley":{"formattedCitation":"&lt;sup&gt;62&lt;/sup&gt;","plainTextFormattedCitation":"62","previouslyFormattedCitation":"&lt;sup&gt;62&lt;/sup&gt;"},"properties":{"noteIndex":0},"schema":"https://github.com/citation-style-language/schema/raw/master/csl-citation.json"}</w:instrText>
            </w:r>
            <w:r>
              <w:fldChar w:fldCharType="separate"/>
            </w:r>
            <w:r w:rsidRPr="000373F1">
              <w:rPr>
                <w:noProof/>
                <w:vertAlign w:val="superscript"/>
              </w:rPr>
              <w:t>62</w:t>
            </w:r>
            <w:r>
              <w:fldChar w:fldCharType="end"/>
            </w:r>
          </w:p>
          <w:p w14:paraId="3EFCB7F4" w14:textId="19061F50" w:rsidR="00AE1956" w:rsidRDefault="00AE1956" w:rsidP="0027610D">
            <w:pPr>
              <w:jc w:val="center"/>
            </w:pPr>
          </w:p>
        </w:tc>
        <w:tc>
          <w:tcPr>
            <w:tcW w:w="2160" w:type="dxa"/>
          </w:tcPr>
          <w:p w14:paraId="0029E9E8" w14:textId="77777777" w:rsidR="007B1506" w:rsidRDefault="007B1506" w:rsidP="0027610D">
            <w:pPr>
              <w:jc w:val="center"/>
            </w:pPr>
            <w:r>
              <w:rPr>
                <w:rFonts w:ascii="Segoe UI" w:hAnsi="Segoe UI" w:cs="Segoe UI"/>
                <w:color w:val="212121"/>
                <w:shd w:val="clear" w:color="auto" w:fill="FFFFFF"/>
              </w:rPr>
              <w:t>5280633</w:t>
            </w:r>
          </w:p>
        </w:tc>
      </w:tr>
      <w:tr w:rsidR="007B1506" w14:paraId="3C903B31" w14:textId="77777777" w:rsidTr="00587810">
        <w:trPr>
          <w:trHeight w:val="261"/>
        </w:trPr>
        <w:tc>
          <w:tcPr>
            <w:tcW w:w="1278" w:type="dxa"/>
            <w:vMerge/>
          </w:tcPr>
          <w:p w14:paraId="6D24F0FF" w14:textId="77777777" w:rsidR="007B1506" w:rsidRDefault="007B1506" w:rsidP="0027610D">
            <w:pPr>
              <w:jc w:val="center"/>
            </w:pPr>
          </w:p>
        </w:tc>
        <w:tc>
          <w:tcPr>
            <w:tcW w:w="2250" w:type="dxa"/>
            <w:vMerge/>
          </w:tcPr>
          <w:p w14:paraId="3D3E595A" w14:textId="77777777" w:rsidR="007B1506" w:rsidRDefault="007B1506" w:rsidP="0027610D">
            <w:pPr>
              <w:jc w:val="center"/>
            </w:pPr>
          </w:p>
        </w:tc>
        <w:tc>
          <w:tcPr>
            <w:tcW w:w="2790" w:type="dxa"/>
          </w:tcPr>
          <w:p w14:paraId="5CF9535B" w14:textId="77777777" w:rsidR="007B1506" w:rsidRDefault="007B1506" w:rsidP="0027610D">
            <w:pPr>
              <w:jc w:val="center"/>
            </w:pPr>
            <w:r>
              <w:t>Chlorogenic acid methyl ester</w:t>
            </w:r>
            <w:r>
              <w:fldChar w:fldCharType="begin" w:fldLock="1"/>
            </w:r>
            <w:r>
              <w:instrText>ADDIN CSL_CITATION {"citationItems":[{"id":"ITEM-1","itemData":{"DOI":"10.1155/2014/569594","ISSN":"17414288","abstract":"Elephantopus scaber is an ethnomedicinal plant used by the Zhuang people in Southwest China to treat headaches, colds, diarrhea, hepatitis, and bronchitis. A new δ-truxinate derivative, ethyl, methyl 3,4,3′,4′- tetrahydroxy-δ-truxinate (1), was isolated from the ethyl acetate extract of the entire plant, along with 4 known compounds. The antioxidant activity of these 5 compounds was determined by ABTS radical scavenging assay. Compound 1 was also tested for its cytotoxicity effect against HepG2 by MTT assay (IC50=60 μM), and its potential anti-inflammatory, antibiotic, and antitumor bioactivities were predicted using target fishing method software. © 2014 Jianjun Wang et al.","author":[{"dropping-particle":"","family":"Wang","given":"Jianjun","non-dropping-particle":"","parse-names":false,"suffix":""},{"dropping-particle":"","family":"Li","given":"Ping","non-dropping-particle":"","parse-names":false,"suffix":""},{"dropping-particle":"","family":"Li","given":"Baosai","non-dropping-particle":"","parse-names":false,"suffix":""},{"dropping-particle":"","family":"Guo","given":"Zhiyong","non-dropping-particle":"","parse-names":false,"suffix":""},{"dropping-particle":"","family":"Kennelly","given":"Edward J.","non-dropping-particle":"","parse-names":false,"suffix":""},{"dropping-particle":"","family":"Long","given":"Chunlin","non-dropping-particle":"","parse-names":false,"suffix":""}],"container-title":"Evidence-based Complementary and Alternative Medicine","id":"ITEM-1","issued":{"date-parts":[["2014"]]},"title":"Bioactivities of compounds from elephantopus scaber, an ethnomedicinal plant from Southwest China","type":"article-journal","volume":"2014"},"uris":["http://www.mendeley.com/documents/?uuid=30ea8250-abe7-47ea-a799-56e52f0a9f4a"]}],"mendeley":{"formattedCitation":"&lt;sup&gt;62&lt;/sup&gt;","plainTextFormattedCitation":"62","previouslyFormattedCitation":"&lt;sup&gt;62&lt;/sup&gt;"},"properties":{"noteIndex":0},"schema":"https://github.com/citation-style-language/schema/raw/master/csl-citation.json"}</w:instrText>
            </w:r>
            <w:r>
              <w:fldChar w:fldCharType="separate"/>
            </w:r>
            <w:r w:rsidRPr="000373F1">
              <w:rPr>
                <w:noProof/>
                <w:vertAlign w:val="superscript"/>
              </w:rPr>
              <w:t>62</w:t>
            </w:r>
            <w:r>
              <w:fldChar w:fldCharType="end"/>
            </w:r>
          </w:p>
          <w:p w14:paraId="1BF6AF22" w14:textId="7AD51E53" w:rsidR="00AE1956" w:rsidRDefault="00AE1956" w:rsidP="0027610D">
            <w:pPr>
              <w:jc w:val="center"/>
            </w:pPr>
          </w:p>
        </w:tc>
        <w:tc>
          <w:tcPr>
            <w:tcW w:w="2160" w:type="dxa"/>
          </w:tcPr>
          <w:p w14:paraId="61A9723B" w14:textId="77777777" w:rsidR="007B1506" w:rsidRDefault="007B1506" w:rsidP="0027610D">
            <w:pPr>
              <w:jc w:val="center"/>
            </w:pPr>
            <w:r>
              <w:rPr>
                <w:rFonts w:ascii="Segoe UI" w:hAnsi="Segoe UI" w:cs="Segoe UI"/>
                <w:color w:val="212121"/>
                <w:shd w:val="clear" w:color="auto" w:fill="FFFFFF"/>
              </w:rPr>
              <w:t>6476139</w:t>
            </w:r>
          </w:p>
        </w:tc>
      </w:tr>
      <w:tr w:rsidR="007B1506" w14:paraId="0C91B2B3" w14:textId="77777777" w:rsidTr="00587810">
        <w:trPr>
          <w:trHeight w:val="261"/>
        </w:trPr>
        <w:tc>
          <w:tcPr>
            <w:tcW w:w="1278" w:type="dxa"/>
            <w:vMerge/>
          </w:tcPr>
          <w:p w14:paraId="043BA703" w14:textId="77777777" w:rsidR="007B1506" w:rsidRDefault="007B1506" w:rsidP="0027610D">
            <w:pPr>
              <w:jc w:val="center"/>
            </w:pPr>
          </w:p>
        </w:tc>
        <w:tc>
          <w:tcPr>
            <w:tcW w:w="2250" w:type="dxa"/>
            <w:vMerge/>
          </w:tcPr>
          <w:p w14:paraId="7F82DA41" w14:textId="77777777" w:rsidR="007B1506" w:rsidRDefault="007B1506" w:rsidP="0027610D">
            <w:pPr>
              <w:jc w:val="center"/>
            </w:pPr>
          </w:p>
        </w:tc>
        <w:tc>
          <w:tcPr>
            <w:tcW w:w="2790" w:type="dxa"/>
          </w:tcPr>
          <w:p w14:paraId="40F4650B" w14:textId="77777777" w:rsidR="007B1506" w:rsidRDefault="007B1506" w:rsidP="0027610D">
            <w:pPr>
              <w:jc w:val="center"/>
            </w:pPr>
            <w:r>
              <w:t>Trolox</w:t>
            </w:r>
            <w:r>
              <w:fldChar w:fldCharType="begin" w:fldLock="1"/>
            </w:r>
            <w:r>
              <w:instrText>ADDIN CSL_CITATION {"citationItems":[{"id":"ITEM-1","itemData":{"DOI":"10.1155/2014/569594","ISSN":"17414288","abstract":"Elephantopus scaber is an ethnomedicinal plant used by the Zhuang people in Southwest China to treat headaches, colds, diarrhea, hepatitis, and bronchitis. A new δ-truxinate derivative, ethyl, methyl 3,4,3′,4′- tetrahydroxy-δ-truxinate (1), was isolated from the ethyl acetate extract of the entire plant, along with 4 known compounds. The antioxidant activity of these 5 compounds was determined by ABTS radical scavenging assay. Compound 1 was also tested for its cytotoxicity effect against HepG2 by MTT assay (IC50=60 μM), and its potential anti-inflammatory, antibiotic, and antitumor bioactivities were predicted using target fishing method software. © 2014 Jianjun Wang et al.","author":[{"dropping-particle":"","family":"Wang","given":"Jianjun","non-dropping-particle":"","parse-names":false,"suffix":""},{"dropping-particle":"","family":"Li","given":"Ping","non-dropping-particle":"","parse-names":false,"suffix":""},{"dropping-particle":"","family":"Li","given":"Baosai","non-dropping-particle":"","parse-names":false,"suffix":""},{"dropping-particle":"","family":"Guo","given":"Zhiyong","non-dropping-particle":"","parse-names":false,"suffix":""},{"dropping-particle":"","family":"Kennelly","given":"Edward J.","non-dropping-particle":"","parse-names":false,"suffix":""},{"dropping-particle":"","family":"Long","given":"Chunlin","non-dropping-particle":"","parse-names":false,"suffix":""}],"container-title":"Evidence-based Complementary and Alternative Medicine","id":"ITEM-1","issued":{"date-parts":[["2014"]]},"title":"Bioactivities of compounds from elephantopus scaber, an ethnomedicinal plant from Southwest China","type":"article-journal","volume":"2014"},"uris":["http://www.mendeley.com/documents/?uuid=30ea8250-abe7-47ea-a799-56e52f0a9f4a"]}],"mendeley":{"formattedCitation":"&lt;sup&gt;62&lt;/sup&gt;","plainTextFormattedCitation":"62","previouslyFormattedCitation":"&lt;sup&gt;62&lt;/sup&gt;"},"properties":{"noteIndex":0},"schema":"https://github.com/citation-style-language/schema/raw/master/csl-citation.json"}</w:instrText>
            </w:r>
            <w:r>
              <w:fldChar w:fldCharType="separate"/>
            </w:r>
            <w:r w:rsidRPr="000373F1">
              <w:rPr>
                <w:noProof/>
                <w:vertAlign w:val="superscript"/>
              </w:rPr>
              <w:t>62</w:t>
            </w:r>
            <w:r>
              <w:fldChar w:fldCharType="end"/>
            </w:r>
          </w:p>
          <w:p w14:paraId="59FBEA58" w14:textId="69DC3BF0" w:rsidR="00AE1956" w:rsidRDefault="00AE1956" w:rsidP="0027610D">
            <w:pPr>
              <w:jc w:val="center"/>
            </w:pPr>
          </w:p>
        </w:tc>
        <w:tc>
          <w:tcPr>
            <w:tcW w:w="2160" w:type="dxa"/>
          </w:tcPr>
          <w:p w14:paraId="305A2031" w14:textId="77777777" w:rsidR="007B1506" w:rsidRDefault="007B1506" w:rsidP="0027610D">
            <w:pPr>
              <w:jc w:val="center"/>
            </w:pPr>
            <w:r>
              <w:rPr>
                <w:rFonts w:ascii="Segoe UI" w:hAnsi="Segoe UI" w:cs="Segoe UI"/>
                <w:color w:val="212121"/>
                <w:shd w:val="clear" w:color="auto" w:fill="FFFFFF"/>
              </w:rPr>
              <w:t>40634</w:t>
            </w:r>
          </w:p>
        </w:tc>
      </w:tr>
      <w:tr w:rsidR="007B1506" w14:paraId="6ACD8978" w14:textId="77777777" w:rsidTr="000D6DCB">
        <w:trPr>
          <w:trHeight w:val="683"/>
        </w:trPr>
        <w:tc>
          <w:tcPr>
            <w:tcW w:w="1278" w:type="dxa"/>
            <w:vMerge/>
          </w:tcPr>
          <w:p w14:paraId="4C8127A9" w14:textId="77777777" w:rsidR="007B1506" w:rsidRDefault="007B1506" w:rsidP="0027610D">
            <w:pPr>
              <w:jc w:val="center"/>
            </w:pPr>
          </w:p>
        </w:tc>
        <w:tc>
          <w:tcPr>
            <w:tcW w:w="2250" w:type="dxa"/>
            <w:vMerge/>
          </w:tcPr>
          <w:p w14:paraId="11DB65CC" w14:textId="77777777" w:rsidR="007B1506" w:rsidRDefault="007B1506" w:rsidP="0027610D">
            <w:pPr>
              <w:jc w:val="center"/>
            </w:pPr>
          </w:p>
        </w:tc>
        <w:tc>
          <w:tcPr>
            <w:tcW w:w="2790" w:type="dxa"/>
          </w:tcPr>
          <w:p w14:paraId="6441DD91" w14:textId="77777777" w:rsidR="007B1506" w:rsidRDefault="007B1506" w:rsidP="0027610D">
            <w:pPr>
              <w:jc w:val="center"/>
            </w:pPr>
            <w:r>
              <w:t>Cyclosativ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E2781E">
              <w:rPr>
                <w:noProof/>
                <w:vertAlign w:val="superscript"/>
              </w:rPr>
              <w:t>63</w:t>
            </w:r>
            <w:r>
              <w:fldChar w:fldCharType="end"/>
            </w:r>
          </w:p>
          <w:p w14:paraId="28DD1010" w14:textId="63FFB7FA" w:rsidR="00AE1956" w:rsidRDefault="00AE1956" w:rsidP="0027610D">
            <w:pPr>
              <w:jc w:val="center"/>
            </w:pPr>
          </w:p>
        </w:tc>
        <w:tc>
          <w:tcPr>
            <w:tcW w:w="2160" w:type="dxa"/>
          </w:tcPr>
          <w:p w14:paraId="43BDFE31" w14:textId="77777777" w:rsidR="007B1506" w:rsidRDefault="007B1506" w:rsidP="0027610D">
            <w:pPr>
              <w:jc w:val="center"/>
            </w:pPr>
            <w:r>
              <w:rPr>
                <w:rFonts w:ascii="Segoe UI" w:hAnsi="Segoe UI" w:cs="Segoe UI"/>
                <w:color w:val="212121"/>
                <w:shd w:val="clear" w:color="auto" w:fill="FFFFFF"/>
              </w:rPr>
              <w:t>519960</w:t>
            </w:r>
          </w:p>
        </w:tc>
      </w:tr>
      <w:tr w:rsidR="007B1506" w14:paraId="65FA5B90" w14:textId="77777777" w:rsidTr="00587810">
        <w:trPr>
          <w:trHeight w:val="261"/>
        </w:trPr>
        <w:tc>
          <w:tcPr>
            <w:tcW w:w="1278" w:type="dxa"/>
            <w:vMerge/>
          </w:tcPr>
          <w:p w14:paraId="6A1FC178" w14:textId="77777777" w:rsidR="007B1506" w:rsidRDefault="007B1506" w:rsidP="0027610D">
            <w:pPr>
              <w:jc w:val="center"/>
            </w:pPr>
          </w:p>
        </w:tc>
        <w:tc>
          <w:tcPr>
            <w:tcW w:w="2250" w:type="dxa"/>
            <w:vMerge/>
          </w:tcPr>
          <w:p w14:paraId="5F4E029E" w14:textId="77777777" w:rsidR="007B1506" w:rsidRDefault="007B1506" w:rsidP="0027610D">
            <w:pPr>
              <w:jc w:val="center"/>
            </w:pPr>
          </w:p>
        </w:tc>
        <w:tc>
          <w:tcPr>
            <w:tcW w:w="2790" w:type="dxa"/>
          </w:tcPr>
          <w:p w14:paraId="4EE5A0AA" w14:textId="77777777" w:rsidR="007B1506" w:rsidRDefault="007B1506" w:rsidP="0027610D">
            <w:pPr>
              <w:jc w:val="center"/>
            </w:pPr>
            <w:r>
              <w:t>Copa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E2781E">
              <w:rPr>
                <w:noProof/>
                <w:vertAlign w:val="superscript"/>
              </w:rPr>
              <w:t>63</w:t>
            </w:r>
            <w:r>
              <w:fldChar w:fldCharType="end"/>
            </w:r>
          </w:p>
          <w:p w14:paraId="4EC74210" w14:textId="6D2C1319" w:rsidR="001C44C5" w:rsidRDefault="001C44C5" w:rsidP="0027610D">
            <w:pPr>
              <w:jc w:val="center"/>
            </w:pPr>
          </w:p>
        </w:tc>
        <w:tc>
          <w:tcPr>
            <w:tcW w:w="2160" w:type="dxa"/>
          </w:tcPr>
          <w:p w14:paraId="4D3E3169" w14:textId="77777777" w:rsidR="007B1506" w:rsidRDefault="007B1506" w:rsidP="0027610D">
            <w:pPr>
              <w:jc w:val="center"/>
            </w:pPr>
            <w:r>
              <w:rPr>
                <w:rFonts w:ascii="Segoe UI" w:hAnsi="Segoe UI" w:cs="Segoe UI"/>
                <w:color w:val="212121"/>
                <w:shd w:val="clear" w:color="auto" w:fill="FFFFFF"/>
              </w:rPr>
              <w:t>12303902</w:t>
            </w:r>
          </w:p>
        </w:tc>
      </w:tr>
      <w:tr w:rsidR="007B1506" w14:paraId="6A96C890" w14:textId="77777777" w:rsidTr="00587810">
        <w:trPr>
          <w:trHeight w:val="261"/>
        </w:trPr>
        <w:tc>
          <w:tcPr>
            <w:tcW w:w="1278" w:type="dxa"/>
            <w:vMerge/>
          </w:tcPr>
          <w:p w14:paraId="50979C05" w14:textId="77777777" w:rsidR="007B1506" w:rsidRDefault="007B1506" w:rsidP="0027610D">
            <w:pPr>
              <w:jc w:val="center"/>
            </w:pPr>
          </w:p>
        </w:tc>
        <w:tc>
          <w:tcPr>
            <w:tcW w:w="2250" w:type="dxa"/>
            <w:vMerge/>
          </w:tcPr>
          <w:p w14:paraId="63495D8E" w14:textId="77777777" w:rsidR="007B1506" w:rsidRDefault="007B1506" w:rsidP="0027610D">
            <w:pPr>
              <w:jc w:val="center"/>
            </w:pPr>
          </w:p>
        </w:tc>
        <w:tc>
          <w:tcPr>
            <w:tcW w:w="2790" w:type="dxa"/>
          </w:tcPr>
          <w:p w14:paraId="02BDFB65" w14:textId="77777777" w:rsidR="007B1506" w:rsidRDefault="007B1506" w:rsidP="0027610D">
            <w:pPr>
              <w:jc w:val="center"/>
            </w:pPr>
            <w:r>
              <w:t>Isopropyl dimethyl hexahydronaphthal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10970674" w14:textId="5A5179E4" w:rsidR="001C44C5" w:rsidRDefault="001C44C5" w:rsidP="0027610D">
            <w:pPr>
              <w:jc w:val="center"/>
            </w:pPr>
          </w:p>
        </w:tc>
        <w:tc>
          <w:tcPr>
            <w:tcW w:w="2160" w:type="dxa"/>
          </w:tcPr>
          <w:p w14:paraId="0CDF38E8" w14:textId="77777777" w:rsidR="007B1506" w:rsidRDefault="007B1506" w:rsidP="0027610D">
            <w:pPr>
              <w:jc w:val="center"/>
            </w:pPr>
            <w:r>
              <w:rPr>
                <w:rFonts w:ascii="Segoe UI" w:hAnsi="Segoe UI" w:cs="Segoe UI"/>
                <w:color w:val="212121"/>
                <w:shd w:val="clear" w:color="auto" w:fill="FFFFFF"/>
              </w:rPr>
              <w:t>101708</w:t>
            </w:r>
          </w:p>
        </w:tc>
      </w:tr>
      <w:tr w:rsidR="007B1506" w14:paraId="1D0FAC97" w14:textId="77777777" w:rsidTr="00587810">
        <w:trPr>
          <w:trHeight w:val="261"/>
        </w:trPr>
        <w:tc>
          <w:tcPr>
            <w:tcW w:w="1278" w:type="dxa"/>
            <w:vMerge/>
          </w:tcPr>
          <w:p w14:paraId="35992391" w14:textId="77777777" w:rsidR="007B1506" w:rsidRDefault="007B1506" w:rsidP="0027610D">
            <w:pPr>
              <w:jc w:val="center"/>
            </w:pPr>
          </w:p>
        </w:tc>
        <w:tc>
          <w:tcPr>
            <w:tcW w:w="2250" w:type="dxa"/>
            <w:vMerge/>
          </w:tcPr>
          <w:p w14:paraId="4EF630B1" w14:textId="77777777" w:rsidR="007B1506" w:rsidRDefault="007B1506" w:rsidP="0027610D">
            <w:pPr>
              <w:jc w:val="center"/>
            </w:pPr>
          </w:p>
        </w:tc>
        <w:tc>
          <w:tcPr>
            <w:tcW w:w="2790" w:type="dxa"/>
          </w:tcPr>
          <w:p w14:paraId="443956A0" w14:textId="77777777" w:rsidR="007B1506" w:rsidRDefault="007B1506" w:rsidP="0027610D">
            <w:pPr>
              <w:jc w:val="center"/>
            </w:pPr>
            <w:r>
              <w:t>Zingiber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55B6C6EC" w14:textId="4D6203D1" w:rsidR="001C44C5" w:rsidRDefault="001C44C5" w:rsidP="0027610D">
            <w:pPr>
              <w:jc w:val="center"/>
            </w:pPr>
          </w:p>
        </w:tc>
        <w:tc>
          <w:tcPr>
            <w:tcW w:w="2160" w:type="dxa"/>
          </w:tcPr>
          <w:p w14:paraId="5FFA36A8" w14:textId="77777777" w:rsidR="007B1506" w:rsidRDefault="007B1506" w:rsidP="0027610D">
            <w:pPr>
              <w:jc w:val="center"/>
            </w:pPr>
            <w:r>
              <w:rPr>
                <w:rFonts w:ascii="Segoe UI" w:hAnsi="Segoe UI" w:cs="Segoe UI"/>
                <w:color w:val="212121"/>
                <w:shd w:val="clear" w:color="auto" w:fill="FFFFFF"/>
              </w:rPr>
              <w:t>92776</w:t>
            </w:r>
          </w:p>
        </w:tc>
      </w:tr>
      <w:tr w:rsidR="007B1506" w14:paraId="11A526B1" w14:textId="77777777" w:rsidTr="00587810">
        <w:trPr>
          <w:trHeight w:val="261"/>
        </w:trPr>
        <w:tc>
          <w:tcPr>
            <w:tcW w:w="1278" w:type="dxa"/>
            <w:vMerge/>
          </w:tcPr>
          <w:p w14:paraId="7D5CE35C" w14:textId="77777777" w:rsidR="007B1506" w:rsidRDefault="007B1506" w:rsidP="0027610D">
            <w:pPr>
              <w:jc w:val="center"/>
            </w:pPr>
          </w:p>
        </w:tc>
        <w:tc>
          <w:tcPr>
            <w:tcW w:w="2250" w:type="dxa"/>
            <w:vMerge/>
          </w:tcPr>
          <w:p w14:paraId="6F8B3DB3" w14:textId="77777777" w:rsidR="007B1506" w:rsidRDefault="007B1506" w:rsidP="0027610D">
            <w:pPr>
              <w:jc w:val="center"/>
            </w:pPr>
          </w:p>
        </w:tc>
        <w:tc>
          <w:tcPr>
            <w:tcW w:w="2790" w:type="dxa"/>
          </w:tcPr>
          <w:p w14:paraId="7BA6C215" w14:textId="77777777" w:rsidR="007B1506" w:rsidRDefault="007B1506" w:rsidP="0027610D">
            <w:pPr>
              <w:jc w:val="center"/>
            </w:pPr>
            <w:r>
              <w:t>Trimethyl dimethylenedecahydronaphthal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4BCAF0D7" w14:textId="66BCFF9B" w:rsidR="001C44C5" w:rsidRDefault="001C44C5" w:rsidP="0027610D">
            <w:pPr>
              <w:jc w:val="center"/>
            </w:pPr>
          </w:p>
        </w:tc>
        <w:tc>
          <w:tcPr>
            <w:tcW w:w="2160" w:type="dxa"/>
          </w:tcPr>
          <w:p w14:paraId="438648D7" w14:textId="77777777" w:rsidR="007B1506" w:rsidRDefault="007B1506" w:rsidP="0027610D">
            <w:pPr>
              <w:jc w:val="center"/>
            </w:pPr>
            <w:r>
              <w:rPr>
                <w:rFonts w:ascii="Segoe UI" w:hAnsi="Segoe UI" w:cs="Segoe UI"/>
                <w:color w:val="212121"/>
                <w:shd w:val="clear" w:color="auto" w:fill="FFFFFF"/>
              </w:rPr>
              <w:t>609227</w:t>
            </w:r>
          </w:p>
        </w:tc>
      </w:tr>
      <w:tr w:rsidR="007B1506" w14:paraId="2FB606F6" w14:textId="77777777" w:rsidTr="00587810">
        <w:trPr>
          <w:trHeight w:val="261"/>
        </w:trPr>
        <w:tc>
          <w:tcPr>
            <w:tcW w:w="1278" w:type="dxa"/>
            <w:vMerge/>
          </w:tcPr>
          <w:p w14:paraId="07CA0BD4" w14:textId="77777777" w:rsidR="007B1506" w:rsidRDefault="007B1506" w:rsidP="0027610D">
            <w:pPr>
              <w:jc w:val="center"/>
            </w:pPr>
          </w:p>
        </w:tc>
        <w:tc>
          <w:tcPr>
            <w:tcW w:w="2250" w:type="dxa"/>
            <w:vMerge/>
          </w:tcPr>
          <w:p w14:paraId="6D3467FB" w14:textId="77777777" w:rsidR="007B1506" w:rsidRDefault="007B1506" w:rsidP="0027610D">
            <w:pPr>
              <w:jc w:val="center"/>
            </w:pPr>
          </w:p>
        </w:tc>
        <w:tc>
          <w:tcPr>
            <w:tcW w:w="2790" w:type="dxa"/>
          </w:tcPr>
          <w:p w14:paraId="4873CBBF" w14:textId="77777777" w:rsidR="007B1506" w:rsidRDefault="007B1506" w:rsidP="0027610D">
            <w:pPr>
              <w:jc w:val="center"/>
            </w:pPr>
            <w:r>
              <w:t>Caryophyll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0E85E938" w14:textId="4770AB98" w:rsidR="001C44C5" w:rsidRDefault="001C44C5" w:rsidP="0027610D">
            <w:pPr>
              <w:jc w:val="center"/>
            </w:pPr>
          </w:p>
        </w:tc>
        <w:tc>
          <w:tcPr>
            <w:tcW w:w="2160" w:type="dxa"/>
          </w:tcPr>
          <w:p w14:paraId="4250C583" w14:textId="77777777" w:rsidR="007B1506" w:rsidRDefault="007B1506" w:rsidP="0027610D">
            <w:pPr>
              <w:jc w:val="center"/>
            </w:pPr>
            <w:r>
              <w:rPr>
                <w:rFonts w:ascii="Segoe UI" w:hAnsi="Segoe UI" w:cs="Segoe UI"/>
                <w:color w:val="212121"/>
                <w:shd w:val="clear" w:color="auto" w:fill="FFFFFF"/>
              </w:rPr>
              <w:t>5281515</w:t>
            </w:r>
          </w:p>
        </w:tc>
      </w:tr>
      <w:tr w:rsidR="007B1506" w14:paraId="75A12AD1" w14:textId="77777777" w:rsidTr="00587810">
        <w:trPr>
          <w:trHeight w:val="261"/>
        </w:trPr>
        <w:tc>
          <w:tcPr>
            <w:tcW w:w="1278" w:type="dxa"/>
            <w:vMerge/>
          </w:tcPr>
          <w:p w14:paraId="7535D312" w14:textId="77777777" w:rsidR="007B1506" w:rsidRDefault="007B1506" w:rsidP="0027610D">
            <w:pPr>
              <w:jc w:val="center"/>
            </w:pPr>
          </w:p>
        </w:tc>
        <w:tc>
          <w:tcPr>
            <w:tcW w:w="2250" w:type="dxa"/>
            <w:vMerge/>
          </w:tcPr>
          <w:p w14:paraId="2CEF5339" w14:textId="77777777" w:rsidR="007B1506" w:rsidRDefault="007B1506" w:rsidP="0027610D">
            <w:pPr>
              <w:jc w:val="center"/>
            </w:pPr>
          </w:p>
        </w:tc>
        <w:tc>
          <w:tcPr>
            <w:tcW w:w="2790" w:type="dxa"/>
          </w:tcPr>
          <w:p w14:paraId="769AF297" w14:textId="77777777" w:rsidR="007B1506" w:rsidRDefault="007B1506" w:rsidP="0027610D">
            <w:pPr>
              <w:jc w:val="center"/>
            </w:pPr>
            <w:r>
              <w:t>beta-Sesquiphellandr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74588AF2" w14:textId="1D5C3CF3" w:rsidR="001C44C5" w:rsidRDefault="001C44C5" w:rsidP="0027610D">
            <w:pPr>
              <w:jc w:val="center"/>
            </w:pPr>
          </w:p>
        </w:tc>
        <w:tc>
          <w:tcPr>
            <w:tcW w:w="2160" w:type="dxa"/>
          </w:tcPr>
          <w:p w14:paraId="03D74C92" w14:textId="77777777" w:rsidR="007B1506" w:rsidRDefault="007B1506" w:rsidP="0027610D">
            <w:pPr>
              <w:jc w:val="center"/>
            </w:pPr>
            <w:r>
              <w:rPr>
                <w:rFonts w:ascii="Segoe UI" w:hAnsi="Segoe UI" w:cs="Segoe UI"/>
                <w:color w:val="212121"/>
                <w:shd w:val="clear" w:color="auto" w:fill="FFFFFF"/>
              </w:rPr>
              <w:t>12315492</w:t>
            </w:r>
          </w:p>
        </w:tc>
      </w:tr>
      <w:tr w:rsidR="007B1506" w14:paraId="292B92BA" w14:textId="77777777" w:rsidTr="00587810">
        <w:trPr>
          <w:trHeight w:val="324"/>
        </w:trPr>
        <w:tc>
          <w:tcPr>
            <w:tcW w:w="1278" w:type="dxa"/>
            <w:vMerge/>
          </w:tcPr>
          <w:p w14:paraId="42F49374" w14:textId="77777777" w:rsidR="007B1506" w:rsidRDefault="007B1506" w:rsidP="0027610D">
            <w:pPr>
              <w:jc w:val="center"/>
            </w:pPr>
          </w:p>
        </w:tc>
        <w:tc>
          <w:tcPr>
            <w:tcW w:w="2250" w:type="dxa"/>
            <w:vMerge/>
          </w:tcPr>
          <w:p w14:paraId="3BC9A8F9" w14:textId="77777777" w:rsidR="007B1506" w:rsidRDefault="007B1506" w:rsidP="0027610D">
            <w:pPr>
              <w:jc w:val="center"/>
            </w:pPr>
          </w:p>
        </w:tc>
        <w:tc>
          <w:tcPr>
            <w:tcW w:w="2790" w:type="dxa"/>
          </w:tcPr>
          <w:p w14:paraId="547D6182" w14:textId="77777777" w:rsidR="007B1506" w:rsidRDefault="007B1506" w:rsidP="0027610D">
            <w:pPr>
              <w:jc w:val="center"/>
            </w:pPr>
            <w:r>
              <w:t>Isocaryophylle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42643E82" w14:textId="31599387" w:rsidR="001C44C5" w:rsidRDefault="001C44C5" w:rsidP="0027610D">
            <w:pPr>
              <w:jc w:val="center"/>
            </w:pPr>
          </w:p>
        </w:tc>
        <w:tc>
          <w:tcPr>
            <w:tcW w:w="2160" w:type="dxa"/>
          </w:tcPr>
          <w:p w14:paraId="1ABEEA34" w14:textId="77777777" w:rsidR="007B1506" w:rsidRDefault="007B1506" w:rsidP="0027610D">
            <w:pPr>
              <w:jc w:val="center"/>
            </w:pPr>
            <w:r>
              <w:rPr>
                <w:rFonts w:ascii="Segoe UI" w:hAnsi="Segoe UI" w:cs="Segoe UI"/>
                <w:color w:val="212121"/>
                <w:shd w:val="clear" w:color="auto" w:fill="FFFFFF"/>
              </w:rPr>
              <w:t>5281522</w:t>
            </w:r>
          </w:p>
        </w:tc>
      </w:tr>
      <w:tr w:rsidR="007B1506" w14:paraId="54ABBC0D" w14:textId="77777777" w:rsidTr="00587810">
        <w:trPr>
          <w:trHeight w:val="309"/>
        </w:trPr>
        <w:tc>
          <w:tcPr>
            <w:tcW w:w="1278" w:type="dxa"/>
            <w:vMerge/>
          </w:tcPr>
          <w:p w14:paraId="07A8A824" w14:textId="77777777" w:rsidR="007B1506" w:rsidRDefault="007B1506" w:rsidP="0027610D">
            <w:pPr>
              <w:jc w:val="center"/>
            </w:pPr>
          </w:p>
        </w:tc>
        <w:tc>
          <w:tcPr>
            <w:tcW w:w="2250" w:type="dxa"/>
            <w:vMerge/>
          </w:tcPr>
          <w:p w14:paraId="6C4713E3" w14:textId="77777777" w:rsidR="007B1506" w:rsidRDefault="007B1506" w:rsidP="0027610D">
            <w:pPr>
              <w:jc w:val="center"/>
            </w:pPr>
          </w:p>
        </w:tc>
        <w:tc>
          <w:tcPr>
            <w:tcW w:w="2790" w:type="dxa"/>
          </w:tcPr>
          <w:p w14:paraId="079D11CF" w14:textId="77777777" w:rsidR="007B1506" w:rsidRDefault="007B1506" w:rsidP="0027610D">
            <w:pPr>
              <w:jc w:val="center"/>
            </w:pPr>
            <w:r>
              <w:t>α-Santalol</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E5113">
              <w:rPr>
                <w:noProof/>
                <w:vertAlign w:val="superscript"/>
              </w:rPr>
              <w:t>63</w:t>
            </w:r>
            <w:r>
              <w:fldChar w:fldCharType="end"/>
            </w:r>
          </w:p>
          <w:p w14:paraId="7DD2EF1C" w14:textId="69128C4B" w:rsidR="001C44C5" w:rsidRDefault="001C44C5" w:rsidP="0027610D">
            <w:pPr>
              <w:jc w:val="center"/>
            </w:pPr>
          </w:p>
        </w:tc>
        <w:tc>
          <w:tcPr>
            <w:tcW w:w="2160" w:type="dxa"/>
          </w:tcPr>
          <w:p w14:paraId="202C0AEC" w14:textId="77777777" w:rsidR="007B1506" w:rsidRDefault="007B1506" w:rsidP="0027610D">
            <w:pPr>
              <w:jc w:val="center"/>
            </w:pPr>
            <w:r>
              <w:rPr>
                <w:rFonts w:ascii="Segoe UI" w:hAnsi="Segoe UI" w:cs="Segoe UI"/>
                <w:color w:val="212121"/>
                <w:shd w:val="clear" w:color="auto" w:fill="FFFFFF"/>
              </w:rPr>
              <w:t>5281531</w:t>
            </w:r>
          </w:p>
        </w:tc>
      </w:tr>
      <w:tr w:rsidR="007B1506" w14:paraId="3BC35CF5" w14:textId="77777777" w:rsidTr="00587810">
        <w:trPr>
          <w:trHeight w:val="309"/>
        </w:trPr>
        <w:tc>
          <w:tcPr>
            <w:tcW w:w="1278" w:type="dxa"/>
            <w:vMerge/>
          </w:tcPr>
          <w:p w14:paraId="5B5A2107" w14:textId="77777777" w:rsidR="007B1506" w:rsidRDefault="007B1506" w:rsidP="0027610D">
            <w:pPr>
              <w:jc w:val="center"/>
            </w:pPr>
          </w:p>
        </w:tc>
        <w:tc>
          <w:tcPr>
            <w:tcW w:w="2250" w:type="dxa"/>
            <w:vMerge/>
          </w:tcPr>
          <w:p w14:paraId="2BB1EF5F" w14:textId="77777777" w:rsidR="007B1506" w:rsidRDefault="007B1506" w:rsidP="0027610D">
            <w:pPr>
              <w:jc w:val="center"/>
            </w:pPr>
          </w:p>
        </w:tc>
        <w:tc>
          <w:tcPr>
            <w:tcW w:w="2790" w:type="dxa"/>
          </w:tcPr>
          <w:p w14:paraId="17B63E52" w14:textId="77777777" w:rsidR="007B1506" w:rsidRDefault="007B1506" w:rsidP="0027610D">
            <w:pPr>
              <w:jc w:val="center"/>
            </w:pPr>
            <w:r>
              <w:t>Ledol</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4587B">
              <w:rPr>
                <w:noProof/>
                <w:vertAlign w:val="superscript"/>
              </w:rPr>
              <w:t>63</w:t>
            </w:r>
            <w:r>
              <w:fldChar w:fldCharType="end"/>
            </w:r>
          </w:p>
          <w:p w14:paraId="6438E394" w14:textId="2FC0EFA4" w:rsidR="001C44C5" w:rsidRDefault="001C44C5" w:rsidP="0027610D">
            <w:pPr>
              <w:jc w:val="center"/>
            </w:pPr>
          </w:p>
        </w:tc>
        <w:tc>
          <w:tcPr>
            <w:tcW w:w="2160" w:type="dxa"/>
          </w:tcPr>
          <w:p w14:paraId="757F9D53" w14:textId="77777777" w:rsidR="007B1506" w:rsidRDefault="007B1506" w:rsidP="0027610D">
            <w:pPr>
              <w:jc w:val="center"/>
            </w:pPr>
            <w:r>
              <w:rPr>
                <w:rFonts w:ascii="Segoe UI" w:hAnsi="Segoe UI" w:cs="Segoe UI"/>
                <w:color w:val="212121"/>
                <w:shd w:val="clear" w:color="auto" w:fill="FFFFFF"/>
              </w:rPr>
              <w:t>92812</w:t>
            </w:r>
          </w:p>
        </w:tc>
      </w:tr>
      <w:tr w:rsidR="007B1506" w14:paraId="25E714B6" w14:textId="77777777" w:rsidTr="00587810">
        <w:trPr>
          <w:trHeight w:val="309"/>
        </w:trPr>
        <w:tc>
          <w:tcPr>
            <w:tcW w:w="1278" w:type="dxa"/>
            <w:vMerge/>
          </w:tcPr>
          <w:p w14:paraId="50D1FABF" w14:textId="77777777" w:rsidR="007B1506" w:rsidRDefault="007B1506" w:rsidP="0027610D">
            <w:pPr>
              <w:jc w:val="center"/>
            </w:pPr>
          </w:p>
        </w:tc>
        <w:tc>
          <w:tcPr>
            <w:tcW w:w="2250" w:type="dxa"/>
            <w:vMerge/>
          </w:tcPr>
          <w:p w14:paraId="228D3FC4" w14:textId="77777777" w:rsidR="007B1506" w:rsidRDefault="007B1506" w:rsidP="0027610D">
            <w:pPr>
              <w:jc w:val="center"/>
            </w:pPr>
          </w:p>
        </w:tc>
        <w:tc>
          <w:tcPr>
            <w:tcW w:w="2790" w:type="dxa"/>
          </w:tcPr>
          <w:p w14:paraId="189D8AF3" w14:textId="77777777" w:rsidR="007B1506" w:rsidRDefault="007B1506" w:rsidP="0027610D">
            <w:pPr>
              <w:jc w:val="center"/>
            </w:pPr>
            <w:r>
              <w:t>α-Bisabolol</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4587B">
              <w:rPr>
                <w:noProof/>
                <w:vertAlign w:val="superscript"/>
              </w:rPr>
              <w:t>63</w:t>
            </w:r>
            <w:r>
              <w:fldChar w:fldCharType="end"/>
            </w:r>
          </w:p>
          <w:p w14:paraId="1FD3F588" w14:textId="45819E2A" w:rsidR="001C44C5" w:rsidRDefault="001C44C5" w:rsidP="0027610D">
            <w:pPr>
              <w:jc w:val="center"/>
            </w:pPr>
          </w:p>
        </w:tc>
        <w:tc>
          <w:tcPr>
            <w:tcW w:w="2160" w:type="dxa"/>
          </w:tcPr>
          <w:p w14:paraId="217F2625" w14:textId="77777777" w:rsidR="007B1506" w:rsidRDefault="007B1506" w:rsidP="0027610D">
            <w:pPr>
              <w:jc w:val="center"/>
            </w:pPr>
            <w:r>
              <w:rPr>
                <w:rFonts w:ascii="Segoe UI" w:hAnsi="Segoe UI" w:cs="Segoe UI"/>
                <w:color w:val="212121"/>
                <w:shd w:val="clear" w:color="auto" w:fill="FFFFFF"/>
              </w:rPr>
              <w:t>1549992</w:t>
            </w:r>
          </w:p>
        </w:tc>
      </w:tr>
      <w:tr w:rsidR="007B1506" w14:paraId="7E04ACD4" w14:textId="77777777" w:rsidTr="00587810">
        <w:trPr>
          <w:trHeight w:val="309"/>
        </w:trPr>
        <w:tc>
          <w:tcPr>
            <w:tcW w:w="1278" w:type="dxa"/>
            <w:vMerge/>
          </w:tcPr>
          <w:p w14:paraId="2D125798" w14:textId="77777777" w:rsidR="007B1506" w:rsidRDefault="007B1506" w:rsidP="0027610D">
            <w:pPr>
              <w:jc w:val="center"/>
            </w:pPr>
          </w:p>
        </w:tc>
        <w:tc>
          <w:tcPr>
            <w:tcW w:w="2250" w:type="dxa"/>
            <w:vMerge/>
          </w:tcPr>
          <w:p w14:paraId="33B73504" w14:textId="77777777" w:rsidR="007B1506" w:rsidRDefault="007B1506" w:rsidP="0027610D">
            <w:pPr>
              <w:jc w:val="center"/>
            </w:pPr>
          </w:p>
        </w:tc>
        <w:tc>
          <w:tcPr>
            <w:tcW w:w="2790" w:type="dxa"/>
          </w:tcPr>
          <w:p w14:paraId="615264B8" w14:textId="77777777" w:rsidR="007B1506" w:rsidRDefault="007B1506" w:rsidP="0027610D">
            <w:pPr>
              <w:jc w:val="center"/>
            </w:pPr>
            <w:r>
              <w:t>Caryophyllene oxid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4587B">
              <w:rPr>
                <w:noProof/>
                <w:vertAlign w:val="superscript"/>
              </w:rPr>
              <w:t>63</w:t>
            </w:r>
            <w:r>
              <w:fldChar w:fldCharType="end"/>
            </w:r>
          </w:p>
          <w:p w14:paraId="1679A948" w14:textId="6EE85003" w:rsidR="001C44C5" w:rsidRDefault="001C44C5" w:rsidP="0027610D">
            <w:pPr>
              <w:jc w:val="center"/>
            </w:pPr>
          </w:p>
        </w:tc>
        <w:tc>
          <w:tcPr>
            <w:tcW w:w="2160" w:type="dxa"/>
          </w:tcPr>
          <w:p w14:paraId="545FE5EE" w14:textId="77777777" w:rsidR="007B1506" w:rsidRDefault="007B1506" w:rsidP="0027610D">
            <w:pPr>
              <w:jc w:val="center"/>
            </w:pPr>
            <w:r>
              <w:rPr>
                <w:rFonts w:ascii="Segoe UI" w:hAnsi="Segoe UI" w:cs="Segoe UI"/>
                <w:color w:val="212121"/>
                <w:shd w:val="clear" w:color="auto" w:fill="FFFFFF"/>
              </w:rPr>
              <w:t>1742210</w:t>
            </w:r>
          </w:p>
        </w:tc>
      </w:tr>
      <w:tr w:rsidR="007B1506" w14:paraId="525B2110" w14:textId="77777777" w:rsidTr="00587810">
        <w:trPr>
          <w:trHeight w:val="309"/>
        </w:trPr>
        <w:tc>
          <w:tcPr>
            <w:tcW w:w="1278" w:type="dxa"/>
            <w:vMerge/>
          </w:tcPr>
          <w:p w14:paraId="14674B43" w14:textId="77777777" w:rsidR="007B1506" w:rsidRDefault="007B1506" w:rsidP="0027610D">
            <w:pPr>
              <w:jc w:val="center"/>
            </w:pPr>
          </w:p>
        </w:tc>
        <w:tc>
          <w:tcPr>
            <w:tcW w:w="2250" w:type="dxa"/>
            <w:vMerge/>
          </w:tcPr>
          <w:p w14:paraId="59BF01C2" w14:textId="77777777" w:rsidR="007B1506" w:rsidRDefault="007B1506" w:rsidP="0027610D">
            <w:pPr>
              <w:jc w:val="center"/>
            </w:pPr>
          </w:p>
        </w:tc>
        <w:tc>
          <w:tcPr>
            <w:tcW w:w="2790" w:type="dxa"/>
          </w:tcPr>
          <w:p w14:paraId="564B1E3D" w14:textId="77777777" w:rsidR="007B1506" w:rsidRDefault="007B1506" w:rsidP="0027610D">
            <w:pPr>
              <w:jc w:val="center"/>
            </w:pPr>
            <w:r>
              <w:t>Cadinol</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4587B">
              <w:rPr>
                <w:noProof/>
                <w:vertAlign w:val="superscript"/>
              </w:rPr>
              <w:t>63</w:t>
            </w:r>
            <w:r>
              <w:fldChar w:fldCharType="end"/>
            </w:r>
          </w:p>
          <w:p w14:paraId="0FB36711" w14:textId="30EEDAC2" w:rsidR="001C44C5" w:rsidRDefault="001C44C5" w:rsidP="0027610D">
            <w:pPr>
              <w:jc w:val="center"/>
            </w:pPr>
          </w:p>
        </w:tc>
        <w:tc>
          <w:tcPr>
            <w:tcW w:w="2160" w:type="dxa"/>
          </w:tcPr>
          <w:p w14:paraId="7085A6C1" w14:textId="77777777" w:rsidR="007B1506" w:rsidRDefault="007B1506" w:rsidP="0027610D">
            <w:pPr>
              <w:jc w:val="center"/>
            </w:pPr>
            <w:r>
              <w:rPr>
                <w:rFonts w:ascii="Segoe UI" w:hAnsi="Segoe UI" w:cs="Segoe UI"/>
                <w:color w:val="212121"/>
                <w:shd w:val="clear" w:color="auto" w:fill="FFFFFF"/>
              </w:rPr>
              <w:t>6428423</w:t>
            </w:r>
          </w:p>
        </w:tc>
      </w:tr>
      <w:tr w:rsidR="007B1506" w14:paraId="0D560944" w14:textId="77777777" w:rsidTr="00587810">
        <w:trPr>
          <w:trHeight w:val="309"/>
        </w:trPr>
        <w:tc>
          <w:tcPr>
            <w:tcW w:w="1278" w:type="dxa"/>
            <w:vMerge/>
          </w:tcPr>
          <w:p w14:paraId="0D1052D5" w14:textId="77777777" w:rsidR="007B1506" w:rsidRDefault="007B1506" w:rsidP="0027610D">
            <w:pPr>
              <w:jc w:val="center"/>
            </w:pPr>
          </w:p>
        </w:tc>
        <w:tc>
          <w:tcPr>
            <w:tcW w:w="2250" w:type="dxa"/>
            <w:vMerge/>
          </w:tcPr>
          <w:p w14:paraId="46467E0F" w14:textId="77777777" w:rsidR="007B1506" w:rsidRDefault="007B1506" w:rsidP="0027610D">
            <w:pPr>
              <w:jc w:val="center"/>
            </w:pPr>
          </w:p>
        </w:tc>
        <w:tc>
          <w:tcPr>
            <w:tcW w:w="2790" w:type="dxa"/>
          </w:tcPr>
          <w:p w14:paraId="5159BD95" w14:textId="77777777" w:rsidR="007B1506" w:rsidRDefault="007B1506" w:rsidP="0027610D">
            <w:pPr>
              <w:jc w:val="center"/>
            </w:pPr>
            <w:r>
              <w:t>beta-Bisabolol</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95297">
              <w:rPr>
                <w:noProof/>
                <w:vertAlign w:val="superscript"/>
              </w:rPr>
              <w:t>63</w:t>
            </w:r>
            <w:r>
              <w:fldChar w:fldCharType="end"/>
            </w:r>
          </w:p>
          <w:p w14:paraId="195EE6A2" w14:textId="1AD3FB3B" w:rsidR="001C44C5" w:rsidRDefault="001C44C5" w:rsidP="0027610D">
            <w:pPr>
              <w:jc w:val="center"/>
            </w:pPr>
          </w:p>
        </w:tc>
        <w:tc>
          <w:tcPr>
            <w:tcW w:w="2160" w:type="dxa"/>
          </w:tcPr>
          <w:p w14:paraId="68C29EE1" w14:textId="77777777" w:rsidR="007B1506" w:rsidRDefault="007B1506" w:rsidP="0027610D">
            <w:pPr>
              <w:jc w:val="center"/>
            </w:pPr>
            <w:r>
              <w:rPr>
                <w:rFonts w:ascii="Segoe UI" w:hAnsi="Segoe UI" w:cs="Segoe UI"/>
                <w:color w:val="212121"/>
                <w:shd w:val="clear" w:color="auto" w:fill="FFFFFF"/>
              </w:rPr>
              <w:t>27208</w:t>
            </w:r>
          </w:p>
        </w:tc>
      </w:tr>
      <w:tr w:rsidR="007B1506" w14:paraId="70A086F0" w14:textId="77777777" w:rsidTr="00587810">
        <w:trPr>
          <w:trHeight w:val="309"/>
        </w:trPr>
        <w:tc>
          <w:tcPr>
            <w:tcW w:w="1278" w:type="dxa"/>
            <w:vMerge/>
          </w:tcPr>
          <w:p w14:paraId="38AE1BEB" w14:textId="77777777" w:rsidR="007B1506" w:rsidRDefault="007B1506" w:rsidP="0027610D">
            <w:pPr>
              <w:jc w:val="center"/>
            </w:pPr>
          </w:p>
        </w:tc>
        <w:tc>
          <w:tcPr>
            <w:tcW w:w="2250" w:type="dxa"/>
            <w:vMerge/>
          </w:tcPr>
          <w:p w14:paraId="0A71D247" w14:textId="77777777" w:rsidR="007B1506" w:rsidRDefault="007B1506" w:rsidP="0027610D">
            <w:pPr>
              <w:jc w:val="center"/>
            </w:pPr>
          </w:p>
        </w:tc>
        <w:tc>
          <w:tcPr>
            <w:tcW w:w="2790" w:type="dxa"/>
          </w:tcPr>
          <w:p w14:paraId="50D9CE75" w14:textId="77777777" w:rsidR="007B1506" w:rsidRDefault="007B1506" w:rsidP="0027610D">
            <w:pPr>
              <w:jc w:val="center"/>
            </w:pPr>
            <w:r>
              <w:t>Isopropyl dimethyl tetrahydronaphthalenol</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B95297">
              <w:rPr>
                <w:noProof/>
                <w:vertAlign w:val="superscript"/>
              </w:rPr>
              <w:t>63</w:t>
            </w:r>
            <w:r>
              <w:fldChar w:fldCharType="end"/>
            </w:r>
          </w:p>
          <w:p w14:paraId="4B9CA158" w14:textId="7ACACAFA" w:rsidR="001C44C5" w:rsidRDefault="001C44C5" w:rsidP="0027610D">
            <w:pPr>
              <w:jc w:val="center"/>
            </w:pPr>
          </w:p>
        </w:tc>
        <w:tc>
          <w:tcPr>
            <w:tcW w:w="2160" w:type="dxa"/>
          </w:tcPr>
          <w:p w14:paraId="52E6859C" w14:textId="77777777" w:rsidR="007B1506" w:rsidRDefault="007B1506" w:rsidP="0027610D">
            <w:pPr>
              <w:jc w:val="center"/>
            </w:pPr>
            <w:r>
              <w:rPr>
                <w:rFonts w:ascii="Segoe UI" w:hAnsi="Segoe UI" w:cs="Segoe UI"/>
                <w:color w:val="212121"/>
                <w:shd w:val="clear" w:color="auto" w:fill="FFFFFF"/>
              </w:rPr>
              <w:t>129819727</w:t>
            </w:r>
          </w:p>
        </w:tc>
      </w:tr>
      <w:tr w:rsidR="007B1506" w14:paraId="6169B031" w14:textId="77777777" w:rsidTr="00587810">
        <w:trPr>
          <w:trHeight w:val="309"/>
        </w:trPr>
        <w:tc>
          <w:tcPr>
            <w:tcW w:w="1278" w:type="dxa"/>
            <w:vMerge/>
          </w:tcPr>
          <w:p w14:paraId="59659A26" w14:textId="77777777" w:rsidR="007B1506" w:rsidRDefault="007B1506" w:rsidP="0027610D">
            <w:pPr>
              <w:jc w:val="center"/>
            </w:pPr>
          </w:p>
        </w:tc>
        <w:tc>
          <w:tcPr>
            <w:tcW w:w="2250" w:type="dxa"/>
            <w:vMerge/>
          </w:tcPr>
          <w:p w14:paraId="29D7927A" w14:textId="77777777" w:rsidR="007B1506" w:rsidRDefault="007B1506" w:rsidP="0027610D">
            <w:pPr>
              <w:jc w:val="center"/>
            </w:pPr>
          </w:p>
        </w:tc>
        <w:tc>
          <w:tcPr>
            <w:tcW w:w="2790" w:type="dxa"/>
          </w:tcPr>
          <w:p w14:paraId="72D0CDBD" w14:textId="77777777" w:rsidR="007B1506" w:rsidRDefault="007B1506" w:rsidP="0027610D">
            <w:pPr>
              <w:jc w:val="center"/>
            </w:pPr>
            <w:r>
              <w:t>Hexahydrofarnesyl acetone</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500A3">
              <w:rPr>
                <w:noProof/>
                <w:vertAlign w:val="superscript"/>
              </w:rPr>
              <w:t>63</w:t>
            </w:r>
            <w:r>
              <w:fldChar w:fldCharType="end"/>
            </w:r>
          </w:p>
          <w:p w14:paraId="4E1B10A9" w14:textId="4ED23F3C" w:rsidR="001C44C5" w:rsidRDefault="001C44C5" w:rsidP="0027610D">
            <w:pPr>
              <w:jc w:val="center"/>
            </w:pPr>
          </w:p>
        </w:tc>
        <w:tc>
          <w:tcPr>
            <w:tcW w:w="2160" w:type="dxa"/>
          </w:tcPr>
          <w:p w14:paraId="7F5B0207" w14:textId="77777777" w:rsidR="007B1506" w:rsidRDefault="007B1506" w:rsidP="0027610D">
            <w:pPr>
              <w:jc w:val="center"/>
            </w:pPr>
            <w:r>
              <w:rPr>
                <w:rFonts w:ascii="Segoe UI" w:hAnsi="Segoe UI" w:cs="Segoe UI"/>
                <w:color w:val="212121"/>
                <w:shd w:val="clear" w:color="auto" w:fill="FFFFFF"/>
              </w:rPr>
              <w:t>10408</w:t>
            </w:r>
          </w:p>
        </w:tc>
      </w:tr>
      <w:tr w:rsidR="007B1506" w14:paraId="3C143BBB" w14:textId="77777777" w:rsidTr="00587810">
        <w:trPr>
          <w:trHeight w:val="309"/>
        </w:trPr>
        <w:tc>
          <w:tcPr>
            <w:tcW w:w="1278" w:type="dxa"/>
            <w:vMerge/>
          </w:tcPr>
          <w:p w14:paraId="2E992623" w14:textId="77777777" w:rsidR="007B1506" w:rsidRDefault="007B1506" w:rsidP="0027610D">
            <w:pPr>
              <w:jc w:val="center"/>
            </w:pPr>
          </w:p>
        </w:tc>
        <w:tc>
          <w:tcPr>
            <w:tcW w:w="2250" w:type="dxa"/>
            <w:vMerge/>
          </w:tcPr>
          <w:p w14:paraId="4458DA7E" w14:textId="77777777" w:rsidR="007B1506" w:rsidRDefault="007B1506" w:rsidP="0027610D">
            <w:pPr>
              <w:jc w:val="center"/>
            </w:pPr>
          </w:p>
        </w:tc>
        <w:tc>
          <w:tcPr>
            <w:tcW w:w="2790" w:type="dxa"/>
          </w:tcPr>
          <w:p w14:paraId="5C41E80C" w14:textId="77777777" w:rsidR="007B1506" w:rsidRDefault="007B1506" w:rsidP="0027610D">
            <w:pPr>
              <w:jc w:val="center"/>
            </w:pPr>
            <w:r>
              <w:t>Hexadecanoic acid</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500A3">
              <w:rPr>
                <w:noProof/>
                <w:vertAlign w:val="superscript"/>
              </w:rPr>
              <w:t>63</w:t>
            </w:r>
            <w:r>
              <w:fldChar w:fldCharType="end"/>
            </w:r>
          </w:p>
          <w:p w14:paraId="1FC2DC15" w14:textId="4F71CFE8" w:rsidR="001C44C5" w:rsidRDefault="001C44C5" w:rsidP="0027610D">
            <w:pPr>
              <w:jc w:val="center"/>
            </w:pPr>
          </w:p>
        </w:tc>
        <w:tc>
          <w:tcPr>
            <w:tcW w:w="2160" w:type="dxa"/>
          </w:tcPr>
          <w:p w14:paraId="1181CFF9" w14:textId="77777777" w:rsidR="007B1506" w:rsidRDefault="007B1506" w:rsidP="0027610D">
            <w:pPr>
              <w:jc w:val="center"/>
            </w:pPr>
            <w:r>
              <w:rPr>
                <w:rFonts w:ascii="Segoe UI" w:hAnsi="Segoe UI" w:cs="Segoe UI"/>
                <w:color w:val="212121"/>
                <w:shd w:val="clear" w:color="auto" w:fill="FFFFFF"/>
              </w:rPr>
              <w:t>985</w:t>
            </w:r>
          </w:p>
        </w:tc>
      </w:tr>
      <w:tr w:rsidR="007B1506" w14:paraId="61B3782B" w14:textId="77777777" w:rsidTr="00587810">
        <w:trPr>
          <w:trHeight w:val="309"/>
        </w:trPr>
        <w:tc>
          <w:tcPr>
            <w:tcW w:w="1278" w:type="dxa"/>
            <w:vMerge/>
          </w:tcPr>
          <w:p w14:paraId="6F443837" w14:textId="77777777" w:rsidR="007B1506" w:rsidRDefault="007B1506" w:rsidP="0027610D">
            <w:pPr>
              <w:jc w:val="center"/>
            </w:pPr>
          </w:p>
        </w:tc>
        <w:tc>
          <w:tcPr>
            <w:tcW w:w="2250" w:type="dxa"/>
            <w:vMerge/>
          </w:tcPr>
          <w:p w14:paraId="272D9A88" w14:textId="77777777" w:rsidR="007B1506" w:rsidRDefault="007B1506" w:rsidP="0027610D">
            <w:pPr>
              <w:jc w:val="center"/>
            </w:pPr>
          </w:p>
        </w:tc>
        <w:tc>
          <w:tcPr>
            <w:tcW w:w="2790" w:type="dxa"/>
          </w:tcPr>
          <w:p w14:paraId="4E3133C2" w14:textId="77777777" w:rsidR="007B1506" w:rsidRDefault="007B1506" w:rsidP="0027610D">
            <w:pPr>
              <w:jc w:val="center"/>
            </w:pPr>
            <w:r>
              <w:t>Octadecadienoic acid</w:t>
            </w:r>
            <w:r>
              <w:fldChar w:fldCharType="begin" w:fldLock="1"/>
            </w:r>
            <w:r>
              <w:instrText>ADDIN CSL_CITATION {"citationItems":[{"id":"ITEM-1","itemData":{"DOI":"10.1515/znc-2004-5-606","ISSN":"09395075","PMID":"18998395","abstract":"The essential oil of Elephantopus scaber, a famous medicinal herb from Yangjiang County in Southern China was analyzed for the first time using GC-MS. The major constituents were hexadecanoic acid (42.3%), isopropyl dimethyl tetrahydronaphthalenol (14.1%), β-sesquiphellandrene (8.3%), octadecadienoic acid (5.5%), and phytol (5.2%).","author":[{"dropping-particle":"","family":"Wang","given":"Li","non-dropping-particle":"","parse-names":false,"suffix":""},{"dropping-particle":"","family":"Jian","given":"Shuguang","non-dropping-particle":"","parse-names":false,"suffix":""},{"dropping-particle":"","family":"Nan","given":"Peng","non-dropping-particle":"","parse-names":false,"suffix":""},{"dropping-particle":"","family":"Zhong","given":"Yang","non-dropping-particle":"","parse-names":false,"suffix":""}],"container-title":"Zeitschrift fur Naturforschung - Section C Journal of Biosciences","id":"ITEM-1","issue":"5-6","issued":{"date-parts":[["2004"]]},"page":"327-329","title":"Chemical composition of the essential oil of Elephantopus scaber from Southern China","type":"article-journal","volume":"59"},"uris":["http://www.mendeley.com/documents/?uuid=58e103c3-d3ac-4c2b-9ef8-2025be32185e"]}],"mendeley":{"formattedCitation":"&lt;sup&gt;63&lt;/sup&gt;","plainTextFormattedCitation":"63","previouslyFormattedCitation":"&lt;sup&gt;63&lt;/sup&gt;"},"properties":{"noteIndex":0},"schema":"https://github.com/citation-style-language/schema/raw/master/csl-citation.json"}</w:instrText>
            </w:r>
            <w:r>
              <w:fldChar w:fldCharType="separate"/>
            </w:r>
            <w:r w:rsidRPr="000500A3">
              <w:rPr>
                <w:noProof/>
                <w:vertAlign w:val="superscript"/>
              </w:rPr>
              <w:t>63</w:t>
            </w:r>
            <w:r>
              <w:fldChar w:fldCharType="end"/>
            </w:r>
          </w:p>
          <w:p w14:paraId="1B8E1353" w14:textId="676FFC5C" w:rsidR="001C44C5" w:rsidRDefault="001C44C5" w:rsidP="0027610D">
            <w:pPr>
              <w:jc w:val="center"/>
            </w:pPr>
          </w:p>
        </w:tc>
        <w:tc>
          <w:tcPr>
            <w:tcW w:w="2160" w:type="dxa"/>
          </w:tcPr>
          <w:p w14:paraId="3488084E" w14:textId="77777777" w:rsidR="007B1506" w:rsidRDefault="007B1506" w:rsidP="0027610D">
            <w:pPr>
              <w:jc w:val="center"/>
            </w:pPr>
            <w:r>
              <w:rPr>
                <w:rFonts w:ascii="Segoe UI" w:hAnsi="Segoe UI" w:cs="Segoe UI"/>
                <w:color w:val="212121"/>
                <w:shd w:val="clear" w:color="auto" w:fill="FFFFFF"/>
              </w:rPr>
              <w:t>5312457</w:t>
            </w:r>
          </w:p>
        </w:tc>
      </w:tr>
      <w:tr w:rsidR="007B1506" w14:paraId="3FE09D2E" w14:textId="77777777" w:rsidTr="00587810">
        <w:trPr>
          <w:trHeight w:val="309"/>
        </w:trPr>
        <w:tc>
          <w:tcPr>
            <w:tcW w:w="1278" w:type="dxa"/>
            <w:vMerge/>
          </w:tcPr>
          <w:p w14:paraId="3D15EFAD" w14:textId="77777777" w:rsidR="007B1506" w:rsidRDefault="007B1506" w:rsidP="0027610D">
            <w:pPr>
              <w:jc w:val="center"/>
            </w:pPr>
          </w:p>
        </w:tc>
        <w:tc>
          <w:tcPr>
            <w:tcW w:w="2250" w:type="dxa"/>
            <w:vMerge/>
          </w:tcPr>
          <w:p w14:paraId="0D988276" w14:textId="77777777" w:rsidR="007B1506" w:rsidRDefault="007B1506" w:rsidP="0027610D">
            <w:pPr>
              <w:jc w:val="center"/>
            </w:pPr>
          </w:p>
        </w:tc>
        <w:tc>
          <w:tcPr>
            <w:tcW w:w="2790" w:type="dxa"/>
          </w:tcPr>
          <w:p w14:paraId="74D4F0EB" w14:textId="77777777" w:rsidR="007B1506" w:rsidRDefault="007B1506" w:rsidP="0027610D">
            <w:pPr>
              <w:jc w:val="center"/>
            </w:pPr>
            <w:r>
              <w:t>ethyl hexadecanoate</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p w14:paraId="2ED1AEB4" w14:textId="509B6740" w:rsidR="001C44C5" w:rsidRDefault="001C44C5" w:rsidP="0027610D">
            <w:pPr>
              <w:jc w:val="center"/>
            </w:pPr>
          </w:p>
        </w:tc>
        <w:tc>
          <w:tcPr>
            <w:tcW w:w="2160" w:type="dxa"/>
          </w:tcPr>
          <w:p w14:paraId="3D27EDF5" w14:textId="77777777" w:rsidR="007B1506" w:rsidRDefault="007B1506" w:rsidP="0027610D">
            <w:pPr>
              <w:jc w:val="center"/>
            </w:pPr>
            <w:r>
              <w:rPr>
                <w:rFonts w:ascii="Segoe UI" w:hAnsi="Segoe UI" w:cs="Segoe UI"/>
                <w:color w:val="212121"/>
                <w:shd w:val="clear" w:color="auto" w:fill="FFFFFF"/>
              </w:rPr>
              <w:t>12366</w:t>
            </w:r>
          </w:p>
        </w:tc>
      </w:tr>
      <w:tr w:rsidR="007B1506" w14:paraId="7A6486A7" w14:textId="77777777" w:rsidTr="00587810">
        <w:trPr>
          <w:trHeight w:val="309"/>
        </w:trPr>
        <w:tc>
          <w:tcPr>
            <w:tcW w:w="1278" w:type="dxa"/>
            <w:vMerge/>
          </w:tcPr>
          <w:p w14:paraId="26FACB00" w14:textId="77777777" w:rsidR="007B1506" w:rsidRDefault="007B1506" w:rsidP="0027610D">
            <w:pPr>
              <w:jc w:val="center"/>
            </w:pPr>
          </w:p>
        </w:tc>
        <w:tc>
          <w:tcPr>
            <w:tcW w:w="2250" w:type="dxa"/>
            <w:vMerge/>
          </w:tcPr>
          <w:p w14:paraId="7E4A77F1" w14:textId="77777777" w:rsidR="007B1506" w:rsidRDefault="007B1506" w:rsidP="0027610D">
            <w:pPr>
              <w:jc w:val="center"/>
            </w:pPr>
          </w:p>
        </w:tc>
        <w:tc>
          <w:tcPr>
            <w:tcW w:w="2790" w:type="dxa"/>
          </w:tcPr>
          <w:p w14:paraId="2012538A" w14:textId="77777777" w:rsidR="007B1506" w:rsidRDefault="007B1506" w:rsidP="0027610D">
            <w:pPr>
              <w:jc w:val="center"/>
            </w:pPr>
            <w:r>
              <w:t>ethyl-9, 12-octadecadienoate</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p w14:paraId="09E85A8E" w14:textId="282B4C14" w:rsidR="001C44C5" w:rsidRDefault="001C44C5" w:rsidP="0027610D">
            <w:pPr>
              <w:jc w:val="center"/>
            </w:pPr>
          </w:p>
        </w:tc>
        <w:tc>
          <w:tcPr>
            <w:tcW w:w="2160" w:type="dxa"/>
          </w:tcPr>
          <w:p w14:paraId="31E6B2C2" w14:textId="77777777" w:rsidR="007B1506" w:rsidRDefault="007B1506" w:rsidP="0027610D">
            <w:pPr>
              <w:jc w:val="center"/>
            </w:pPr>
            <w:r>
              <w:rPr>
                <w:rFonts w:ascii="Segoe UI" w:hAnsi="Segoe UI" w:cs="Segoe UI"/>
                <w:color w:val="212121"/>
                <w:shd w:val="clear" w:color="auto" w:fill="FFFFFF"/>
              </w:rPr>
              <w:t>5365672</w:t>
            </w:r>
          </w:p>
        </w:tc>
      </w:tr>
      <w:tr w:rsidR="007B1506" w14:paraId="1D02B4A5" w14:textId="77777777" w:rsidTr="00587810">
        <w:trPr>
          <w:trHeight w:val="309"/>
        </w:trPr>
        <w:tc>
          <w:tcPr>
            <w:tcW w:w="1278" w:type="dxa"/>
            <w:vMerge/>
          </w:tcPr>
          <w:p w14:paraId="7D8EAE20" w14:textId="77777777" w:rsidR="007B1506" w:rsidRDefault="007B1506" w:rsidP="0027610D">
            <w:pPr>
              <w:jc w:val="center"/>
            </w:pPr>
          </w:p>
        </w:tc>
        <w:tc>
          <w:tcPr>
            <w:tcW w:w="2250" w:type="dxa"/>
            <w:vMerge/>
          </w:tcPr>
          <w:p w14:paraId="65BAEC65" w14:textId="77777777" w:rsidR="007B1506" w:rsidRDefault="007B1506" w:rsidP="0027610D">
            <w:pPr>
              <w:jc w:val="center"/>
            </w:pPr>
          </w:p>
        </w:tc>
        <w:tc>
          <w:tcPr>
            <w:tcW w:w="2790" w:type="dxa"/>
          </w:tcPr>
          <w:p w14:paraId="0FB31F0F" w14:textId="77777777" w:rsidR="007B1506" w:rsidRDefault="007B1506" w:rsidP="0027610D">
            <w:pPr>
              <w:jc w:val="center"/>
            </w:pPr>
            <w:r>
              <w:t>ethyl-(Z)-9-octadecenoate</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p w14:paraId="4F0BD8C0" w14:textId="7A1B986A" w:rsidR="001C44C5" w:rsidRDefault="001C44C5" w:rsidP="0027610D">
            <w:pPr>
              <w:jc w:val="center"/>
            </w:pPr>
          </w:p>
        </w:tc>
        <w:tc>
          <w:tcPr>
            <w:tcW w:w="2160" w:type="dxa"/>
          </w:tcPr>
          <w:p w14:paraId="14871379" w14:textId="77777777" w:rsidR="007B1506" w:rsidRDefault="007B1506" w:rsidP="0027610D">
            <w:pPr>
              <w:jc w:val="center"/>
            </w:pPr>
            <w:r>
              <w:rPr>
                <w:rFonts w:ascii="Segoe UI" w:hAnsi="Segoe UI" w:cs="Segoe UI"/>
                <w:color w:val="212121"/>
                <w:shd w:val="clear" w:color="auto" w:fill="FFFFFF"/>
              </w:rPr>
              <w:t>5363269</w:t>
            </w:r>
          </w:p>
        </w:tc>
      </w:tr>
      <w:tr w:rsidR="007B1506" w14:paraId="142CBD80" w14:textId="77777777" w:rsidTr="00587810">
        <w:trPr>
          <w:trHeight w:val="548"/>
        </w:trPr>
        <w:tc>
          <w:tcPr>
            <w:tcW w:w="1278" w:type="dxa"/>
            <w:vMerge/>
          </w:tcPr>
          <w:p w14:paraId="0BD8CD73" w14:textId="77777777" w:rsidR="007B1506" w:rsidRDefault="007B1506" w:rsidP="0027610D">
            <w:pPr>
              <w:jc w:val="center"/>
            </w:pPr>
          </w:p>
        </w:tc>
        <w:tc>
          <w:tcPr>
            <w:tcW w:w="2250" w:type="dxa"/>
            <w:vMerge/>
          </w:tcPr>
          <w:p w14:paraId="174E6E66" w14:textId="77777777" w:rsidR="007B1506" w:rsidRDefault="007B1506" w:rsidP="0027610D">
            <w:pPr>
              <w:jc w:val="center"/>
            </w:pPr>
          </w:p>
        </w:tc>
        <w:tc>
          <w:tcPr>
            <w:tcW w:w="2790" w:type="dxa"/>
          </w:tcPr>
          <w:p w14:paraId="36EE0CAE" w14:textId="77777777" w:rsidR="007B1506" w:rsidRDefault="007B1506" w:rsidP="0027610D">
            <w:pPr>
              <w:jc w:val="center"/>
            </w:pPr>
            <w:r>
              <w:t>ethyl octadecanoate</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tc>
        <w:tc>
          <w:tcPr>
            <w:tcW w:w="2160" w:type="dxa"/>
          </w:tcPr>
          <w:p w14:paraId="65694FF1" w14:textId="77777777" w:rsidR="007B1506" w:rsidRDefault="007B1506" w:rsidP="0027610D">
            <w:pPr>
              <w:jc w:val="center"/>
            </w:pPr>
            <w:r>
              <w:rPr>
                <w:rFonts w:ascii="Segoe UI" w:hAnsi="Segoe UI" w:cs="Segoe UI"/>
                <w:color w:val="212121"/>
                <w:shd w:val="clear" w:color="auto" w:fill="FFFFFF"/>
              </w:rPr>
              <w:t>8122</w:t>
            </w:r>
          </w:p>
        </w:tc>
      </w:tr>
      <w:tr w:rsidR="007B1506" w14:paraId="29ABC8BA" w14:textId="77777777" w:rsidTr="00587810">
        <w:trPr>
          <w:trHeight w:val="309"/>
        </w:trPr>
        <w:tc>
          <w:tcPr>
            <w:tcW w:w="1278" w:type="dxa"/>
            <w:vMerge/>
          </w:tcPr>
          <w:p w14:paraId="136E8F06" w14:textId="77777777" w:rsidR="007B1506" w:rsidRDefault="007B1506" w:rsidP="0027610D">
            <w:pPr>
              <w:jc w:val="center"/>
            </w:pPr>
          </w:p>
        </w:tc>
        <w:tc>
          <w:tcPr>
            <w:tcW w:w="2250" w:type="dxa"/>
            <w:vMerge/>
          </w:tcPr>
          <w:p w14:paraId="1371A383" w14:textId="77777777" w:rsidR="007B1506" w:rsidRDefault="007B1506" w:rsidP="0027610D">
            <w:pPr>
              <w:jc w:val="center"/>
            </w:pPr>
          </w:p>
        </w:tc>
        <w:tc>
          <w:tcPr>
            <w:tcW w:w="2790" w:type="dxa"/>
          </w:tcPr>
          <w:p w14:paraId="5BEDC14D" w14:textId="77777777" w:rsidR="007B1506" w:rsidRDefault="007B1506" w:rsidP="0027610D">
            <w:pPr>
              <w:jc w:val="center"/>
            </w:pPr>
            <w:r>
              <w:t>stigmasterol</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p w14:paraId="099A9343" w14:textId="65BB425C" w:rsidR="001C44C5" w:rsidRDefault="001C44C5" w:rsidP="0027610D">
            <w:pPr>
              <w:jc w:val="center"/>
            </w:pPr>
          </w:p>
        </w:tc>
        <w:tc>
          <w:tcPr>
            <w:tcW w:w="2160" w:type="dxa"/>
          </w:tcPr>
          <w:p w14:paraId="0A102D70" w14:textId="77777777" w:rsidR="007B1506" w:rsidRDefault="007B1506" w:rsidP="0027610D">
            <w:pPr>
              <w:jc w:val="center"/>
            </w:pPr>
            <w:r>
              <w:rPr>
                <w:rFonts w:ascii="Segoe UI" w:hAnsi="Segoe UI" w:cs="Segoe UI"/>
                <w:color w:val="212121"/>
                <w:shd w:val="clear" w:color="auto" w:fill="FFFFFF"/>
              </w:rPr>
              <w:t>5280794</w:t>
            </w:r>
          </w:p>
        </w:tc>
      </w:tr>
      <w:tr w:rsidR="007B1506" w14:paraId="3C37C27E" w14:textId="77777777" w:rsidTr="00587810">
        <w:trPr>
          <w:trHeight w:val="309"/>
        </w:trPr>
        <w:tc>
          <w:tcPr>
            <w:tcW w:w="1278" w:type="dxa"/>
            <w:vMerge/>
          </w:tcPr>
          <w:p w14:paraId="3E405366" w14:textId="77777777" w:rsidR="007B1506" w:rsidRDefault="007B1506" w:rsidP="0027610D">
            <w:pPr>
              <w:jc w:val="center"/>
            </w:pPr>
          </w:p>
        </w:tc>
        <w:tc>
          <w:tcPr>
            <w:tcW w:w="2250" w:type="dxa"/>
            <w:vMerge/>
          </w:tcPr>
          <w:p w14:paraId="44CC4300" w14:textId="77777777" w:rsidR="007B1506" w:rsidRDefault="007B1506" w:rsidP="0027610D">
            <w:pPr>
              <w:jc w:val="center"/>
            </w:pPr>
          </w:p>
        </w:tc>
        <w:tc>
          <w:tcPr>
            <w:tcW w:w="2790" w:type="dxa"/>
          </w:tcPr>
          <w:p w14:paraId="46C972E3" w14:textId="77777777" w:rsidR="007B1506" w:rsidRDefault="007B1506" w:rsidP="0027610D">
            <w:pPr>
              <w:jc w:val="center"/>
            </w:pPr>
            <w:r>
              <w:t>stigmasterol glucoside</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p w14:paraId="6B3333C2" w14:textId="4B1D86CE" w:rsidR="001C44C5" w:rsidRDefault="001C44C5" w:rsidP="0027610D">
            <w:pPr>
              <w:jc w:val="center"/>
            </w:pPr>
          </w:p>
        </w:tc>
        <w:tc>
          <w:tcPr>
            <w:tcW w:w="2160" w:type="dxa"/>
          </w:tcPr>
          <w:p w14:paraId="265594BC" w14:textId="77777777" w:rsidR="007B1506" w:rsidRDefault="007B1506" w:rsidP="0027610D">
            <w:pPr>
              <w:jc w:val="center"/>
            </w:pPr>
            <w:r>
              <w:rPr>
                <w:rFonts w:ascii="Segoe UI" w:hAnsi="Segoe UI" w:cs="Segoe UI"/>
                <w:color w:val="212121"/>
                <w:shd w:val="clear" w:color="auto" w:fill="FFFFFF"/>
              </w:rPr>
              <w:t>6602508</w:t>
            </w:r>
          </w:p>
        </w:tc>
      </w:tr>
      <w:tr w:rsidR="007B1506" w14:paraId="037F22F4" w14:textId="77777777" w:rsidTr="00587810">
        <w:trPr>
          <w:trHeight w:val="399"/>
        </w:trPr>
        <w:tc>
          <w:tcPr>
            <w:tcW w:w="1278" w:type="dxa"/>
            <w:vMerge/>
          </w:tcPr>
          <w:p w14:paraId="422D3F94" w14:textId="77777777" w:rsidR="007B1506" w:rsidRDefault="007B1506" w:rsidP="0027610D">
            <w:pPr>
              <w:jc w:val="center"/>
            </w:pPr>
          </w:p>
        </w:tc>
        <w:tc>
          <w:tcPr>
            <w:tcW w:w="2250" w:type="dxa"/>
            <w:vMerge/>
          </w:tcPr>
          <w:p w14:paraId="5CECE881" w14:textId="77777777" w:rsidR="007B1506" w:rsidRDefault="007B1506" w:rsidP="0027610D">
            <w:pPr>
              <w:jc w:val="center"/>
            </w:pPr>
          </w:p>
        </w:tc>
        <w:tc>
          <w:tcPr>
            <w:tcW w:w="2790" w:type="dxa"/>
          </w:tcPr>
          <w:p w14:paraId="4DAC4FE2" w14:textId="77777777" w:rsidR="007B1506" w:rsidRDefault="007B1506" w:rsidP="0027610D">
            <w:pPr>
              <w:jc w:val="center"/>
            </w:pPr>
            <w:r>
              <w:t>17, 19-dihydrodeoxyelephantopin</w:t>
            </w:r>
            <w:r>
              <w:fldChar w:fldCharType="begin" w:fldLock="1"/>
            </w:r>
            <w:r>
              <w:instrText>ADDIN CSL_CITATION {"citationItems":[{"id":"ITEM-1","itemData":{"DOI":"10.5539/ijc.v1n1p36","ISSN":"1916-9698","abstract":"Soxhlet extraction technique is employed for the extraction and separation of chemical constituents in the medicinal plant, Elephantopus scaber L. The effect of parameters, such as different parts of the plant (leaves, roots and stems), extraction time and types of solvent (n-hexane and methanol) on the extracted yield and the percentage of extraction were investigated. The design of experiment was done using factorial design. The data were analyzed using ANOVA as well as factorial design. The experimental results show that the methanol is better than n-hexane but an extraction time of 9 hours was required for stems and roots while 12 hours for leaves. Essential crude of Elephantopus scaber L. obtained by Soxhlet extraction was further analyzed by gas chromatography-mass spectrometry detection to identify the chemical ingredients of the plant and used as a standard in the qualitative analysis for certain chemical compounds based on the retention time on the chromatogram. Six compounds such as stigmasterol, lupeol, stearic acid, deoxyelephantopin isomers, analogue 1 and analogue 2 of deoxyelephantopin have been identified. Oven temperature program of gas chromatography has been developed in this research. The results obtained, enable one to make qualitative and quantitative analysis for the essential oil which was extracted from the herbal plant. Maximum extraction conditions of the stigmasterol and lupeol were determined by comparing the area percentage below the peak in chromatogram with the GCMS standard. Stigmasterol: 6 hours extraction time using n-hexane and stems show the highest area percentage (8.145%). Lupeol: 9 hours extraction time using n-hexane and stems show the highest area percentage (68.580%).","author":[{"dropping-particle":"","family":"Ahmad","given":"Anees","non-dropping-particle":"","parse-names":false,"suffix":""},{"dropping-particle":"","family":"Alkarkhi","given":"Abbas F. M.","non-dropping-particle":"","parse-names":false,"suffix":""},{"dropping-particle":"","family":"Hena","given":"Sufia","non-dropping-particle":"","parse-names":false,"suffix":""},{"dropping-particle":"","family":"Khim","given":"Lim Han","non-dropping-particle":"","parse-names":false,"suffix":""}],"container-title":"International Journal of Chemistry","id":"ITEM-1","issue":"1","issued":{"date-parts":[["2009"]]},"page":"36-49","title":"Extraction, Separation and Identification of Chemical Ingredients of Elephantopus Scaber L. Using Factorial Design of Experiment","type":"article-journal","volume":"1"},"uris":["http://www.mendeley.com/documents/?uuid=791f92a6-db90-40b3-aab1-32fd56086315"]}],"mendeley":{"formattedCitation":"&lt;sup&gt;64&lt;/sup&gt;","plainTextFormattedCitation":"64","previouslyFormattedCitation":"&lt;sup&gt;64&lt;/sup&gt;"},"properties":{"noteIndex":0},"schema":"https://github.com/citation-style-language/schema/raw/master/csl-citation.json"}</w:instrText>
            </w:r>
            <w:r>
              <w:fldChar w:fldCharType="separate"/>
            </w:r>
            <w:r w:rsidRPr="00EC0D16">
              <w:rPr>
                <w:noProof/>
                <w:vertAlign w:val="superscript"/>
              </w:rPr>
              <w:t>64</w:t>
            </w:r>
            <w:r>
              <w:fldChar w:fldCharType="end"/>
            </w:r>
          </w:p>
          <w:p w14:paraId="07A0919B" w14:textId="39495771" w:rsidR="001C44C5" w:rsidRDefault="001C44C5" w:rsidP="0027610D">
            <w:pPr>
              <w:jc w:val="center"/>
            </w:pPr>
          </w:p>
        </w:tc>
        <w:tc>
          <w:tcPr>
            <w:tcW w:w="2160" w:type="dxa"/>
          </w:tcPr>
          <w:p w14:paraId="35FE9AA3" w14:textId="77777777" w:rsidR="007B1506" w:rsidRDefault="007B1506" w:rsidP="0027610D">
            <w:pPr>
              <w:jc w:val="center"/>
            </w:pPr>
            <w:r>
              <w:rPr>
                <w:rFonts w:ascii="Segoe UI" w:hAnsi="Segoe UI" w:cs="Segoe UI"/>
                <w:color w:val="212121"/>
                <w:shd w:val="clear" w:color="auto" w:fill="FFFFFF"/>
              </w:rPr>
              <w:t>102466643</w:t>
            </w:r>
          </w:p>
        </w:tc>
      </w:tr>
      <w:tr w:rsidR="007B1506" w14:paraId="6FB6F590" w14:textId="77777777" w:rsidTr="00587810">
        <w:trPr>
          <w:trHeight w:val="399"/>
        </w:trPr>
        <w:tc>
          <w:tcPr>
            <w:tcW w:w="1278" w:type="dxa"/>
            <w:vMerge/>
          </w:tcPr>
          <w:p w14:paraId="3F6CA5E9" w14:textId="77777777" w:rsidR="007B1506" w:rsidRDefault="007B1506" w:rsidP="0027610D">
            <w:pPr>
              <w:jc w:val="center"/>
            </w:pPr>
          </w:p>
        </w:tc>
        <w:tc>
          <w:tcPr>
            <w:tcW w:w="2250" w:type="dxa"/>
            <w:vMerge/>
          </w:tcPr>
          <w:p w14:paraId="4625A91F" w14:textId="77777777" w:rsidR="007B1506" w:rsidRDefault="007B1506" w:rsidP="0027610D">
            <w:pPr>
              <w:jc w:val="center"/>
            </w:pPr>
          </w:p>
        </w:tc>
        <w:tc>
          <w:tcPr>
            <w:tcW w:w="2790" w:type="dxa"/>
          </w:tcPr>
          <w:p w14:paraId="0F99DE16" w14:textId="77777777" w:rsidR="007B1506" w:rsidRDefault="007B1506" w:rsidP="0027610D">
            <w:pPr>
              <w:jc w:val="center"/>
            </w:pPr>
            <w:r>
              <w:t>25-Hydroxy-24-methylcholesterol</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p w14:paraId="2DD5DD0F" w14:textId="66817607" w:rsidR="001C44C5" w:rsidRDefault="001C44C5" w:rsidP="0027610D">
            <w:pPr>
              <w:jc w:val="center"/>
            </w:pPr>
          </w:p>
        </w:tc>
        <w:tc>
          <w:tcPr>
            <w:tcW w:w="2160" w:type="dxa"/>
          </w:tcPr>
          <w:p w14:paraId="008E5747" w14:textId="77777777" w:rsidR="007B1506" w:rsidRDefault="007B1506" w:rsidP="0027610D">
            <w:pPr>
              <w:jc w:val="center"/>
            </w:pPr>
            <w:r>
              <w:rPr>
                <w:rFonts w:ascii="Segoe UI" w:hAnsi="Segoe UI" w:cs="Segoe UI"/>
                <w:color w:val="212121"/>
                <w:shd w:val="clear" w:color="auto" w:fill="FFFFFF"/>
              </w:rPr>
              <w:t>20847614</w:t>
            </w:r>
          </w:p>
        </w:tc>
      </w:tr>
      <w:tr w:rsidR="007B1506" w14:paraId="4106AA11" w14:textId="77777777" w:rsidTr="00587810">
        <w:trPr>
          <w:trHeight w:val="399"/>
        </w:trPr>
        <w:tc>
          <w:tcPr>
            <w:tcW w:w="1278" w:type="dxa"/>
            <w:vMerge/>
          </w:tcPr>
          <w:p w14:paraId="58F78D0C" w14:textId="77777777" w:rsidR="007B1506" w:rsidRDefault="007B1506" w:rsidP="0027610D">
            <w:pPr>
              <w:jc w:val="center"/>
            </w:pPr>
          </w:p>
        </w:tc>
        <w:tc>
          <w:tcPr>
            <w:tcW w:w="2250" w:type="dxa"/>
            <w:vMerge/>
          </w:tcPr>
          <w:p w14:paraId="2BEAF4C7" w14:textId="77777777" w:rsidR="007B1506" w:rsidRDefault="007B1506" w:rsidP="0027610D">
            <w:pPr>
              <w:jc w:val="center"/>
            </w:pPr>
          </w:p>
        </w:tc>
        <w:tc>
          <w:tcPr>
            <w:tcW w:w="2790" w:type="dxa"/>
          </w:tcPr>
          <w:p w14:paraId="43FBDAB6" w14:textId="77777777" w:rsidR="007B1506" w:rsidRDefault="007B1506" w:rsidP="0027610D">
            <w:pPr>
              <w:jc w:val="center"/>
            </w:pPr>
            <w:r>
              <w:t>3-Methyl-2-Methoxy pyrazine</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p w14:paraId="6FBD53F3" w14:textId="0A283813" w:rsidR="001C44C5" w:rsidRDefault="001C44C5" w:rsidP="0027610D">
            <w:pPr>
              <w:jc w:val="center"/>
            </w:pPr>
          </w:p>
        </w:tc>
        <w:tc>
          <w:tcPr>
            <w:tcW w:w="2160" w:type="dxa"/>
          </w:tcPr>
          <w:p w14:paraId="4D4A936D" w14:textId="77777777" w:rsidR="007B1506" w:rsidRDefault="007B1506" w:rsidP="0027610D">
            <w:pPr>
              <w:jc w:val="center"/>
            </w:pPr>
            <w:r>
              <w:rPr>
                <w:rFonts w:ascii="Segoe UI" w:hAnsi="Segoe UI" w:cs="Segoe UI"/>
                <w:color w:val="212121"/>
                <w:shd w:val="clear" w:color="auto" w:fill="FFFFFF"/>
              </w:rPr>
              <w:t>528128</w:t>
            </w:r>
          </w:p>
        </w:tc>
      </w:tr>
      <w:tr w:rsidR="007B1506" w14:paraId="2FB7F42E" w14:textId="77777777" w:rsidTr="00587810">
        <w:trPr>
          <w:trHeight w:val="399"/>
        </w:trPr>
        <w:tc>
          <w:tcPr>
            <w:tcW w:w="1278" w:type="dxa"/>
            <w:vMerge/>
          </w:tcPr>
          <w:p w14:paraId="37B7367A" w14:textId="77777777" w:rsidR="007B1506" w:rsidRDefault="007B1506" w:rsidP="0027610D">
            <w:pPr>
              <w:jc w:val="center"/>
            </w:pPr>
          </w:p>
        </w:tc>
        <w:tc>
          <w:tcPr>
            <w:tcW w:w="2250" w:type="dxa"/>
            <w:vMerge/>
          </w:tcPr>
          <w:p w14:paraId="0AB1BA2B" w14:textId="77777777" w:rsidR="007B1506" w:rsidRDefault="007B1506" w:rsidP="0027610D">
            <w:pPr>
              <w:jc w:val="center"/>
            </w:pPr>
          </w:p>
        </w:tc>
        <w:tc>
          <w:tcPr>
            <w:tcW w:w="2790" w:type="dxa"/>
          </w:tcPr>
          <w:p w14:paraId="291E4ACC" w14:textId="77777777" w:rsidR="007B1506" w:rsidRDefault="007B1506" w:rsidP="0027610D">
            <w:pPr>
              <w:jc w:val="center"/>
            </w:pPr>
            <w:r>
              <w:t>Arginine</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p w14:paraId="5F3FC0E9" w14:textId="188E60A5" w:rsidR="001C44C5" w:rsidRDefault="001C44C5" w:rsidP="0027610D">
            <w:pPr>
              <w:jc w:val="center"/>
            </w:pPr>
          </w:p>
        </w:tc>
        <w:tc>
          <w:tcPr>
            <w:tcW w:w="2160" w:type="dxa"/>
          </w:tcPr>
          <w:p w14:paraId="2BD89AD0" w14:textId="77777777" w:rsidR="007B1506" w:rsidRDefault="007B1506" w:rsidP="0027610D">
            <w:pPr>
              <w:jc w:val="center"/>
            </w:pPr>
            <w:r>
              <w:rPr>
                <w:rFonts w:ascii="Segoe UI" w:hAnsi="Segoe UI" w:cs="Segoe UI"/>
                <w:color w:val="212121"/>
                <w:shd w:val="clear" w:color="auto" w:fill="FFFFFF"/>
              </w:rPr>
              <w:t>6322</w:t>
            </w:r>
          </w:p>
        </w:tc>
      </w:tr>
      <w:tr w:rsidR="007B1506" w14:paraId="4A306662" w14:textId="77777777" w:rsidTr="00587810">
        <w:trPr>
          <w:trHeight w:val="399"/>
        </w:trPr>
        <w:tc>
          <w:tcPr>
            <w:tcW w:w="1278" w:type="dxa"/>
            <w:vMerge/>
          </w:tcPr>
          <w:p w14:paraId="3F1F61A7" w14:textId="77777777" w:rsidR="007B1506" w:rsidRDefault="007B1506" w:rsidP="0027610D">
            <w:pPr>
              <w:jc w:val="center"/>
            </w:pPr>
          </w:p>
        </w:tc>
        <w:tc>
          <w:tcPr>
            <w:tcW w:w="2250" w:type="dxa"/>
            <w:vMerge/>
          </w:tcPr>
          <w:p w14:paraId="31F20E73" w14:textId="77777777" w:rsidR="007B1506" w:rsidRDefault="007B1506" w:rsidP="0027610D">
            <w:pPr>
              <w:jc w:val="center"/>
            </w:pPr>
          </w:p>
        </w:tc>
        <w:tc>
          <w:tcPr>
            <w:tcW w:w="2790" w:type="dxa"/>
          </w:tcPr>
          <w:p w14:paraId="09A1A046" w14:textId="77777777" w:rsidR="007B1506" w:rsidRDefault="007B1506" w:rsidP="0027610D">
            <w:pPr>
              <w:jc w:val="center"/>
            </w:pPr>
            <w:r>
              <w:t>Methyl Jasmonate</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p w14:paraId="2E210FE5" w14:textId="25A01711" w:rsidR="001C44C5" w:rsidRDefault="001C44C5" w:rsidP="0027610D">
            <w:pPr>
              <w:jc w:val="center"/>
            </w:pPr>
          </w:p>
        </w:tc>
        <w:tc>
          <w:tcPr>
            <w:tcW w:w="2160" w:type="dxa"/>
          </w:tcPr>
          <w:p w14:paraId="456B8DEC" w14:textId="77777777" w:rsidR="007B1506" w:rsidRDefault="007B1506" w:rsidP="0027610D">
            <w:pPr>
              <w:jc w:val="center"/>
            </w:pPr>
            <w:r>
              <w:rPr>
                <w:rFonts w:ascii="Segoe UI" w:hAnsi="Segoe UI" w:cs="Segoe UI"/>
                <w:color w:val="212121"/>
                <w:shd w:val="clear" w:color="auto" w:fill="FFFFFF"/>
              </w:rPr>
              <w:t>5281929</w:t>
            </w:r>
          </w:p>
        </w:tc>
      </w:tr>
      <w:tr w:rsidR="007B1506" w14:paraId="7F7695D1" w14:textId="77777777" w:rsidTr="00587810">
        <w:trPr>
          <w:trHeight w:val="399"/>
        </w:trPr>
        <w:tc>
          <w:tcPr>
            <w:tcW w:w="1278" w:type="dxa"/>
            <w:vMerge/>
          </w:tcPr>
          <w:p w14:paraId="3DD49AAA" w14:textId="77777777" w:rsidR="007B1506" w:rsidRDefault="007B1506" w:rsidP="0027610D">
            <w:pPr>
              <w:jc w:val="center"/>
            </w:pPr>
          </w:p>
        </w:tc>
        <w:tc>
          <w:tcPr>
            <w:tcW w:w="2250" w:type="dxa"/>
            <w:vMerge/>
          </w:tcPr>
          <w:p w14:paraId="203E362A" w14:textId="77777777" w:rsidR="007B1506" w:rsidRDefault="007B1506" w:rsidP="0027610D">
            <w:pPr>
              <w:jc w:val="center"/>
            </w:pPr>
          </w:p>
        </w:tc>
        <w:tc>
          <w:tcPr>
            <w:tcW w:w="2790" w:type="dxa"/>
          </w:tcPr>
          <w:p w14:paraId="77704249" w14:textId="77777777" w:rsidR="007B1506" w:rsidRDefault="007B1506" w:rsidP="0027610D">
            <w:pPr>
              <w:jc w:val="center"/>
            </w:pPr>
            <w:r>
              <w:t>Haloxazolam</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p w14:paraId="0DB0AAE6" w14:textId="13030F57" w:rsidR="001C44C5" w:rsidRDefault="001C44C5" w:rsidP="0027610D">
            <w:pPr>
              <w:jc w:val="center"/>
            </w:pPr>
          </w:p>
        </w:tc>
        <w:tc>
          <w:tcPr>
            <w:tcW w:w="2160" w:type="dxa"/>
          </w:tcPr>
          <w:p w14:paraId="4D98F187" w14:textId="77777777" w:rsidR="007B1506" w:rsidRDefault="007B1506" w:rsidP="0027610D">
            <w:pPr>
              <w:jc w:val="center"/>
            </w:pPr>
            <w:r>
              <w:rPr>
                <w:rFonts w:ascii="Segoe UI" w:hAnsi="Segoe UI" w:cs="Segoe UI"/>
                <w:color w:val="212121"/>
                <w:shd w:val="clear" w:color="auto" w:fill="FFFFFF"/>
              </w:rPr>
              <w:t>3563</w:t>
            </w:r>
          </w:p>
        </w:tc>
      </w:tr>
      <w:tr w:rsidR="007B1506" w14:paraId="61AA0792" w14:textId="77777777" w:rsidTr="00587810">
        <w:trPr>
          <w:trHeight w:val="399"/>
        </w:trPr>
        <w:tc>
          <w:tcPr>
            <w:tcW w:w="1278" w:type="dxa"/>
            <w:vMerge/>
          </w:tcPr>
          <w:p w14:paraId="035E6199" w14:textId="77777777" w:rsidR="007B1506" w:rsidRDefault="007B1506" w:rsidP="0027610D">
            <w:pPr>
              <w:jc w:val="center"/>
            </w:pPr>
          </w:p>
        </w:tc>
        <w:tc>
          <w:tcPr>
            <w:tcW w:w="2250" w:type="dxa"/>
            <w:vMerge/>
          </w:tcPr>
          <w:p w14:paraId="56D2E8FF" w14:textId="77777777" w:rsidR="007B1506" w:rsidRDefault="007B1506" w:rsidP="0027610D">
            <w:pPr>
              <w:jc w:val="center"/>
            </w:pPr>
          </w:p>
        </w:tc>
        <w:tc>
          <w:tcPr>
            <w:tcW w:w="2790" w:type="dxa"/>
          </w:tcPr>
          <w:p w14:paraId="661A1E23" w14:textId="77777777" w:rsidR="007B1506" w:rsidRDefault="007B1506" w:rsidP="0027610D">
            <w:pPr>
              <w:jc w:val="center"/>
            </w:pPr>
            <w:r>
              <w:t>Asparagin</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p w14:paraId="7441643D" w14:textId="30025F98" w:rsidR="001C44C5" w:rsidRDefault="001C44C5" w:rsidP="0027610D">
            <w:pPr>
              <w:jc w:val="center"/>
            </w:pPr>
          </w:p>
        </w:tc>
        <w:tc>
          <w:tcPr>
            <w:tcW w:w="2160" w:type="dxa"/>
          </w:tcPr>
          <w:p w14:paraId="0BAF5DB1" w14:textId="77777777" w:rsidR="007B1506" w:rsidRDefault="007B1506" w:rsidP="0027610D">
            <w:pPr>
              <w:jc w:val="center"/>
            </w:pPr>
            <w:r>
              <w:rPr>
                <w:rFonts w:ascii="Segoe UI" w:hAnsi="Segoe UI" w:cs="Segoe UI"/>
                <w:color w:val="212121"/>
                <w:shd w:val="clear" w:color="auto" w:fill="FFFFFF"/>
              </w:rPr>
              <w:t>236</w:t>
            </w:r>
          </w:p>
        </w:tc>
      </w:tr>
      <w:tr w:rsidR="007B1506" w14:paraId="259D6540" w14:textId="77777777" w:rsidTr="00587810">
        <w:trPr>
          <w:trHeight w:val="399"/>
        </w:trPr>
        <w:tc>
          <w:tcPr>
            <w:tcW w:w="1278" w:type="dxa"/>
            <w:vMerge/>
          </w:tcPr>
          <w:p w14:paraId="52F155B0" w14:textId="77777777" w:rsidR="007B1506" w:rsidRDefault="007B1506" w:rsidP="0027610D">
            <w:pPr>
              <w:jc w:val="center"/>
            </w:pPr>
          </w:p>
        </w:tc>
        <w:tc>
          <w:tcPr>
            <w:tcW w:w="2250" w:type="dxa"/>
            <w:vMerge/>
          </w:tcPr>
          <w:p w14:paraId="0F711F20" w14:textId="77777777" w:rsidR="007B1506" w:rsidRDefault="007B1506" w:rsidP="0027610D">
            <w:pPr>
              <w:jc w:val="center"/>
            </w:pPr>
          </w:p>
        </w:tc>
        <w:tc>
          <w:tcPr>
            <w:tcW w:w="2790" w:type="dxa"/>
          </w:tcPr>
          <w:p w14:paraId="01C3CE78" w14:textId="77777777" w:rsidR="007B1506" w:rsidRDefault="007B1506" w:rsidP="0027610D">
            <w:pPr>
              <w:jc w:val="center"/>
            </w:pPr>
            <w:r>
              <w:t>Carbamic acid methyl ester</w:t>
            </w:r>
            <w:r>
              <w:fldChar w:fldCharType="begin" w:fldLock="1"/>
            </w:r>
            <w:r>
              <w:instrText>ADDIN CSL_CITATION {"citationItems":[{"id":"ITEM-1","itemData":{"author":[{"dropping-particle":"","family":"Jennie","given":"Antro","non-dropping-particle":"","parse-names":false,"suffix":""},{"dropping-particle":"","family":"Trends","given":"J Global","non-dropping-particle":"","parse-names":false,"suffix":""},{"dropping-particle":"","family":"Sci","given":"Pharm","non-dropping-particle":"","parse-names":false,"suffix":""},{"dropping-particle":"","family":"Rajesh","given":"M","non-dropping-particle":"","parse-names":false,"suffix":""}],"id":"ITEM-1","issue":"1","issued":{"date-parts":[["2013"]]},"page":"1053-1057","title":"Journal of Global Trends in Pharmaceutical Sciences PHYTOCHEMICAL STUDIES AND GC-MS ANALYSIS OF THE PLANT ELEPHANTOPUS SCABER","type":"article-journal","volume":"4"},"uris":["http://www.mendeley.com/documents/?uuid=8edab003-1d24-4c7c-8d5d-a320a4996218"]}],"mendeley":{"formattedCitation":"&lt;sup&gt;65&lt;/sup&gt;","plainTextFormattedCitation":"65","previouslyFormattedCitation":"&lt;sup&gt;65&lt;/sup&gt;"},"properties":{"noteIndex":0},"schema":"https://github.com/citation-style-language/schema/raw/master/csl-citation.json"}</w:instrText>
            </w:r>
            <w:r>
              <w:fldChar w:fldCharType="separate"/>
            </w:r>
            <w:r w:rsidRPr="0046664B">
              <w:rPr>
                <w:noProof/>
                <w:vertAlign w:val="superscript"/>
              </w:rPr>
              <w:t>65</w:t>
            </w:r>
            <w:r>
              <w:fldChar w:fldCharType="end"/>
            </w:r>
          </w:p>
        </w:tc>
        <w:tc>
          <w:tcPr>
            <w:tcW w:w="2160" w:type="dxa"/>
          </w:tcPr>
          <w:p w14:paraId="4FD47BC7" w14:textId="77777777" w:rsidR="007B1506" w:rsidRDefault="007B1506" w:rsidP="0027610D">
            <w:pPr>
              <w:jc w:val="center"/>
            </w:pPr>
            <w:r>
              <w:rPr>
                <w:rFonts w:ascii="Segoe UI" w:hAnsi="Segoe UI" w:cs="Segoe UI"/>
                <w:color w:val="212121"/>
                <w:shd w:val="clear" w:color="auto" w:fill="FFFFFF"/>
              </w:rPr>
              <w:t>11722</w:t>
            </w:r>
          </w:p>
        </w:tc>
      </w:tr>
      <w:tr w:rsidR="007B1506" w14:paraId="72E1DA21" w14:textId="77777777" w:rsidTr="00587810">
        <w:trPr>
          <w:trHeight w:val="399"/>
        </w:trPr>
        <w:tc>
          <w:tcPr>
            <w:tcW w:w="1278" w:type="dxa"/>
            <w:vMerge/>
          </w:tcPr>
          <w:p w14:paraId="22421E92" w14:textId="77777777" w:rsidR="007B1506" w:rsidRDefault="007B1506" w:rsidP="0027610D">
            <w:pPr>
              <w:jc w:val="center"/>
            </w:pPr>
          </w:p>
        </w:tc>
        <w:tc>
          <w:tcPr>
            <w:tcW w:w="2250" w:type="dxa"/>
            <w:vMerge/>
          </w:tcPr>
          <w:p w14:paraId="5D9B841B" w14:textId="77777777" w:rsidR="007B1506" w:rsidRDefault="007B1506" w:rsidP="0027610D">
            <w:pPr>
              <w:jc w:val="center"/>
            </w:pPr>
          </w:p>
        </w:tc>
        <w:tc>
          <w:tcPr>
            <w:tcW w:w="2790" w:type="dxa"/>
          </w:tcPr>
          <w:p w14:paraId="4B01F851" w14:textId="77777777" w:rsidR="007B1506" w:rsidRDefault="007B1506" w:rsidP="0027610D">
            <w:pPr>
              <w:jc w:val="center"/>
            </w:pPr>
            <w:r>
              <w:t>elephantopin</w:t>
            </w:r>
            <w:r>
              <w:fldChar w:fldCharType="begin" w:fldLock="1"/>
            </w:r>
            <w:r>
              <w:instrText>ADDIN CSL_CITATION {"citationItems":[{"id":"ITEM-1","itemData":{"abstract":"Pharmacognostic investigation of anatomical sections of leaf, petiole, stem, peduncle and root of Elephantopus scaber was carried out to determine its anatomical features. The physico-chemical constant like ash and extractive values were determined. The total ash content of the E. scaberleaf is 6.32% and 10.53% for rhizome. The phytochemical analysis of the all the extracts revealed the presence of steroid compound. The results of the study could be useful for the identification and preparation of a monograph of the plant.","author":[{"dropping-particle":"","family":"Mohan","given":"V R","non-dropping-particle":"","parse-names":false,"suffix":""},{"dropping-particle":"","family":"Chenthurpandy","given":"P","non-dropping-particle":"","parse-names":false,"suffix":""},{"dropping-particle":"","family":"Kalidass","given":"C","non-dropping-particle":"","parse-names":false,"suffix":""}],"container-title":"Journal of Pharmaceutical Science and Technology","id":"ITEM-1","issue":"3","issued":{"date-parts":[["2010"]]},"page":"191-197","title":"Pharmacognostic and phytochemical investigation of Elephantopus scaber L . ( Asteraceae )","type":"article-journal","volume":"2"},"uris":["http://www.mendeley.com/documents/?uuid=75e0302c-7ac4-4e77-ac64-e7fdbc2ac030"]}],"mendeley":{"formattedCitation":"&lt;sup&gt;66&lt;/sup&gt;","plainTextFormattedCitation":"66","previouslyFormattedCitation":"&lt;sup&gt;66&lt;/sup&gt;"},"properties":{"noteIndex":0},"schema":"https://github.com/citation-style-language/schema/raw/master/csl-citation.json"}</w:instrText>
            </w:r>
            <w:r>
              <w:fldChar w:fldCharType="separate"/>
            </w:r>
            <w:r w:rsidRPr="007B1506">
              <w:rPr>
                <w:noProof/>
                <w:vertAlign w:val="superscript"/>
              </w:rPr>
              <w:t>66</w:t>
            </w:r>
            <w:r>
              <w:fldChar w:fldCharType="end"/>
            </w:r>
          </w:p>
          <w:p w14:paraId="3227DB13" w14:textId="1CE9A8EB" w:rsidR="001C44C5" w:rsidRDefault="001C44C5" w:rsidP="0027610D">
            <w:pPr>
              <w:jc w:val="center"/>
            </w:pPr>
          </w:p>
        </w:tc>
        <w:tc>
          <w:tcPr>
            <w:tcW w:w="2160" w:type="dxa"/>
          </w:tcPr>
          <w:p w14:paraId="3E0C2485" w14:textId="77777777" w:rsidR="007B1506" w:rsidRDefault="007B1506" w:rsidP="0027610D">
            <w:pPr>
              <w:jc w:val="center"/>
            </w:pPr>
            <w:r>
              <w:rPr>
                <w:rFonts w:ascii="Segoe UI" w:hAnsi="Segoe UI" w:cs="Segoe UI"/>
                <w:color w:val="212121"/>
                <w:shd w:val="clear" w:color="auto" w:fill="FFFFFF"/>
              </w:rPr>
              <w:t>442206</w:t>
            </w:r>
          </w:p>
        </w:tc>
      </w:tr>
      <w:tr w:rsidR="007B1506" w14:paraId="41D567C4" w14:textId="77777777" w:rsidTr="00587810">
        <w:trPr>
          <w:trHeight w:val="415"/>
        </w:trPr>
        <w:tc>
          <w:tcPr>
            <w:tcW w:w="1278" w:type="dxa"/>
            <w:vMerge/>
          </w:tcPr>
          <w:p w14:paraId="5D7A1FB2" w14:textId="77777777" w:rsidR="007B1506" w:rsidRDefault="007B1506" w:rsidP="0027610D">
            <w:pPr>
              <w:jc w:val="center"/>
            </w:pPr>
          </w:p>
        </w:tc>
        <w:tc>
          <w:tcPr>
            <w:tcW w:w="2250" w:type="dxa"/>
            <w:vMerge/>
          </w:tcPr>
          <w:p w14:paraId="311EC54F" w14:textId="77777777" w:rsidR="007B1506" w:rsidRDefault="007B1506" w:rsidP="0027610D">
            <w:pPr>
              <w:jc w:val="center"/>
            </w:pPr>
          </w:p>
        </w:tc>
        <w:tc>
          <w:tcPr>
            <w:tcW w:w="2790" w:type="dxa"/>
          </w:tcPr>
          <w:p w14:paraId="048432C8" w14:textId="77777777" w:rsidR="007B1506" w:rsidRDefault="007B1506" w:rsidP="0027610D">
            <w:pPr>
              <w:jc w:val="center"/>
            </w:pPr>
            <w:r>
              <w:t>epifriedelinol</w:t>
            </w:r>
            <w:r>
              <w:fldChar w:fldCharType="begin" w:fldLock="1"/>
            </w:r>
            <w:r w:rsidR="00AA5C69">
              <w:instrText>ADDIN CSL_CITATION {"citationItems":[{"id":"ITEM-1","itemData":{"abstract":"Pharmacognostic investigation of anatomical sections of leaf, petiole, stem, peduncle and root of Elephantopus scaber was carried out to determine its anatomical features. The physico-chemical constant like ash and extractive values were determined. The total ash content of the E. scaberleaf is 6.32% and 10.53% for rhizome. The phytochemical analysis of the all the extracts revealed the presence of steroid compound. The results of the study could be useful for the identification and preparation of a monograph of the plant.","author":[{"dropping-particle":"","family":"Mohan","given":"V R","non-dropping-particle":"","parse-names":false,"suffix":""},{"dropping-particle":"","family":"Chenthurpandy","given":"P","non-dropping-particle":"","parse-names":false,"suffix":""},{"dropping-particle":"","family":"Kalidass","given":"C","non-dropping-particle":"","parse-names":false,"suffix":""}],"container-title":"Journal of Pharmaceutical Science and Technology","id":"ITEM-1","issue":"3","issued":{"date-parts":[["2010"]]},"page":"191-197","title":"Pharmacognostic and phytochemical investigation of Elephantopus scaber L . ( Asteraceae )","type":"article-journal","volume":"2"},"uris":["http://www.mendeley.com/documents/?uuid=75e0302c-7ac4-4e77-ac64-e7fdbc2ac030"]}],"mendeley":{"formattedCitation":"&lt;sup&gt;66&lt;/sup&gt;","plainTextFormattedCitation":"66","previouslyFormattedCitation":"&lt;sup&gt;66&lt;/sup&gt;"},"properties":{"noteIndex":0},"schema":"https://github.com/citation-style-language/schema/raw/master/csl-citation.json"}</w:instrText>
            </w:r>
            <w:r>
              <w:fldChar w:fldCharType="separate"/>
            </w:r>
            <w:r w:rsidRPr="007B1506">
              <w:rPr>
                <w:noProof/>
                <w:vertAlign w:val="superscript"/>
              </w:rPr>
              <w:t>66</w:t>
            </w:r>
            <w:r>
              <w:fldChar w:fldCharType="end"/>
            </w:r>
          </w:p>
        </w:tc>
        <w:tc>
          <w:tcPr>
            <w:tcW w:w="2160" w:type="dxa"/>
          </w:tcPr>
          <w:p w14:paraId="5E9CD648" w14:textId="77777777" w:rsidR="007B1506" w:rsidRDefault="007B1506" w:rsidP="0027610D">
            <w:pPr>
              <w:jc w:val="center"/>
            </w:pPr>
            <w:r>
              <w:rPr>
                <w:rFonts w:ascii="Segoe UI" w:hAnsi="Segoe UI" w:cs="Segoe UI"/>
                <w:color w:val="212121"/>
                <w:shd w:val="clear" w:color="auto" w:fill="FFFFFF"/>
              </w:rPr>
              <w:t>119242</w:t>
            </w:r>
          </w:p>
        </w:tc>
      </w:tr>
      <w:tr w:rsidR="009D1607" w14:paraId="24F311E0" w14:textId="77777777" w:rsidTr="00587810">
        <w:trPr>
          <w:trHeight w:val="269"/>
        </w:trPr>
        <w:tc>
          <w:tcPr>
            <w:tcW w:w="1278" w:type="dxa"/>
            <w:vMerge w:val="restart"/>
          </w:tcPr>
          <w:p w14:paraId="32FA9B5A" w14:textId="77777777" w:rsidR="009D1607" w:rsidRDefault="009D1607" w:rsidP="0027610D">
            <w:pPr>
              <w:jc w:val="center"/>
            </w:pPr>
            <w:r>
              <w:t>34.</w:t>
            </w:r>
          </w:p>
        </w:tc>
        <w:tc>
          <w:tcPr>
            <w:tcW w:w="2250" w:type="dxa"/>
            <w:vMerge w:val="restart"/>
          </w:tcPr>
          <w:p w14:paraId="53269AAB" w14:textId="014DA53D" w:rsidR="009D1607" w:rsidRDefault="009D1607" w:rsidP="0027610D">
            <w:pPr>
              <w:jc w:val="center"/>
            </w:pPr>
            <w:r w:rsidRPr="0023560F">
              <w:rPr>
                <w:i/>
                <w:iCs/>
              </w:rPr>
              <w:t>Eleutherococcus senticosus</w:t>
            </w:r>
            <w:r>
              <w:t xml:space="preserve"> (Rupr. et Maxim.) Maxim.</w:t>
            </w:r>
          </w:p>
        </w:tc>
        <w:tc>
          <w:tcPr>
            <w:tcW w:w="2790" w:type="dxa"/>
          </w:tcPr>
          <w:p w14:paraId="65EB51DE" w14:textId="77777777" w:rsidR="009D1607" w:rsidRDefault="009D1607" w:rsidP="0027610D">
            <w:pPr>
              <w:jc w:val="center"/>
            </w:pPr>
            <w:r>
              <w:t>1-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0B087D32" w14:textId="28ABE7E0" w:rsidR="001C44C5" w:rsidRDefault="001C44C5" w:rsidP="0027610D">
            <w:pPr>
              <w:jc w:val="center"/>
            </w:pPr>
          </w:p>
        </w:tc>
        <w:tc>
          <w:tcPr>
            <w:tcW w:w="2160" w:type="dxa"/>
          </w:tcPr>
          <w:p w14:paraId="5FB7B04B" w14:textId="77777777" w:rsidR="009D1607" w:rsidRDefault="009D1607" w:rsidP="0027610D">
            <w:pPr>
              <w:jc w:val="center"/>
            </w:pPr>
            <w:r>
              <w:rPr>
                <w:rFonts w:ascii="Segoe UI" w:hAnsi="Segoe UI" w:cs="Segoe UI"/>
                <w:color w:val="212121"/>
                <w:shd w:val="clear" w:color="auto" w:fill="FFFFFF"/>
              </w:rPr>
              <w:t>10155076</w:t>
            </w:r>
          </w:p>
        </w:tc>
      </w:tr>
      <w:tr w:rsidR="009D1607" w14:paraId="2C074EE7" w14:textId="77777777" w:rsidTr="00587810">
        <w:trPr>
          <w:trHeight w:val="254"/>
        </w:trPr>
        <w:tc>
          <w:tcPr>
            <w:tcW w:w="1278" w:type="dxa"/>
            <w:vMerge/>
          </w:tcPr>
          <w:p w14:paraId="1C01960B" w14:textId="77777777" w:rsidR="009D1607" w:rsidRDefault="009D1607" w:rsidP="0027610D">
            <w:pPr>
              <w:jc w:val="center"/>
            </w:pPr>
          </w:p>
        </w:tc>
        <w:tc>
          <w:tcPr>
            <w:tcW w:w="2250" w:type="dxa"/>
            <w:vMerge/>
          </w:tcPr>
          <w:p w14:paraId="03E5EB68" w14:textId="77777777" w:rsidR="009D1607" w:rsidRDefault="009D1607" w:rsidP="0027610D">
            <w:pPr>
              <w:jc w:val="center"/>
            </w:pPr>
          </w:p>
        </w:tc>
        <w:tc>
          <w:tcPr>
            <w:tcW w:w="2790" w:type="dxa"/>
          </w:tcPr>
          <w:p w14:paraId="0456DB67" w14:textId="77777777" w:rsidR="009D1607" w:rsidRDefault="009D1607" w:rsidP="0027610D">
            <w:pPr>
              <w:jc w:val="center"/>
            </w:pPr>
            <w:r>
              <w:t>5-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2684AC3B" w14:textId="0FB09528" w:rsidR="001C44C5" w:rsidRDefault="001C44C5" w:rsidP="0027610D">
            <w:pPr>
              <w:jc w:val="center"/>
            </w:pPr>
          </w:p>
        </w:tc>
        <w:tc>
          <w:tcPr>
            <w:tcW w:w="2160" w:type="dxa"/>
          </w:tcPr>
          <w:p w14:paraId="4AD016CB" w14:textId="77777777" w:rsidR="009D1607" w:rsidRDefault="009D1607" w:rsidP="0027610D">
            <w:pPr>
              <w:jc w:val="center"/>
            </w:pPr>
            <w:r>
              <w:rPr>
                <w:rFonts w:ascii="Segoe UI" w:hAnsi="Segoe UI" w:cs="Segoe UI"/>
                <w:color w:val="212121"/>
                <w:shd w:val="clear" w:color="auto" w:fill="FFFFFF"/>
              </w:rPr>
              <w:t>1794427</w:t>
            </w:r>
          </w:p>
        </w:tc>
      </w:tr>
      <w:tr w:rsidR="009D1607" w14:paraId="2FFD25BF" w14:textId="77777777" w:rsidTr="00587810">
        <w:trPr>
          <w:trHeight w:val="254"/>
        </w:trPr>
        <w:tc>
          <w:tcPr>
            <w:tcW w:w="1278" w:type="dxa"/>
            <w:vMerge/>
          </w:tcPr>
          <w:p w14:paraId="2F6AAFA3" w14:textId="77777777" w:rsidR="009D1607" w:rsidRDefault="009D1607" w:rsidP="0027610D">
            <w:pPr>
              <w:jc w:val="center"/>
            </w:pPr>
          </w:p>
        </w:tc>
        <w:tc>
          <w:tcPr>
            <w:tcW w:w="2250" w:type="dxa"/>
            <w:vMerge/>
          </w:tcPr>
          <w:p w14:paraId="2AE0D124" w14:textId="77777777" w:rsidR="009D1607" w:rsidRDefault="009D1607" w:rsidP="0027610D">
            <w:pPr>
              <w:jc w:val="center"/>
            </w:pPr>
          </w:p>
        </w:tc>
        <w:tc>
          <w:tcPr>
            <w:tcW w:w="2790" w:type="dxa"/>
          </w:tcPr>
          <w:p w14:paraId="0F150734" w14:textId="77777777" w:rsidR="009D1607" w:rsidRDefault="009D1607" w:rsidP="0027610D">
            <w:pPr>
              <w:jc w:val="center"/>
            </w:pPr>
            <w:r>
              <w:t>4-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0DC40C27" w14:textId="132BB6EB" w:rsidR="001C44C5" w:rsidRDefault="001C44C5" w:rsidP="0027610D">
            <w:pPr>
              <w:jc w:val="center"/>
            </w:pPr>
          </w:p>
        </w:tc>
        <w:tc>
          <w:tcPr>
            <w:tcW w:w="2160" w:type="dxa"/>
          </w:tcPr>
          <w:p w14:paraId="3512DEE1" w14:textId="77777777" w:rsidR="009D1607" w:rsidRDefault="009D1607" w:rsidP="0027610D">
            <w:pPr>
              <w:jc w:val="center"/>
            </w:pPr>
            <w:r>
              <w:rPr>
                <w:rFonts w:ascii="Segoe UI" w:hAnsi="Segoe UI" w:cs="Segoe UI"/>
                <w:color w:val="212121"/>
                <w:shd w:val="clear" w:color="auto" w:fill="FFFFFF"/>
              </w:rPr>
              <w:t>9798666</w:t>
            </w:r>
          </w:p>
        </w:tc>
      </w:tr>
      <w:tr w:rsidR="009D1607" w14:paraId="4B1EE549" w14:textId="77777777" w:rsidTr="00587810">
        <w:trPr>
          <w:trHeight w:val="254"/>
        </w:trPr>
        <w:tc>
          <w:tcPr>
            <w:tcW w:w="1278" w:type="dxa"/>
            <w:vMerge/>
          </w:tcPr>
          <w:p w14:paraId="1D9DD938" w14:textId="77777777" w:rsidR="009D1607" w:rsidRDefault="009D1607" w:rsidP="0027610D">
            <w:pPr>
              <w:jc w:val="center"/>
            </w:pPr>
          </w:p>
        </w:tc>
        <w:tc>
          <w:tcPr>
            <w:tcW w:w="2250" w:type="dxa"/>
            <w:vMerge/>
          </w:tcPr>
          <w:p w14:paraId="4BA30219" w14:textId="77777777" w:rsidR="009D1607" w:rsidRDefault="009D1607" w:rsidP="0027610D">
            <w:pPr>
              <w:jc w:val="center"/>
            </w:pPr>
          </w:p>
        </w:tc>
        <w:tc>
          <w:tcPr>
            <w:tcW w:w="2790" w:type="dxa"/>
          </w:tcPr>
          <w:p w14:paraId="2D05B20A" w14:textId="77777777" w:rsidR="009D1607" w:rsidRDefault="009D1607" w:rsidP="0027610D">
            <w:pPr>
              <w:jc w:val="center"/>
            </w:pPr>
            <w:r>
              <w:t>1,3-di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4794613B" w14:textId="2A08C1F6" w:rsidR="00CB34DC" w:rsidRDefault="00CB34DC" w:rsidP="0027610D">
            <w:pPr>
              <w:jc w:val="center"/>
            </w:pPr>
          </w:p>
        </w:tc>
        <w:tc>
          <w:tcPr>
            <w:tcW w:w="2160" w:type="dxa"/>
          </w:tcPr>
          <w:p w14:paraId="226300B5" w14:textId="77777777" w:rsidR="009D1607" w:rsidRDefault="009D1607" w:rsidP="0027610D">
            <w:pPr>
              <w:jc w:val="center"/>
            </w:pPr>
            <w:r>
              <w:rPr>
                <w:rFonts w:ascii="Segoe UI" w:hAnsi="Segoe UI" w:cs="Segoe UI"/>
                <w:color w:val="212121"/>
                <w:shd w:val="clear" w:color="auto" w:fill="FFFFFF"/>
              </w:rPr>
              <w:t>6474640</w:t>
            </w:r>
          </w:p>
        </w:tc>
      </w:tr>
      <w:tr w:rsidR="009D1607" w14:paraId="1DF0A6DD" w14:textId="77777777" w:rsidTr="00587810">
        <w:trPr>
          <w:trHeight w:val="254"/>
        </w:trPr>
        <w:tc>
          <w:tcPr>
            <w:tcW w:w="1278" w:type="dxa"/>
            <w:vMerge/>
          </w:tcPr>
          <w:p w14:paraId="7B4F10EF" w14:textId="77777777" w:rsidR="009D1607" w:rsidRDefault="009D1607" w:rsidP="0027610D">
            <w:pPr>
              <w:jc w:val="center"/>
            </w:pPr>
          </w:p>
        </w:tc>
        <w:tc>
          <w:tcPr>
            <w:tcW w:w="2250" w:type="dxa"/>
            <w:vMerge/>
          </w:tcPr>
          <w:p w14:paraId="2349A4DA" w14:textId="77777777" w:rsidR="009D1607" w:rsidRDefault="009D1607" w:rsidP="0027610D">
            <w:pPr>
              <w:jc w:val="center"/>
            </w:pPr>
          </w:p>
        </w:tc>
        <w:tc>
          <w:tcPr>
            <w:tcW w:w="2790" w:type="dxa"/>
          </w:tcPr>
          <w:p w14:paraId="6C31AD58" w14:textId="77777777" w:rsidR="009D1607" w:rsidRDefault="009D1607" w:rsidP="0027610D">
            <w:pPr>
              <w:jc w:val="center"/>
            </w:pPr>
            <w:r>
              <w:t>3-ferul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5B45F4C5" w14:textId="4E8C01E6" w:rsidR="00CB34DC" w:rsidRDefault="00CB34DC" w:rsidP="0027610D">
            <w:pPr>
              <w:jc w:val="center"/>
            </w:pPr>
          </w:p>
        </w:tc>
        <w:tc>
          <w:tcPr>
            <w:tcW w:w="2160" w:type="dxa"/>
          </w:tcPr>
          <w:p w14:paraId="25CBFE89" w14:textId="77777777" w:rsidR="009D1607" w:rsidRDefault="009D1607" w:rsidP="0027610D">
            <w:pPr>
              <w:jc w:val="center"/>
            </w:pPr>
            <w:r>
              <w:rPr>
                <w:rFonts w:ascii="Segoe UI" w:hAnsi="Segoe UI" w:cs="Segoe UI"/>
                <w:color w:val="212121"/>
                <w:shd w:val="clear" w:color="auto" w:fill="FFFFFF"/>
              </w:rPr>
              <w:t>10133609</w:t>
            </w:r>
          </w:p>
        </w:tc>
      </w:tr>
      <w:tr w:rsidR="009D1607" w14:paraId="0447135E" w14:textId="77777777" w:rsidTr="00587810">
        <w:trPr>
          <w:trHeight w:val="254"/>
        </w:trPr>
        <w:tc>
          <w:tcPr>
            <w:tcW w:w="1278" w:type="dxa"/>
            <w:vMerge/>
          </w:tcPr>
          <w:p w14:paraId="343E1EA3" w14:textId="77777777" w:rsidR="009D1607" w:rsidRDefault="009D1607" w:rsidP="0027610D">
            <w:pPr>
              <w:jc w:val="center"/>
            </w:pPr>
          </w:p>
        </w:tc>
        <w:tc>
          <w:tcPr>
            <w:tcW w:w="2250" w:type="dxa"/>
            <w:vMerge/>
          </w:tcPr>
          <w:p w14:paraId="4E2A2F73" w14:textId="77777777" w:rsidR="009D1607" w:rsidRDefault="009D1607" w:rsidP="0027610D">
            <w:pPr>
              <w:jc w:val="center"/>
            </w:pPr>
          </w:p>
        </w:tc>
        <w:tc>
          <w:tcPr>
            <w:tcW w:w="2790" w:type="dxa"/>
          </w:tcPr>
          <w:p w14:paraId="051840B6" w14:textId="77777777" w:rsidR="009D1607" w:rsidRDefault="009D1607" w:rsidP="0027610D">
            <w:pPr>
              <w:jc w:val="center"/>
            </w:pPr>
            <w:r>
              <w:t>3,4-di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436B3F9F" w14:textId="48D3EC2C" w:rsidR="00CB34DC" w:rsidRDefault="00CB34DC" w:rsidP="0027610D">
            <w:pPr>
              <w:jc w:val="center"/>
            </w:pPr>
          </w:p>
        </w:tc>
        <w:tc>
          <w:tcPr>
            <w:tcW w:w="2160" w:type="dxa"/>
          </w:tcPr>
          <w:p w14:paraId="04747F5F" w14:textId="77777777" w:rsidR="009D1607" w:rsidRDefault="009D1607" w:rsidP="0027610D">
            <w:pPr>
              <w:jc w:val="center"/>
            </w:pPr>
            <w:r>
              <w:rPr>
                <w:rFonts w:ascii="Segoe UI" w:hAnsi="Segoe UI" w:cs="Segoe UI"/>
                <w:color w:val="212121"/>
                <w:shd w:val="clear" w:color="auto" w:fill="FFFFFF"/>
              </w:rPr>
              <w:t>5281780</w:t>
            </w:r>
          </w:p>
        </w:tc>
      </w:tr>
      <w:tr w:rsidR="009D1607" w14:paraId="141283A2" w14:textId="77777777" w:rsidTr="00587810">
        <w:trPr>
          <w:trHeight w:val="254"/>
        </w:trPr>
        <w:tc>
          <w:tcPr>
            <w:tcW w:w="1278" w:type="dxa"/>
            <w:vMerge/>
          </w:tcPr>
          <w:p w14:paraId="35BEA4F0" w14:textId="77777777" w:rsidR="009D1607" w:rsidRDefault="009D1607" w:rsidP="0027610D">
            <w:pPr>
              <w:jc w:val="center"/>
            </w:pPr>
          </w:p>
        </w:tc>
        <w:tc>
          <w:tcPr>
            <w:tcW w:w="2250" w:type="dxa"/>
            <w:vMerge/>
          </w:tcPr>
          <w:p w14:paraId="6DCA4FF8" w14:textId="77777777" w:rsidR="009D1607" w:rsidRDefault="009D1607" w:rsidP="0027610D">
            <w:pPr>
              <w:jc w:val="center"/>
            </w:pPr>
          </w:p>
        </w:tc>
        <w:tc>
          <w:tcPr>
            <w:tcW w:w="2790" w:type="dxa"/>
          </w:tcPr>
          <w:p w14:paraId="0C628AFE" w14:textId="77777777" w:rsidR="009D1607" w:rsidRDefault="009D1607" w:rsidP="0027610D">
            <w:pPr>
              <w:jc w:val="center"/>
            </w:pPr>
            <w:r>
              <w:t>1,4-di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AA5C69">
              <w:rPr>
                <w:noProof/>
                <w:vertAlign w:val="superscript"/>
              </w:rPr>
              <w:t>67</w:t>
            </w:r>
            <w:r>
              <w:fldChar w:fldCharType="end"/>
            </w:r>
          </w:p>
          <w:p w14:paraId="056AD38F" w14:textId="0E7728BD" w:rsidR="00CB34DC" w:rsidRDefault="00CB34DC" w:rsidP="0027610D">
            <w:pPr>
              <w:jc w:val="center"/>
            </w:pPr>
          </w:p>
        </w:tc>
        <w:tc>
          <w:tcPr>
            <w:tcW w:w="2160" w:type="dxa"/>
          </w:tcPr>
          <w:p w14:paraId="6E42CF2A" w14:textId="77777777" w:rsidR="009D1607" w:rsidRDefault="009D1607" w:rsidP="0027610D">
            <w:pPr>
              <w:jc w:val="center"/>
            </w:pPr>
            <w:r>
              <w:rPr>
                <w:rFonts w:ascii="Segoe UI" w:hAnsi="Segoe UI" w:cs="Segoe UI"/>
                <w:color w:val="212121"/>
                <w:shd w:val="clear" w:color="auto" w:fill="FFFFFF"/>
              </w:rPr>
              <w:t>12358846</w:t>
            </w:r>
          </w:p>
        </w:tc>
      </w:tr>
      <w:tr w:rsidR="009D1607" w14:paraId="751DB8CA" w14:textId="77777777" w:rsidTr="00587810">
        <w:trPr>
          <w:trHeight w:val="254"/>
        </w:trPr>
        <w:tc>
          <w:tcPr>
            <w:tcW w:w="1278" w:type="dxa"/>
            <w:vMerge/>
          </w:tcPr>
          <w:p w14:paraId="25509D9E" w14:textId="77777777" w:rsidR="009D1607" w:rsidRDefault="009D1607" w:rsidP="0027610D">
            <w:pPr>
              <w:jc w:val="center"/>
            </w:pPr>
          </w:p>
        </w:tc>
        <w:tc>
          <w:tcPr>
            <w:tcW w:w="2250" w:type="dxa"/>
            <w:vMerge/>
          </w:tcPr>
          <w:p w14:paraId="20BB7FFB" w14:textId="77777777" w:rsidR="009D1607" w:rsidRDefault="009D1607" w:rsidP="0027610D">
            <w:pPr>
              <w:jc w:val="center"/>
            </w:pPr>
          </w:p>
        </w:tc>
        <w:tc>
          <w:tcPr>
            <w:tcW w:w="2790" w:type="dxa"/>
          </w:tcPr>
          <w:p w14:paraId="75B59DF2" w14:textId="77777777" w:rsidR="009D1607" w:rsidRDefault="009D1607" w:rsidP="0027610D">
            <w:pPr>
              <w:jc w:val="center"/>
            </w:pPr>
            <w:r>
              <w:t>1,5-di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542981E5" w14:textId="3B7AEBD2" w:rsidR="00CB34DC" w:rsidRDefault="00CB34DC" w:rsidP="0027610D">
            <w:pPr>
              <w:jc w:val="center"/>
            </w:pPr>
          </w:p>
        </w:tc>
        <w:tc>
          <w:tcPr>
            <w:tcW w:w="2160" w:type="dxa"/>
          </w:tcPr>
          <w:p w14:paraId="5769137E" w14:textId="77777777" w:rsidR="009D1607" w:rsidRDefault="009D1607" w:rsidP="0027610D">
            <w:pPr>
              <w:jc w:val="center"/>
            </w:pPr>
            <w:r>
              <w:rPr>
                <w:rFonts w:ascii="Segoe UI" w:hAnsi="Segoe UI" w:cs="Segoe UI"/>
                <w:color w:val="212121"/>
                <w:shd w:val="clear" w:color="auto" w:fill="FFFFFF"/>
              </w:rPr>
              <w:t>5281769</w:t>
            </w:r>
          </w:p>
        </w:tc>
      </w:tr>
      <w:tr w:rsidR="009D1607" w14:paraId="2DC2C924" w14:textId="77777777" w:rsidTr="00587810">
        <w:trPr>
          <w:trHeight w:val="254"/>
        </w:trPr>
        <w:tc>
          <w:tcPr>
            <w:tcW w:w="1278" w:type="dxa"/>
            <w:vMerge/>
          </w:tcPr>
          <w:p w14:paraId="10470C6E" w14:textId="77777777" w:rsidR="009D1607" w:rsidRDefault="009D1607" w:rsidP="0027610D">
            <w:pPr>
              <w:jc w:val="center"/>
            </w:pPr>
          </w:p>
        </w:tc>
        <w:tc>
          <w:tcPr>
            <w:tcW w:w="2250" w:type="dxa"/>
            <w:vMerge/>
          </w:tcPr>
          <w:p w14:paraId="10B492EF" w14:textId="77777777" w:rsidR="009D1607" w:rsidRDefault="009D1607" w:rsidP="0027610D">
            <w:pPr>
              <w:jc w:val="center"/>
            </w:pPr>
          </w:p>
        </w:tc>
        <w:tc>
          <w:tcPr>
            <w:tcW w:w="2790" w:type="dxa"/>
          </w:tcPr>
          <w:p w14:paraId="6B7718EC" w14:textId="77777777" w:rsidR="009D1607" w:rsidRDefault="009D1607" w:rsidP="0027610D">
            <w:pPr>
              <w:jc w:val="center"/>
            </w:pPr>
            <w:r>
              <w:t>3,5-di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7A758C6C" w14:textId="537931C4" w:rsidR="00CB34DC" w:rsidRDefault="00CB34DC" w:rsidP="0027610D">
            <w:pPr>
              <w:jc w:val="center"/>
            </w:pPr>
          </w:p>
        </w:tc>
        <w:tc>
          <w:tcPr>
            <w:tcW w:w="2160" w:type="dxa"/>
          </w:tcPr>
          <w:p w14:paraId="0A9914E2" w14:textId="77777777" w:rsidR="009D1607" w:rsidRDefault="009D1607" w:rsidP="0027610D">
            <w:pPr>
              <w:jc w:val="center"/>
            </w:pPr>
            <w:r>
              <w:rPr>
                <w:rFonts w:ascii="Segoe UI" w:hAnsi="Segoe UI" w:cs="Segoe UI"/>
                <w:color w:val="212121"/>
                <w:shd w:val="clear" w:color="auto" w:fill="FFFFFF"/>
              </w:rPr>
              <w:t>6474310</w:t>
            </w:r>
          </w:p>
        </w:tc>
      </w:tr>
      <w:tr w:rsidR="009D1607" w14:paraId="1BDCFC8E" w14:textId="77777777" w:rsidTr="000D6DCB">
        <w:trPr>
          <w:trHeight w:val="782"/>
        </w:trPr>
        <w:tc>
          <w:tcPr>
            <w:tcW w:w="1278" w:type="dxa"/>
            <w:vMerge/>
          </w:tcPr>
          <w:p w14:paraId="24AB35E8" w14:textId="77777777" w:rsidR="009D1607" w:rsidRDefault="009D1607" w:rsidP="0027610D">
            <w:pPr>
              <w:jc w:val="center"/>
            </w:pPr>
          </w:p>
        </w:tc>
        <w:tc>
          <w:tcPr>
            <w:tcW w:w="2250" w:type="dxa"/>
            <w:vMerge/>
          </w:tcPr>
          <w:p w14:paraId="573FD83A" w14:textId="77777777" w:rsidR="009D1607" w:rsidRDefault="009D1607" w:rsidP="0027610D">
            <w:pPr>
              <w:jc w:val="center"/>
            </w:pPr>
          </w:p>
        </w:tc>
        <w:tc>
          <w:tcPr>
            <w:tcW w:w="2790" w:type="dxa"/>
          </w:tcPr>
          <w:p w14:paraId="7CC164FA" w14:textId="77777777" w:rsidR="009D1607" w:rsidRDefault="009D1607" w:rsidP="0027610D">
            <w:pPr>
              <w:jc w:val="center"/>
            </w:pPr>
            <w:r>
              <w:t>4,5-di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475705D5" w14:textId="74B91E04" w:rsidR="006E71AE" w:rsidRDefault="006E71AE" w:rsidP="0027610D">
            <w:pPr>
              <w:jc w:val="center"/>
            </w:pPr>
          </w:p>
        </w:tc>
        <w:tc>
          <w:tcPr>
            <w:tcW w:w="2160" w:type="dxa"/>
          </w:tcPr>
          <w:p w14:paraId="70879145" w14:textId="77777777" w:rsidR="009D1607" w:rsidRDefault="009D1607" w:rsidP="0027610D">
            <w:pPr>
              <w:jc w:val="center"/>
            </w:pPr>
            <w:r>
              <w:rPr>
                <w:rFonts w:ascii="Segoe UI" w:hAnsi="Segoe UI" w:cs="Segoe UI"/>
                <w:color w:val="212121"/>
                <w:shd w:val="clear" w:color="auto" w:fill="FFFFFF"/>
              </w:rPr>
              <w:t>6474309</w:t>
            </w:r>
          </w:p>
        </w:tc>
      </w:tr>
      <w:tr w:rsidR="009D1607" w14:paraId="42DCA985" w14:textId="77777777" w:rsidTr="00587810">
        <w:trPr>
          <w:trHeight w:val="254"/>
        </w:trPr>
        <w:tc>
          <w:tcPr>
            <w:tcW w:w="1278" w:type="dxa"/>
            <w:vMerge/>
          </w:tcPr>
          <w:p w14:paraId="07D18A10" w14:textId="77777777" w:rsidR="009D1607" w:rsidRDefault="009D1607" w:rsidP="0027610D">
            <w:pPr>
              <w:jc w:val="center"/>
            </w:pPr>
          </w:p>
        </w:tc>
        <w:tc>
          <w:tcPr>
            <w:tcW w:w="2250" w:type="dxa"/>
            <w:vMerge/>
          </w:tcPr>
          <w:p w14:paraId="0CAA3D51" w14:textId="77777777" w:rsidR="009D1607" w:rsidRDefault="009D1607" w:rsidP="0027610D">
            <w:pPr>
              <w:jc w:val="center"/>
            </w:pPr>
          </w:p>
        </w:tc>
        <w:tc>
          <w:tcPr>
            <w:tcW w:w="2790" w:type="dxa"/>
          </w:tcPr>
          <w:p w14:paraId="51706EA6" w14:textId="77777777" w:rsidR="009D1607" w:rsidRDefault="009D1607" w:rsidP="0027610D">
            <w:pPr>
              <w:jc w:val="center"/>
            </w:pPr>
            <w:r>
              <w:t>3-feruloyl-5-caffeoylquinic acid</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79FEF40F" w14:textId="224BCFD2" w:rsidR="006E71AE" w:rsidRDefault="006E71AE" w:rsidP="0027610D">
            <w:pPr>
              <w:jc w:val="center"/>
            </w:pPr>
          </w:p>
        </w:tc>
        <w:tc>
          <w:tcPr>
            <w:tcW w:w="2160" w:type="dxa"/>
          </w:tcPr>
          <w:p w14:paraId="44E5E706" w14:textId="77777777" w:rsidR="009D1607" w:rsidRDefault="009D1607" w:rsidP="0027610D">
            <w:pPr>
              <w:jc w:val="center"/>
            </w:pPr>
            <w:r>
              <w:rPr>
                <w:rFonts w:ascii="Segoe UI" w:hAnsi="Segoe UI" w:cs="Segoe UI"/>
                <w:color w:val="212121"/>
                <w:shd w:val="clear" w:color="auto" w:fill="FFFFFF"/>
              </w:rPr>
              <w:t>101710864</w:t>
            </w:r>
          </w:p>
        </w:tc>
      </w:tr>
      <w:tr w:rsidR="009D1607" w14:paraId="2BA6BA95" w14:textId="77777777" w:rsidTr="00587810">
        <w:trPr>
          <w:trHeight w:val="254"/>
        </w:trPr>
        <w:tc>
          <w:tcPr>
            <w:tcW w:w="1278" w:type="dxa"/>
            <w:vMerge/>
          </w:tcPr>
          <w:p w14:paraId="26603314" w14:textId="77777777" w:rsidR="009D1607" w:rsidRDefault="009D1607" w:rsidP="0027610D">
            <w:pPr>
              <w:jc w:val="center"/>
            </w:pPr>
          </w:p>
        </w:tc>
        <w:tc>
          <w:tcPr>
            <w:tcW w:w="2250" w:type="dxa"/>
            <w:vMerge/>
          </w:tcPr>
          <w:p w14:paraId="53943EFC" w14:textId="77777777" w:rsidR="009D1607" w:rsidRDefault="009D1607" w:rsidP="0027610D">
            <w:pPr>
              <w:jc w:val="center"/>
            </w:pPr>
          </w:p>
        </w:tc>
        <w:tc>
          <w:tcPr>
            <w:tcW w:w="2790" w:type="dxa"/>
          </w:tcPr>
          <w:p w14:paraId="17915996" w14:textId="77777777" w:rsidR="009D1607" w:rsidRDefault="009D1607" w:rsidP="0027610D">
            <w:pPr>
              <w:jc w:val="center"/>
            </w:pPr>
            <w:r>
              <w:t>rutin</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794136A4" w14:textId="6151BB75" w:rsidR="006E71AE" w:rsidRDefault="006E71AE" w:rsidP="0027610D">
            <w:pPr>
              <w:jc w:val="center"/>
            </w:pPr>
          </w:p>
        </w:tc>
        <w:tc>
          <w:tcPr>
            <w:tcW w:w="2160" w:type="dxa"/>
          </w:tcPr>
          <w:p w14:paraId="55DA1D66" w14:textId="77777777" w:rsidR="009D1607" w:rsidRDefault="009D1607" w:rsidP="0027610D">
            <w:pPr>
              <w:jc w:val="center"/>
            </w:pPr>
            <w:r>
              <w:rPr>
                <w:rFonts w:ascii="Segoe UI" w:hAnsi="Segoe UI" w:cs="Segoe UI"/>
                <w:color w:val="212121"/>
                <w:shd w:val="clear" w:color="auto" w:fill="FFFFFF"/>
              </w:rPr>
              <w:t>5280805</w:t>
            </w:r>
          </w:p>
        </w:tc>
      </w:tr>
      <w:tr w:rsidR="009D1607" w14:paraId="15D67DAC" w14:textId="77777777" w:rsidTr="00587810">
        <w:trPr>
          <w:trHeight w:val="254"/>
        </w:trPr>
        <w:tc>
          <w:tcPr>
            <w:tcW w:w="1278" w:type="dxa"/>
            <w:vMerge/>
          </w:tcPr>
          <w:p w14:paraId="3650A884" w14:textId="77777777" w:rsidR="009D1607" w:rsidRDefault="009D1607" w:rsidP="0027610D">
            <w:pPr>
              <w:jc w:val="center"/>
            </w:pPr>
          </w:p>
        </w:tc>
        <w:tc>
          <w:tcPr>
            <w:tcW w:w="2250" w:type="dxa"/>
            <w:vMerge/>
          </w:tcPr>
          <w:p w14:paraId="4F5DA73E" w14:textId="77777777" w:rsidR="009D1607" w:rsidRDefault="009D1607" w:rsidP="0027610D">
            <w:pPr>
              <w:jc w:val="center"/>
            </w:pPr>
          </w:p>
        </w:tc>
        <w:tc>
          <w:tcPr>
            <w:tcW w:w="2790" w:type="dxa"/>
          </w:tcPr>
          <w:p w14:paraId="2D4ADE9D" w14:textId="77777777" w:rsidR="009D1607" w:rsidRDefault="009D1607" w:rsidP="0027610D">
            <w:pPr>
              <w:jc w:val="center"/>
            </w:pPr>
            <w:r>
              <w:t>hyperoside</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56E5E6D0" w14:textId="246762ED" w:rsidR="006E71AE" w:rsidRDefault="006E71AE" w:rsidP="0027610D">
            <w:pPr>
              <w:jc w:val="center"/>
            </w:pPr>
          </w:p>
        </w:tc>
        <w:tc>
          <w:tcPr>
            <w:tcW w:w="2160" w:type="dxa"/>
          </w:tcPr>
          <w:p w14:paraId="4CD4ABFA" w14:textId="77777777" w:rsidR="009D1607" w:rsidRDefault="009D1607" w:rsidP="0027610D">
            <w:pPr>
              <w:jc w:val="center"/>
            </w:pPr>
            <w:r>
              <w:rPr>
                <w:rFonts w:ascii="Segoe UI" w:hAnsi="Segoe UI" w:cs="Segoe UI"/>
                <w:color w:val="212121"/>
                <w:shd w:val="clear" w:color="auto" w:fill="FFFFFF"/>
              </w:rPr>
              <w:t>5281643</w:t>
            </w:r>
          </w:p>
        </w:tc>
      </w:tr>
      <w:tr w:rsidR="009D1607" w14:paraId="3F752FD6" w14:textId="77777777" w:rsidTr="00587810">
        <w:trPr>
          <w:trHeight w:val="254"/>
        </w:trPr>
        <w:tc>
          <w:tcPr>
            <w:tcW w:w="1278" w:type="dxa"/>
            <w:vMerge/>
          </w:tcPr>
          <w:p w14:paraId="609FFFE1" w14:textId="77777777" w:rsidR="009D1607" w:rsidRDefault="009D1607" w:rsidP="0027610D">
            <w:pPr>
              <w:jc w:val="center"/>
            </w:pPr>
          </w:p>
        </w:tc>
        <w:tc>
          <w:tcPr>
            <w:tcW w:w="2250" w:type="dxa"/>
            <w:vMerge/>
          </w:tcPr>
          <w:p w14:paraId="7528571E" w14:textId="77777777" w:rsidR="009D1607" w:rsidRDefault="009D1607" w:rsidP="0027610D">
            <w:pPr>
              <w:jc w:val="center"/>
            </w:pPr>
          </w:p>
        </w:tc>
        <w:tc>
          <w:tcPr>
            <w:tcW w:w="2790" w:type="dxa"/>
          </w:tcPr>
          <w:p w14:paraId="51D59944" w14:textId="77777777" w:rsidR="009D1607" w:rsidRDefault="009D1607" w:rsidP="0027610D">
            <w:pPr>
              <w:jc w:val="center"/>
            </w:pPr>
            <w:r>
              <w:t>isoquercitrin</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27A307D2" w14:textId="2C4AEF93" w:rsidR="006E71AE" w:rsidRDefault="006E71AE" w:rsidP="0027610D">
            <w:pPr>
              <w:jc w:val="center"/>
            </w:pPr>
          </w:p>
        </w:tc>
        <w:tc>
          <w:tcPr>
            <w:tcW w:w="2160" w:type="dxa"/>
          </w:tcPr>
          <w:p w14:paraId="346FC8C0" w14:textId="77777777" w:rsidR="009D1607" w:rsidRDefault="009D1607" w:rsidP="0027610D">
            <w:pPr>
              <w:jc w:val="center"/>
            </w:pPr>
            <w:r>
              <w:rPr>
                <w:rFonts w:ascii="Segoe UI" w:hAnsi="Segoe UI" w:cs="Segoe UI"/>
                <w:color w:val="212121"/>
                <w:shd w:val="clear" w:color="auto" w:fill="FFFFFF"/>
              </w:rPr>
              <w:t>5280804</w:t>
            </w:r>
          </w:p>
        </w:tc>
      </w:tr>
      <w:tr w:rsidR="009D1607" w14:paraId="16834675" w14:textId="77777777" w:rsidTr="00587810">
        <w:trPr>
          <w:trHeight w:val="254"/>
        </w:trPr>
        <w:tc>
          <w:tcPr>
            <w:tcW w:w="1278" w:type="dxa"/>
            <w:vMerge/>
          </w:tcPr>
          <w:p w14:paraId="0DB90687" w14:textId="77777777" w:rsidR="009D1607" w:rsidRDefault="009D1607" w:rsidP="0027610D">
            <w:pPr>
              <w:jc w:val="center"/>
            </w:pPr>
          </w:p>
        </w:tc>
        <w:tc>
          <w:tcPr>
            <w:tcW w:w="2250" w:type="dxa"/>
            <w:vMerge/>
          </w:tcPr>
          <w:p w14:paraId="0E3C1E18" w14:textId="77777777" w:rsidR="009D1607" w:rsidRDefault="009D1607" w:rsidP="0027610D">
            <w:pPr>
              <w:jc w:val="center"/>
            </w:pPr>
          </w:p>
        </w:tc>
        <w:tc>
          <w:tcPr>
            <w:tcW w:w="2790" w:type="dxa"/>
          </w:tcPr>
          <w:p w14:paraId="79EDEEE9" w14:textId="77777777" w:rsidR="009D1607" w:rsidRDefault="009D1607" w:rsidP="0027610D">
            <w:pPr>
              <w:jc w:val="center"/>
            </w:pPr>
            <w:r>
              <w:t>astragalin</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335B4946" w14:textId="0A65AEC2" w:rsidR="006E71AE" w:rsidRDefault="006E71AE" w:rsidP="0027610D">
            <w:pPr>
              <w:jc w:val="center"/>
            </w:pPr>
          </w:p>
        </w:tc>
        <w:tc>
          <w:tcPr>
            <w:tcW w:w="2160" w:type="dxa"/>
          </w:tcPr>
          <w:p w14:paraId="5016D201" w14:textId="77777777" w:rsidR="009D1607" w:rsidRDefault="009D1607" w:rsidP="0027610D">
            <w:pPr>
              <w:jc w:val="center"/>
            </w:pPr>
            <w:r>
              <w:rPr>
                <w:rFonts w:ascii="Segoe UI" w:hAnsi="Segoe UI" w:cs="Segoe UI"/>
                <w:color w:val="212121"/>
                <w:shd w:val="clear" w:color="auto" w:fill="FFFFFF"/>
              </w:rPr>
              <w:t>5282102</w:t>
            </w:r>
          </w:p>
        </w:tc>
      </w:tr>
      <w:tr w:rsidR="009D1607" w14:paraId="1EC4C5D3" w14:textId="77777777" w:rsidTr="00587810">
        <w:trPr>
          <w:trHeight w:val="254"/>
        </w:trPr>
        <w:tc>
          <w:tcPr>
            <w:tcW w:w="1278" w:type="dxa"/>
            <w:vMerge/>
          </w:tcPr>
          <w:p w14:paraId="4532C507" w14:textId="77777777" w:rsidR="009D1607" w:rsidRDefault="009D1607" w:rsidP="0027610D">
            <w:pPr>
              <w:jc w:val="center"/>
            </w:pPr>
          </w:p>
        </w:tc>
        <w:tc>
          <w:tcPr>
            <w:tcW w:w="2250" w:type="dxa"/>
            <w:vMerge/>
          </w:tcPr>
          <w:p w14:paraId="47BD852B" w14:textId="77777777" w:rsidR="009D1607" w:rsidRDefault="009D1607" w:rsidP="0027610D">
            <w:pPr>
              <w:jc w:val="center"/>
            </w:pPr>
          </w:p>
        </w:tc>
        <w:tc>
          <w:tcPr>
            <w:tcW w:w="2790" w:type="dxa"/>
          </w:tcPr>
          <w:p w14:paraId="0FE28A7B" w14:textId="77777777" w:rsidR="009D1607" w:rsidRDefault="009D1607" w:rsidP="0027610D">
            <w:pPr>
              <w:jc w:val="center"/>
            </w:pPr>
            <w:r>
              <w:t>quercitrin</w:t>
            </w:r>
            <w:r>
              <w:fldChar w:fldCharType="begin" w:fldLock="1"/>
            </w:r>
            <w:r>
              <w:instrText>ADDIN CSL_CITATION {"citationItems":[{"id":"ITEM-1","itemData":{"DOI":"10.3390/ijms20030475","author":[{"dropping-particle":"","family":"Wang","given":"Yan-hong","non-dropping-particle":"","parse-names":false,"suffix":""},{"dropping-particle":"","family":"Meng","given":"Yonghai","non-dropping-particle":"","parse-names":false,"suffix":""},{"dropping-particle":"","family":"Zhai","given":"Chunmei","non-dropping-particle":"","parse-names":false,"suffix":""},{"dropping-particle":"","family":"Wang","given":"Mei","non-dropping-particle":"","parse-names":false,"suffix":""},{"dropping-particle":"","family":"Avula","given":"Bharathi","non-dropping-particle":"","parse-names":false,"suffix":""},{"dropping-particle":"","family":"Yuk","given":"Jimmy","non-dropping-particle":"","parse-names":false,"suffix":""},{"dropping-particle":"","family":"Smith","given":"Kerri M","non-dropping-particle":"","parse-names":false,"suffix":""},{"dropping-particle":"","family":"Isaac","given":"Giorgis","non-dropping-particle":"","parse-names":false,"suffix":""},{"dropping-particle":"","family":"Khan","given":"Ikhlas A","non-dropping-particle":"","parse-names":false,"suffix":""}],"id":"ITEM-1","issued":{"date-parts":[["0"]]},"title":"The Chemical Characterization of Eleutherococcus senticosus and Ci-wu-jia Tea Using UHPLC-UV-QTOF / MS","type":"article-journal"},"uris":["http://www.mendeley.com/documents/?uuid=98ef630c-fe89-410b-a317-d5359cb3e766"]}],"mendeley":{"formattedCitation":"&lt;sup&gt;67&lt;/sup&gt;","plainTextFormattedCitation":"67","previouslyFormattedCitation":"&lt;sup&gt;67&lt;/sup&gt;"},"properties":{"noteIndex":0},"schema":"https://github.com/citation-style-language/schema/raw/master/csl-citation.json"}</w:instrText>
            </w:r>
            <w:r>
              <w:fldChar w:fldCharType="separate"/>
            </w:r>
            <w:r w:rsidRPr="0098108F">
              <w:rPr>
                <w:noProof/>
                <w:vertAlign w:val="superscript"/>
              </w:rPr>
              <w:t>67</w:t>
            </w:r>
            <w:r>
              <w:fldChar w:fldCharType="end"/>
            </w:r>
          </w:p>
          <w:p w14:paraId="4CAAA47A" w14:textId="37F367D1" w:rsidR="006E71AE" w:rsidRDefault="006E71AE" w:rsidP="0027610D">
            <w:pPr>
              <w:jc w:val="center"/>
            </w:pPr>
          </w:p>
        </w:tc>
        <w:tc>
          <w:tcPr>
            <w:tcW w:w="2160" w:type="dxa"/>
          </w:tcPr>
          <w:p w14:paraId="4974BEB3" w14:textId="77777777" w:rsidR="009D1607" w:rsidRDefault="009D1607" w:rsidP="0027610D">
            <w:pPr>
              <w:jc w:val="center"/>
            </w:pPr>
            <w:r>
              <w:rPr>
                <w:rFonts w:ascii="Segoe UI" w:hAnsi="Segoe UI" w:cs="Segoe UI"/>
                <w:color w:val="212121"/>
                <w:shd w:val="clear" w:color="auto" w:fill="FFFFFF"/>
              </w:rPr>
              <w:t>5280459</w:t>
            </w:r>
          </w:p>
        </w:tc>
      </w:tr>
      <w:tr w:rsidR="009D1607" w14:paraId="27546783" w14:textId="77777777" w:rsidTr="00587810">
        <w:trPr>
          <w:trHeight w:val="254"/>
        </w:trPr>
        <w:tc>
          <w:tcPr>
            <w:tcW w:w="1278" w:type="dxa"/>
            <w:vMerge/>
          </w:tcPr>
          <w:p w14:paraId="7DE5FF99" w14:textId="77777777" w:rsidR="009D1607" w:rsidRDefault="009D1607" w:rsidP="0027610D">
            <w:pPr>
              <w:jc w:val="center"/>
            </w:pPr>
          </w:p>
        </w:tc>
        <w:tc>
          <w:tcPr>
            <w:tcW w:w="2250" w:type="dxa"/>
            <w:vMerge/>
          </w:tcPr>
          <w:p w14:paraId="7B8B8983" w14:textId="77777777" w:rsidR="009D1607" w:rsidRDefault="009D1607" w:rsidP="0027610D">
            <w:pPr>
              <w:jc w:val="center"/>
            </w:pPr>
          </w:p>
        </w:tc>
        <w:tc>
          <w:tcPr>
            <w:tcW w:w="2790" w:type="dxa"/>
          </w:tcPr>
          <w:p w14:paraId="432BCAB2" w14:textId="77777777" w:rsidR="009D1607" w:rsidRDefault="009D1607" w:rsidP="0027610D">
            <w:pPr>
              <w:jc w:val="center"/>
            </w:pPr>
            <w:r>
              <w:t>Afzelin</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85656B">
              <w:rPr>
                <w:noProof/>
                <w:vertAlign w:val="superscript"/>
              </w:rPr>
              <w:t>68</w:t>
            </w:r>
            <w:r>
              <w:fldChar w:fldCharType="end"/>
            </w:r>
          </w:p>
          <w:p w14:paraId="33276D63" w14:textId="00E74417" w:rsidR="006E71AE" w:rsidRDefault="006E71AE" w:rsidP="0027610D">
            <w:pPr>
              <w:jc w:val="center"/>
            </w:pPr>
          </w:p>
        </w:tc>
        <w:tc>
          <w:tcPr>
            <w:tcW w:w="2160" w:type="dxa"/>
          </w:tcPr>
          <w:p w14:paraId="0A9C401E" w14:textId="77777777" w:rsidR="009D1607" w:rsidRDefault="009D1607" w:rsidP="0027610D">
            <w:pPr>
              <w:jc w:val="center"/>
            </w:pPr>
            <w:r>
              <w:rPr>
                <w:rFonts w:ascii="Segoe UI" w:hAnsi="Segoe UI" w:cs="Segoe UI"/>
                <w:color w:val="212121"/>
                <w:shd w:val="clear" w:color="auto" w:fill="FFFFFF"/>
              </w:rPr>
              <w:t>5316673</w:t>
            </w:r>
          </w:p>
        </w:tc>
      </w:tr>
      <w:tr w:rsidR="009D1607" w14:paraId="65DC7298" w14:textId="77777777" w:rsidTr="00587810">
        <w:trPr>
          <w:trHeight w:val="254"/>
        </w:trPr>
        <w:tc>
          <w:tcPr>
            <w:tcW w:w="1278" w:type="dxa"/>
            <w:vMerge/>
          </w:tcPr>
          <w:p w14:paraId="6C13D14C" w14:textId="77777777" w:rsidR="009D1607" w:rsidRDefault="009D1607" w:rsidP="0027610D">
            <w:pPr>
              <w:jc w:val="center"/>
            </w:pPr>
          </w:p>
        </w:tc>
        <w:tc>
          <w:tcPr>
            <w:tcW w:w="2250" w:type="dxa"/>
            <w:vMerge/>
          </w:tcPr>
          <w:p w14:paraId="4F51401A" w14:textId="77777777" w:rsidR="009D1607" w:rsidRDefault="009D1607" w:rsidP="0027610D">
            <w:pPr>
              <w:jc w:val="center"/>
            </w:pPr>
          </w:p>
        </w:tc>
        <w:tc>
          <w:tcPr>
            <w:tcW w:w="2790" w:type="dxa"/>
          </w:tcPr>
          <w:p w14:paraId="1E7053AA" w14:textId="77777777" w:rsidR="009D1607" w:rsidRDefault="009D1607" w:rsidP="0027610D">
            <w:pPr>
              <w:jc w:val="center"/>
            </w:pPr>
            <w:r>
              <w:t>quercetin</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7B150A12" w14:textId="020BEC2E" w:rsidR="006E71AE" w:rsidRDefault="006E71AE" w:rsidP="0027610D">
            <w:pPr>
              <w:jc w:val="center"/>
            </w:pPr>
          </w:p>
        </w:tc>
        <w:tc>
          <w:tcPr>
            <w:tcW w:w="2160" w:type="dxa"/>
          </w:tcPr>
          <w:p w14:paraId="71305291" w14:textId="77777777" w:rsidR="009D1607" w:rsidRDefault="009D1607" w:rsidP="0027610D">
            <w:pPr>
              <w:jc w:val="center"/>
            </w:pPr>
            <w:r>
              <w:rPr>
                <w:rFonts w:ascii="Segoe UI" w:hAnsi="Segoe UI" w:cs="Segoe UI"/>
                <w:color w:val="212121"/>
                <w:shd w:val="clear" w:color="auto" w:fill="FFFFFF"/>
              </w:rPr>
              <w:t>5280343</w:t>
            </w:r>
          </w:p>
        </w:tc>
      </w:tr>
      <w:tr w:rsidR="009D1607" w14:paraId="132F4782" w14:textId="77777777" w:rsidTr="00587810">
        <w:trPr>
          <w:trHeight w:val="254"/>
        </w:trPr>
        <w:tc>
          <w:tcPr>
            <w:tcW w:w="1278" w:type="dxa"/>
            <w:vMerge/>
          </w:tcPr>
          <w:p w14:paraId="55251D0A" w14:textId="77777777" w:rsidR="009D1607" w:rsidRDefault="009D1607" w:rsidP="0027610D">
            <w:pPr>
              <w:jc w:val="center"/>
            </w:pPr>
          </w:p>
        </w:tc>
        <w:tc>
          <w:tcPr>
            <w:tcW w:w="2250" w:type="dxa"/>
            <w:vMerge/>
          </w:tcPr>
          <w:p w14:paraId="0BD7F116" w14:textId="77777777" w:rsidR="009D1607" w:rsidRDefault="009D1607" w:rsidP="0027610D">
            <w:pPr>
              <w:jc w:val="center"/>
            </w:pPr>
          </w:p>
        </w:tc>
        <w:tc>
          <w:tcPr>
            <w:tcW w:w="2790" w:type="dxa"/>
          </w:tcPr>
          <w:p w14:paraId="7B734621" w14:textId="77777777" w:rsidR="009D1607" w:rsidRDefault="009D1607" w:rsidP="0027610D">
            <w:pPr>
              <w:jc w:val="center"/>
            </w:pPr>
            <w:r>
              <w:t>kaempferol</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76489468" w14:textId="6B857F58" w:rsidR="001059F2" w:rsidRDefault="001059F2" w:rsidP="0027610D">
            <w:pPr>
              <w:jc w:val="center"/>
            </w:pPr>
          </w:p>
        </w:tc>
        <w:tc>
          <w:tcPr>
            <w:tcW w:w="2160" w:type="dxa"/>
          </w:tcPr>
          <w:p w14:paraId="59725B8E" w14:textId="77777777" w:rsidR="009D1607" w:rsidRDefault="009D1607" w:rsidP="0027610D">
            <w:pPr>
              <w:jc w:val="center"/>
            </w:pPr>
            <w:r>
              <w:rPr>
                <w:rFonts w:ascii="Segoe UI" w:hAnsi="Segoe UI" w:cs="Segoe UI"/>
                <w:color w:val="212121"/>
                <w:shd w:val="clear" w:color="auto" w:fill="FFFFFF"/>
              </w:rPr>
              <w:t>5280863</w:t>
            </w:r>
          </w:p>
        </w:tc>
      </w:tr>
      <w:tr w:rsidR="009D1607" w14:paraId="79BA5518" w14:textId="77777777" w:rsidTr="00587810">
        <w:trPr>
          <w:trHeight w:val="254"/>
        </w:trPr>
        <w:tc>
          <w:tcPr>
            <w:tcW w:w="1278" w:type="dxa"/>
            <w:vMerge/>
          </w:tcPr>
          <w:p w14:paraId="17D6EF71" w14:textId="77777777" w:rsidR="009D1607" w:rsidRDefault="009D1607" w:rsidP="0027610D">
            <w:pPr>
              <w:jc w:val="center"/>
            </w:pPr>
          </w:p>
        </w:tc>
        <w:tc>
          <w:tcPr>
            <w:tcW w:w="2250" w:type="dxa"/>
            <w:vMerge/>
          </w:tcPr>
          <w:p w14:paraId="2BAC71C8" w14:textId="77777777" w:rsidR="009D1607" w:rsidRDefault="009D1607" w:rsidP="0027610D">
            <w:pPr>
              <w:jc w:val="center"/>
            </w:pPr>
          </w:p>
        </w:tc>
        <w:tc>
          <w:tcPr>
            <w:tcW w:w="2790" w:type="dxa"/>
          </w:tcPr>
          <w:p w14:paraId="5A7266F1" w14:textId="77777777" w:rsidR="009D1607" w:rsidRDefault="009D1607" w:rsidP="0027610D">
            <w:pPr>
              <w:jc w:val="center"/>
            </w:pPr>
            <w:r>
              <w:t>Eleutheroside E</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1195D42F" w14:textId="6087F297" w:rsidR="001059F2" w:rsidRDefault="001059F2" w:rsidP="0027610D">
            <w:pPr>
              <w:jc w:val="center"/>
            </w:pPr>
          </w:p>
        </w:tc>
        <w:tc>
          <w:tcPr>
            <w:tcW w:w="2160" w:type="dxa"/>
          </w:tcPr>
          <w:p w14:paraId="3BF9D056" w14:textId="77777777" w:rsidR="009D1607" w:rsidRDefault="009D1607" w:rsidP="0027610D">
            <w:pPr>
              <w:jc w:val="center"/>
            </w:pPr>
            <w:r>
              <w:rPr>
                <w:rFonts w:ascii="Segoe UI" w:hAnsi="Segoe UI" w:cs="Segoe UI"/>
                <w:color w:val="212121"/>
                <w:shd w:val="clear" w:color="auto" w:fill="FFFFFF"/>
              </w:rPr>
              <w:t>71312557</w:t>
            </w:r>
          </w:p>
        </w:tc>
      </w:tr>
      <w:tr w:rsidR="009D1607" w14:paraId="4D0A4E66" w14:textId="77777777" w:rsidTr="00587810">
        <w:trPr>
          <w:trHeight w:val="254"/>
        </w:trPr>
        <w:tc>
          <w:tcPr>
            <w:tcW w:w="1278" w:type="dxa"/>
            <w:vMerge/>
          </w:tcPr>
          <w:p w14:paraId="7C5F8276" w14:textId="77777777" w:rsidR="009D1607" w:rsidRDefault="009D1607" w:rsidP="0027610D">
            <w:pPr>
              <w:jc w:val="center"/>
            </w:pPr>
          </w:p>
        </w:tc>
        <w:tc>
          <w:tcPr>
            <w:tcW w:w="2250" w:type="dxa"/>
            <w:vMerge/>
          </w:tcPr>
          <w:p w14:paraId="771CD5BC" w14:textId="77777777" w:rsidR="009D1607" w:rsidRDefault="009D1607" w:rsidP="0027610D">
            <w:pPr>
              <w:jc w:val="center"/>
            </w:pPr>
          </w:p>
        </w:tc>
        <w:tc>
          <w:tcPr>
            <w:tcW w:w="2790" w:type="dxa"/>
          </w:tcPr>
          <w:p w14:paraId="550B6F5A" w14:textId="77777777" w:rsidR="009D1607" w:rsidRDefault="009D1607" w:rsidP="0027610D">
            <w:pPr>
              <w:jc w:val="center"/>
            </w:pPr>
            <w:r>
              <w:t>Protocatechu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28408AA7" w14:textId="71E40E74" w:rsidR="001059F2" w:rsidRDefault="001059F2" w:rsidP="0027610D">
            <w:pPr>
              <w:jc w:val="center"/>
            </w:pPr>
          </w:p>
        </w:tc>
        <w:tc>
          <w:tcPr>
            <w:tcW w:w="2160" w:type="dxa"/>
          </w:tcPr>
          <w:p w14:paraId="4F13FE29" w14:textId="77777777" w:rsidR="009D1607" w:rsidRDefault="009D1607" w:rsidP="0027610D">
            <w:pPr>
              <w:jc w:val="center"/>
            </w:pPr>
            <w:r>
              <w:rPr>
                <w:rFonts w:ascii="Segoe UI" w:hAnsi="Segoe UI" w:cs="Segoe UI"/>
                <w:color w:val="212121"/>
                <w:shd w:val="clear" w:color="auto" w:fill="FFFFFF"/>
              </w:rPr>
              <w:t>528594</w:t>
            </w:r>
          </w:p>
        </w:tc>
      </w:tr>
      <w:tr w:rsidR="009D1607" w14:paraId="29AA3DEE" w14:textId="77777777" w:rsidTr="00587810">
        <w:trPr>
          <w:trHeight w:val="254"/>
        </w:trPr>
        <w:tc>
          <w:tcPr>
            <w:tcW w:w="1278" w:type="dxa"/>
            <w:vMerge/>
          </w:tcPr>
          <w:p w14:paraId="1F6E814A" w14:textId="77777777" w:rsidR="009D1607" w:rsidRDefault="009D1607" w:rsidP="0027610D">
            <w:pPr>
              <w:jc w:val="center"/>
            </w:pPr>
          </w:p>
        </w:tc>
        <w:tc>
          <w:tcPr>
            <w:tcW w:w="2250" w:type="dxa"/>
            <w:vMerge/>
          </w:tcPr>
          <w:p w14:paraId="6D62AC60" w14:textId="77777777" w:rsidR="009D1607" w:rsidRDefault="009D1607" w:rsidP="0027610D">
            <w:pPr>
              <w:jc w:val="center"/>
            </w:pPr>
          </w:p>
        </w:tc>
        <w:tc>
          <w:tcPr>
            <w:tcW w:w="2790" w:type="dxa"/>
          </w:tcPr>
          <w:p w14:paraId="75E7A8F3" w14:textId="77777777" w:rsidR="009D1607" w:rsidRDefault="009D1607" w:rsidP="0027610D">
            <w:pPr>
              <w:jc w:val="center"/>
            </w:pPr>
            <w:r>
              <w:t>Gentis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7D7BDD6D" w14:textId="6DBFE601" w:rsidR="001059F2" w:rsidRDefault="001059F2" w:rsidP="0027610D">
            <w:pPr>
              <w:jc w:val="center"/>
            </w:pPr>
          </w:p>
        </w:tc>
        <w:tc>
          <w:tcPr>
            <w:tcW w:w="2160" w:type="dxa"/>
          </w:tcPr>
          <w:p w14:paraId="13EA96DC" w14:textId="77777777" w:rsidR="009D1607" w:rsidRDefault="009D1607" w:rsidP="0027610D">
            <w:pPr>
              <w:jc w:val="center"/>
            </w:pPr>
            <w:r>
              <w:rPr>
                <w:rFonts w:ascii="Segoe UI" w:hAnsi="Segoe UI" w:cs="Segoe UI"/>
                <w:color w:val="212121"/>
                <w:shd w:val="clear" w:color="auto" w:fill="FFFFFF"/>
              </w:rPr>
              <w:t>145707079</w:t>
            </w:r>
          </w:p>
        </w:tc>
      </w:tr>
      <w:tr w:rsidR="009D1607" w14:paraId="70854518" w14:textId="77777777" w:rsidTr="00587810">
        <w:trPr>
          <w:trHeight w:val="254"/>
        </w:trPr>
        <w:tc>
          <w:tcPr>
            <w:tcW w:w="1278" w:type="dxa"/>
            <w:vMerge/>
          </w:tcPr>
          <w:p w14:paraId="03169C4C" w14:textId="77777777" w:rsidR="009D1607" w:rsidRDefault="009D1607" w:rsidP="0027610D">
            <w:pPr>
              <w:jc w:val="center"/>
            </w:pPr>
          </w:p>
        </w:tc>
        <w:tc>
          <w:tcPr>
            <w:tcW w:w="2250" w:type="dxa"/>
            <w:vMerge/>
          </w:tcPr>
          <w:p w14:paraId="1576B201" w14:textId="77777777" w:rsidR="009D1607" w:rsidRDefault="009D1607" w:rsidP="0027610D">
            <w:pPr>
              <w:jc w:val="center"/>
            </w:pPr>
          </w:p>
        </w:tc>
        <w:tc>
          <w:tcPr>
            <w:tcW w:w="2790" w:type="dxa"/>
          </w:tcPr>
          <w:p w14:paraId="419D42BE" w14:textId="77777777" w:rsidR="009D1607" w:rsidRDefault="009D1607" w:rsidP="0027610D">
            <w:pPr>
              <w:jc w:val="center"/>
            </w:pPr>
            <w:r>
              <w:t>Vanill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05979228" w14:textId="53496464" w:rsidR="001059F2" w:rsidRDefault="001059F2" w:rsidP="0027610D">
            <w:pPr>
              <w:jc w:val="center"/>
            </w:pPr>
          </w:p>
        </w:tc>
        <w:tc>
          <w:tcPr>
            <w:tcW w:w="2160" w:type="dxa"/>
          </w:tcPr>
          <w:p w14:paraId="22CEBF15" w14:textId="77777777" w:rsidR="009D1607" w:rsidRDefault="009D1607" w:rsidP="0027610D">
            <w:pPr>
              <w:jc w:val="center"/>
            </w:pPr>
            <w:r>
              <w:rPr>
                <w:rFonts w:ascii="Segoe UI" w:hAnsi="Segoe UI" w:cs="Segoe UI"/>
                <w:color w:val="212121"/>
                <w:shd w:val="clear" w:color="auto" w:fill="FFFFFF"/>
              </w:rPr>
              <w:t>8468</w:t>
            </w:r>
          </w:p>
        </w:tc>
      </w:tr>
      <w:tr w:rsidR="009D1607" w14:paraId="0CBA6B42" w14:textId="77777777" w:rsidTr="00587810">
        <w:trPr>
          <w:trHeight w:val="254"/>
        </w:trPr>
        <w:tc>
          <w:tcPr>
            <w:tcW w:w="1278" w:type="dxa"/>
            <w:vMerge/>
          </w:tcPr>
          <w:p w14:paraId="43B899F6" w14:textId="77777777" w:rsidR="009D1607" w:rsidRDefault="009D1607" w:rsidP="0027610D">
            <w:pPr>
              <w:jc w:val="center"/>
            </w:pPr>
          </w:p>
        </w:tc>
        <w:tc>
          <w:tcPr>
            <w:tcW w:w="2250" w:type="dxa"/>
            <w:vMerge/>
          </w:tcPr>
          <w:p w14:paraId="1BF7501B" w14:textId="77777777" w:rsidR="009D1607" w:rsidRDefault="009D1607" w:rsidP="0027610D">
            <w:pPr>
              <w:jc w:val="center"/>
            </w:pPr>
          </w:p>
        </w:tc>
        <w:tc>
          <w:tcPr>
            <w:tcW w:w="2790" w:type="dxa"/>
          </w:tcPr>
          <w:p w14:paraId="79A913C5" w14:textId="77777777" w:rsidR="009D1607" w:rsidRDefault="009D1607" w:rsidP="0027610D">
            <w:pPr>
              <w:jc w:val="center"/>
            </w:pPr>
            <w:r>
              <w:t>trans-caffe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79C8D833" w14:textId="49165AE0" w:rsidR="001059F2" w:rsidRDefault="001059F2" w:rsidP="0027610D">
            <w:pPr>
              <w:jc w:val="center"/>
            </w:pPr>
          </w:p>
        </w:tc>
        <w:tc>
          <w:tcPr>
            <w:tcW w:w="2160" w:type="dxa"/>
          </w:tcPr>
          <w:p w14:paraId="291B05CE" w14:textId="77777777" w:rsidR="009D1607" w:rsidRDefault="009D1607" w:rsidP="0027610D">
            <w:pPr>
              <w:jc w:val="center"/>
            </w:pPr>
            <w:r>
              <w:rPr>
                <w:rFonts w:ascii="Segoe UI" w:hAnsi="Segoe UI" w:cs="Segoe UI"/>
                <w:color w:val="212121"/>
                <w:shd w:val="clear" w:color="auto" w:fill="FFFFFF"/>
              </w:rPr>
              <w:t>2518</w:t>
            </w:r>
          </w:p>
        </w:tc>
      </w:tr>
      <w:tr w:rsidR="009D1607" w14:paraId="51905A26" w14:textId="77777777" w:rsidTr="00587810">
        <w:trPr>
          <w:trHeight w:val="254"/>
        </w:trPr>
        <w:tc>
          <w:tcPr>
            <w:tcW w:w="1278" w:type="dxa"/>
            <w:vMerge/>
          </w:tcPr>
          <w:p w14:paraId="66B17806" w14:textId="77777777" w:rsidR="009D1607" w:rsidRDefault="009D1607" w:rsidP="0027610D">
            <w:pPr>
              <w:jc w:val="center"/>
            </w:pPr>
          </w:p>
        </w:tc>
        <w:tc>
          <w:tcPr>
            <w:tcW w:w="2250" w:type="dxa"/>
            <w:vMerge/>
          </w:tcPr>
          <w:p w14:paraId="41566F19" w14:textId="77777777" w:rsidR="009D1607" w:rsidRDefault="009D1607" w:rsidP="0027610D">
            <w:pPr>
              <w:jc w:val="center"/>
            </w:pPr>
          </w:p>
        </w:tc>
        <w:tc>
          <w:tcPr>
            <w:tcW w:w="2790" w:type="dxa"/>
          </w:tcPr>
          <w:p w14:paraId="4E8EF9D5" w14:textId="77777777" w:rsidR="009D1607" w:rsidRDefault="009D1607" w:rsidP="0027610D">
            <w:pPr>
              <w:jc w:val="center"/>
            </w:pPr>
            <w:r>
              <w:t>Syring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2BF0E1A8" w14:textId="666868F2" w:rsidR="001059F2" w:rsidRDefault="001059F2" w:rsidP="0027610D">
            <w:pPr>
              <w:jc w:val="center"/>
            </w:pPr>
          </w:p>
        </w:tc>
        <w:tc>
          <w:tcPr>
            <w:tcW w:w="2160" w:type="dxa"/>
          </w:tcPr>
          <w:p w14:paraId="530DC01F" w14:textId="77777777" w:rsidR="009D1607" w:rsidRDefault="009D1607" w:rsidP="0027610D">
            <w:pPr>
              <w:jc w:val="center"/>
            </w:pPr>
            <w:r>
              <w:rPr>
                <w:rFonts w:ascii="Segoe UI" w:hAnsi="Segoe UI" w:cs="Segoe UI"/>
                <w:color w:val="212121"/>
                <w:shd w:val="clear" w:color="auto" w:fill="FFFFFF"/>
              </w:rPr>
              <w:t>10742</w:t>
            </w:r>
          </w:p>
        </w:tc>
      </w:tr>
      <w:tr w:rsidR="009D1607" w14:paraId="6420B12C" w14:textId="77777777" w:rsidTr="00587810">
        <w:trPr>
          <w:trHeight w:val="254"/>
        </w:trPr>
        <w:tc>
          <w:tcPr>
            <w:tcW w:w="1278" w:type="dxa"/>
            <w:vMerge/>
          </w:tcPr>
          <w:p w14:paraId="29DF4B6F" w14:textId="77777777" w:rsidR="009D1607" w:rsidRDefault="009D1607" w:rsidP="0027610D">
            <w:pPr>
              <w:jc w:val="center"/>
            </w:pPr>
          </w:p>
        </w:tc>
        <w:tc>
          <w:tcPr>
            <w:tcW w:w="2250" w:type="dxa"/>
            <w:vMerge/>
          </w:tcPr>
          <w:p w14:paraId="765D9CD0" w14:textId="77777777" w:rsidR="009D1607" w:rsidRDefault="009D1607" w:rsidP="0027610D">
            <w:pPr>
              <w:jc w:val="center"/>
            </w:pPr>
          </w:p>
        </w:tc>
        <w:tc>
          <w:tcPr>
            <w:tcW w:w="2790" w:type="dxa"/>
          </w:tcPr>
          <w:p w14:paraId="255C491C" w14:textId="77777777" w:rsidR="009D1607" w:rsidRDefault="009D1607" w:rsidP="0027610D">
            <w:pPr>
              <w:jc w:val="center"/>
            </w:pPr>
            <w:r>
              <w:t>trans-p-Coumar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0055E050" w14:textId="5E134C20" w:rsidR="001059F2" w:rsidRDefault="001059F2" w:rsidP="0027610D">
            <w:pPr>
              <w:jc w:val="center"/>
            </w:pPr>
          </w:p>
        </w:tc>
        <w:tc>
          <w:tcPr>
            <w:tcW w:w="2160" w:type="dxa"/>
          </w:tcPr>
          <w:p w14:paraId="798AFD34" w14:textId="77777777" w:rsidR="009D1607" w:rsidRDefault="009D1607" w:rsidP="0027610D">
            <w:pPr>
              <w:jc w:val="center"/>
            </w:pPr>
            <w:r>
              <w:rPr>
                <w:rFonts w:ascii="Segoe UI" w:hAnsi="Segoe UI" w:cs="Segoe UI"/>
                <w:color w:val="212121"/>
                <w:shd w:val="clear" w:color="auto" w:fill="FFFFFF"/>
              </w:rPr>
              <w:t>637542</w:t>
            </w:r>
          </w:p>
        </w:tc>
      </w:tr>
      <w:tr w:rsidR="009D1607" w14:paraId="0541A4B9" w14:textId="77777777" w:rsidTr="00587810">
        <w:trPr>
          <w:trHeight w:val="254"/>
        </w:trPr>
        <w:tc>
          <w:tcPr>
            <w:tcW w:w="1278" w:type="dxa"/>
            <w:vMerge/>
          </w:tcPr>
          <w:p w14:paraId="5539C1D2" w14:textId="77777777" w:rsidR="009D1607" w:rsidRDefault="009D1607" w:rsidP="0027610D">
            <w:pPr>
              <w:jc w:val="center"/>
            </w:pPr>
          </w:p>
        </w:tc>
        <w:tc>
          <w:tcPr>
            <w:tcW w:w="2250" w:type="dxa"/>
            <w:vMerge/>
          </w:tcPr>
          <w:p w14:paraId="23CD7127" w14:textId="77777777" w:rsidR="009D1607" w:rsidRDefault="009D1607" w:rsidP="0027610D">
            <w:pPr>
              <w:jc w:val="center"/>
            </w:pPr>
          </w:p>
        </w:tc>
        <w:tc>
          <w:tcPr>
            <w:tcW w:w="2790" w:type="dxa"/>
          </w:tcPr>
          <w:p w14:paraId="626FFF27" w14:textId="77777777" w:rsidR="009D1607" w:rsidRDefault="009D1607" w:rsidP="0027610D">
            <w:pPr>
              <w:jc w:val="center"/>
            </w:pPr>
            <w:r>
              <w:t>trans-Ferulic acid</w:t>
            </w:r>
            <w:r>
              <w:fldChar w:fldCharType="begin" w:fldLock="1"/>
            </w:r>
            <w:r>
              <w:instrText>ADDIN CSL_CITATION {"citationItems":[{"id":"ITEM-1","itemData":{"DOI":"10.1155/2016/9270691","ISSN":"19420994","PMID":"27843534","abstract":"In the past two decades public interest in herbal products has increased significantly in Europe, especially in the plant-based products from non-European traditions. Eleutherococcus senticosus has been used for the treatment of inflammatory diseases, anemia, and rheumatoid arthritis. The Eleutherococcus senticosus fruits intractum was examined for the content of phenolic acids (LC-ESI-MS/MS), minerals (AAS), TPC, and TFC (spectrophotometric assay). The antioxidant activity was determined using free radical scavenging assay and TLC-DB-DPPH</w:instrText>
            </w:r>
            <w:r>
              <w:rPr>
                <w:rFonts w:ascii="Cambria Math" w:hAnsi="Cambria Math" w:cs="Cambria Math"/>
              </w:rPr>
              <w:instrText>∗</w:instrText>
            </w:r>
            <w:r>
              <w:instrText xml:space="preserve"> dot-blot test. An anti-Hyal activity was evaluated by the spectrophotometric assay method. Cytotoxicity towards HL-60, HL-60/MX1, HL-60/MX2, CEM/C1, and CCRF/CEM leukemic cell lines was done using trypan blue test. Among eight phenolic acids, trans-caffeic acid was found in the largest amount (41.2 mg/g DE). The intractum presented a high amount of macroelements (Ca, Mg, K; 1750, 1300, and 21000 mg/kg) and microelements (Fe, Mn; 32.7, 54.3 mg/kg), respectively. The content of TPC and TFC was 130 and 92 mg/g DE, respectively. The intractum showed anti-Hyal activity (2.16-60%) and an antioxidant capacity (EC50; 52 μg/mL). The intractum most strongly inhibited the growth of HL-60, HL-60/MX1, and CCRF/CEM. A better understanding of the intractum health benefits is important in order to increase its utility and enrich dietary sources of health promoting compounds.","author":[{"dropping-particle":"","family":"Załuski","given":"Daniel","non-dropping-particle":"","parse-names":false,"suffix":""},{"dropping-particle":"","family":"Olech","given":"Marta","non-dropping-particle":"","parse-names":false,"suffix":""},{"dropping-particle":"","family":"Galanty","given":"Agnieszka","non-dropping-particle":"","parse-names":false,"suffix":""},{"dropping-particle":"","family":"Verpoorte","given":"Robert","non-dropping-particle":"","parse-names":false,"suffix":""},{"dropping-particle":"","family":"Kuźniewski","given":"Rafał","non-dropping-particle":"","parse-names":false,"suffix":""},{"dropping-particle":"","family":"Nowak","given":"Renata","non-dropping-particle":"","parse-names":false,"suffix":""},{"dropping-particle":"","family":"Bogucka-Kocka","given":"Anna","non-dropping-particle":"","parse-names":false,"suffix":""}],"container-title":"Oxidative Medicine and Cellular Longevity","id":"ITEM-1","issued":{"date-parts":[["2016"]]},"title":"Phytochemical Content and Pharma-Nutrition Study on Eleutherococcus senticosus Fruits Intractum","type":"article-journal","volume":"2016"},"uris":["http://www.mendeley.com/documents/?uuid=d5b3f561-22a4-47cc-8190-fef45d346f0e"]}],"mendeley":{"formattedCitation":"&lt;sup&gt;68&lt;/sup&gt;","plainTextFormattedCitation":"68","previouslyFormattedCitation":"&lt;sup&gt;68&lt;/sup&gt;"},"properties":{"noteIndex":0},"schema":"https://github.com/citation-style-language/schema/raw/master/csl-citation.json"}</w:instrText>
            </w:r>
            <w:r>
              <w:fldChar w:fldCharType="separate"/>
            </w:r>
            <w:r w:rsidRPr="005F79D6">
              <w:rPr>
                <w:noProof/>
                <w:vertAlign w:val="superscript"/>
              </w:rPr>
              <w:t>68</w:t>
            </w:r>
            <w:r>
              <w:fldChar w:fldCharType="end"/>
            </w:r>
          </w:p>
          <w:p w14:paraId="1B7AB32C" w14:textId="606D76B6" w:rsidR="001059F2" w:rsidRDefault="001059F2" w:rsidP="0027610D">
            <w:pPr>
              <w:jc w:val="center"/>
            </w:pPr>
          </w:p>
        </w:tc>
        <w:tc>
          <w:tcPr>
            <w:tcW w:w="2160" w:type="dxa"/>
          </w:tcPr>
          <w:p w14:paraId="4D3855D5" w14:textId="77777777" w:rsidR="009D1607" w:rsidRDefault="009D1607" w:rsidP="0027610D">
            <w:pPr>
              <w:jc w:val="center"/>
            </w:pPr>
            <w:r>
              <w:rPr>
                <w:rFonts w:ascii="Segoe UI" w:hAnsi="Segoe UI" w:cs="Segoe UI"/>
                <w:color w:val="212121"/>
                <w:shd w:val="clear" w:color="auto" w:fill="FFFFFF"/>
              </w:rPr>
              <w:t>445858</w:t>
            </w:r>
          </w:p>
        </w:tc>
      </w:tr>
      <w:tr w:rsidR="009D1607" w14:paraId="7B46BCB7" w14:textId="77777777" w:rsidTr="00587810">
        <w:trPr>
          <w:trHeight w:val="254"/>
        </w:trPr>
        <w:tc>
          <w:tcPr>
            <w:tcW w:w="1278" w:type="dxa"/>
            <w:vMerge/>
          </w:tcPr>
          <w:p w14:paraId="4259069A" w14:textId="77777777" w:rsidR="009D1607" w:rsidRDefault="009D1607" w:rsidP="0027610D">
            <w:pPr>
              <w:jc w:val="center"/>
            </w:pPr>
          </w:p>
        </w:tc>
        <w:tc>
          <w:tcPr>
            <w:tcW w:w="2250" w:type="dxa"/>
            <w:vMerge/>
          </w:tcPr>
          <w:p w14:paraId="6C5F2107" w14:textId="77777777" w:rsidR="009D1607" w:rsidRDefault="009D1607" w:rsidP="0027610D">
            <w:pPr>
              <w:jc w:val="center"/>
            </w:pPr>
          </w:p>
        </w:tc>
        <w:tc>
          <w:tcPr>
            <w:tcW w:w="2790" w:type="dxa"/>
          </w:tcPr>
          <w:p w14:paraId="7572717C" w14:textId="77777777" w:rsidR="009D1607" w:rsidRDefault="009D1607" w:rsidP="0027610D">
            <w:pPr>
              <w:jc w:val="center"/>
            </w:pPr>
            <w:r>
              <w:t>syringin</w:t>
            </w:r>
            <w:r>
              <w:fldChar w:fldCharType="begin" w:fldLock="1"/>
            </w:r>
            <w:r>
              <w:instrText>ADDIN CSL_CITATION {"citationItems":[{"id":"ITEM-1","itemData":{"ISSN":"19950756","abstract":"Underground organs of Eleuthero (Eleutherococcus senticosus /Maxim. et Rupr./ Maxim.) are classified as a drug with adaptogenic activity. Extracts from these organs stimulate the immune system, improve stamina, physical capacity and mental activities. This raw material known as a Eleutherococci radix consists of two distinct parts i.e. rhizomes and roots. Taking into consideration the question of standardization of herbal medicinal products, a chemical evaluation of rhizomes and roots has been undertaken. The content of eleutherosides B and E, the most important from the pharmacological point of view, active compounds of Eleuthero was markedly higher in rhizomes but phenolic acids and sterols were higher in the roots. A high yield and a good quality of both rhizomes and roots of Eleuthero may be obtained from 3 or 4-years- old plants.","author":[{"dropping-particle":"","family":"Baczek","given":"Katarzyna","non-dropping-particle":"","parse-names":false,"suffix":""},{"dropping-particle":"","family":"Weglarz","given":"Zenon","non-dropping-particle":"","parse-names":false,"suffix":""},{"dropping-particle":"","family":"Przybył","given":"Jarosław Leon","non-dropping-particle":"","parse-names":false,"suffix":""}],"container-title":"Advances in Environmental Biology","id":"ITEM-1","issue":"2 SPEC. ISSUE","issued":{"date-parts":[["2011"]]},"page":"325-328","title":"Accumulation of biologically active compounds in the rhizomes and roots of eleuthero (eleutherococcus senticosus /maxim. et rupr./ maxim.)","type":"article-journal","volume":"5"},"uris":["http://www.mendeley.com/documents/?uuid=c95d1283-2702-4ada-9431-b678b04ec1a9"]}],"mendeley":{"formattedCitation":"&lt;sup&gt;69&lt;/sup&gt;","plainTextFormattedCitation":"69","previouslyFormattedCitation":"&lt;sup&gt;69&lt;/sup&gt;"},"properties":{"noteIndex":0},"schema":"https://github.com/citation-style-language/schema/raw/master/csl-citation.json"}</w:instrText>
            </w:r>
            <w:r>
              <w:fldChar w:fldCharType="separate"/>
            </w:r>
            <w:r w:rsidRPr="00AB15AA">
              <w:rPr>
                <w:noProof/>
                <w:vertAlign w:val="superscript"/>
              </w:rPr>
              <w:t>69</w:t>
            </w:r>
            <w:r>
              <w:fldChar w:fldCharType="end"/>
            </w:r>
          </w:p>
          <w:p w14:paraId="1882F6A4" w14:textId="7D9C6F9A" w:rsidR="001059F2" w:rsidRDefault="001059F2" w:rsidP="0027610D">
            <w:pPr>
              <w:jc w:val="center"/>
            </w:pPr>
          </w:p>
        </w:tc>
        <w:tc>
          <w:tcPr>
            <w:tcW w:w="2160" w:type="dxa"/>
          </w:tcPr>
          <w:p w14:paraId="733CB709" w14:textId="77777777" w:rsidR="009D1607" w:rsidRDefault="009D1607" w:rsidP="0027610D">
            <w:pPr>
              <w:jc w:val="center"/>
            </w:pPr>
            <w:r>
              <w:rPr>
                <w:rFonts w:ascii="Segoe UI" w:hAnsi="Segoe UI" w:cs="Segoe UI"/>
                <w:color w:val="212121"/>
                <w:shd w:val="clear" w:color="auto" w:fill="FFFFFF"/>
              </w:rPr>
              <w:t>5316860</w:t>
            </w:r>
          </w:p>
        </w:tc>
      </w:tr>
      <w:tr w:rsidR="009D1607" w14:paraId="0F22AAA0" w14:textId="77777777" w:rsidTr="00587810">
        <w:trPr>
          <w:trHeight w:val="254"/>
        </w:trPr>
        <w:tc>
          <w:tcPr>
            <w:tcW w:w="1278" w:type="dxa"/>
            <w:vMerge/>
          </w:tcPr>
          <w:p w14:paraId="63C2C0C6" w14:textId="77777777" w:rsidR="009D1607" w:rsidRDefault="009D1607" w:rsidP="0027610D">
            <w:pPr>
              <w:jc w:val="center"/>
            </w:pPr>
          </w:p>
        </w:tc>
        <w:tc>
          <w:tcPr>
            <w:tcW w:w="2250" w:type="dxa"/>
            <w:vMerge/>
          </w:tcPr>
          <w:p w14:paraId="416A555B" w14:textId="77777777" w:rsidR="009D1607" w:rsidRDefault="009D1607" w:rsidP="0027610D">
            <w:pPr>
              <w:jc w:val="center"/>
            </w:pPr>
          </w:p>
        </w:tc>
        <w:tc>
          <w:tcPr>
            <w:tcW w:w="2790" w:type="dxa"/>
          </w:tcPr>
          <w:p w14:paraId="28208C92" w14:textId="77777777" w:rsidR="009D1607" w:rsidRDefault="009D1607" w:rsidP="0027610D">
            <w:pPr>
              <w:jc w:val="center"/>
            </w:pPr>
            <w:r>
              <w:t>rosmarinic acid</w:t>
            </w:r>
            <w:r>
              <w:fldChar w:fldCharType="begin" w:fldLock="1"/>
            </w:r>
            <w:r>
              <w:instrText>ADDIN CSL_CITATION {"citationItems":[{"id":"ITEM-1","itemData":{"ISSN":"19950756","abstract":"Underground organs of Eleuthero (Eleutherococcus senticosus /Maxim. et Rupr./ Maxim.) are classified as a drug with adaptogenic activity. Extracts from these organs stimulate the immune system, improve stamina, physical capacity and mental activities. This raw material known as a Eleutherococci radix consists of two distinct parts i.e. rhizomes and roots. Taking into consideration the question of standardization of herbal medicinal products, a chemical evaluation of rhizomes and roots has been undertaken. The content of eleutherosides B and E, the most important from the pharmacological point of view, active compounds of Eleuthero was markedly higher in rhizomes but phenolic acids and sterols were higher in the roots. A high yield and a good quality of both rhizomes and roots of Eleuthero may be obtained from 3 or 4-years- old plants.","author":[{"dropping-particle":"","family":"Baczek","given":"Katarzyna","non-dropping-particle":"","parse-names":false,"suffix":""},{"dropping-particle":"","family":"Weglarz","given":"Zenon","non-dropping-particle":"","parse-names":false,"suffix":""},{"dropping-particle":"","family":"Przybył","given":"Jarosław Leon","non-dropping-particle":"","parse-names":false,"suffix":""}],"container-title":"Advances in Environmental Biology","id":"ITEM-1","issue":"2 SPEC. ISSUE","issued":{"date-parts":[["2011"]]},"page":"325-328","title":"Accumulation of biologically active compounds in the rhizomes and roots of eleuthero (eleutherococcus senticosus /maxim. et rupr./ maxim.)","type":"article-journal","volume":"5"},"uris":["http://www.mendeley.com/documents/?uuid=c95d1283-2702-4ada-9431-b678b04ec1a9"]}],"mendeley":{"formattedCitation":"&lt;sup&gt;69&lt;/sup&gt;","plainTextFormattedCitation":"69","previouslyFormattedCitation":"&lt;sup&gt;69&lt;/sup&gt;"},"properties":{"noteIndex":0},"schema":"https://github.com/citation-style-language/schema/raw/master/csl-citation.json"}</w:instrText>
            </w:r>
            <w:r>
              <w:fldChar w:fldCharType="separate"/>
            </w:r>
            <w:r w:rsidRPr="00AB15AA">
              <w:rPr>
                <w:noProof/>
                <w:vertAlign w:val="superscript"/>
              </w:rPr>
              <w:t>69</w:t>
            </w:r>
            <w:r>
              <w:fldChar w:fldCharType="end"/>
            </w:r>
          </w:p>
          <w:p w14:paraId="27594D57" w14:textId="42789CB4" w:rsidR="001059F2" w:rsidRDefault="001059F2" w:rsidP="0027610D">
            <w:pPr>
              <w:jc w:val="center"/>
            </w:pPr>
          </w:p>
        </w:tc>
        <w:tc>
          <w:tcPr>
            <w:tcW w:w="2160" w:type="dxa"/>
          </w:tcPr>
          <w:p w14:paraId="27F8CECF" w14:textId="77777777" w:rsidR="009D1607" w:rsidRDefault="009D1607" w:rsidP="0027610D">
            <w:pPr>
              <w:jc w:val="center"/>
            </w:pPr>
            <w:r>
              <w:rPr>
                <w:rFonts w:ascii="Segoe UI" w:hAnsi="Segoe UI" w:cs="Segoe UI"/>
                <w:color w:val="212121"/>
                <w:shd w:val="clear" w:color="auto" w:fill="FFFFFF"/>
              </w:rPr>
              <w:t>5281792</w:t>
            </w:r>
          </w:p>
        </w:tc>
      </w:tr>
      <w:tr w:rsidR="009D1607" w14:paraId="24B69345" w14:textId="77777777" w:rsidTr="00587810">
        <w:trPr>
          <w:trHeight w:val="205"/>
        </w:trPr>
        <w:tc>
          <w:tcPr>
            <w:tcW w:w="1278" w:type="dxa"/>
            <w:vMerge/>
          </w:tcPr>
          <w:p w14:paraId="3FF88448" w14:textId="77777777" w:rsidR="009D1607" w:rsidRDefault="009D1607" w:rsidP="0027610D">
            <w:pPr>
              <w:jc w:val="center"/>
            </w:pPr>
          </w:p>
        </w:tc>
        <w:tc>
          <w:tcPr>
            <w:tcW w:w="2250" w:type="dxa"/>
            <w:vMerge/>
          </w:tcPr>
          <w:p w14:paraId="3BF794EC" w14:textId="77777777" w:rsidR="009D1607" w:rsidRDefault="009D1607" w:rsidP="0027610D">
            <w:pPr>
              <w:jc w:val="center"/>
            </w:pPr>
          </w:p>
        </w:tc>
        <w:tc>
          <w:tcPr>
            <w:tcW w:w="2790" w:type="dxa"/>
          </w:tcPr>
          <w:p w14:paraId="1641A1BD" w14:textId="77777777" w:rsidR="009D1607" w:rsidRDefault="009D1607" w:rsidP="0027610D">
            <w:pPr>
              <w:jc w:val="center"/>
            </w:pPr>
            <w:r>
              <w:t>trans-caryophyll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F5CEB">
              <w:rPr>
                <w:noProof/>
                <w:vertAlign w:val="superscript"/>
              </w:rPr>
              <w:t>70</w:t>
            </w:r>
            <w:r>
              <w:fldChar w:fldCharType="end"/>
            </w:r>
          </w:p>
          <w:p w14:paraId="2419089D" w14:textId="03BD7517" w:rsidR="001059F2" w:rsidRDefault="001059F2" w:rsidP="0027610D">
            <w:pPr>
              <w:jc w:val="center"/>
            </w:pPr>
          </w:p>
        </w:tc>
        <w:tc>
          <w:tcPr>
            <w:tcW w:w="2160" w:type="dxa"/>
          </w:tcPr>
          <w:p w14:paraId="6F6C3192" w14:textId="77777777" w:rsidR="009D1607" w:rsidRDefault="009D1607" w:rsidP="0027610D">
            <w:pPr>
              <w:jc w:val="center"/>
            </w:pPr>
            <w:r>
              <w:rPr>
                <w:rFonts w:ascii="Segoe UI" w:hAnsi="Segoe UI" w:cs="Segoe UI"/>
                <w:color w:val="212121"/>
                <w:shd w:val="clear" w:color="auto" w:fill="FFFFFF"/>
              </w:rPr>
              <w:t>5281515</w:t>
            </w:r>
          </w:p>
        </w:tc>
      </w:tr>
      <w:tr w:rsidR="009D1607" w14:paraId="65678D74" w14:textId="77777777" w:rsidTr="00587810">
        <w:trPr>
          <w:trHeight w:val="205"/>
        </w:trPr>
        <w:tc>
          <w:tcPr>
            <w:tcW w:w="1278" w:type="dxa"/>
            <w:vMerge/>
          </w:tcPr>
          <w:p w14:paraId="0B3C80D5" w14:textId="77777777" w:rsidR="009D1607" w:rsidRDefault="009D1607" w:rsidP="0027610D">
            <w:pPr>
              <w:jc w:val="center"/>
            </w:pPr>
          </w:p>
        </w:tc>
        <w:tc>
          <w:tcPr>
            <w:tcW w:w="2250" w:type="dxa"/>
            <w:vMerge/>
          </w:tcPr>
          <w:p w14:paraId="2B2718C9" w14:textId="77777777" w:rsidR="009D1607" w:rsidRDefault="009D1607" w:rsidP="0027610D">
            <w:pPr>
              <w:jc w:val="center"/>
            </w:pPr>
          </w:p>
        </w:tc>
        <w:tc>
          <w:tcPr>
            <w:tcW w:w="2790" w:type="dxa"/>
          </w:tcPr>
          <w:p w14:paraId="6A3BA8BE" w14:textId="77777777" w:rsidR="009D1607" w:rsidRDefault="009D1607" w:rsidP="0027610D">
            <w:pPr>
              <w:jc w:val="center"/>
            </w:pPr>
            <w:r>
              <w:t>humul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15EEB3B5" w14:textId="5B8A7873" w:rsidR="00153076" w:rsidRDefault="00153076" w:rsidP="0027610D">
            <w:pPr>
              <w:jc w:val="center"/>
            </w:pPr>
          </w:p>
        </w:tc>
        <w:tc>
          <w:tcPr>
            <w:tcW w:w="2160" w:type="dxa"/>
          </w:tcPr>
          <w:p w14:paraId="0170F4AF" w14:textId="77777777" w:rsidR="009D1607" w:rsidRDefault="009D1607" w:rsidP="0027610D">
            <w:pPr>
              <w:jc w:val="center"/>
            </w:pPr>
            <w:r>
              <w:rPr>
                <w:rFonts w:ascii="Segoe UI" w:hAnsi="Segoe UI" w:cs="Segoe UI"/>
                <w:color w:val="212121"/>
                <w:shd w:val="clear" w:color="auto" w:fill="FFFFFF"/>
              </w:rPr>
              <w:t>5281520</w:t>
            </w:r>
          </w:p>
        </w:tc>
      </w:tr>
      <w:tr w:rsidR="009D1607" w14:paraId="16082D8F" w14:textId="77777777" w:rsidTr="00587810">
        <w:trPr>
          <w:trHeight w:val="205"/>
        </w:trPr>
        <w:tc>
          <w:tcPr>
            <w:tcW w:w="1278" w:type="dxa"/>
            <w:vMerge/>
          </w:tcPr>
          <w:p w14:paraId="50AA779A" w14:textId="77777777" w:rsidR="009D1607" w:rsidRDefault="009D1607" w:rsidP="0027610D">
            <w:pPr>
              <w:jc w:val="center"/>
            </w:pPr>
          </w:p>
        </w:tc>
        <w:tc>
          <w:tcPr>
            <w:tcW w:w="2250" w:type="dxa"/>
            <w:vMerge/>
          </w:tcPr>
          <w:p w14:paraId="36BB39CB" w14:textId="77777777" w:rsidR="009D1607" w:rsidRDefault="009D1607" w:rsidP="0027610D">
            <w:pPr>
              <w:jc w:val="center"/>
            </w:pPr>
          </w:p>
        </w:tc>
        <w:tc>
          <w:tcPr>
            <w:tcW w:w="2790" w:type="dxa"/>
          </w:tcPr>
          <w:p w14:paraId="6CDEA108" w14:textId="77777777" w:rsidR="009D1607" w:rsidRDefault="009D1607" w:rsidP="0027610D">
            <w:pPr>
              <w:jc w:val="center"/>
            </w:pPr>
            <w:r>
              <w:t>bicyclogermacr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47A4FB56" w14:textId="0DC5807B" w:rsidR="00153076" w:rsidRDefault="00153076" w:rsidP="0027610D">
            <w:pPr>
              <w:jc w:val="center"/>
            </w:pPr>
          </w:p>
        </w:tc>
        <w:tc>
          <w:tcPr>
            <w:tcW w:w="2160" w:type="dxa"/>
          </w:tcPr>
          <w:p w14:paraId="1F4ADCE0" w14:textId="77777777" w:rsidR="009D1607" w:rsidRDefault="009D1607" w:rsidP="0027610D">
            <w:pPr>
              <w:jc w:val="center"/>
            </w:pPr>
            <w:r>
              <w:rPr>
                <w:rFonts w:ascii="Segoe UI" w:hAnsi="Segoe UI" w:cs="Segoe UI"/>
                <w:color w:val="212121"/>
                <w:shd w:val="clear" w:color="auto" w:fill="FFFFFF"/>
              </w:rPr>
              <w:t>13894537</w:t>
            </w:r>
          </w:p>
        </w:tc>
      </w:tr>
      <w:tr w:rsidR="009D1607" w14:paraId="6369C6F1" w14:textId="77777777" w:rsidTr="000D6DCB">
        <w:trPr>
          <w:trHeight w:val="647"/>
        </w:trPr>
        <w:tc>
          <w:tcPr>
            <w:tcW w:w="1278" w:type="dxa"/>
            <w:vMerge/>
          </w:tcPr>
          <w:p w14:paraId="52C8728F" w14:textId="77777777" w:rsidR="009D1607" w:rsidRDefault="009D1607" w:rsidP="0027610D">
            <w:pPr>
              <w:jc w:val="center"/>
            </w:pPr>
          </w:p>
        </w:tc>
        <w:tc>
          <w:tcPr>
            <w:tcW w:w="2250" w:type="dxa"/>
            <w:vMerge/>
          </w:tcPr>
          <w:p w14:paraId="6EDFA6D9" w14:textId="77777777" w:rsidR="009D1607" w:rsidRDefault="009D1607" w:rsidP="0027610D">
            <w:pPr>
              <w:jc w:val="center"/>
            </w:pPr>
          </w:p>
        </w:tc>
        <w:tc>
          <w:tcPr>
            <w:tcW w:w="2790" w:type="dxa"/>
          </w:tcPr>
          <w:p w14:paraId="01D0EFC9" w14:textId="77777777" w:rsidR="009D1607" w:rsidRDefault="009D1607" w:rsidP="0027610D">
            <w:pPr>
              <w:jc w:val="center"/>
            </w:pPr>
            <w:r>
              <w:t>spathuleno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1510B6F0" w14:textId="33D4B282" w:rsidR="00153076" w:rsidRDefault="00153076" w:rsidP="0027610D">
            <w:pPr>
              <w:jc w:val="center"/>
            </w:pPr>
          </w:p>
        </w:tc>
        <w:tc>
          <w:tcPr>
            <w:tcW w:w="2160" w:type="dxa"/>
          </w:tcPr>
          <w:p w14:paraId="3D46E270" w14:textId="77777777" w:rsidR="009D1607" w:rsidRDefault="009D1607" w:rsidP="0027610D">
            <w:pPr>
              <w:jc w:val="center"/>
            </w:pPr>
            <w:r>
              <w:rPr>
                <w:rFonts w:ascii="Segoe UI" w:hAnsi="Segoe UI" w:cs="Segoe UI"/>
                <w:color w:val="212121"/>
                <w:shd w:val="clear" w:color="auto" w:fill="FFFFFF"/>
              </w:rPr>
              <w:t>92231</w:t>
            </w:r>
          </w:p>
        </w:tc>
      </w:tr>
      <w:tr w:rsidR="009D1607" w14:paraId="46FAF5FB" w14:textId="77777777" w:rsidTr="00587810">
        <w:trPr>
          <w:trHeight w:val="205"/>
        </w:trPr>
        <w:tc>
          <w:tcPr>
            <w:tcW w:w="1278" w:type="dxa"/>
            <w:vMerge/>
          </w:tcPr>
          <w:p w14:paraId="6C01E6BC" w14:textId="77777777" w:rsidR="009D1607" w:rsidRDefault="009D1607" w:rsidP="0027610D">
            <w:pPr>
              <w:jc w:val="center"/>
            </w:pPr>
          </w:p>
        </w:tc>
        <w:tc>
          <w:tcPr>
            <w:tcW w:w="2250" w:type="dxa"/>
            <w:vMerge/>
          </w:tcPr>
          <w:p w14:paraId="1FFDBCAD" w14:textId="77777777" w:rsidR="009D1607" w:rsidRDefault="009D1607" w:rsidP="0027610D">
            <w:pPr>
              <w:jc w:val="center"/>
            </w:pPr>
          </w:p>
        </w:tc>
        <w:tc>
          <w:tcPr>
            <w:tcW w:w="2790" w:type="dxa"/>
          </w:tcPr>
          <w:p w14:paraId="51CEFC87" w14:textId="77777777" w:rsidR="009D1607" w:rsidRDefault="009D1607" w:rsidP="0027610D">
            <w:pPr>
              <w:jc w:val="center"/>
            </w:pPr>
            <w:r>
              <w:t>germacrene-D</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643BEE6B" w14:textId="478B9B3B" w:rsidR="00153076" w:rsidRDefault="00153076" w:rsidP="0027610D">
            <w:pPr>
              <w:jc w:val="center"/>
            </w:pPr>
          </w:p>
        </w:tc>
        <w:tc>
          <w:tcPr>
            <w:tcW w:w="2160" w:type="dxa"/>
          </w:tcPr>
          <w:p w14:paraId="6A367A33" w14:textId="77777777" w:rsidR="009D1607" w:rsidRDefault="009D1607" w:rsidP="0027610D">
            <w:pPr>
              <w:jc w:val="center"/>
            </w:pPr>
            <w:r>
              <w:rPr>
                <w:rFonts w:ascii="Segoe UI" w:hAnsi="Segoe UI" w:cs="Segoe UI"/>
                <w:color w:val="212121"/>
                <w:shd w:val="clear" w:color="auto" w:fill="FFFFFF"/>
              </w:rPr>
              <w:t>91723653</w:t>
            </w:r>
          </w:p>
        </w:tc>
      </w:tr>
      <w:tr w:rsidR="009D1607" w14:paraId="3AFF1710" w14:textId="77777777" w:rsidTr="00587810">
        <w:trPr>
          <w:trHeight w:val="205"/>
        </w:trPr>
        <w:tc>
          <w:tcPr>
            <w:tcW w:w="1278" w:type="dxa"/>
            <w:vMerge/>
          </w:tcPr>
          <w:p w14:paraId="24BB76E7" w14:textId="77777777" w:rsidR="009D1607" w:rsidRDefault="009D1607" w:rsidP="0027610D">
            <w:pPr>
              <w:jc w:val="center"/>
            </w:pPr>
          </w:p>
        </w:tc>
        <w:tc>
          <w:tcPr>
            <w:tcW w:w="2250" w:type="dxa"/>
            <w:vMerge/>
          </w:tcPr>
          <w:p w14:paraId="46CD31CB" w14:textId="77777777" w:rsidR="009D1607" w:rsidRDefault="009D1607" w:rsidP="0027610D">
            <w:pPr>
              <w:jc w:val="center"/>
            </w:pPr>
          </w:p>
        </w:tc>
        <w:tc>
          <w:tcPr>
            <w:tcW w:w="2790" w:type="dxa"/>
          </w:tcPr>
          <w:p w14:paraId="707B3B99" w14:textId="77777777" w:rsidR="009D1607" w:rsidRDefault="009D1607" w:rsidP="0027610D">
            <w:pPr>
              <w:jc w:val="center"/>
            </w:pPr>
            <w:r>
              <w:t>tau-muurolo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48FC0339" w14:textId="0CBAAC93" w:rsidR="00153076" w:rsidRDefault="00153076" w:rsidP="0027610D">
            <w:pPr>
              <w:jc w:val="center"/>
            </w:pPr>
          </w:p>
        </w:tc>
        <w:tc>
          <w:tcPr>
            <w:tcW w:w="2160" w:type="dxa"/>
          </w:tcPr>
          <w:p w14:paraId="071490AE" w14:textId="77777777" w:rsidR="009D1607" w:rsidRDefault="009D1607" w:rsidP="0027610D">
            <w:pPr>
              <w:jc w:val="center"/>
            </w:pPr>
            <w:r>
              <w:rPr>
                <w:rFonts w:ascii="Segoe UI" w:hAnsi="Segoe UI" w:cs="Segoe UI"/>
                <w:color w:val="212121"/>
                <w:shd w:val="clear" w:color="auto" w:fill="FFFFFF"/>
              </w:rPr>
              <w:t>6432221</w:t>
            </w:r>
          </w:p>
        </w:tc>
      </w:tr>
      <w:tr w:rsidR="009D1607" w14:paraId="55CC8FF0" w14:textId="77777777" w:rsidTr="00587810">
        <w:trPr>
          <w:trHeight w:val="205"/>
        </w:trPr>
        <w:tc>
          <w:tcPr>
            <w:tcW w:w="1278" w:type="dxa"/>
            <w:vMerge/>
          </w:tcPr>
          <w:p w14:paraId="67248EF6" w14:textId="77777777" w:rsidR="009D1607" w:rsidRDefault="009D1607" w:rsidP="0027610D">
            <w:pPr>
              <w:jc w:val="center"/>
            </w:pPr>
          </w:p>
        </w:tc>
        <w:tc>
          <w:tcPr>
            <w:tcW w:w="2250" w:type="dxa"/>
            <w:vMerge/>
          </w:tcPr>
          <w:p w14:paraId="008D5E85" w14:textId="77777777" w:rsidR="009D1607" w:rsidRDefault="009D1607" w:rsidP="0027610D">
            <w:pPr>
              <w:jc w:val="center"/>
            </w:pPr>
          </w:p>
        </w:tc>
        <w:tc>
          <w:tcPr>
            <w:tcW w:w="2790" w:type="dxa"/>
          </w:tcPr>
          <w:p w14:paraId="1849CFB9" w14:textId="77777777" w:rsidR="009D1607" w:rsidRDefault="009D1607" w:rsidP="0027610D">
            <w:pPr>
              <w:jc w:val="center"/>
            </w:pPr>
            <w:r>
              <w:t>Delta-cadin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4A6FBE0D" w14:textId="42AA3F43" w:rsidR="00153076" w:rsidRDefault="00153076" w:rsidP="0027610D">
            <w:pPr>
              <w:jc w:val="center"/>
            </w:pPr>
          </w:p>
        </w:tc>
        <w:tc>
          <w:tcPr>
            <w:tcW w:w="2160" w:type="dxa"/>
          </w:tcPr>
          <w:p w14:paraId="3BDAD93B" w14:textId="77777777" w:rsidR="009D1607" w:rsidRDefault="009D1607" w:rsidP="0027610D">
            <w:pPr>
              <w:jc w:val="center"/>
            </w:pPr>
            <w:r>
              <w:rPr>
                <w:rFonts w:ascii="Segoe UI" w:hAnsi="Segoe UI" w:cs="Segoe UI"/>
                <w:color w:val="212121"/>
                <w:shd w:val="clear" w:color="auto" w:fill="FFFFFF"/>
              </w:rPr>
              <w:t>441005</w:t>
            </w:r>
          </w:p>
        </w:tc>
      </w:tr>
      <w:tr w:rsidR="009D1607" w14:paraId="036B62BF" w14:textId="77777777" w:rsidTr="00587810">
        <w:trPr>
          <w:trHeight w:val="205"/>
        </w:trPr>
        <w:tc>
          <w:tcPr>
            <w:tcW w:w="1278" w:type="dxa"/>
            <w:vMerge/>
          </w:tcPr>
          <w:p w14:paraId="23BACC6C" w14:textId="77777777" w:rsidR="009D1607" w:rsidRDefault="009D1607" w:rsidP="0027610D">
            <w:pPr>
              <w:jc w:val="center"/>
            </w:pPr>
          </w:p>
        </w:tc>
        <w:tc>
          <w:tcPr>
            <w:tcW w:w="2250" w:type="dxa"/>
            <w:vMerge/>
          </w:tcPr>
          <w:p w14:paraId="504103BB" w14:textId="77777777" w:rsidR="009D1607" w:rsidRDefault="009D1607" w:rsidP="0027610D">
            <w:pPr>
              <w:jc w:val="center"/>
            </w:pPr>
          </w:p>
        </w:tc>
        <w:tc>
          <w:tcPr>
            <w:tcW w:w="2790" w:type="dxa"/>
          </w:tcPr>
          <w:p w14:paraId="7C7C0D86" w14:textId="77777777" w:rsidR="009D1607" w:rsidRDefault="009D1607" w:rsidP="0027610D">
            <w:pPr>
              <w:jc w:val="center"/>
            </w:pPr>
            <w:r>
              <w:t>2,2-dimethoxybuta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6938F51F" w14:textId="62B2B2A3" w:rsidR="00153076" w:rsidRDefault="00153076" w:rsidP="0027610D">
            <w:pPr>
              <w:jc w:val="center"/>
            </w:pPr>
          </w:p>
        </w:tc>
        <w:tc>
          <w:tcPr>
            <w:tcW w:w="2160" w:type="dxa"/>
          </w:tcPr>
          <w:p w14:paraId="49209E72" w14:textId="77777777" w:rsidR="009D1607" w:rsidRDefault="009D1607" w:rsidP="0027610D">
            <w:pPr>
              <w:jc w:val="center"/>
            </w:pPr>
            <w:r>
              <w:rPr>
                <w:rFonts w:ascii="Segoe UI" w:hAnsi="Segoe UI" w:cs="Segoe UI"/>
                <w:color w:val="212121"/>
                <w:shd w:val="clear" w:color="auto" w:fill="FFFFFF"/>
              </w:rPr>
              <w:t>137941</w:t>
            </w:r>
          </w:p>
        </w:tc>
      </w:tr>
      <w:tr w:rsidR="009D1607" w14:paraId="356AA957" w14:textId="77777777" w:rsidTr="00587810">
        <w:trPr>
          <w:trHeight w:val="205"/>
        </w:trPr>
        <w:tc>
          <w:tcPr>
            <w:tcW w:w="1278" w:type="dxa"/>
            <w:vMerge/>
          </w:tcPr>
          <w:p w14:paraId="49B7D902" w14:textId="77777777" w:rsidR="009D1607" w:rsidRDefault="009D1607" w:rsidP="0027610D">
            <w:pPr>
              <w:jc w:val="center"/>
            </w:pPr>
          </w:p>
        </w:tc>
        <w:tc>
          <w:tcPr>
            <w:tcW w:w="2250" w:type="dxa"/>
            <w:vMerge/>
          </w:tcPr>
          <w:p w14:paraId="2D0CEE3B" w14:textId="77777777" w:rsidR="009D1607" w:rsidRDefault="009D1607" w:rsidP="0027610D">
            <w:pPr>
              <w:jc w:val="center"/>
            </w:pPr>
          </w:p>
        </w:tc>
        <w:tc>
          <w:tcPr>
            <w:tcW w:w="2790" w:type="dxa"/>
          </w:tcPr>
          <w:p w14:paraId="64135577" w14:textId="77777777" w:rsidR="009D1607" w:rsidRDefault="009D1607" w:rsidP="0027610D">
            <w:pPr>
              <w:jc w:val="center"/>
            </w:pPr>
            <w:r>
              <w:t>Furfura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641C125E" w14:textId="3E1FC69D" w:rsidR="00153076" w:rsidRDefault="00153076" w:rsidP="0027610D">
            <w:pPr>
              <w:jc w:val="center"/>
            </w:pPr>
          </w:p>
        </w:tc>
        <w:tc>
          <w:tcPr>
            <w:tcW w:w="2160" w:type="dxa"/>
          </w:tcPr>
          <w:p w14:paraId="23F97E2F" w14:textId="77777777" w:rsidR="009D1607" w:rsidRDefault="009D1607" w:rsidP="0027610D">
            <w:pPr>
              <w:jc w:val="center"/>
            </w:pPr>
            <w:r>
              <w:rPr>
                <w:rFonts w:ascii="Segoe UI" w:hAnsi="Segoe UI" w:cs="Segoe UI"/>
                <w:color w:val="212121"/>
                <w:shd w:val="clear" w:color="auto" w:fill="FFFFFF"/>
              </w:rPr>
              <w:t>7362</w:t>
            </w:r>
          </w:p>
        </w:tc>
      </w:tr>
      <w:tr w:rsidR="009D1607" w14:paraId="4B488A9A" w14:textId="77777777" w:rsidTr="00587810">
        <w:trPr>
          <w:trHeight w:val="205"/>
        </w:trPr>
        <w:tc>
          <w:tcPr>
            <w:tcW w:w="1278" w:type="dxa"/>
            <w:vMerge/>
          </w:tcPr>
          <w:p w14:paraId="57EF4765" w14:textId="77777777" w:rsidR="009D1607" w:rsidRDefault="009D1607" w:rsidP="0027610D">
            <w:pPr>
              <w:jc w:val="center"/>
            </w:pPr>
          </w:p>
        </w:tc>
        <w:tc>
          <w:tcPr>
            <w:tcW w:w="2250" w:type="dxa"/>
            <w:vMerge/>
          </w:tcPr>
          <w:p w14:paraId="1192D0E6" w14:textId="77777777" w:rsidR="009D1607" w:rsidRDefault="009D1607" w:rsidP="0027610D">
            <w:pPr>
              <w:jc w:val="center"/>
            </w:pPr>
          </w:p>
        </w:tc>
        <w:tc>
          <w:tcPr>
            <w:tcW w:w="2790" w:type="dxa"/>
          </w:tcPr>
          <w:p w14:paraId="4B8D4120" w14:textId="77777777" w:rsidR="009D1607" w:rsidRDefault="009D1607" w:rsidP="0027610D">
            <w:pPr>
              <w:jc w:val="center"/>
            </w:pPr>
            <w:r>
              <w:t>alpha-Pin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044D5">
              <w:rPr>
                <w:noProof/>
                <w:vertAlign w:val="superscript"/>
              </w:rPr>
              <w:t>70</w:t>
            </w:r>
            <w:r>
              <w:fldChar w:fldCharType="end"/>
            </w:r>
          </w:p>
          <w:p w14:paraId="4864CDEA" w14:textId="54C2ADAA" w:rsidR="00153076" w:rsidRDefault="00153076" w:rsidP="0027610D">
            <w:pPr>
              <w:jc w:val="center"/>
            </w:pPr>
          </w:p>
        </w:tc>
        <w:tc>
          <w:tcPr>
            <w:tcW w:w="2160" w:type="dxa"/>
          </w:tcPr>
          <w:p w14:paraId="5E3C52FD" w14:textId="77777777" w:rsidR="009D1607" w:rsidRDefault="009D1607" w:rsidP="0027610D">
            <w:pPr>
              <w:jc w:val="center"/>
            </w:pPr>
            <w:r>
              <w:rPr>
                <w:rFonts w:ascii="Segoe UI" w:hAnsi="Segoe UI" w:cs="Segoe UI"/>
                <w:color w:val="212121"/>
                <w:shd w:val="clear" w:color="auto" w:fill="FFFFFF"/>
              </w:rPr>
              <w:t>6654</w:t>
            </w:r>
          </w:p>
        </w:tc>
      </w:tr>
      <w:tr w:rsidR="009D1607" w14:paraId="0F5EF56E" w14:textId="77777777" w:rsidTr="00587810">
        <w:trPr>
          <w:trHeight w:val="205"/>
        </w:trPr>
        <w:tc>
          <w:tcPr>
            <w:tcW w:w="1278" w:type="dxa"/>
            <w:vMerge/>
          </w:tcPr>
          <w:p w14:paraId="38FA15DB" w14:textId="77777777" w:rsidR="009D1607" w:rsidRDefault="009D1607" w:rsidP="0027610D">
            <w:pPr>
              <w:jc w:val="center"/>
            </w:pPr>
          </w:p>
        </w:tc>
        <w:tc>
          <w:tcPr>
            <w:tcW w:w="2250" w:type="dxa"/>
            <w:vMerge/>
          </w:tcPr>
          <w:p w14:paraId="6D253937" w14:textId="77777777" w:rsidR="009D1607" w:rsidRDefault="009D1607" w:rsidP="0027610D">
            <w:pPr>
              <w:jc w:val="center"/>
            </w:pPr>
          </w:p>
        </w:tc>
        <w:tc>
          <w:tcPr>
            <w:tcW w:w="2790" w:type="dxa"/>
          </w:tcPr>
          <w:p w14:paraId="2C1DDC0C" w14:textId="77777777" w:rsidR="009D1607" w:rsidRDefault="009D1607" w:rsidP="0027610D">
            <w:pPr>
              <w:jc w:val="center"/>
            </w:pPr>
            <w:r>
              <w:t>Beta-Pin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4810D7D5" w14:textId="050857D3" w:rsidR="00153076" w:rsidRDefault="00153076" w:rsidP="0027610D">
            <w:pPr>
              <w:jc w:val="center"/>
            </w:pPr>
          </w:p>
        </w:tc>
        <w:tc>
          <w:tcPr>
            <w:tcW w:w="2160" w:type="dxa"/>
          </w:tcPr>
          <w:p w14:paraId="4934F31A" w14:textId="77777777" w:rsidR="009D1607" w:rsidRDefault="009D1607" w:rsidP="0027610D">
            <w:pPr>
              <w:jc w:val="center"/>
            </w:pPr>
            <w:r>
              <w:rPr>
                <w:rFonts w:ascii="Segoe UI" w:hAnsi="Segoe UI" w:cs="Segoe UI"/>
                <w:color w:val="212121"/>
                <w:shd w:val="clear" w:color="auto" w:fill="FFFFFF"/>
              </w:rPr>
              <w:t>14896</w:t>
            </w:r>
          </w:p>
        </w:tc>
      </w:tr>
      <w:tr w:rsidR="009D1607" w14:paraId="0DAF94A4" w14:textId="77777777" w:rsidTr="00587810">
        <w:trPr>
          <w:trHeight w:val="205"/>
        </w:trPr>
        <w:tc>
          <w:tcPr>
            <w:tcW w:w="1278" w:type="dxa"/>
            <w:vMerge/>
          </w:tcPr>
          <w:p w14:paraId="48FA2D4A" w14:textId="77777777" w:rsidR="009D1607" w:rsidRDefault="009D1607" w:rsidP="0027610D">
            <w:pPr>
              <w:jc w:val="center"/>
            </w:pPr>
          </w:p>
        </w:tc>
        <w:tc>
          <w:tcPr>
            <w:tcW w:w="2250" w:type="dxa"/>
            <w:vMerge/>
          </w:tcPr>
          <w:p w14:paraId="40A84FCB" w14:textId="77777777" w:rsidR="009D1607" w:rsidRDefault="009D1607" w:rsidP="0027610D">
            <w:pPr>
              <w:jc w:val="center"/>
            </w:pPr>
          </w:p>
        </w:tc>
        <w:tc>
          <w:tcPr>
            <w:tcW w:w="2790" w:type="dxa"/>
          </w:tcPr>
          <w:p w14:paraId="6B4DC9B6" w14:textId="77777777" w:rsidR="009D1607" w:rsidRDefault="009D1607" w:rsidP="0027610D">
            <w:pPr>
              <w:jc w:val="center"/>
            </w:pPr>
            <w:r>
              <w:t>beta-Myrc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1409E568" w14:textId="108F7A26" w:rsidR="00153076" w:rsidRDefault="00153076" w:rsidP="0027610D">
            <w:pPr>
              <w:jc w:val="center"/>
            </w:pPr>
          </w:p>
        </w:tc>
        <w:tc>
          <w:tcPr>
            <w:tcW w:w="2160" w:type="dxa"/>
          </w:tcPr>
          <w:p w14:paraId="5AB28545" w14:textId="77777777" w:rsidR="009D1607" w:rsidRDefault="009D1607" w:rsidP="0027610D">
            <w:pPr>
              <w:jc w:val="center"/>
            </w:pPr>
            <w:r>
              <w:rPr>
                <w:rFonts w:ascii="Segoe UI" w:hAnsi="Segoe UI" w:cs="Segoe UI"/>
                <w:color w:val="212121"/>
                <w:shd w:val="clear" w:color="auto" w:fill="FFFFFF"/>
              </w:rPr>
              <w:t>31253</w:t>
            </w:r>
          </w:p>
        </w:tc>
      </w:tr>
      <w:tr w:rsidR="009D1607" w14:paraId="53CAEF65" w14:textId="77777777" w:rsidTr="00587810">
        <w:trPr>
          <w:trHeight w:val="205"/>
        </w:trPr>
        <w:tc>
          <w:tcPr>
            <w:tcW w:w="1278" w:type="dxa"/>
            <w:vMerge/>
          </w:tcPr>
          <w:p w14:paraId="23E612A0" w14:textId="77777777" w:rsidR="009D1607" w:rsidRDefault="009D1607" w:rsidP="0027610D">
            <w:pPr>
              <w:jc w:val="center"/>
            </w:pPr>
          </w:p>
        </w:tc>
        <w:tc>
          <w:tcPr>
            <w:tcW w:w="2250" w:type="dxa"/>
            <w:vMerge/>
          </w:tcPr>
          <w:p w14:paraId="4C653CB2" w14:textId="77777777" w:rsidR="009D1607" w:rsidRDefault="009D1607" w:rsidP="0027610D">
            <w:pPr>
              <w:jc w:val="center"/>
            </w:pPr>
          </w:p>
        </w:tc>
        <w:tc>
          <w:tcPr>
            <w:tcW w:w="2790" w:type="dxa"/>
          </w:tcPr>
          <w:p w14:paraId="148B5D83" w14:textId="77777777" w:rsidR="009D1607" w:rsidRDefault="009D1607" w:rsidP="0027610D">
            <w:pPr>
              <w:jc w:val="center"/>
            </w:pPr>
            <w:r>
              <w:t>Octana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62D657D2" w14:textId="22403704" w:rsidR="00153076" w:rsidRDefault="00153076" w:rsidP="0027610D">
            <w:pPr>
              <w:jc w:val="center"/>
            </w:pPr>
          </w:p>
        </w:tc>
        <w:tc>
          <w:tcPr>
            <w:tcW w:w="2160" w:type="dxa"/>
          </w:tcPr>
          <w:p w14:paraId="53F4075A" w14:textId="77777777" w:rsidR="009D1607" w:rsidRDefault="009D1607" w:rsidP="0027610D">
            <w:pPr>
              <w:jc w:val="center"/>
            </w:pPr>
            <w:r>
              <w:rPr>
                <w:rFonts w:ascii="Segoe UI" w:hAnsi="Segoe UI" w:cs="Segoe UI"/>
                <w:color w:val="212121"/>
                <w:shd w:val="clear" w:color="auto" w:fill="FFFFFF"/>
              </w:rPr>
              <w:t>454</w:t>
            </w:r>
          </w:p>
        </w:tc>
      </w:tr>
      <w:tr w:rsidR="009D1607" w14:paraId="53D3B687" w14:textId="77777777" w:rsidTr="00587810">
        <w:trPr>
          <w:trHeight w:val="205"/>
        </w:trPr>
        <w:tc>
          <w:tcPr>
            <w:tcW w:w="1278" w:type="dxa"/>
            <w:vMerge/>
          </w:tcPr>
          <w:p w14:paraId="2B4EDE85" w14:textId="77777777" w:rsidR="009D1607" w:rsidRDefault="009D1607" w:rsidP="0027610D">
            <w:pPr>
              <w:jc w:val="center"/>
            </w:pPr>
          </w:p>
        </w:tc>
        <w:tc>
          <w:tcPr>
            <w:tcW w:w="2250" w:type="dxa"/>
            <w:vMerge/>
          </w:tcPr>
          <w:p w14:paraId="0BBB4C37" w14:textId="77777777" w:rsidR="009D1607" w:rsidRDefault="009D1607" w:rsidP="0027610D">
            <w:pPr>
              <w:jc w:val="center"/>
            </w:pPr>
          </w:p>
        </w:tc>
        <w:tc>
          <w:tcPr>
            <w:tcW w:w="2790" w:type="dxa"/>
          </w:tcPr>
          <w:p w14:paraId="2B13DD41" w14:textId="77777777" w:rsidR="009D1607" w:rsidRDefault="009D1607" w:rsidP="0027610D">
            <w:pPr>
              <w:jc w:val="center"/>
            </w:pPr>
            <w:r>
              <w:t>p-Cim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2B67A0CA" w14:textId="418F21E3" w:rsidR="00153076" w:rsidRDefault="00153076" w:rsidP="0027610D">
            <w:pPr>
              <w:jc w:val="center"/>
            </w:pPr>
          </w:p>
        </w:tc>
        <w:tc>
          <w:tcPr>
            <w:tcW w:w="2160" w:type="dxa"/>
          </w:tcPr>
          <w:p w14:paraId="419031CF" w14:textId="77777777" w:rsidR="009D1607" w:rsidRDefault="009D1607" w:rsidP="0027610D">
            <w:pPr>
              <w:jc w:val="center"/>
            </w:pPr>
            <w:r>
              <w:rPr>
                <w:rFonts w:ascii="Segoe UI" w:hAnsi="Segoe UI" w:cs="Segoe UI"/>
                <w:color w:val="212121"/>
                <w:shd w:val="clear" w:color="auto" w:fill="FFFFFF"/>
              </w:rPr>
              <w:t>7463</w:t>
            </w:r>
          </w:p>
        </w:tc>
      </w:tr>
      <w:tr w:rsidR="009D1607" w14:paraId="69A8930D" w14:textId="77777777" w:rsidTr="00587810">
        <w:trPr>
          <w:trHeight w:val="205"/>
        </w:trPr>
        <w:tc>
          <w:tcPr>
            <w:tcW w:w="1278" w:type="dxa"/>
            <w:vMerge/>
          </w:tcPr>
          <w:p w14:paraId="7C0E3B32" w14:textId="77777777" w:rsidR="009D1607" w:rsidRDefault="009D1607" w:rsidP="0027610D">
            <w:pPr>
              <w:jc w:val="center"/>
            </w:pPr>
          </w:p>
        </w:tc>
        <w:tc>
          <w:tcPr>
            <w:tcW w:w="2250" w:type="dxa"/>
            <w:vMerge/>
          </w:tcPr>
          <w:p w14:paraId="4901EB6B" w14:textId="77777777" w:rsidR="009D1607" w:rsidRDefault="009D1607" w:rsidP="0027610D">
            <w:pPr>
              <w:jc w:val="center"/>
            </w:pPr>
          </w:p>
        </w:tc>
        <w:tc>
          <w:tcPr>
            <w:tcW w:w="2790" w:type="dxa"/>
          </w:tcPr>
          <w:p w14:paraId="29AD1446" w14:textId="77777777" w:rsidR="009D1607" w:rsidRDefault="009D1607" w:rsidP="0027610D">
            <w:pPr>
              <w:jc w:val="center"/>
            </w:pPr>
            <w:r>
              <w:t>dl-Limon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69B14441" w14:textId="341BCDA5" w:rsidR="00153076" w:rsidRDefault="00153076" w:rsidP="0027610D">
            <w:pPr>
              <w:jc w:val="center"/>
            </w:pPr>
          </w:p>
        </w:tc>
        <w:tc>
          <w:tcPr>
            <w:tcW w:w="2160" w:type="dxa"/>
          </w:tcPr>
          <w:p w14:paraId="50947064" w14:textId="77777777" w:rsidR="009D1607" w:rsidRDefault="009D1607" w:rsidP="0027610D">
            <w:pPr>
              <w:jc w:val="center"/>
            </w:pPr>
            <w:r>
              <w:rPr>
                <w:rFonts w:ascii="Segoe UI" w:hAnsi="Segoe UI" w:cs="Segoe UI"/>
                <w:color w:val="212121"/>
                <w:shd w:val="clear" w:color="auto" w:fill="FFFFFF"/>
              </w:rPr>
              <w:t>22311</w:t>
            </w:r>
          </w:p>
        </w:tc>
      </w:tr>
      <w:tr w:rsidR="009D1607" w14:paraId="35492B05" w14:textId="77777777" w:rsidTr="00587810">
        <w:trPr>
          <w:trHeight w:val="205"/>
        </w:trPr>
        <w:tc>
          <w:tcPr>
            <w:tcW w:w="1278" w:type="dxa"/>
            <w:vMerge/>
          </w:tcPr>
          <w:p w14:paraId="031E5B0E" w14:textId="77777777" w:rsidR="009D1607" w:rsidRDefault="009D1607" w:rsidP="0027610D">
            <w:pPr>
              <w:jc w:val="center"/>
            </w:pPr>
          </w:p>
        </w:tc>
        <w:tc>
          <w:tcPr>
            <w:tcW w:w="2250" w:type="dxa"/>
            <w:vMerge/>
          </w:tcPr>
          <w:p w14:paraId="3E97C8D4" w14:textId="77777777" w:rsidR="009D1607" w:rsidRDefault="009D1607" w:rsidP="0027610D">
            <w:pPr>
              <w:jc w:val="center"/>
            </w:pPr>
          </w:p>
        </w:tc>
        <w:tc>
          <w:tcPr>
            <w:tcW w:w="2790" w:type="dxa"/>
          </w:tcPr>
          <w:p w14:paraId="55DC9AF8" w14:textId="77777777" w:rsidR="009D1607" w:rsidRDefault="009D1607" w:rsidP="0027610D">
            <w:pPr>
              <w:jc w:val="center"/>
            </w:pPr>
            <w:r>
              <w:t>beta-Phellandr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60005551" w14:textId="6FEF9965" w:rsidR="00153076" w:rsidRDefault="00153076" w:rsidP="0027610D">
            <w:pPr>
              <w:jc w:val="center"/>
            </w:pPr>
          </w:p>
        </w:tc>
        <w:tc>
          <w:tcPr>
            <w:tcW w:w="2160" w:type="dxa"/>
          </w:tcPr>
          <w:p w14:paraId="07D5EF47" w14:textId="77777777" w:rsidR="009D1607" w:rsidRDefault="009D1607" w:rsidP="0027610D">
            <w:pPr>
              <w:jc w:val="center"/>
            </w:pPr>
            <w:r>
              <w:rPr>
                <w:rFonts w:ascii="Segoe UI" w:hAnsi="Segoe UI" w:cs="Segoe UI"/>
                <w:color w:val="212121"/>
                <w:shd w:val="clear" w:color="auto" w:fill="FFFFFF"/>
              </w:rPr>
              <w:t>11142</w:t>
            </w:r>
          </w:p>
        </w:tc>
      </w:tr>
      <w:tr w:rsidR="009D1607" w14:paraId="01075FF4" w14:textId="77777777" w:rsidTr="00587810">
        <w:trPr>
          <w:trHeight w:val="205"/>
        </w:trPr>
        <w:tc>
          <w:tcPr>
            <w:tcW w:w="1278" w:type="dxa"/>
            <w:vMerge/>
          </w:tcPr>
          <w:p w14:paraId="53042972" w14:textId="77777777" w:rsidR="009D1607" w:rsidRDefault="009D1607" w:rsidP="0027610D">
            <w:pPr>
              <w:jc w:val="center"/>
            </w:pPr>
          </w:p>
        </w:tc>
        <w:tc>
          <w:tcPr>
            <w:tcW w:w="2250" w:type="dxa"/>
            <w:vMerge/>
          </w:tcPr>
          <w:p w14:paraId="61B6D0F4" w14:textId="77777777" w:rsidR="009D1607" w:rsidRDefault="009D1607" w:rsidP="0027610D">
            <w:pPr>
              <w:jc w:val="center"/>
            </w:pPr>
          </w:p>
        </w:tc>
        <w:tc>
          <w:tcPr>
            <w:tcW w:w="2790" w:type="dxa"/>
          </w:tcPr>
          <w:p w14:paraId="1A9736C0" w14:textId="77777777" w:rsidR="009D1607" w:rsidRDefault="009D1607" w:rsidP="0027610D">
            <w:pPr>
              <w:jc w:val="center"/>
            </w:pPr>
            <w:r>
              <w:t>Benzeneacetaldehyd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3D7B18FA" w14:textId="0B320FDD" w:rsidR="00153076" w:rsidRDefault="00153076" w:rsidP="0027610D">
            <w:pPr>
              <w:jc w:val="center"/>
            </w:pPr>
          </w:p>
        </w:tc>
        <w:tc>
          <w:tcPr>
            <w:tcW w:w="2160" w:type="dxa"/>
          </w:tcPr>
          <w:p w14:paraId="3679FDB9" w14:textId="77777777" w:rsidR="009D1607" w:rsidRDefault="009D1607" w:rsidP="0027610D">
            <w:pPr>
              <w:jc w:val="center"/>
            </w:pPr>
            <w:r>
              <w:rPr>
                <w:rFonts w:ascii="Segoe UI" w:hAnsi="Segoe UI" w:cs="Segoe UI"/>
                <w:color w:val="212121"/>
                <w:shd w:val="clear" w:color="auto" w:fill="FFFFFF"/>
              </w:rPr>
              <w:t>998</w:t>
            </w:r>
          </w:p>
        </w:tc>
      </w:tr>
      <w:tr w:rsidR="009D1607" w14:paraId="3DFB6839" w14:textId="77777777" w:rsidTr="00587810">
        <w:trPr>
          <w:trHeight w:val="205"/>
        </w:trPr>
        <w:tc>
          <w:tcPr>
            <w:tcW w:w="1278" w:type="dxa"/>
            <w:vMerge/>
          </w:tcPr>
          <w:p w14:paraId="12F8BA88" w14:textId="77777777" w:rsidR="009D1607" w:rsidRDefault="009D1607" w:rsidP="0027610D">
            <w:pPr>
              <w:jc w:val="center"/>
            </w:pPr>
          </w:p>
        </w:tc>
        <w:tc>
          <w:tcPr>
            <w:tcW w:w="2250" w:type="dxa"/>
            <w:vMerge/>
          </w:tcPr>
          <w:p w14:paraId="6B18B14C" w14:textId="77777777" w:rsidR="009D1607" w:rsidRDefault="009D1607" w:rsidP="0027610D">
            <w:pPr>
              <w:jc w:val="center"/>
            </w:pPr>
          </w:p>
        </w:tc>
        <w:tc>
          <w:tcPr>
            <w:tcW w:w="2790" w:type="dxa"/>
          </w:tcPr>
          <w:p w14:paraId="736B276C" w14:textId="77777777" w:rsidR="009D1607" w:rsidRDefault="009D1607" w:rsidP="0027610D">
            <w:pPr>
              <w:jc w:val="center"/>
            </w:pPr>
            <w:r>
              <w:t>Epoxylinalo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2D56974D" w14:textId="361C36B2" w:rsidR="00153076" w:rsidRDefault="00153076" w:rsidP="0027610D">
            <w:pPr>
              <w:jc w:val="center"/>
            </w:pPr>
          </w:p>
        </w:tc>
        <w:tc>
          <w:tcPr>
            <w:tcW w:w="2160" w:type="dxa"/>
          </w:tcPr>
          <w:p w14:paraId="6DF72961" w14:textId="77777777" w:rsidR="009D1607" w:rsidRDefault="009D1607" w:rsidP="0027610D">
            <w:pPr>
              <w:jc w:val="center"/>
            </w:pPr>
            <w:r>
              <w:rPr>
                <w:rFonts w:ascii="Segoe UI" w:hAnsi="Segoe UI" w:cs="Segoe UI"/>
                <w:color w:val="212121"/>
                <w:shd w:val="clear" w:color="auto" w:fill="FFFFFF"/>
              </w:rPr>
              <w:t>26396</w:t>
            </w:r>
          </w:p>
        </w:tc>
      </w:tr>
      <w:tr w:rsidR="009D1607" w14:paraId="0972320A" w14:textId="77777777" w:rsidTr="00587810">
        <w:trPr>
          <w:trHeight w:val="339"/>
        </w:trPr>
        <w:tc>
          <w:tcPr>
            <w:tcW w:w="1278" w:type="dxa"/>
            <w:vMerge/>
          </w:tcPr>
          <w:p w14:paraId="70DA2174" w14:textId="77777777" w:rsidR="009D1607" w:rsidRDefault="009D1607" w:rsidP="0027610D">
            <w:pPr>
              <w:jc w:val="center"/>
            </w:pPr>
          </w:p>
        </w:tc>
        <w:tc>
          <w:tcPr>
            <w:tcW w:w="2250" w:type="dxa"/>
            <w:vMerge/>
          </w:tcPr>
          <w:p w14:paraId="7B425BAB" w14:textId="77777777" w:rsidR="009D1607" w:rsidRDefault="009D1607" w:rsidP="0027610D">
            <w:pPr>
              <w:jc w:val="center"/>
            </w:pPr>
          </w:p>
        </w:tc>
        <w:tc>
          <w:tcPr>
            <w:tcW w:w="2790" w:type="dxa"/>
          </w:tcPr>
          <w:p w14:paraId="1CE094F9" w14:textId="77777777" w:rsidR="009D1607" w:rsidRDefault="009D1607" w:rsidP="0027610D">
            <w:pPr>
              <w:jc w:val="center"/>
            </w:pPr>
            <w:r>
              <w:t>4-Terpineo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3BC3AB21" w14:textId="70D4557D" w:rsidR="00153076" w:rsidRDefault="00153076" w:rsidP="0027610D">
            <w:pPr>
              <w:jc w:val="center"/>
            </w:pPr>
          </w:p>
        </w:tc>
        <w:tc>
          <w:tcPr>
            <w:tcW w:w="2160" w:type="dxa"/>
          </w:tcPr>
          <w:p w14:paraId="5C88DC24" w14:textId="77777777" w:rsidR="009D1607" w:rsidRDefault="009D1607" w:rsidP="0027610D">
            <w:pPr>
              <w:jc w:val="center"/>
            </w:pPr>
            <w:r>
              <w:rPr>
                <w:rFonts w:ascii="Segoe UI" w:hAnsi="Segoe UI" w:cs="Segoe UI"/>
                <w:color w:val="212121"/>
                <w:shd w:val="clear" w:color="auto" w:fill="FFFFFF"/>
              </w:rPr>
              <w:t>11230</w:t>
            </w:r>
          </w:p>
        </w:tc>
      </w:tr>
      <w:tr w:rsidR="009D1607" w14:paraId="283F18AD" w14:textId="77777777" w:rsidTr="00587810">
        <w:trPr>
          <w:trHeight w:val="339"/>
        </w:trPr>
        <w:tc>
          <w:tcPr>
            <w:tcW w:w="1278" w:type="dxa"/>
            <w:vMerge/>
          </w:tcPr>
          <w:p w14:paraId="7CF65EC1" w14:textId="77777777" w:rsidR="009D1607" w:rsidRDefault="009D1607" w:rsidP="0027610D">
            <w:pPr>
              <w:jc w:val="center"/>
            </w:pPr>
          </w:p>
        </w:tc>
        <w:tc>
          <w:tcPr>
            <w:tcW w:w="2250" w:type="dxa"/>
            <w:vMerge/>
          </w:tcPr>
          <w:p w14:paraId="129E0A00" w14:textId="77777777" w:rsidR="009D1607" w:rsidRDefault="009D1607" w:rsidP="0027610D">
            <w:pPr>
              <w:jc w:val="center"/>
            </w:pPr>
          </w:p>
        </w:tc>
        <w:tc>
          <w:tcPr>
            <w:tcW w:w="2790" w:type="dxa"/>
          </w:tcPr>
          <w:p w14:paraId="4FE71C2A" w14:textId="77777777" w:rsidR="009D1607" w:rsidRDefault="009D1607" w:rsidP="0027610D">
            <w:pPr>
              <w:jc w:val="center"/>
            </w:pPr>
            <w:r>
              <w:t>Crypto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2207E">
              <w:rPr>
                <w:noProof/>
                <w:vertAlign w:val="superscript"/>
              </w:rPr>
              <w:t>70</w:t>
            </w:r>
            <w:r>
              <w:fldChar w:fldCharType="end"/>
            </w:r>
          </w:p>
          <w:p w14:paraId="53F26D74" w14:textId="6EBFD1F8" w:rsidR="00153076" w:rsidRDefault="00153076" w:rsidP="0027610D">
            <w:pPr>
              <w:jc w:val="center"/>
            </w:pPr>
          </w:p>
        </w:tc>
        <w:tc>
          <w:tcPr>
            <w:tcW w:w="2160" w:type="dxa"/>
          </w:tcPr>
          <w:p w14:paraId="165DD19C" w14:textId="77777777" w:rsidR="009D1607" w:rsidRDefault="009D1607" w:rsidP="0027610D">
            <w:pPr>
              <w:jc w:val="center"/>
            </w:pPr>
            <w:r>
              <w:rPr>
                <w:rFonts w:ascii="Segoe UI" w:hAnsi="Segoe UI" w:cs="Segoe UI"/>
                <w:color w:val="212121"/>
                <w:shd w:val="clear" w:color="auto" w:fill="FFFFFF"/>
              </w:rPr>
              <w:t>92780</w:t>
            </w:r>
          </w:p>
        </w:tc>
      </w:tr>
      <w:tr w:rsidR="009D1607" w14:paraId="1FC9FDCF" w14:textId="77777777" w:rsidTr="00587810">
        <w:trPr>
          <w:trHeight w:val="339"/>
        </w:trPr>
        <w:tc>
          <w:tcPr>
            <w:tcW w:w="1278" w:type="dxa"/>
            <w:vMerge/>
          </w:tcPr>
          <w:p w14:paraId="17A277DF" w14:textId="77777777" w:rsidR="009D1607" w:rsidRDefault="009D1607" w:rsidP="0027610D">
            <w:pPr>
              <w:jc w:val="center"/>
            </w:pPr>
          </w:p>
        </w:tc>
        <w:tc>
          <w:tcPr>
            <w:tcW w:w="2250" w:type="dxa"/>
            <w:vMerge/>
          </w:tcPr>
          <w:p w14:paraId="4EDD6361" w14:textId="77777777" w:rsidR="009D1607" w:rsidRDefault="009D1607" w:rsidP="0027610D">
            <w:pPr>
              <w:jc w:val="center"/>
            </w:pPr>
          </w:p>
        </w:tc>
        <w:tc>
          <w:tcPr>
            <w:tcW w:w="2790" w:type="dxa"/>
          </w:tcPr>
          <w:p w14:paraId="0C0DD671" w14:textId="77777777" w:rsidR="009D1607" w:rsidRDefault="009D1607" w:rsidP="0027610D">
            <w:pPr>
              <w:jc w:val="center"/>
            </w:pPr>
            <w:r>
              <w:t>alpha-Terpineo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1E3A5103" w14:textId="703067DF" w:rsidR="00153076" w:rsidRDefault="00153076" w:rsidP="0027610D">
            <w:pPr>
              <w:jc w:val="center"/>
            </w:pPr>
          </w:p>
        </w:tc>
        <w:tc>
          <w:tcPr>
            <w:tcW w:w="2160" w:type="dxa"/>
          </w:tcPr>
          <w:p w14:paraId="3E42B296" w14:textId="77777777" w:rsidR="009D1607" w:rsidRDefault="009D1607" w:rsidP="0027610D">
            <w:pPr>
              <w:jc w:val="center"/>
            </w:pPr>
            <w:r>
              <w:rPr>
                <w:rFonts w:ascii="Segoe UI" w:hAnsi="Segoe UI" w:cs="Segoe UI"/>
                <w:color w:val="212121"/>
                <w:shd w:val="clear" w:color="auto" w:fill="FFFFFF"/>
              </w:rPr>
              <w:t>17100</w:t>
            </w:r>
          </w:p>
        </w:tc>
      </w:tr>
      <w:tr w:rsidR="009D1607" w14:paraId="1A1D015B" w14:textId="77777777" w:rsidTr="00587810">
        <w:trPr>
          <w:trHeight w:val="339"/>
        </w:trPr>
        <w:tc>
          <w:tcPr>
            <w:tcW w:w="1278" w:type="dxa"/>
            <w:vMerge/>
          </w:tcPr>
          <w:p w14:paraId="231AB575" w14:textId="77777777" w:rsidR="009D1607" w:rsidRDefault="009D1607" w:rsidP="0027610D">
            <w:pPr>
              <w:jc w:val="center"/>
            </w:pPr>
          </w:p>
        </w:tc>
        <w:tc>
          <w:tcPr>
            <w:tcW w:w="2250" w:type="dxa"/>
            <w:vMerge/>
          </w:tcPr>
          <w:p w14:paraId="52B01960" w14:textId="77777777" w:rsidR="009D1607" w:rsidRDefault="009D1607" w:rsidP="0027610D">
            <w:pPr>
              <w:jc w:val="center"/>
            </w:pPr>
          </w:p>
        </w:tc>
        <w:tc>
          <w:tcPr>
            <w:tcW w:w="2790" w:type="dxa"/>
          </w:tcPr>
          <w:p w14:paraId="34BA5679" w14:textId="77777777" w:rsidR="009D1607" w:rsidRDefault="009D1607" w:rsidP="0027610D">
            <w:pPr>
              <w:jc w:val="center"/>
            </w:pPr>
            <w:r>
              <w:t>Caprolactam</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48CA69D7" w14:textId="09E86D6B" w:rsidR="00153076" w:rsidRDefault="00153076" w:rsidP="0027610D">
            <w:pPr>
              <w:jc w:val="center"/>
            </w:pPr>
          </w:p>
        </w:tc>
        <w:tc>
          <w:tcPr>
            <w:tcW w:w="2160" w:type="dxa"/>
          </w:tcPr>
          <w:p w14:paraId="184B4183" w14:textId="77777777" w:rsidR="009D1607" w:rsidRDefault="009D1607" w:rsidP="0027610D">
            <w:pPr>
              <w:jc w:val="center"/>
            </w:pPr>
            <w:r>
              <w:rPr>
                <w:rFonts w:ascii="Segoe UI" w:hAnsi="Segoe UI" w:cs="Segoe UI"/>
                <w:color w:val="212121"/>
                <w:shd w:val="clear" w:color="auto" w:fill="FFFFFF"/>
              </w:rPr>
              <w:t>7768</w:t>
            </w:r>
          </w:p>
        </w:tc>
      </w:tr>
      <w:tr w:rsidR="009D1607" w14:paraId="55F7DBA8" w14:textId="77777777" w:rsidTr="00587810">
        <w:trPr>
          <w:trHeight w:val="339"/>
        </w:trPr>
        <w:tc>
          <w:tcPr>
            <w:tcW w:w="1278" w:type="dxa"/>
            <w:vMerge/>
          </w:tcPr>
          <w:p w14:paraId="65C9AD77" w14:textId="77777777" w:rsidR="009D1607" w:rsidRDefault="009D1607" w:rsidP="0027610D">
            <w:pPr>
              <w:jc w:val="center"/>
            </w:pPr>
          </w:p>
        </w:tc>
        <w:tc>
          <w:tcPr>
            <w:tcW w:w="2250" w:type="dxa"/>
            <w:vMerge/>
          </w:tcPr>
          <w:p w14:paraId="05108AEC" w14:textId="77777777" w:rsidR="009D1607" w:rsidRDefault="009D1607" w:rsidP="0027610D">
            <w:pPr>
              <w:jc w:val="center"/>
            </w:pPr>
          </w:p>
        </w:tc>
        <w:tc>
          <w:tcPr>
            <w:tcW w:w="2790" w:type="dxa"/>
          </w:tcPr>
          <w:p w14:paraId="2DAB791D" w14:textId="77777777" w:rsidR="009D1607" w:rsidRDefault="009D1607" w:rsidP="0027610D">
            <w:pPr>
              <w:jc w:val="center"/>
            </w:pPr>
            <w:r>
              <w:t>Phellandral</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66AE274B" w14:textId="6B942710" w:rsidR="00153076" w:rsidRDefault="00153076" w:rsidP="0027610D">
            <w:pPr>
              <w:jc w:val="center"/>
            </w:pPr>
          </w:p>
        </w:tc>
        <w:tc>
          <w:tcPr>
            <w:tcW w:w="2160" w:type="dxa"/>
          </w:tcPr>
          <w:p w14:paraId="422664DA" w14:textId="77777777" w:rsidR="009D1607" w:rsidRDefault="009D1607" w:rsidP="0027610D">
            <w:pPr>
              <w:jc w:val="center"/>
            </w:pPr>
            <w:r>
              <w:rPr>
                <w:rFonts w:ascii="Segoe UI" w:hAnsi="Segoe UI" w:cs="Segoe UI"/>
                <w:color w:val="212121"/>
                <w:shd w:val="clear" w:color="auto" w:fill="FFFFFF"/>
              </w:rPr>
              <w:t>89488</w:t>
            </w:r>
          </w:p>
        </w:tc>
      </w:tr>
      <w:tr w:rsidR="009D1607" w14:paraId="2A4E83EF" w14:textId="77777777" w:rsidTr="00587810">
        <w:trPr>
          <w:trHeight w:val="339"/>
        </w:trPr>
        <w:tc>
          <w:tcPr>
            <w:tcW w:w="1278" w:type="dxa"/>
            <w:vMerge/>
          </w:tcPr>
          <w:p w14:paraId="20B29B6B" w14:textId="77777777" w:rsidR="009D1607" w:rsidRDefault="009D1607" w:rsidP="0027610D">
            <w:pPr>
              <w:jc w:val="center"/>
            </w:pPr>
          </w:p>
        </w:tc>
        <w:tc>
          <w:tcPr>
            <w:tcW w:w="2250" w:type="dxa"/>
            <w:vMerge/>
          </w:tcPr>
          <w:p w14:paraId="7F01141C" w14:textId="77777777" w:rsidR="009D1607" w:rsidRDefault="009D1607" w:rsidP="0027610D">
            <w:pPr>
              <w:jc w:val="center"/>
            </w:pPr>
          </w:p>
        </w:tc>
        <w:tc>
          <w:tcPr>
            <w:tcW w:w="2790" w:type="dxa"/>
          </w:tcPr>
          <w:p w14:paraId="37D769E5" w14:textId="77777777" w:rsidR="009D1607" w:rsidRDefault="009D1607" w:rsidP="0027610D">
            <w:pPr>
              <w:jc w:val="center"/>
            </w:pPr>
            <w:r>
              <w:t>Copa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676D77DF" w14:textId="26522162" w:rsidR="00153076" w:rsidRDefault="00153076" w:rsidP="0027610D">
            <w:pPr>
              <w:jc w:val="center"/>
            </w:pPr>
          </w:p>
        </w:tc>
        <w:tc>
          <w:tcPr>
            <w:tcW w:w="2160" w:type="dxa"/>
          </w:tcPr>
          <w:p w14:paraId="6D9C9008" w14:textId="77777777" w:rsidR="009D1607" w:rsidRDefault="009D1607" w:rsidP="0027610D">
            <w:pPr>
              <w:jc w:val="center"/>
            </w:pPr>
            <w:r>
              <w:rPr>
                <w:rFonts w:ascii="Segoe UI" w:hAnsi="Segoe UI" w:cs="Segoe UI"/>
                <w:color w:val="212121"/>
                <w:shd w:val="clear" w:color="auto" w:fill="FFFFFF"/>
              </w:rPr>
              <w:t>12303902</w:t>
            </w:r>
          </w:p>
        </w:tc>
      </w:tr>
      <w:tr w:rsidR="009D1607" w14:paraId="130274A3" w14:textId="77777777" w:rsidTr="00587810">
        <w:trPr>
          <w:trHeight w:val="339"/>
        </w:trPr>
        <w:tc>
          <w:tcPr>
            <w:tcW w:w="1278" w:type="dxa"/>
            <w:vMerge/>
          </w:tcPr>
          <w:p w14:paraId="21283993" w14:textId="77777777" w:rsidR="009D1607" w:rsidRDefault="009D1607" w:rsidP="0027610D">
            <w:pPr>
              <w:jc w:val="center"/>
            </w:pPr>
          </w:p>
        </w:tc>
        <w:tc>
          <w:tcPr>
            <w:tcW w:w="2250" w:type="dxa"/>
            <w:vMerge/>
          </w:tcPr>
          <w:p w14:paraId="1F357666" w14:textId="77777777" w:rsidR="009D1607" w:rsidRDefault="009D1607" w:rsidP="0027610D">
            <w:pPr>
              <w:jc w:val="center"/>
            </w:pPr>
          </w:p>
        </w:tc>
        <w:tc>
          <w:tcPr>
            <w:tcW w:w="2790" w:type="dxa"/>
          </w:tcPr>
          <w:p w14:paraId="30D1F041" w14:textId="77777777" w:rsidR="009D1607" w:rsidRDefault="009D1607" w:rsidP="0027610D">
            <w:pPr>
              <w:jc w:val="center"/>
            </w:pPr>
            <w:r>
              <w:t>beta-Elem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610BF128" w14:textId="5E063FFF" w:rsidR="00153076" w:rsidRDefault="00153076" w:rsidP="0027610D">
            <w:pPr>
              <w:jc w:val="center"/>
            </w:pPr>
          </w:p>
        </w:tc>
        <w:tc>
          <w:tcPr>
            <w:tcW w:w="2160" w:type="dxa"/>
          </w:tcPr>
          <w:p w14:paraId="222F7E06" w14:textId="77777777" w:rsidR="009D1607" w:rsidRDefault="009D1607" w:rsidP="0027610D">
            <w:pPr>
              <w:jc w:val="center"/>
            </w:pPr>
            <w:r>
              <w:rPr>
                <w:rFonts w:ascii="Segoe UI" w:hAnsi="Segoe UI" w:cs="Segoe UI"/>
                <w:color w:val="212121"/>
                <w:shd w:val="clear" w:color="auto" w:fill="FFFFFF"/>
              </w:rPr>
              <w:t>6918391</w:t>
            </w:r>
          </w:p>
        </w:tc>
      </w:tr>
      <w:tr w:rsidR="009D1607" w14:paraId="10D71158" w14:textId="77777777" w:rsidTr="00587810">
        <w:trPr>
          <w:trHeight w:val="339"/>
        </w:trPr>
        <w:tc>
          <w:tcPr>
            <w:tcW w:w="1278" w:type="dxa"/>
            <w:vMerge/>
          </w:tcPr>
          <w:p w14:paraId="60415D7D" w14:textId="77777777" w:rsidR="009D1607" w:rsidRDefault="009D1607" w:rsidP="0027610D">
            <w:pPr>
              <w:jc w:val="center"/>
            </w:pPr>
          </w:p>
        </w:tc>
        <w:tc>
          <w:tcPr>
            <w:tcW w:w="2250" w:type="dxa"/>
            <w:vMerge/>
          </w:tcPr>
          <w:p w14:paraId="46AC812A" w14:textId="77777777" w:rsidR="009D1607" w:rsidRDefault="009D1607" w:rsidP="0027610D">
            <w:pPr>
              <w:jc w:val="center"/>
            </w:pPr>
          </w:p>
        </w:tc>
        <w:tc>
          <w:tcPr>
            <w:tcW w:w="2790" w:type="dxa"/>
          </w:tcPr>
          <w:p w14:paraId="2FA0005E" w14:textId="77777777" w:rsidR="009D1607" w:rsidRDefault="009D1607" w:rsidP="0027610D">
            <w:pPr>
              <w:jc w:val="center"/>
            </w:pPr>
            <w:r>
              <w:t>beta-Cubeb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62E412A7" w14:textId="00FAC68F" w:rsidR="00153076" w:rsidRDefault="00153076" w:rsidP="0027610D">
            <w:pPr>
              <w:jc w:val="center"/>
            </w:pPr>
          </w:p>
        </w:tc>
        <w:tc>
          <w:tcPr>
            <w:tcW w:w="2160" w:type="dxa"/>
          </w:tcPr>
          <w:p w14:paraId="62AC8E2C" w14:textId="77777777" w:rsidR="009D1607" w:rsidRDefault="009D1607" w:rsidP="0027610D">
            <w:pPr>
              <w:jc w:val="center"/>
            </w:pPr>
            <w:r>
              <w:rPr>
                <w:rFonts w:ascii="Segoe UI" w:hAnsi="Segoe UI" w:cs="Segoe UI"/>
                <w:color w:val="212121"/>
                <w:shd w:val="clear" w:color="auto" w:fill="FFFFFF"/>
              </w:rPr>
              <w:t>93081</w:t>
            </w:r>
          </w:p>
        </w:tc>
      </w:tr>
      <w:tr w:rsidR="009D1607" w14:paraId="2D553856" w14:textId="77777777" w:rsidTr="00587810">
        <w:trPr>
          <w:trHeight w:val="339"/>
        </w:trPr>
        <w:tc>
          <w:tcPr>
            <w:tcW w:w="1278" w:type="dxa"/>
            <w:vMerge/>
          </w:tcPr>
          <w:p w14:paraId="25C10AE7" w14:textId="77777777" w:rsidR="009D1607" w:rsidRDefault="009D1607" w:rsidP="0027610D">
            <w:pPr>
              <w:jc w:val="center"/>
            </w:pPr>
          </w:p>
        </w:tc>
        <w:tc>
          <w:tcPr>
            <w:tcW w:w="2250" w:type="dxa"/>
            <w:vMerge/>
          </w:tcPr>
          <w:p w14:paraId="79CC00A7" w14:textId="77777777" w:rsidR="009D1607" w:rsidRDefault="009D1607" w:rsidP="0027610D">
            <w:pPr>
              <w:jc w:val="center"/>
            </w:pPr>
          </w:p>
        </w:tc>
        <w:tc>
          <w:tcPr>
            <w:tcW w:w="2790" w:type="dxa"/>
          </w:tcPr>
          <w:p w14:paraId="2242047A" w14:textId="77777777" w:rsidR="009D1607" w:rsidRPr="00AB46B3" w:rsidRDefault="009D1607" w:rsidP="0027610D">
            <w:pPr>
              <w:jc w:val="center"/>
              <w:rPr>
                <w:b/>
              </w:rPr>
            </w:pPr>
            <w:r>
              <w:t>Aromadendr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tc>
        <w:tc>
          <w:tcPr>
            <w:tcW w:w="2160" w:type="dxa"/>
          </w:tcPr>
          <w:p w14:paraId="59B26EE5" w14:textId="77777777" w:rsidR="009D1607" w:rsidRDefault="009D1607" w:rsidP="0027610D">
            <w:pPr>
              <w:jc w:val="center"/>
            </w:pPr>
            <w:r>
              <w:rPr>
                <w:rFonts w:ascii="Segoe UI" w:hAnsi="Segoe UI" w:cs="Segoe UI"/>
                <w:color w:val="212121"/>
                <w:shd w:val="clear" w:color="auto" w:fill="FFFFFF"/>
              </w:rPr>
              <w:t>91354</w:t>
            </w:r>
          </w:p>
        </w:tc>
      </w:tr>
      <w:tr w:rsidR="009D1607" w14:paraId="4918B150" w14:textId="77777777" w:rsidTr="00587810">
        <w:trPr>
          <w:trHeight w:val="339"/>
        </w:trPr>
        <w:tc>
          <w:tcPr>
            <w:tcW w:w="1278" w:type="dxa"/>
            <w:vMerge/>
          </w:tcPr>
          <w:p w14:paraId="395EF95C" w14:textId="77777777" w:rsidR="009D1607" w:rsidRDefault="009D1607" w:rsidP="0027610D">
            <w:pPr>
              <w:jc w:val="center"/>
            </w:pPr>
          </w:p>
        </w:tc>
        <w:tc>
          <w:tcPr>
            <w:tcW w:w="2250" w:type="dxa"/>
            <w:vMerge/>
          </w:tcPr>
          <w:p w14:paraId="0B910828" w14:textId="77777777" w:rsidR="009D1607" w:rsidRDefault="009D1607" w:rsidP="0027610D">
            <w:pPr>
              <w:jc w:val="center"/>
            </w:pPr>
          </w:p>
        </w:tc>
        <w:tc>
          <w:tcPr>
            <w:tcW w:w="2790" w:type="dxa"/>
          </w:tcPr>
          <w:p w14:paraId="73EE09EE" w14:textId="77777777" w:rsidR="009D1607" w:rsidRDefault="009D1607" w:rsidP="0027610D">
            <w:pPr>
              <w:jc w:val="center"/>
            </w:pPr>
            <w:r>
              <w:t>alpha-calacor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747AAF">
              <w:rPr>
                <w:noProof/>
                <w:vertAlign w:val="superscript"/>
              </w:rPr>
              <w:t>70</w:t>
            </w:r>
            <w:r>
              <w:fldChar w:fldCharType="end"/>
            </w:r>
          </w:p>
          <w:p w14:paraId="55F28FD1" w14:textId="283AD444" w:rsidR="00153076" w:rsidRDefault="00153076" w:rsidP="0027610D">
            <w:pPr>
              <w:jc w:val="center"/>
            </w:pPr>
          </w:p>
        </w:tc>
        <w:tc>
          <w:tcPr>
            <w:tcW w:w="2160" w:type="dxa"/>
          </w:tcPr>
          <w:p w14:paraId="558421FC" w14:textId="77777777" w:rsidR="009D1607" w:rsidRDefault="009D1607" w:rsidP="0027610D">
            <w:pPr>
              <w:jc w:val="center"/>
            </w:pPr>
            <w:r>
              <w:rPr>
                <w:rFonts w:ascii="Segoe UI" w:hAnsi="Segoe UI" w:cs="Segoe UI"/>
                <w:color w:val="212121"/>
                <w:shd w:val="clear" w:color="auto" w:fill="FFFFFF"/>
              </w:rPr>
              <w:t>12302243</w:t>
            </w:r>
          </w:p>
        </w:tc>
      </w:tr>
      <w:tr w:rsidR="009D1607" w14:paraId="37099007" w14:textId="77777777" w:rsidTr="00587810">
        <w:trPr>
          <w:trHeight w:val="339"/>
        </w:trPr>
        <w:tc>
          <w:tcPr>
            <w:tcW w:w="1278" w:type="dxa"/>
            <w:vMerge/>
          </w:tcPr>
          <w:p w14:paraId="53573210" w14:textId="77777777" w:rsidR="009D1607" w:rsidRDefault="009D1607" w:rsidP="0027610D">
            <w:pPr>
              <w:jc w:val="center"/>
            </w:pPr>
          </w:p>
        </w:tc>
        <w:tc>
          <w:tcPr>
            <w:tcW w:w="2250" w:type="dxa"/>
            <w:vMerge/>
          </w:tcPr>
          <w:p w14:paraId="53286E25" w14:textId="77777777" w:rsidR="009D1607" w:rsidRDefault="009D1607" w:rsidP="0027610D">
            <w:pPr>
              <w:jc w:val="center"/>
            </w:pPr>
          </w:p>
        </w:tc>
        <w:tc>
          <w:tcPr>
            <w:tcW w:w="2790" w:type="dxa"/>
          </w:tcPr>
          <w:p w14:paraId="2F4526D9" w14:textId="77777777" w:rsidR="009D1607" w:rsidRDefault="009D1607" w:rsidP="0027610D">
            <w:pPr>
              <w:jc w:val="center"/>
            </w:pPr>
            <w:r>
              <w:t>(+)-Aromadendr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A5936">
              <w:rPr>
                <w:noProof/>
                <w:vertAlign w:val="superscript"/>
              </w:rPr>
              <w:t>70</w:t>
            </w:r>
            <w:r>
              <w:fldChar w:fldCharType="end"/>
            </w:r>
          </w:p>
          <w:p w14:paraId="51167594" w14:textId="0DFFF420" w:rsidR="00153076" w:rsidRDefault="00153076" w:rsidP="0027610D">
            <w:pPr>
              <w:jc w:val="center"/>
            </w:pPr>
          </w:p>
        </w:tc>
        <w:tc>
          <w:tcPr>
            <w:tcW w:w="2160" w:type="dxa"/>
          </w:tcPr>
          <w:p w14:paraId="65A99D6F" w14:textId="77777777" w:rsidR="009D1607" w:rsidRDefault="009D1607" w:rsidP="0027610D">
            <w:pPr>
              <w:jc w:val="center"/>
            </w:pPr>
            <w:r>
              <w:rPr>
                <w:rFonts w:ascii="Segoe UI" w:hAnsi="Segoe UI" w:cs="Segoe UI"/>
                <w:color w:val="212121"/>
                <w:shd w:val="clear" w:color="auto" w:fill="FFFFFF"/>
              </w:rPr>
              <w:t>11095734</w:t>
            </w:r>
          </w:p>
        </w:tc>
      </w:tr>
      <w:tr w:rsidR="009D1607" w14:paraId="7D6EFA51" w14:textId="77777777" w:rsidTr="00587810">
        <w:trPr>
          <w:trHeight w:val="339"/>
        </w:trPr>
        <w:tc>
          <w:tcPr>
            <w:tcW w:w="1278" w:type="dxa"/>
            <w:vMerge/>
          </w:tcPr>
          <w:p w14:paraId="04E73B2E" w14:textId="77777777" w:rsidR="009D1607" w:rsidRDefault="009D1607" w:rsidP="0027610D">
            <w:pPr>
              <w:jc w:val="center"/>
            </w:pPr>
          </w:p>
        </w:tc>
        <w:tc>
          <w:tcPr>
            <w:tcW w:w="2250" w:type="dxa"/>
            <w:vMerge/>
          </w:tcPr>
          <w:p w14:paraId="35D616FF" w14:textId="77777777" w:rsidR="009D1607" w:rsidRDefault="009D1607" w:rsidP="0027610D">
            <w:pPr>
              <w:jc w:val="center"/>
            </w:pPr>
          </w:p>
        </w:tc>
        <w:tc>
          <w:tcPr>
            <w:tcW w:w="2790" w:type="dxa"/>
          </w:tcPr>
          <w:p w14:paraId="3A2DFCD2" w14:textId="77777777" w:rsidR="009D1607" w:rsidRDefault="009D1607" w:rsidP="0027610D">
            <w:pPr>
              <w:jc w:val="center"/>
            </w:pPr>
            <w:r>
              <w:t>(+)-Cyclosativ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6A5936">
              <w:rPr>
                <w:noProof/>
                <w:vertAlign w:val="superscript"/>
              </w:rPr>
              <w:t>70</w:t>
            </w:r>
            <w:r>
              <w:fldChar w:fldCharType="end"/>
            </w:r>
          </w:p>
          <w:p w14:paraId="713D12D2" w14:textId="0AF027A8" w:rsidR="00153076" w:rsidRDefault="00153076" w:rsidP="0027610D">
            <w:pPr>
              <w:jc w:val="center"/>
            </w:pPr>
          </w:p>
        </w:tc>
        <w:tc>
          <w:tcPr>
            <w:tcW w:w="2160" w:type="dxa"/>
          </w:tcPr>
          <w:p w14:paraId="4F07E87E" w14:textId="77777777" w:rsidR="009D1607" w:rsidRDefault="009D1607" w:rsidP="0027610D">
            <w:pPr>
              <w:jc w:val="center"/>
            </w:pPr>
            <w:r>
              <w:rPr>
                <w:rFonts w:ascii="Segoe UI" w:hAnsi="Segoe UI" w:cs="Segoe UI"/>
                <w:color w:val="212121"/>
                <w:shd w:val="clear" w:color="auto" w:fill="FFFFFF"/>
              </w:rPr>
              <w:t>16212927</w:t>
            </w:r>
          </w:p>
        </w:tc>
      </w:tr>
      <w:tr w:rsidR="009D1607" w14:paraId="4A8FD15C" w14:textId="77777777" w:rsidTr="00587810">
        <w:trPr>
          <w:trHeight w:val="339"/>
        </w:trPr>
        <w:tc>
          <w:tcPr>
            <w:tcW w:w="1278" w:type="dxa"/>
            <w:vMerge/>
          </w:tcPr>
          <w:p w14:paraId="2585FFBF" w14:textId="77777777" w:rsidR="009D1607" w:rsidRDefault="009D1607" w:rsidP="0027610D">
            <w:pPr>
              <w:jc w:val="center"/>
            </w:pPr>
          </w:p>
        </w:tc>
        <w:tc>
          <w:tcPr>
            <w:tcW w:w="2250" w:type="dxa"/>
            <w:vMerge/>
          </w:tcPr>
          <w:p w14:paraId="20B101DA" w14:textId="77777777" w:rsidR="009D1607" w:rsidRDefault="009D1607" w:rsidP="0027610D">
            <w:pPr>
              <w:jc w:val="center"/>
            </w:pPr>
          </w:p>
        </w:tc>
        <w:tc>
          <w:tcPr>
            <w:tcW w:w="2790" w:type="dxa"/>
          </w:tcPr>
          <w:p w14:paraId="348F7D60" w14:textId="77777777" w:rsidR="009D1607" w:rsidRDefault="009D1607" w:rsidP="0027610D">
            <w:pPr>
              <w:jc w:val="center"/>
            </w:pPr>
            <w:r>
              <w:t>beta-Selinen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4D1BDE">
              <w:rPr>
                <w:noProof/>
                <w:vertAlign w:val="superscript"/>
              </w:rPr>
              <w:t>70</w:t>
            </w:r>
            <w:r>
              <w:fldChar w:fldCharType="end"/>
            </w:r>
          </w:p>
          <w:p w14:paraId="41A0DC44" w14:textId="1148E540" w:rsidR="00153076" w:rsidRDefault="00153076" w:rsidP="0027610D">
            <w:pPr>
              <w:jc w:val="center"/>
            </w:pPr>
          </w:p>
        </w:tc>
        <w:tc>
          <w:tcPr>
            <w:tcW w:w="2160" w:type="dxa"/>
          </w:tcPr>
          <w:p w14:paraId="532EEEE6" w14:textId="77777777" w:rsidR="009D1607" w:rsidRDefault="009D1607" w:rsidP="0027610D">
            <w:pPr>
              <w:jc w:val="center"/>
            </w:pPr>
            <w:r>
              <w:rPr>
                <w:rFonts w:ascii="Segoe UI" w:hAnsi="Segoe UI" w:cs="Segoe UI"/>
                <w:color w:val="212121"/>
                <w:shd w:val="clear" w:color="auto" w:fill="FFFFFF"/>
              </w:rPr>
              <w:t>442393</w:t>
            </w:r>
          </w:p>
        </w:tc>
      </w:tr>
      <w:tr w:rsidR="009D1607" w14:paraId="43AC7C11" w14:textId="77777777" w:rsidTr="00587810">
        <w:trPr>
          <w:trHeight w:val="339"/>
        </w:trPr>
        <w:tc>
          <w:tcPr>
            <w:tcW w:w="1278" w:type="dxa"/>
            <w:vMerge/>
          </w:tcPr>
          <w:p w14:paraId="0A5F8E2B" w14:textId="77777777" w:rsidR="009D1607" w:rsidRDefault="009D1607" w:rsidP="0027610D">
            <w:pPr>
              <w:jc w:val="center"/>
            </w:pPr>
          </w:p>
        </w:tc>
        <w:tc>
          <w:tcPr>
            <w:tcW w:w="2250" w:type="dxa"/>
            <w:vMerge/>
          </w:tcPr>
          <w:p w14:paraId="0EDDAFA3" w14:textId="77777777" w:rsidR="009D1607" w:rsidRDefault="009D1607" w:rsidP="0027610D">
            <w:pPr>
              <w:jc w:val="center"/>
            </w:pPr>
          </w:p>
        </w:tc>
        <w:tc>
          <w:tcPr>
            <w:tcW w:w="2790" w:type="dxa"/>
          </w:tcPr>
          <w:p w14:paraId="74A81D81" w14:textId="77777777" w:rsidR="009D1607" w:rsidRDefault="009D1607" w:rsidP="0027610D">
            <w:pPr>
              <w:jc w:val="center"/>
            </w:pPr>
            <w:r>
              <w:t>Methyl palmitate</w:t>
            </w:r>
            <w:r>
              <w:fldChar w:fldCharType="begin" w:fldLock="1"/>
            </w:r>
            <w:r>
              <w:instrText>ADDIN CSL_CITATION {"citationItems":[{"id":"ITEM-1","itemData":{"DOI":"10.7324/JAPS.2016.60322","ISSN":"22313354","abstract":"This study was designed to examine the in vitro antioxidant and antimicrobial activities of essential oil and crude methanolic (MeOH) extract of Eleutherococcus senticosus (common name, Siberian ginseng) fruit and its partitioned fractions, including hexane, ethyl acetate (EtOAc), n-butanol (BuOH) and aqueous. 1,1-dephenyl-2-picryl-hydrazyl free radical scavenging and reducing power assay suggest that antioxidant activity of EtOAc and BuOH fractions is due to the reducing ability of the antioxidant against oxidative effects of reactive oxygen species. In addition, the essential oil of Siberian ginseng fruit showed remarkable antimicrobial activity against Kocuria rhizophila (MIC = 125 μg/ml), Micrococcus luteus (MIC = 500 μg/ml), and Escherichia coli (MIC = 63 μg/ml). The chemical compositions of the essential oil obtained by the simultaneous steam-distillation and extraction method were analyzed using GC-MS; trans-caryophyllene (21.7%), humulene (7.4%), bicyclogermacrene (6.0%), (+) spathulenol (4.5%), germacrene-D (3.2%), tau-muurolol (2.5%) and delta-cadinene (2.3%) were found as main constituents. Furthermore, HPLC analysis identified ursolic acid as one of the principal components in Siberian ginseng fruit extract. Although this study has been carried out by in vitro assay, these results suggest that Siberian ginseng fruit may be a good candidate as a source of antioxidant and antimicrobial ingredients.","author":[{"dropping-particle":"","family":"Jang","given":"Daehan","non-dropping-particle":"","parse-names":false,"suffix":""},{"dropping-particle":"","family":"Lee","given":"Junwoo","non-dropping-particle":"","parse-names":false,"suffix":""},{"dropping-particle":"","family":"Eom","given":"Seung Hee","non-dropping-particle":"","parse-names":false,"suffix":""},{"dropping-particle":"","family":"Lee","given":"Seung Min","non-dropping-particle":"","parse-names":false,"suffix":""},{"dropping-particle":"","family":"Gil","given":"Jinsu","non-dropping-particle":"","parse-names":false,"suffix":""},{"dropping-particle":"Bin","family":"Lim","given":"Heung","non-dropping-particle":"","parse-names":false,"suffix":""},{"dropping-particle":"","family":"Hyun","given":"Tae Kyung","non-dropping-particle":"","parse-names":false,"suffix":""}],"container-title":"Journal of Applied Pharmaceutical Science","id":"ITEM-1","issue":"3","issued":{"date-parts":[["2016"]]},"page":"125-130","title":"Composition, antioxidant and antimicrobial activities of Eleutherococcus senticosus fruit extracts","type":"article-journal","volume":"6"},"uris":["http://www.mendeley.com/documents/?uuid=7e97115b-95b8-4543-909c-90a10a0c6d81"]}],"mendeley":{"formattedCitation":"&lt;sup&gt;70&lt;/sup&gt;","plainTextFormattedCitation":"70","previouslyFormattedCitation":"&lt;sup&gt;70&lt;/sup&gt;"},"properties":{"noteIndex":0},"schema":"https://github.com/citation-style-language/schema/raw/master/csl-citation.json"}</w:instrText>
            </w:r>
            <w:r>
              <w:fldChar w:fldCharType="separate"/>
            </w:r>
            <w:r w:rsidRPr="004D1BDE">
              <w:rPr>
                <w:noProof/>
                <w:vertAlign w:val="superscript"/>
              </w:rPr>
              <w:t>70</w:t>
            </w:r>
            <w:r>
              <w:fldChar w:fldCharType="end"/>
            </w:r>
          </w:p>
          <w:p w14:paraId="69A7B38A" w14:textId="7FC99D65" w:rsidR="00153076" w:rsidRDefault="00153076" w:rsidP="0027610D">
            <w:pPr>
              <w:jc w:val="center"/>
            </w:pPr>
          </w:p>
        </w:tc>
        <w:tc>
          <w:tcPr>
            <w:tcW w:w="2160" w:type="dxa"/>
          </w:tcPr>
          <w:p w14:paraId="619F9F3B" w14:textId="77777777" w:rsidR="009D1607" w:rsidRDefault="009D1607" w:rsidP="0027610D">
            <w:pPr>
              <w:jc w:val="center"/>
            </w:pPr>
            <w:r>
              <w:rPr>
                <w:rFonts w:ascii="Segoe UI" w:hAnsi="Segoe UI" w:cs="Segoe UI"/>
                <w:color w:val="212121"/>
                <w:shd w:val="clear" w:color="auto" w:fill="FFFFFF"/>
              </w:rPr>
              <w:t>8181</w:t>
            </w:r>
          </w:p>
        </w:tc>
      </w:tr>
      <w:tr w:rsidR="009D1607" w14:paraId="60863014" w14:textId="77777777" w:rsidTr="00587810">
        <w:trPr>
          <w:trHeight w:val="339"/>
        </w:trPr>
        <w:tc>
          <w:tcPr>
            <w:tcW w:w="1278" w:type="dxa"/>
            <w:vMerge/>
          </w:tcPr>
          <w:p w14:paraId="4B2065A7" w14:textId="77777777" w:rsidR="009D1607" w:rsidRDefault="009D1607" w:rsidP="0027610D">
            <w:pPr>
              <w:jc w:val="center"/>
            </w:pPr>
          </w:p>
        </w:tc>
        <w:tc>
          <w:tcPr>
            <w:tcW w:w="2250" w:type="dxa"/>
            <w:vMerge/>
          </w:tcPr>
          <w:p w14:paraId="34E88A77" w14:textId="77777777" w:rsidR="009D1607" w:rsidRDefault="009D1607" w:rsidP="0027610D">
            <w:pPr>
              <w:jc w:val="center"/>
            </w:pPr>
          </w:p>
        </w:tc>
        <w:tc>
          <w:tcPr>
            <w:tcW w:w="2790" w:type="dxa"/>
          </w:tcPr>
          <w:p w14:paraId="00A5AE6F" w14:textId="77777777" w:rsidR="009D1607" w:rsidRDefault="009D1607" w:rsidP="0027610D">
            <w:pPr>
              <w:jc w:val="center"/>
            </w:pPr>
            <w:r>
              <w:t>isovanillin</w:t>
            </w:r>
            <w:r>
              <w:fldChar w:fldCharType="begin" w:fldLock="1"/>
            </w:r>
            <w:r>
              <w:instrText>ADDIN CSL_CITATION {"citationItems":[{"id":"ITEM-1","itemData":{"DOI":"10.1007/s11418-011-0509-y","ISSN":"13403443","PMID":"21301979","abstract":"Not only neuronal death but also neuritic atrophy and synaptic loss underlie the pathogenesis of Alzheimer's disease as direct causes of the memory deficit. Extracts of Siberian ginseng (the rhizome of Eleutherococcus senticosus) were shown to have protective effects on the regeneration of neurites and the reconstruction of synapses in rat cultured cortical neurons damaged by amyloid β (Aβ)(25-35), and eleutheroside B was one of the active constituents. In this study, a comprehensive evaluation of constituents was conducted to explore active components from Siberian ginseng which can protect against neuritic atrophy induced by Aβ(25-35) in cultured rat cortical neurons. The ethyl acetate, n-butanol and water fractions from the methanol extract of Siberian ginseng showed protective effects against Aβ-induced neuritic atrophy. Twelve compounds were isolated from the active fractions and identified. Among them, eleutheroside B, eleutheroside E and isofraxidin showed obvious protective effects against Aβ(25-35)-induced atrophies of axons and dendrites at 1 and 10 μM. © 2011 The Japanese Society of Pharmacognosy and Springer.","author":[{"dropping-particle":"","family":"Bai","given":"Yanjing","non-dropping-particle":"","parse-names":false,"suffix":""},{"dropping-particle":"","family":"Tohda","given":"Chihiro","non-dropping-particle":"","parse-names":false,"suffix":""},{"dropping-particle":"","family":"Zhu","given":"Shu","non-dropping-particle":"","parse-names":false,"suffix":""},{"dropping-particle":"","family":"Hattori","given":"Masao","non-dropping-particle":"","parse-names":false,"suffix":""},{"dropping-particle":"","family":"Komatsu","given":"Katsuko","non-dropping-particle":"","parse-names":false,"suffix":""}],"container-title":"Journal of Natural Medicines","id":"ITEM-1","issue":"3-4","issued":{"date-parts":[["2011"]]},"page":"417-423","title":"Active components from Siberian ginseng (Eleutherococcus senticosus) for protection of amyloid β(25-35)-induced neuritic atrophy in cultured rat cortical neurons","type":"article-journal","volume":"65"},"uris":["http://www.mendeley.com/documents/?uuid=dd429bd0-1c83-4182-9ea5-9c7cc9aefa3f"]}],"mendeley":{"formattedCitation":"&lt;sup&gt;71&lt;/sup&gt;","plainTextFormattedCitation":"71","previouslyFormattedCitation":"&lt;sup&gt;71&lt;/sup&gt;"},"properties":{"noteIndex":0},"schema":"https://github.com/citation-style-language/schema/raw/master/csl-citation.json"}</w:instrText>
            </w:r>
            <w:r>
              <w:fldChar w:fldCharType="separate"/>
            </w:r>
            <w:r w:rsidRPr="006C535C">
              <w:rPr>
                <w:noProof/>
                <w:vertAlign w:val="superscript"/>
              </w:rPr>
              <w:t>71</w:t>
            </w:r>
            <w:r>
              <w:fldChar w:fldCharType="end"/>
            </w:r>
          </w:p>
          <w:p w14:paraId="5814C60E" w14:textId="03702770" w:rsidR="008C675C" w:rsidRDefault="008C675C" w:rsidP="0027610D">
            <w:pPr>
              <w:jc w:val="center"/>
            </w:pPr>
          </w:p>
        </w:tc>
        <w:tc>
          <w:tcPr>
            <w:tcW w:w="2160" w:type="dxa"/>
          </w:tcPr>
          <w:p w14:paraId="2FFEE439" w14:textId="77777777" w:rsidR="009D1607" w:rsidRDefault="009D1607" w:rsidP="0027610D">
            <w:pPr>
              <w:jc w:val="center"/>
            </w:pPr>
            <w:r>
              <w:rPr>
                <w:rFonts w:ascii="Segoe UI" w:hAnsi="Segoe UI" w:cs="Segoe UI"/>
                <w:color w:val="212121"/>
                <w:shd w:val="clear" w:color="auto" w:fill="FFFFFF"/>
              </w:rPr>
              <w:t>12127</w:t>
            </w:r>
          </w:p>
        </w:tc>
      </w:tr>
      <w:tr w:rsidR="009D1607" w14:paraId="512C760E" w14:textId="77777777" w:rsidTr="00587810">
        <w:trPr>
          <w:trHeight w:val="339"/>
        </w:trPr>
        <w:tc>
          <w:tcPr>
            <w:tcW w:w="1278" w:type="dxa"/>
            <w:vMerge/>
          </w:tcPr>
          <w:p w14:paraId="16EF5326" w14:textId="77777777" w:rsidR="009D1607" w:rsidRDefault="009D1607" w:rsidP="0027610D">
            <w:pPr>
              <w:jc w:val="center"/>
            </w:pPr>
          </w:p>
        </w:tc>
        <w:tc>
          <w:tcPr>
            <w:tcW w:w="2250" w:type="dxa"/>
            <w:vMerge/>
          </w:tcPr>
          <w:p w14:paraId="76559126" w14:textId="77777777" w:rsidR="009D1607" w:rsidRDefault="009D1607" w:rsidP="0027610D">
            <w:pPr>
              <w:jc w:val="center"/>
            </w:pPr>
          </w:p>
        </w:tc>
        <w:tc>
          <w:tcPr>
            <w:tcW w:w="2790" w:type="dxa"/>
          </w:tcPr>
          <w:p w14:paraId="7752EE3E" w14:textId="77777777" w:rsidR="009D1607" w:rsidRDefault="009D1607" w:rsidP="0027610D">
            <w:pPr>
              <w:jc w:val="center"/>
            </w:pPr>
            <w:r>
              <w:t>7-hydroxy-8-methoxycoumarin</w:t>
            </w:r>
            <w:r>
              <w:fldChar w:fldCharType="begin" w:fldLock="1"/>
            </w:r>
            <w:r>
              <w:instrText>ADDIN CSL_CITATION {"citationItems":[{"id":"ITEM-1","itemData":{"DOI":"10.1007/s11418-011-0509-y","ISSN":"13403443","PMID":"21301979","abstract":"Not only neuronal death but also neuritic atrophy and synaptic loss underlie the pathogenesis of Alzheimer's disease as direct causes of the memory deficit. Extracts of Siberian ginseng (the rhizome of Eleutherococcus senticosus) were shown to have protective effects on the regeneration of neurites and the reconstruction of synapses in rat cultured cortical neurons damaged by amyloid β (Aβ)(25-35), and eleutheroside B was one of the active constituents. In this study, a comprehensive evaluation of constituents was conducted to explore active components from Siberian ginseng which can protect against neuritic atrophy induced by Aβ(25-35) in cultured rat cortical neurons. The ethyl acetate, n-butanol and water fractions from the methanol extract of Siberian ginseng showed protective effects against Aβ-induced neuritic atrophy. Twelve compounds were isolated from the active fractions and identified. Among them, eleutheroside B, eleutheroside E and isofraxidin showed obvious protective effects against Aβ(25-35)-induced atrophies of axons and dendrites at 1 and 10 μM. © 2011 The Japanese Society of Pharmacognosy and Springer.","author":[{"dropping-particle":"","family":"Bai","given":"Yanjing","non-dropping-particle":"","parse-names":false,"suffix":""},{"dropping-particle":"","family":"Tohda","given":"Chihiro","non-dropping-particle":"","parse-names":false,"suffix":""},{"dropping-particle":"","family":"Zhu","given":"Shu","non-dropping-particle":"","parse-names":false,"suffix":""},{"dropping-particle":"","family":"Hattori","given":"Masao","non-dropping-particle":"","parse-names":false,"suffix":""},{"dropping-particle":"","family":"Komatsu","given":"Katsuko","non-dropping-particle":"","parse-names":false,"suffix":""}],"container-title":"Journal of Natural Medicines","id":"ITEM-1","issue":"3-4","issued":{"date-parts":[["2011"]]},"page":"417-423","title":"Active components from Siberian ginseng (Eleutherococcus senticosus) for protection of amyloid β(25-35)-induced neuritic atrophy in cultured rat cortical neurons","type":"article-journal","volume":"65"},"uris":["http://www.mendeley.com/documents/?uuid=dd429bd0-1c83-4182-9ea5-9c7cc9aefa3f"]}],"mendeley":{"formattedCitation":"&lt;sup&gt;71&lt;/sup&gt;","plainTextFormattedCitation":"71","previouslyFormattedCitation":"&lt;sup&gt;71&lt;/sup&gt;"},"properties":{"noteIndex":0},"schema":"https://github.com/citation-style-language/schema/raw/master/csl-citation.json"}</w:instrText>
            </w:r>
            <w:r>
              <w:fldChar w:fldCharType="separate"/>
            </w:r>
            <w:r w:rsidRPr="00E22083">
              <w:rPr>
                <w:noProof/>
                <w:vertAlign w:val="superscript"/>
              </w:rPr>
              <w:t>71</w:t>
            </w:r>
            <w:r>
              <w:fldChar w:fldCharType="end"/>
            </w:r>
          </w:p>
          <w:p w14:paraId="4BAE4F6C" w14:textId="6F219B62" w:rsidR="008C675C" w:rsidRDefault="008C675C" w:rsidP="0027610D">
            <w:pPr>
              <w:jc w:val="center"/>
            </w:pPr>
          </w:p>
        </w:tc>
        <w:tc>
          <w:tcPr>
            <w:tcW w:w="2160" w:type="dxa"/>
          </w:tcPr>
          <w:p w14:paraId="7929BC5F" w14:textId="77777777" w:rsidR="009D1607" w:rsidRDefault="009D1607" w:rsidP="0027610D">
            <w:pPr>
              <w:jc w:val="center"/>
            </w:pPr>
            <w:r>
              <w:rPr>
                <w:rFonts w:ascii="Segoe UI" w:hAnsi="Segoe UI" w:cs="Segoe UI"/>
                <w:color w:val="212121"/>
                <w:shd w:val="clear" w:color="auto" w:fill="FFFFFF"/>
              </w:rPr>
              <w:t>5316302</w:t>
            </w:r>
          </w:p>
        </w:tc>
      </w:tr>
      <w:tr w:rsidR="009D1607" w14:paraId="3D298575" w14:textId="77777777" w:rsidTr="00587810">
        <w:trPr>
          <w:trHeight w:val="339"/>
        </w:trPr>
        <w:tc>
          <w:tcPr>
            <w:tcW w:w="1278" w:type="dxa"/>
            <w:vMerge/>
          </w:tcPr>
          <w:p w14:paraId="31B9E681" w14:textId="77777777" w:rsidR="009D1607" w:rsidRDefault="009D1607" w:rsidP="0027610D">
            <w:pPr>
              <w:jc w:val="center"/>
            </w:pPr>
          </w:p>
        </w:tc>
        <w:tc>
          <w:tcPr>
            <w:tcW w:w="2250" w:type="dxa"/>
            <w:vMerge/>
          </w:tcPr>
          <w:p w14:paraId="43CCC086" w14:textId="77777777" w:rsidR="009D1607" w:rsidRDefault="009D1607" w:rsidP="0027610D">
            <w:pPr>
              <w:jc w:val="center"/>
            </w:pPr>
          </w:p>
        </w:tc>
        <w:tc>
          <w:tcPr>
            <w:tcW w:w="2790" w:type="dxa"/>
          </w:tcPr>
          <w:p w14:paraId="3CBFF4F0" w14:textId="77777777" w:rsidR="009D1607" w:rsidRDefault="009D1607" w:rsidP="0027610D">
            <w:pPr>
              <w:jc w:val="center"/>
            </w:pPr>
            <w:r>
              <w:t>isofraxidin</w:t>
            </w:r>
            <w:r>
              <w:fldChar w:fldCharType="begin" w:fldLock="1"/>
            </w:r>
            <w:r>
              <w:instrText>ADDIN CSL_CITATION {"citationItems":[{"id":"ITEM-1","itemData":{"DOI":"10.1007/s11418-011-0509-y","ISSN":"13403443","PMID":"21301979","abstract":"Not only neuronal death but also neuritic atrophy and synaptic loss underlie the pathogenesis of Alzheimer's disease as direct causes of the memory deficit. Extracts of Siberian ginseng (the rhizome of Eleutherococcus senticosus) were shown to have protective effects on the regeneration of neurites and the reconstruction of synapses in rat cultured cortical neurons damaged by amyloid β (Aβ)(25-35), and eleutheroside B was one of the active constituents. In this study, a comprehensive evaluation of constituents was conducted to explore active components from Siberian ginseng which can protect against neuritic atrophy induced by Aβ(25-35) in cultured rat cortical neurons. The ethyl acetate, n-butanol and water fractions from the methanol extract of Siberian ginseng showed protective effects against Aβ-induced neuritic atrophy. Twelve compounds were isolated from the active fractions and identified. Among them, eleutheroside B, eleutheroside E and isofraxidin showed obvious protective effects against Aβ(25-35)-induced atrophies of axons and dendrites at 1 and 10 μM. © 2011 The Japanese Society of Pharmacognosy and Springer.","author":[{"dropping-particle":"","family":"Bai","given":"Yanjing","non-dropping-particle":"","parse-names":false,"suffix":""},{"dropping-particle":"","family":"Tohda","given":"Chihiro","non-dropping-particle":"","parse-names":false,"suffix":""},{"dropping-particle":"","family":"Zhu","given":"Shu","non-dropping-particle":"","parse-names":false,"suffix":""},{"dropping-particle":"","family":"Hattori","given":"Masao","non-dropping-particle":"","parse-names":false,"suffix":""},{"dropping-particle":"","family":"Komatsu","given":"Katsuko","non-dropping-particle":"","parse-names":false,"suffix":""}],"container-title":"Journal of Natural Medicines","id":"ITEM-1","issue":"3-4","issued":{"date-parts":[["2011"]]},"page":"417-423","title":"Active components from Siberian ginseng (Eleutherococcus senticosus) for protection of amyloid β(25-35)-induced neuritic atrophy in cultured rat cortical neurons","type":"article-journal","volume":"65"},"uris":["http://www.mendeley.com/documents/?uuid=dd429bd0-1c83-4182-9ea5-9c7cc9aefa3f"]}],"mendeley":{"formattedCitation":"&lt;sup&gt;71&lt;/sup&gt;","plainTextFormattedCitation":"71","previouslyFormattedCitation":"&lt;sup&gt;71&lt;/sup&gt;"},"properties":{"noteIndex":0},"schema":"https://github.com/citation-style-language/schema/raw/master/csl-citation.json"}</w:instrText>
            </w:r>
            <w:r>
              <w:fldChar w:fldCharType="separate"/>
            </w:r>
            <w:r w:rsidRPr="00E22083">
              <w:rPr>
                <w:noProof/>
                <w:vertAlign w:val="superscript"/>
              </w:rPr>
              <w:t>71</w:t>
            </w:r>
            <w:r>
              <w:fldChar w:fldCharType="end"/>
            </w:r>
          </w:p>
          <w:p w14:paraId="2102B078" w14:textId="438ABEA1" w:rsidR="008C675C" w:rsidRDefault="008C675C" w:rsidP="0027610D">
            <w:pPr>
              <w:jc w:val="center"/>
            </w:pPr>
          </w:p>
        </w:tc>
        <w:tc>
          <w:tcPr>
            <w:tcW w:w="2160" w:type="dxa"/>
          </w:tcPr>
          <w:p w14:paraId="7F38B29F" w14:textId="77777777" w:rsidR="009D1607" w:rsidRDefault="009D1607" w:rsidP="0027610D">
            <w:pPr>
              <w:jc w:val="center"/>
            </w:pPr>
            <w:r>
              <w:rPr>
                <w:rFonts w:ascii="Segoe UI" w:hAnsi="Segoe UI" w:cs="Segoe UI"/>
                <w:color w:val="212121"/>
                <w:shd w:val="clear" w:color="auto" w:fill="FFFFFF"/>
              </w:rPr>
              <w:t>5318565</w:t>
            </w:r>
          </w:p>
        </w:tc>
      </w:tr>
      <w:tr w:rsidR="009D1607" w14:paraId="7548C477" w14:textId="77777777" w:rsidTr="00587810">
        <w:trPr>
          <w:trHeight w:val="339"/>
        </w:trPr>
        <w:tc>
          <w:tcPr>
            <w:tcW w:w="1278" w:type="dxa"/>
            <w:vMerge/>
          </w:tcPr>
          <w:p w14:paraId="7CF1B18B" w14:textId="77777777" w:rsidR="009D1607" w:rsidRDefault="009D1607" w:rsidP="0027610D">
            <w:pPr>
              <w:jc w:val="center"/>
            </w:pPr>
          </w:p>
        </w:tc>
        <w:tc>
          <w:tcPr>
            <w:tcW w:w="2250" w:type="dxa"/>
            <w:vMerge/>
          </w:tcPr>
          <w:p w14:paraId="5F350BBE" w14:textId="77777777" w:rsidR="009D1607" w:rsidRDefault="009D1607" w:rsidP="0027610D">
            <w:pPr>
              <w:jc w:val="center"/>
            </w:pPr>
          </w:p>
        </w:tc>
        <w:tc>
          <w:tcPr>
            <w:tcW w:w="2790" w:type="dxa"/>
          </w:tcPr>
          <w:p w14:paraId="31AFF373" w14:textId="77777777" w:rsidR="009D1607" w:rsidRDefault="009D1607" w:rsidP="0027610D">
            <w:pPr>
              <w:jc w:val="center"/>
            </w:pPr>
            <w:r>
              <w:t>stigmasterol 3-O-b-D-glucopyranoside</w:t>
            </w:r>
            <w:r>
              <w:fldChar w:fldCharType="begin" w:fldLock="1"/>
            </w:r>
            <w:r w:rsidR="002402B2">
              <w:instrText>ADDIN CSL_CITATION {"citationItems":[{"id":"ITEM-1","itemData":{"DOI":"10.1007/s11418-011-0509-y","ISSN":"13403443","PMID":"21301979","abstract":"Not only neuronal death but also neuritic atrophy and synaptic loss underlie the pathogenesis of Alzheimer's disease as direct causes of the memory deficit. Extracts of Siberian ginseng (the rhizome of Eleutherococcus senticosus) were shown to have protective effects on the regeneration of neurites and the reconstruction of synapses in rat cultured cortical neurons damaged by amyloid β (Aβ)(25-35), and eleutheroside B was one of the active constituents. In this study, a comprehensive evaluation of constituents was conducted to explore active components from Siberian ginseng which can protect against neuritic atrophy induced by Aβ(25-35) in cultured rat cortical neurons. The ethyl acetate, n-butanol and water fractions from the methanol extract of Siberian ginseng showed protective effects against Aβ-induced neuritic atrophy. Twelve compounds were isolated from the active fractions and identified. Among them, eleutheroside B, eleutheroside E and isofraxidin showed obvious protective effects against Aβ(25-35)-induced atrophies of axons and dendrites at 1 and 10 μM. © 2011 The Japanese Society of Pharmacognosy and Springer.","author":[{"dropping-particle":"","family":"Bai","given":"Yanjing","non-dropping-particle":"","parse-names":false,"suffix":""},{"dropping-particle":"","family":"Tohda","given":"Chihiro","non-dropping-particle":"","parse-names":false,"suffix":""},{"dropping-particle":"","family":"Zhu","given":"Shu","non-dropping-particle":"","parse-names":false,"suffix":""},{"dropping-particle":"","family":"Hattori","given":"Masao","non-dropping-particle":"","parse-names":false,"suffix":""},{"dropping-particle":"","family":"Komatsu","given":"Katsuko","non-dropping-particle":"","parse-names":false,"suffix":""}],"container-title":"Journal of Natural Medicines","id":"ITEM-1","issue":"3-4","issued":{"date-parts":[["2011"]]},"page":"417-423","title":"Active components from Siberian ginseng (Eleutherococcus senticosus) for protection of amyloid β(25-35)-induced neuritic atrophy in cultured rat cortical neurons","type":"article-journal","volume":"65"},"uris":["http://www.mendeley.com/documents/?uuid=dd429bd0-1c83-4182-9ea5-9c7cc9aefa3f"]}],"mendeley":{"formattedCitation":"&lt;sup&gt;71&lt;/sup&gt;","plainTextFormattedCitation":"71","previouslyFormattedCitation":"&lt;sup&gt;71&lt;/sup&gt;"},"properties":{"noteIndex":0},"schema":"https://github.com/citation-style-language/schema/raw/master/csl-citation.json"}</w:instrText>
            </w:r>
            <w:r>
              <w:fldChar w:fldCharType="separate"/>
            </w:r>
            <w:r w:rsidRPr="00E22083">
              <w:rPr>
                <w:noProof/>
                <w:vertAlign w:val="superscript"/>
              </w:rPr>
              <w:t>71</w:t>
            </w:r>
            <w:r>
              <w:fldChar w:fldCharType="end"/>
            </w:r>
          </w:p>
          <w:p w14:paraId="111067BF" w14:textId="2B247BD9" w:rsidR="008C675C" w:rsidRDefault="008C675C" w:rsidP="0027610D">
            <w:pPr>
              <w:jc w:val="center"/>
            </w:pPr>
          </w:p>
        </w:tc>
        <w:tc>
          <w:tcPr>
            <w:tcW w:w="2160" w:type="dxa"/>
          </w:tcPr>
          <w:p w14:paraId="3D68B732" w14:textId="77777777" w:rsidR="009D1607" w:rsidRDefault="009D1607" w:rsidP="0027610D">
            <w:pPr>
              <w:jc w:val="center"/>
            </w:pPr>
            <w:r>
              <w:rPr>
                <w:rFonts w:ascii="Segoe UI" w:hAnsi="Segoe UI" w:cs="Segoe UI"/>
                <w:color w:val="212121"/>
                <w:shd w:val="clear" w:color="auto" w:fill="FFFFFF"/>
              </w:rPr>
              <w:t>6602508</w:t>
            </w:r>
          </w:p>
        </w:tc>
      </w:tr>
      <w:tr w:rsidR="009D1607" w14:paraId="3AEB5528" w14:textId="77777777" w:rsidTr="00587810">
        <w:trPr>
          <w:trHeight w:val="339"/>
        </w:trPr>
        <w:tc>
          <w:tcPr>
            <w:tcW w:w="1278" w:type="dxa"/>
            <w:vMerge/>
          </w:tcPr>
          <w:p w14:paraId="03A5F821" w14:textId="77777777" w:rsidR="009D1607" w:rsidRDefault="009D1607" w:rsidP="0027610D">
            <w:pPr>
              <w:jc w:val="center"/>
            </w:pPr>
          </w:p>
        </w:tc>
        <w:tc>
          <w:tcPr>
            <w:tcW w:w="2250" w:type="dxa"/>
            <w:vMerge/>
          </w:tcPr>
          <w:p w14:paraId="112CB6E0" w14:textId="77777777" w:rsidR="009D1607" w:rsidRDefault="009D1607" w:rsidP="0027610D">
            <w:pPr>
              <w:jc w:val="center"/>
            </w:pPr>
          </w:p>
        </w:tc>
        <w:tc>
          <w:tcPr>
            <w:tcW w:w="2790" w:type="dxa"/>
          </w:tcPr>
          <w:p w14:paraId="1E367F31" w14:textId="77777777" w:rsidR="009D1607" w:rsidRDefault="009D1607" w:rsidP="0027610D">
            <w:pPr>
              <w:jc w:val="center"/>
            </w:pPr>
            <w:r>
              <w:t>siringina</w:t>
            </w:r>
            <w:r w:rsidR="002402B2">
              <w:fldChar w:fldCharType="begin" w:fldLock="1"/>
            </w:r>
            <w:r w:rsidR="002402B2">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2402B2">
              <w:fldChar w:fldCharType="separate"/>
            </w:r>
            <w:r w:rsidR="002402B2" w:rsidRPr="002402B2">
              <w:rPr>
                <w:noProof/>
                <w:vertAlign w:val="superscript"/>
              </w:rPr>
              <w:t>72</w:t>
            </w:r>
            <w:r w:rsidR="002402B2">
              <w:fldChar w:fldCharType="end"/>
            </w:r>
          </w:p>
          <w:p w14:paraId="7B705B48" w14:textId="461B3E6C" w:rsidR="008C675C" w:rsidRDefault="008C675C" w:rsidP="0027610D">
            <w:pPr>
              <w:jc w:val="center"/>
            </w:pPr>
          </w:p>
        </w:tc>
        <w:tc>
          <w:tcPr>
            <w:tcW w:w="2160" w:type="dxa"/>
          </w:tcPr>
          <w:p w14:paraId="206AC3EE" w14:textId="77777777" w:rsidR="009D1607" w:rsidRDefault="009D1607" w:rsidP="0027610D">
            <w:pPr>
              <w:jc w:val="center"/>
            </w:pPr>
            <w:r>
              <w:rPr>
                <w:rFonts w:ascii="Segoe UI" w:hAnsi="Segoe UI" w:cs="Segoe UI"/>
                <w:color w:val="212121"/>
                <w:shd w:val="clear" w:color="auto" w:fill="FFFFFF"/>
              </w:rPr>
              <w:t>6769</w:t>
            </w:r>
          </w:p>
        </w:tc>
      </w:tr>
      <w:tr w:rsidR="009D1607" w14:paraId="192702DB" w14:textId="77777777" w:rsidTr="00587810">
        <w:trPr>
          <w:trHeight w:val="393"/>
        </w:trPr>
        <w:tc>
          <w:tcPr>
            <w:tcW w:w="1278" w:type="dxa"/>
            <w:vMerge/>
          </w:tcPr>
          <w:p w14:paraId="712EB53F" w14:textId="77777777" w:rsidR="009D1607" w:rsidRDefault="009D1607" w:rsidP="0027610D">
            <w:pPr>
              <w:jc w:val="center"/>
            </w:pPr>
          </w:p>
        </w:tc>
        <w:tc>
          <w:tcPr>
            <w:tcW w:w="2250" w:type="dxa"/>
            <w:vMerge/>
          </w:tcPr>
          <w:p w14:paraId="27EC2A4C" w14:textId="77777777" w:rsidR="009D1607" w:rsidRDefault="009D1607" w:rsidP="0027610D">
            <w:pPr>
              <w:jc w:val="center"/>
            </w:pPr>
          </w:p>
        </w:tc>
        <w:tc>
          <w:tcPr>
            <w:tcW w:w="2790" w:type="dxa"/>
          </w:tcPr>
          <w:p w14:paraId="222938F9" w14:textId="77777777" w:rsidR="009D1607" w:rsidRDefault="00B9196D" w:rsidP="0027610D">
            <w:pPr>
              <w:jc w:val="center"/>
            </w:pPr>
            <w:r>
              <w:t>caffeic acid</w:t>
            </w:r>
            <w:r w:rsidR="002402B2">
              <w:fldChar w:fldCharType="begin" w:fldLock="1"/>
            </w:r>
            <w:r w:rsidR="002402B2">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2402B2">
              <w:fldChar w:fldCharType="separate"/>
            </w:r>
            <w:r w:rsidR="002402B2" w:rsidRPr="002402B2">
              <w:rPr>
                <w:noProof/>
                <w:vertAlign w:val="superscript"/>
              </w:rPr>
              <w:t>72</w:t>
            </w:r>
            <w:r w:rsidR="002402B2">
              <w:fldChar w:fldCharType="end"/>
            </w:r>
          </w:p>
          <w:p w14:paraId="2A1F7B8E" w14:textId="2BBA38FE" w:rsidR="008C675C" w:rsidRDefault="008C675C" w:rsidP="0027610D">
            <w:pPr>
              <w:jc w:val="center"/>
            </w:pPr>
          </w:p>
        </w:tc>
        <w:tc>
          <w:tcPr>
            <w:tcW w:w="2160" w:type="dxa"/>
          </w:tcPr>
          <w:p w14:paraId="14D3B72D" w14:textId="77777777" w:rsidR="009D1607" w:rsidRDefault="004762C1" w:rsidP="0027610D">
            <w:pPr>
              <w:jc w:val="center"/>
            </w:pPr>
            <w:r>
              <w:rPr>
                <w:rFonts w:ascii="Segoe UI" w:hAnsi="Segoe UI" w:cs="Segoe UI"/>
                <w:color w:val="212121"/>
                <w:shd w:val="clear" w:color="auto" w:fill="FFFFFF"/>
              </w:rPr>
              <w:t>689043</w:t>
            </w:r>
          </w:p>
        </w:tc>
      </w:tr>
      <w:tr w:rsidR="009D1607" w14:paraId="6C2AFED6" w14:textId="77777777" w:rsidTr="00587810">
        <w:trPr>
          <w:trHeight w:val="388"/>
        </w:trPr>
        <w:tc>
          <w:tcPr>
            <w:tcW w:w="1278" w:type="dxa"/>
            <w:vMerge/>
          </w:tcPr>
          <w:p w14:paraId="08A5464E" w14:textId="77777777" w:rsidR="009D1607" w:rsidRDefault="009D1607" w:rsidP="0027610D">
            <w:pPr>
              <w:jc w:val="center"/>
            </w:pPr>
          </w:p>
        </w:tc>
        <w:tc>
          <w:tcPr>
            <w:tcW w:w="2250" w:type="dxa"/>
            <w:vMerge/>
          </w:tcPr>
          <w:p w14:paraId="4786E166" w14:textId="77777777" w:rsidR="009D1607" w:rsidRDefault="009D1607" w:rsidP="0027610D">
            <w:pPr>
              <w:jc w:val="center"/>
            </w:pPr>
          </w:p>
        </w:tc>
        <w:tc>
          <w:tcPr>
            <w:tcW w:w="2790" w:type="dxa"/>
          </w:tcPr>
          <w:p w14:paraId="751D67FB" w14:textId="77777777" w:rsidR="009D1607" w:rsidRDefault="004762C1" w:rsidP="0027610D">
            <w:pPr>
              <w:jc w:val="center"/>
            </w:pPr>
            <w:r>
              <w:t>sinapyl alcohol</w:t>
            </w:r>
            <w:r w:rsidR="002402B2">
              <w:fldChar w:fldCharType="begin" w:fldLock="1"/>
            </w:r>
            <w:r w:rsidR="002402B2">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2402B2">
              <w:fldChar w:fldCharType="separate"/>
            </w:r>
            <w:r w:rsidR="002402B2" w:rsidRPr="002402B2">
              <w:rPr>
                <w:noProof/>
                <w:vertAlign w:val="superscript"/>
              </w:rPr>
              <w:t>72</w:t>
            </w:r>
            <w:r w:rsidR="002402B2">
              <w:fldChar w:fldCharType="end"/>
            </w:r>
          </w:p>
          <w:p w14:paraId="1C81CF56" w14:textId="227B73FD" w:rsidR="008C675C" w:rsidRDefault="008C675C" w:rsidP="0027610D">
            <w:pPr>
              <w:jc w:val="center"/>
            </w:pPr>
          </w:p>
        </w:tc>
        <w:tc>
          <w:tcPr>
            <w:tcW w:w="2160" w:type="dxa"/>
          </w:tcPr>
          <w:p w14:paraId="3AFBE272" w14:textId="77777777" w:rsidR="009D1607" w:rsidRDefault="004762C1" w:rsidP="0027610D">
            <w:pPr>
              <w:jc w:val="center"/>
            </w:pPr>
            <w:r>
              <w:rPr>
                <w:rFonts w:ascii="Segoe UI" w:hAnsi="Segoe UI" w:cs="Segoe UI"/>
                <w:color w:val="212121"/>
                <w:shd w:val="clear" w:color="auto" w:fill="FFFFFF"/>
              </w:rPr>
              <w:t>5280507</w:t>
            </w:r>
          </w:p>
        </w:tc>
      </w:tr>
      <w:tr w:rsidR="009D1607" w14:paraId="1AF33E77" w14:textId="77777777" w:rsidTr="00587810">
        <w:trPr>
          <w:trHeight w:val="388"/>
        </w:trPr>
        <w:tc>
          <w:tcPr>
            <w:tcW w:w="1278" w:type="dxa"/>
            <w:vMerge/>
          </w:tcPr>
          <w:p w14:paraId="487F4643" w14:textId="77777777" w:rsidR="009D1607" w:rsidRDefault="009D1607" w:rsidP="0027610D">
            <w:pPr>
              <w:jc w:val="center"/>
            </w:pPr>
          </w:p>
        </w:tc>
        <w:tc>
          <w:tcPr>
            <w:tcW w:w="2250" w:type="dxa"/>
            <w:vMerge/>
          </w:tcPr>
          <w:p w14:paraId="55B74F2E" w14:textId="77777777" w:rsidR="009D1607" w:rsidRDefault="009D1607" w:rsidP="0027610D">
            <w:pPr>
              <w:jc w:val="center"/>
            </w:pPr>
          </w:p>
        </w:tc>
        <w:tc>
          <w:tcPr>
            <w:tcW w:w="2790" w:type="dxa"/>
          </w:tcPr>
          <w:p w14:paraId="7465858E" w14:textId="77777777" w:rsidR="009D1607" w:rsidRDefault="004762C1" w:rsidP="0027610D">
            <w:pPr>
              <w:jc w:val="center"/>
            </w:pPr>
            <w:r>
              <w:t>coniferyl aldehyde</w:t>
            </w:r>
            <w:r w:rsidR="002402B2">
              <w:fldChar w:fldCharType="begin" w:fldLock="1"/>
            </w:r>
            <w:r w:rsidR="002402B2">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2402B2">
              <w:fldChar w:fldCharType="separate"/>
            </w:r>
            <w:r w:rsidR="002402B2" w:rsidRPr="002402B2">
              <w:rPr>
                <w:noProof/>
                <w:vertAlign w:val="superscript"/>
              </w:rPr>
              <w:t>72</w:t>
            </w:r>
            <w:r w:rsidR="002402B2">
              <w:fldChar w:fldCharType="end"/>
            </w:r>
          </w:p>
        </w:tc>
        <w:tc>
          <w:tcPr>
            <w:tcW w:w="2160" w:type="dxa"/>
          </w:tcPr>
          <w:p w14:paraId="75C17D5D" w14:textId="77777777" w:rsidR="009D1607" w:rsidRDefault="004762C1" w:rsidP="0027610D">
            <w:pPr>
              <w:jc w:val="center"/>
            </w:pPr>
            <w:r>
              <w:rPr>
                <w:rFonts w:ascii="Segoe UI" w:hAnsi="Segoe UI" w:cs="Segoe UI"/>
                <w:color w:val="212121"/>
                <w:shd w:val="clear" w:color="auto" w:fill="FFFFFF"/>
              </w:rPr>
              <w:t>5280536</w:t>
            </w:r>
          </w:p>
        </w:tc>
      </w:tr>
      <w:tr w:rsidR="009D1607" w14:paraId="29EB01AC" w14:textId="77777777" w:rsidTr="00587810">
        <w:trPr>
          <w:trHeight w:val="388"/>
        </w:trPr>
        <w:tc>
          <w:tcPr>
            <w:tcW w:w="1278" w:type="dxa"/>
            <w:vMerge/>
          </w:tcPr>
          <w:p w14:paraId="00B02171" w14:textId="77777777" w:rsidR="009D1607" w:rsidRDefault="009D1607" w:rsidP="0027610D">
            <w:pPr>
              <w:jc w:val="center"/>
            </w:pPr>
          </w:p>
        </w:tc>
        <w:tc>
          <w:tcPr>
            <w:tcW w:w="2250" w:type="dxa"/>
            <w:vMerge/>
          </w:tcPr>
          <w:p w14:paraId="7FFFA717" w14:textId="77777777" w:rsidR="009D1607" w:rsidRDefault="009D1607" w:rsidP="0027610D">
            <w:pPr>
              <w:jc w:val="center"/>
            </w:pPr>
          </w:p>
        </w:tc>
        <w:tc>
          <w:tcPr>
            <w:tcW w:w="2790" w:type="dxa"/>
          </w:tcPr>
          <w:p w14:paraId="0DBA22A8" w14:textId="77777777" w:rsidR="009D1607" w:rsidRDefault="004762C1" w:rsidP="0027610D">
            <w:pPr>
              <w:jc w:val="center"/>
            </w:pPr>
            <w:r>
              <w:t>sesamin</w:t>
            </w:r>
            <w:r w:rsidR="002402B2">
              <w:fldChar w:fldCharType="begin" w:fldLock="1"/>
            </w:r>
            <w:r w:rsidR="00D547F8">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2402B2">
              <w:fldChar w:fldCharType="separate"/>
            </w:r>
            <w:r w:rsidR="002402B2" w:rsidRPr="002402B2">
              <w:rPr>
                <w:noProof/>
                <w:vertAlign w:val="superscript"/>
              </w:rPr>
              <w:t>72</w:t>
            </w:r>
            <w:r w:rsidR="002402B2">
              <w:fldChar w:fldCharType="end"/>
            </w:r>
          </w:p>
        </w:tc>
        <w:tc>
          <w:tcPr>
            <w:tcW w:w="2160" w:type="dxa"/>
          </w:tcPr>
          <w:p w14:paraId="38D04B71" w14:textId="77777777" w:rsidR="009D1607" w:rsidRDefault="004762C1" w:rsidP="0027610D">
            <w:pPr>
              <w:jc w:val="center"/>
            </w:pPr>
            <w:r>
              <w:rPr>
                <w:rFonts w:ascii="Segoe UI" w:hAnsi="Segoe UI" w:cs="Segoe UI"/>
                <w:color w:val="212121"/>
                <w:shd w:val="clear" w:color="auto" w:fill="FFFFFF"/>
              </w:rPr>
              <w:t>72307</w:t>
            </w:r>
          </w:p>
        </w:tc>
      </w:tr>
      <w:tr w:rsidR="009D1607" w14:paraId="0D8E01DA" w14:textId="77777777" w:rsidTr="00587810">
        <w:trPr>
          <w:trHeight w:val="388"/>
        </w:trPr>
        <w:tc>
          <w:tcPr>
            <w:tcW w:w="1278" w:type="dxa"/>
            <w:vMerge/>
          </w:tcPr>
          <w:p w14:paraId="37ABF23C" w14:textId="77777777" w:rsidR="009D1607" w:rsidRDefault="009D1607" w:rsidP="0027610D">
            <w:pPr>
              <w:jc w:val="center"/>
            </w:pPr>
          </w:p>
        </w:tc>
        <w:tc>
          <w:tcPr>
            <w:tcW w:w="2250" w:type="dxa"/>
            <w:vMerge/>
          </w:tcPr>
          <w:p w14:paraId="5A78BDF7" w14:textId="77777777" w:rsidR="009D1607" w:rsidRDefault="009D1607" w:rsidP="0027610D">
            <w:pPr>
              <w:jc w:val="center"/>
            </w:pPr>
          </w:p>
        </w:tc>
        <w:tc>
          <w:tcPr>
            <w:tcW w:w="2790" w:type="dxa"/>
          </w:tcPr>
          <w:p w14:paraId="651C8239" w14:textId="77777777" w:rsidR="009D1607" w:rsidRDefault="00DC34DF" w:rsidP="0027610D">
            <w:pPr>
              <w:jc w:val="center"/>
            </w:pPr>
            <w:r>
              <w:t>syringaresinol</w:t>
            </w:r>
            <w:r w:rsidR="00D547F8">
              <w:fldChar w:fldCharType="begin" w:fldLock="1"/>
            </w:r>
            <w:r w:rsidR="00D547F8">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D547F8">
              <w:fldChar w:fldCharType="separate"/>
            </w:r>
            <w:r w:rsidR="00D547F8" w:rsidRPr="00D547F8">
              <w:rPr>
                <w:noProof/>
                <w:vertAlign w:val="superscript"/>
              </w:rPr>
              <w:t>72</w:t>
            </w:r>
            <w:r w:rsidR="00D547F8">
              <w:fldChar w:fldCharType="end"/>
            </w:r>
          </w:p>
        </w:tc>
        <w:tc>
          <w:tcPr>
            <w:tcW w:w="2160" w:type="dxa"/>
          </w:tcPr>
          <w:p w14:paraId="11BCA837" w14:textId="77777777" w:rsidR="009D1607" w:rsidRDefault="002C257F" w:rsidP="0027610D">
            <w:pPr>
              <w:jc w:val="center"/>
            </w:pPr>
            <w:r>
              <w:rPr>
                <w:rFonts w:ascii="Segoe UI" w:hAnsi="Segoe UI" w:cs="Segoe UI"/>
                <w:color w:val="212121"/>
                <w:shd w:val="clear" w:color="auto" w:fill="FFFFFF"/>
              </w:rPr>
              <w:t>100067</w:t>
            </w:r>
          </w:p>
        </w:tc>
      </w:tr>
      <w:tr w:rsidR="009D1607" w14:paraId="1C4117D8" w14:textId="77777777" w:rsidTr="00587810">
        <w:trPr>
          <w:trHeight w:val="388"/>
        </w:trPr>
        <w:tc>
          <w:tcPr>
            <w:tcW w:w="1278" w:type="dxa"/>
            <w:vMerge/>
          </w:tcPr>
          <w:p w14:paraId="1BE9C0B2" w14:textId="77777777" w:rsidR="009D1607" w:rsidRDefault="009D1607" w:rsidP="0027610D">
            <w:pPr>
              <w:jc w:val="center"/>
            </w:pPr>
          </w:p>
        </w:tc>
        <w:tc>
          <w:tcPr>
            <w:tcW w:w="2250" w:type="dxa"/>
            <w:vMerge/>
          </w:tcPr>
          <w:p w14:paraId="71921E7D" w14:textId="77777777" w:rsidR="009D1607" w:rsidRDefault="009D1607" w:rsidP="0027610D">
            <w:pPr>
              <w:jc w:val="center"/>
            </w:pPr>
          </w:p>
        </w:tc>
        <w:tc>
          <w:tcPr>
            <w:tcW w:w="2790" w:type="dxa"/>
          </w:tcPr>
          <w:p w14:paraId="0DA89999" w14:textId="77777777" w:rsidR="009D1607" w:rsidRDefault="00CA1502" w:rsidP="0027610D">
            <w:pPr>
              <w:jc w:val="center"/>
            </w:pPr>
            <w:r>
              <w:t>daucosterol</w:t>
            </w:r>
            <w:r w:rsidR="00D547F8">
              <w:fldChar w:fldCharType="begin" w:fldLock="1"/>
            </w:r>
            <w:r w:rsidR="00D547F8">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D547F8">
              <w:fldChar w:fldCharType="separate"/>
            </w:r>
            <w:r w:rsidR="00D547F8" w:rsidRPr="00D547F8">
              <w:rPr>
                <w:noProof/>
                <w:vertAlign w:val="superscript"/>
              </w:rPr>
              <w:t>72</w:t>
            </w:r>
            <w:r w:rsidR="00D547F8">
              <w:fldChar w:fldCharType="end"/>
            </w:r>
          </w:p>
        </w:tc>
        <w:tc>
          <w:tcPr>
            <w:tcW w:w="2160" w:type="dxa"/>
          </w:tcPr>
          <w:p w14:paraId="1819438C" w14:textId="77777777" w:rsidR="009D1607" w:rsidRDefault="00CA1502" w:rsidP="0027610D">
            <w:pPr>
              <w:jc w:val="center"/>
            </w:pPr>
            <w:r>
              <w:rPr>
                <w:rFonts w:ascii="Segoe UI" w:hAnsi="Segoe UI" w:cs="Segoe UI"/>
                <w:color w:val="212121"/>
                <w:shd w:val="clear" w:color="auto" w:fill="FFFFFF"/>
              </w:rPr>
              <w:t>5742590</w:t>
            </w:r>
          </w:p>
        </w:tc>
      </w:tr>
      <w:tr w:rsidR="009D1607" w14:paraId="16979B84" w14:textId="77777777" w:rsidTr="00587810">
        <w:trPr>
          <w:trHeight w:val="388"/>
        </w:trPr>
        <w:tc>
          <w:tcPr>
            <w:tcW w:w="1278" w:type="dxa"/>
            <w:vMerge/>
          </w:tcPr>
          <w:p w14:paraId="083C85F9" w14:textId="77777777" w:rsidR="009D1607" w:rsidRDefault="009D1607" w:rsidP="0027610D">
            <w:pPr>
              <w:jc w:val="center"/>
            </w:pPr>
          </w:p>
        </w:tc>
        <w:tc>
          <w:tcPr>
            <w:tcW w:w="2250" w:type="dxa"/>
            <w:vMerge/>
          </w:tcPr>
          <w:p w14:paraId="14EC6665" w14:textId="77777777" w:rsidR="009D1607" w:rsidRDefault="009D1607" w:rsidP="0027610D">
            <w:pPr>
              <w:jc w:val="center"/>
            </w:pPr>
          </w:p>
        </w:tc>
        <w:tc>
          <w:tcPr>
            <w:tcW w:w="2790" w:type="dxa"/>
          </w:tcPr>
          <w:p w14:paraId="4C20E85D" w14:textId="77777777" w:rsidR="009D1607" w:rsidRDefault="00315404" w:rsidP="0027610D">
            <w:pPr>
              <w:jc w:val="center"/>
            </w:pPr>
            <w:r>
              <w:t>vitamin E</w:t>
            </w:r>
            <w:r w:rsidR="00D547F8">
              <w:fldChar w:fldCharType="begin" w:fldLock="1"/>
            </w:r>
            <w:r w:rsidR="00D547F8">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D547F8">
              <w:fldChar w:fldCharType="separate"/>
            </w:r>
            <w:r w:rsidR="00D547F8" w:rsidRPr="00D547F8">
              <w:rPr>
                <w:noProof/>
                <w:vertAlign w:val="superscript"/>
              </w:rPr>
              <w:t>72</w:t>
            </w:r>
            <w:r w:rsidR="00D547F8">
              <w:fldChar w:fldCharType="end"/>
            </w:r>
          </w:p>
        </w:tc>
        <w:tc>
          <w:tcPr>
            <w:tcW w:w="2160" w:type="dxa"/>
          </w:tcPr>
          <w:p w14:paraId="257F100D" w14:textId="77777777" w:rsidR="009D1607" w:rsidRDefault="00315404" w:rsidP="0027610D">
            <w:pPr>
              <w:jc w:val="center"/>
            </w:pPr>
            <w:r>
              <w:rPr>
                <w:rFonts w:ascii="Segoe UI" w:hAnsi="Segoe UI" w:cs="Segoe UI"/>
                <w:color w:val="212121"/>
                <w:shd w:val="clear" w:color="auto" w:fill="FFFFFF"/>
              </w:rPr>
              <w:t>14985</w:t>
            </w:r>
          </w:p>
        </w:tc>
      </w:tr>
      <w:tr w:rsidR="009D1607" w14:paraId="22F9FDA1" w14:textId="77777777" w:rsidTr="00587810">
        <w:trPr>
          <w:trHeight w:val="388"/>
        </w:trPr>
        <w:tc>
          <w:tcPr>
            <w:tcW w:w="1278" w:type="dxa"/>
            <w:vMerge/>
          </w:tcPr>
          <w:p w14:paraId="5135D3CB" w14:textId="77777777" w:rsidR="009D1607" w:rsidRDefault="009D1607" w:rsidP="0027610D">
            <w:pPr>
              <w:jc w:val="center"/>
            </w:pPr>
          </w:p>
        </w:tc>
        <w:tc>
          <w:tcPr>
            <w:tcW w:w="2250" w:type="dxa"/>
            <w:vMerge/>
          </w:tcPr>
          <w:p w14:paraId="190AFF78" w14:textId="77777777" w:rsidR="009D1607" w:rsidRDefault="009D1607" w:rsidP="0027610D">
            <w:pPr>
              <w:jc w:val="center"/>
            </w:pPr>
          </w:p>
        </w:tc>
        <w:tc>
          <w:tcPr>
            <w:tcW w:w="2790" w:type="dxa"/>
          </w:tcPr>
          <w:p w14:paraId="55F76793" w14:textId="77777777" w:rsidR="009D1607" w:rsidRDefault="001764ED" w:rsidP="0027610D">
            <w:pPr>
              <w:jc w:val="center"/>
            </w:pPr>
            <w:r>
              <w:t>beta-carotene</w:t>
            </w:r>
            <w:r w:rsidR="00D547F8">
              <w:fldChar w:fldCharType="begin" w:fldLock="1"/>
            </w:r>
            <w:r w:rsidR="00EE31EB">
              <w:instrText>ADDIN CSL_CITATION {"citationItems":[{"id":"ITEM-1","itemData":{"author":[{"dropping-particle":"","family":"Arouca","given":"Aline","non-dropping-particle":"","parse-names":false,"suffix":""},{"dropping-particle":"","family":"Grassi-kassisse","given":"Dora Maria","non-dropping-particle":"","parse-names":false,"suffix":""}],"id":"ITEM-1","issue":"9","issued":{"date-parts":[["2013"]]},"page":"1509-1515","title":"Eleutherococcus senticosus : Studies and effects *","type":"article-journal","volume":"5"},"uris":["http://www.mendeley.com/documents/?uuid=5689ec21-754d-41d0-9f34-0954aea6bcea"]}],"mendeley":{"formattedCitation":"&lt;sup&gt;72&lt;/sup&gt;","plainTextFormattedCitation":"72","previouslyFormattedCitation":"&lt;sup&gt;72&lt;/sup&gt;"},"properties":{"noteIndex":0},"schema":"https://github.com/citation-style-language/schema/raw/master/csl-citation.json"}</w:instrText>
            </w:r>
            <w:r w:rsidR="00D547F8">
              <w:fldChar w:fldCharType="separate"/>
            </w:r>
            <w:r w:rsidR="00D547F8" w:rsidRPr="00D547F8">
              <w:rPr>
                <w:noProof/>
                <w:vertAlign w:val="superscript"/>
              </w:rPr>
              <w:t>72</w:t>
            </w:r>
            <w:r w:rsidR="00D547F8">
              <w:fldChar w:fldCharType="end"/>
            </w:r>
          </w:p>
        </w:tc>
        <w:tc>
          <w:tcPr>
            <w:tcW w:w="2160" w:type="dxa"/>
          </w:tcPr>
          <w:p w14:paraId="0F4D4919" w14:textId="77777777" w:rsidR="009D1607" w:rsidRDefault="001764ED" w:rsidP="0027610D">
            <w:pPr>
              <w:jc w:val="center"/>
            </w:pPr>
            <w:r>
              <w:rPr>
                <w:rFonts w:ascii="Segoe UI" w:hAnsi="Segoe UI" w:cs="Segoe UI"/>
                <w:color w:val="212121"/>
                <w:shd w:val="clear" w:color="auto" w:fill="FFFFFF"/>
              </w:rPr>
              <w:t>5280489</w:t>
            </w:r>
          </w:p>
        </w:tc>
      </w:tr>
      <w:tr w:rsidR="00EE31EB" w14:paraId="27AD2799" w14:textId="77777777" w:rsidTr="00587810">
        <w:trPr>
          <w:trHeight w:val="309"/>
        </w:trPr>
        <w:tc>
          <w:tcPr>
            <w:tcW w:w="1278" w:type="dxa"/>
            <w:vMerge w:val="restart"/>
          </w:tcPr>
          <w:p w14:paraId="6B83D025" w14:textId="77777777" w:rsidR="00EE31EB" w:rsidRDefault="00EE31EB" w:rsidP="0027610D">
            <w:pPr>
              <w:jc w:val="center"/>
            </w:pPr>
            <w:r>
              <w:t>35.</w:t>
            </w:r>
          </w:p>
        </w:tc>
        <w:tc>
          <w:tcPr>
            <w:tcW w:w="2250" w:type="dxa"/>
            <w:vMerge w:val="restart"/>
          </w:tcPr>
          <w:p w14:paraId="3AD5004C" w14:textId="561BAC98" w:rsidR="00EE31EB" w:rsidRDefault="00EE31EB" w:rsidP="009870A8">
            <w:pPr>
              <w:jc w:val="center"/>
            </w:pPr>
            <w:r w:rsidRPr="00153076">
              <w:rPr>
                <w:i/>
                <w:iCs/>
              </w:rPr>
              <w:t>Eleutherococcus trifoliatus</w:t>
            </w:r>
            <w:r>
              <w:t xml:space="preserve"> (Linnaeus) S. Y. Hu</w:t>
            </w:r>
          </w:p>
        </w:tc>
        <w:tc>
          <w:tcPr>
            <w:tcW w:w="2790" w:type="dxa"/>
          </w:tcPr>
          <w:p w14:paraId="7F165081" w14:textId="77777777" w:rsidR="00EE31EB" w:rsidRDefault="00EE31EB" w:rsidP="0027610D">
            <w:pPr>
              <w:jc w:val="center"/>
            </w:pPr>
            <w:r>
              <w:t>Ascorbic acid</w:t>
            </w:r>
            <w:r>
              <w:fldChar w:fldCharType="begin" w:fldLock="1"/>
            </w:r>
            <w:r>
              <w:instrText>ADDIN CSL_CITATION {"citationItems":[{"id":"ITEM-1","itemData":{"DOI":"10.1159/000226294","ISSN":"10117571","PMID":"19648763","abstract":"Objective: The aim of this study was to investigate the antioxidant activity of extracts of various parts of Acanthopanax trifoliatus obtained by different extraction methods. The total phenolic and flavonoid contents of the extracts were also determined. Materials and Methods: The leaves, stems, stem bark, roots and root bark of A. trifoliatus were extracted separately using decoction, maceration and refluxing methods. The extracts were analysed for free-radical-scavenging activity using the 1,1-diphenyl-2-picryl-hydrazyl scavenging assay and the thiobarbituric-acid-reactive substance method for the inhibition of lipid peroxidation of a rat brain homogenate. Total phenolic and total flavonoid contents of the extracts were measured by UV spectrophotometry. Results: The leaf decoction extracts possessed a significantly stronger antioxidant activity as revealed by both methods. Total phenolic and flavonoid contents of the extracts ranged from 2.16 to 21.79 g% chlorogenic acid equivalent and from 0.37 to 9.61 g% rutin equivalent, respectively. Analysis of the leaf decoction extract, which exhibited the most potent antioxidant activity, by thin-layer chromatography revealed flavonoid and polyphenolic compounds corresponding to rutin and chlorogenic acid. Conclusion: The leaf aqueous extracts showed a high level of antioxidative activity and contained high levels of both phenolic and flavonoid compounds. The magnitude of antioxidant activity corresponded with the level of phenolic and flavonoid compounds. Copyright © 2009 S. Karger AG.","author":[{"dropping-particle":"","family":"Sithisarn","given":"Pongtip","non-dropping-particle":"","parse-names":false,"suffix":""},{"dropping-particle":"","family":"Jarikasem","given":"Siripen","non-dropping-particle":"","parse-names":false,"suffix":""}],"container-title":"Medical Principles and Practice","id":"ITEM-1","issue":"5","issued":{"date-parts":[["2009"]]},"page":"393-398","title":"Antioxidant activity of Acanthopanax trifoliatus","type":"article-journal","volume":"18"},"uris":["http://www.mendeley.com/documents/?uuid=bc977b75-4e3a-4ab3-9030-65af90e0bed2"]}],"mendeley":{"formattedCitation":"&lt;sup&gt;73&lt;/sup&gt;","plainTextFormattedCitation":"73","previouslyFormattedCitation":"&lt;sup&gt;73&lt;/sup&gt;"},"properties":{"noteIndex":0},"schema":"https://github.com/citation-style-language/schema/raw/master/csl-citation.json"}</w:instrText>
            </w:r>
            <w:r>
              <w:fldChar w:fldCharType="separate"/>
            </w:r>
            <w:r w:rsidRPr="00EE31EB">
              <w:rPr>
                <w:noProof/>
                <w:vertAlign w:val="superscript"/>
              </w:rPr>
              <w:t>73</w:t>
            </w:r>
            <w:r>
              <w:fldChar w:fldCharType="end"/>
            </w:r>
          </w:p>
          <w:p w14:paraId="187929F8" w14:textId="042AF56F" w:rsidR="008C675C" w:rsidRDefault="008C675C" w:rsidP="0027610D">
            <w:pPr>
              <w:jc w:val="center"/>
            </w:pPr>
          </w:p>
        </w:tc>
        <w:tc>
          <w:tcPr>
            <w:tcW w:w="2160" w:type="dxa"/>
          </w:tcPr>
          <w:p w14:paraId="7B4BD812" w14:textId="77777777" w:rsidR="00EE31EB" w:rsidRDefault="00EE31EB" w:rsidP="0027610D">
            <w:pPr>
              <w:jc w:val="center"/>
            </w:pPr>
            <w:r>
              <w:rPr>
                <w:rFonts w:ascii="Segoe UI" w:hAnsi="Segoe UI" w:cs="Segoe UI"/>
                <w:color w:val="212121"/>
                <w:shd w:val="clear" w:color="auto" w:fill="FFFFFF"/>
              </w:rPr>
              <w:t>54670067</w:t>
            </w:r>
          </w:p>
        </w:tc>
      </w:tr>
      <w:tr w:rsidR="00EE31EB" w14:paraId="350DEC5A" w14:textId="77777777" w:rsidTr="00587810">
        <w:trPr>
          <w:trHeight w:val="309"/>
        </w:trPr>
        <w:tc>
          <w:tcPr>
            <w:tcW w:w="1278" w:type="dxa"/>
            <w:vMerge/>
          </w:tcPr>
          <w:p w14:paraId="38D4D234" w14:textId="77777777" w:rsidR="00EE31EB" w:rsidRDefault="00EE31EB" w:rsidP="0027610D">
            <w:pPr>
              <w:jc w:val="center"/>
            </w:pPr>
          </w:p>
        </w:tc>
        <w:tc>
          <w:tcPr>
            <w:tcW w:w="2250" w:type="dxa"/>
            <w:vMerge/>
          </w:tcPr>
          <w:p w14:paraId="5790E284" w14:textId="77777777" w:rsidR="00EE31EB" w:rsidRDefault="00EE31EB" w:rsidP="0027610D">
            <w:pPr>
              <w:jc w:val="center"/>
            </w:pPr>
          </w:p>
        </w:tc>
        <w:tc>
          <w:tcPr>
            <w:tcW w:w="2790" w:type="dxa"/>
          </w:tcPr>
          <w:p w14:paraId="314C4E2B" w14:textId="77777777" w:rsidR="00EE31EB" w:rsidRDefault="00EE31EB" w:rsidP="0027610D">
            <w:pPr>
              <w:jc w:val="center"/>
            </w:pPr>
            <w:r>
              <w:t>Chlorogenic acid</w:t>
            </w:r>
            <w:r>
              <w:fldChar w:fldCharType="begin" w:fldLock="1"/>
            </w:r>
            <w:r>
              <w:instrText>ADDIN CSL_CITATION {"citationItems":[{"id":"ITEM-1","itemData":{"DOI":"10.1159/000226294","ISSN":"10117571","PMID":"19648763","abstract":"Objective: The aim of this study was to investigate the antioxidant activity of extracts of various parts of Acanthopanax trifoliatus obtained by different extraction methods. The total phenolic and flavonoid contents of the extracts were also determined. Materials and Methods: The leaves, stems, stem bark, roots and root bark of A. trifoliatus were extracted separately using decoction, maceration and refluxing methods. The extracts were analysed for free-radical-scavenging activity using the 1,1-diphenyl-2-picryl-hydrazyl scavenging assay and the thiobarbituric-acid-reactive substance method for the inhibition of lipid peroxidation of a rat brain homogenate. Total phenolic and total flavonoid contents of the extracts were measured by UV spectrophotometry. Results: The leaf decoction extracts possessed a significantly stronger antioxidant activity as revealed by both methods. Total phenolic and flavonoid contents of the extracts ranged from 2.16 to 21.79 g% chlorogenic acid equivalent and from 0.37 to 9.61 g% rutin equivalent, respectively. Analysis of the leaf decoction extract, which exhibited the most potent antioxidant activity, by thin-layer chromatography revealed flavonoid and polyphenolic compounds corresponding to rutin and chlorogenic acid. Conclusion: The leaf aqueous extracts showed a high level of antioxidative activity and contained high levels of both phenolic and flavonoid compounds. The magnitude of antioxidant activity corresponded with the level of phenolic and flavonoid compounds. Copyright © 2009 S. Karger AG.","author":[{"dropping-particle":"","family":"Sithisarn","given":"Pongtip","non-dropping-particle":"","parse-names":false,"suffix":""},{"dropping-particle":"","family":"Jarikasem","given":"Siripen","non-dropping-particle":"","parse-names":false,"suffix":""}],"container-title":"Medical Principles and Practice","id":"ITEM-1","issue":"5","issued":{"date-parts":[["2009"]]},"page":"393-398","title":"Antioxidant activity of Acanthopanax trifoliatus","type":"article-journal","volume":"18"},"uris":["http://www.mendeley.com/documents/?uuid=bc977b75-4e3a-4ab3-9030-65af90e0bed2"]}],"mendeley":{"formattedCitation":"&lt;sup&gt;73&lt;/sup&gt;","plainTextFormattedCitation":"73","previouslyFormattedCitation":"&lt;sup&gt;73&lt;/sup&gt;"},"properties":{"noteIndex":0},"schema":"https://github.com/citation-style-language/schema/raw/master/csl-citation.json"}</w:instrText>
            </w:r>
            <w:r>
              <w:fldChar w:fldCharType="separate"/>
            </w:r>
            <w:r w:rsidRPr="00EE31EB">
              <w:rPr>
                <w:noProof/>
                <w:vertAlign w:val="superscript"/>
              </w:rPr>
              <w:t>73</w:t>
            </w:r>
            <w:r>
              <w:fldChar w:fldCharType="end"/>
            </w:r>
          </w:p>
          <w:p w14:paraId="6C4EC2AF" w14:textId="161B5303" w:rsidR="008C675C" w:rsidRDefault="008C675C" w:rsidP="0027610D">
            <w:pPr>
              <w:jc w:val="center"/>
            </w:pPr>
          </w:p>
        </w:tc>
        <w:tc>
          <w:tcPr>
            <w:tcW w:w="2160" w:type="dxa"/>
          </w:tcPr>
          <w:p w14:paraId="248FA086" w14:textId="77777777" w:rsidR="00EE31EB" w:rsidRDefault="00EE31EB" w:rsidP="0027610D">
            <w:pPr>
              <w:jc w:val="center"/>
            </w:pPr>
            <w:r>
              <w:rPr>
                <w:rFonts w:ascii="Segoe UI" w:hAnsi="Segoe UI" w:cs="Segoe UI"/>
                <w:color w:val="212121"/>
                <w:shd w:val="clear" w:color="auto" w:fill="FFFFFF"/>
              </w:rPr>
              <w:t>1794427</w:t>
            </w:r>
          </w:p>
        </w:tc>
      </w:tr>
      <w:tr w:rsidR="00EE31EB" w14:paraId="698E4EAF" w14:textId="77777777" w:rsidTr="00587810">
        <w:trPr>
          <w:trHeight w:val="309"/>
        </w:trPr>
        <w:tc>
          <w:tcPr>
            <w:tcW w:w="1278" w:type="dxa"/>
            <w:vMerge/>
          </w:tcPr>
          <w:p w14:paraId="723110F5" w14:textId="77777777" w:rsidR="00EE31EB" w:rsidRDefault="00EE31EB" w:rsidP="0027610D">
            <w:pPr>
              <w:jc w:val="center"/>
            </w:pPr>
          </w:p>
        </w:tc>
        <w:tc>
          <w:tcPr>
            <w:tcW w:w="2250" w:type="dxa"/>
            <w:vMerge/>
          </w:tcPr>
          <w:p w14:paraId="5F648628" w14:textId="77777777" w:rsidR="00EE31EB" w:rsidRDefault="00EE31EB" w:rsidP="0027610D">
            <w:pPr>
              <w:jc w:val="center"/>
            </w:pPr>
          </w:p>
        </w:tc>
        <w:tc>
          <w:tcPr>
            <w:tcW w:w="2790" w:type="dxa"/>
          </w:tcPr>
          <w:p w14:paraId="0663CFDA" w14:textId="77777777" w:rsidR="00EE31EB" w:rsidRDefault="00EE31EB" w:rsidP="0027610D">
            <w:pPr>
              <w:jc w:val="center"/>
            </w:pPr>
            <w:r>
              <w:t>Trolox</w:t>
            </w:r>
            <w:r>
              <w:fldChar w:fldCharType="begin" w:fldLock="1"/>
            </w:r>
            <w:r w:rsidR="00B94651">
              <w:instrText>ADDIN CSL_CITATION {"citationItems":[{"id":"ITEM-1","itemData":{"DOI":"10.1159/000226294","ISSN":"10117571","PMID":"19648763","abstract":"Objective: The aim of this study was to investigate the antioxidant activity of extracts of various parts of Acanthopanax trifoliatus obtained by different extraction methods. The total phenolic and flavonoid contents of the extracts were also determined. Materials and Methods: The leaves, stems, stem bark, roots and root bark of A. trifoliatus were extracted separately using decoction, maceration and refluxing methods. The extracts were analysed for free-radical-scavenging activity using the 1,1-diphenyl-2-picryl-hydrazyl scavenging assay and the thiobarbituric-acid-reactive substance method for the inhibition of lipid peroxidation of a rat brain homogenate. Total phenolic and total flavonoid contents of the extracts were measured by UV spectrophotometry. Results: The leaf decoction extracts possessed a significantly stronger antioxidant activity as revealed by both methods. Total phenolic and flavonoid contents of the extracts ranged from 2.16 to 21.79 g% chlorogenic acid equivalent and from 0.37 to 9.61 g% rutin equivalent, respectively. Analysis of the leaf decoction extract, which exhibited the most potent antioxidant activity, by thin-layer chromatography revealed flavonoid and polyphenolic compounds corresponding to rutin and chlorogenic acid. Conclusion: The leaf aqueous extracts showed a high level of antioxidative activity and contained high levels of both phenolic and flavonoid compounds. The magnitude of antioxidant activity corresponded with the level of phenolic and flavonoid compounds. Copyright © 2009 S. Karger AG.","author":[{"dropping-particle":"","family":"Sithisarn","given":"Pongtip","non-dropping-particle":"","parse-names":false,"suffix":""},{"dropping-particle":"","family":"Jarikasem","given":"Siripen","non-dropping-particle":"","parse-names":false,"suffix":""}],"container-title":"Medical Principles and Practice","id":"ITEM-1","issue":"5","issued":{"date-parts":[["2009"]]},"page":"393-398","title":"Antioxidant activity of Acanthopanax trifoliatus","type":"article-journal","volume":"18"},"uris":["http://www.mendeley.com/documents/?uuid=bc977b75-4e3a-4ab3-9030-65af90e0bed2"]}],"mendeley":{"formattedCitation":"&lt;sup&gt;73&lt;/sup&gt;","plainTextFormattedCitation":"73","previouslyFormattedCitation":"&lt;sup&gt;73&lt;/sup&gt;"},"properties":{"noteIndex":0},"schema":"https://github.com/citation-style-language/schema/raw/master/csl-citation.json"}</w:instrText>
            </w:r>
            <w:r>
              <w:fldChar w:fldCharType="separate"/>
            </w:r>
            <w:r w:rsidRPr="00EE31EB">
              <w:rPr>
                <w:noProof/>
                <w:vertAlign w:val="superscript"/>
              </w:rPr>
              <w:t>73</w:t>
            </w:r>
            <w:r>
              <w:fldChar w:fldCharType="end"/>
            </w:r>
          </w:p>
          <w:p w14:paraId="2E7B8FD0" w14:textId="575F8450" w:rsidR="008C675C" w:rsidRDefault="008C675C" w:rsidP="0027610D">
            <w:pPr>
              <w:jc w:val="center"/>
            </w:pPr>
          </w:p>
        </w:tc>
        <w:tc>
          <w:tcPr>
            <w:tcW w:w="2160" w:type="dxa"/>
          </w:tcPr>
          <w:p w14:paraId="5548EBE3" w14:textId="77777777" w:rsidR="00EE31EB" w:rsidRDefault="00EE31EB" w:rsidP="0027610D">
            <w:pPr>
              <w:jc w:val="center"/>
            </w:pPr>
            <w:r>
              <w:rPr>
                <w:rFonts w:ascii="Segoe UI" w:hAnsi="Segoe UI" w:cs="Segoe UI"/>
                <w:color w:val="212121"/>
                <w:shd w:val="clear" w:color="auto" w:fill="FFFFFF"/>
              </w:rPr>
              <w:t>40634</w:t>
            </w:r>
          </w:p>
        </w:tc>
      </w:tr>
      <w:tr w:rsidR="00EE31EB" w14:paraId="20C0A083" w14:textId="77777777" w:rsidTr="00587810">
        <w:trPr>
          <w:trHeight w:val="309"/>
        </w:trPr>
        <w:tc>
          <w:tcPr>
            <w:tcW w:w="1278" w:type="dxa"/>
            <w:vMerge/>
          </w:tcPr>
          <w:p w14:paraId="136D8D02" w14:textId="77777777" w:rsidR="00EE31EB" w:rsidRDefault="00EE31EB" w:rsidP="0027610D">
            <w:pPr>
              <w:jc w:val="center"/>
            </w:pPr>
          </w:p>
        </w:tc>
        <w:tc>
          <w:tcPr>
            <w:tcW w:w="2250" w:type="dxa"/>
            <w:vMerge/>
          </w:tcPr>
          <w:p w14:paraId="6CC73BBF" w14:textId="77777777" w:rsidR="00EE31EB" w:rsidRDefault="00EE31EB" w:rsidP="0027610D">
            <w:pPr>
              <w:jc w:val="center"/>
            </w:pPr>
          </w:p>
        </w:tc>
        <w:tc>
          <w:tcPr>
            <w:tcW w:w="2790" w:type="dxa"/>
          </w:tcPr>
          <w:p w14:paraId="5A7BB407" w14:textId="77777777" w:rsidR="00EE31EB" w:rsidRDefault="00EE31EB" w:rsidP="0027610D">
            <w:pPr>
              <w:jc w:val="center"/>
            </w:pPr>
            <w:r>
              <w:t>Isochlorogenic acid A</w:t>
            </w:r>
            <w:r w:rsidR="00B94651">
              <w:fldChar w:fldCharType="begin" w:fldLock="1"/>
            </w:r>
            <w:r w:rsidR="00B94651">
              <w:instrText>ADDIN CSL_CITATION {"citationItems":[{"id":"ITEM-1","itemData":{"DOI":"10.1007/s10068-015-0144-6","ISSN":"12267708","abstract":"Stems and leaves of Acanthopanax trifoliatus (L) Merr (AT) are commonly used as an edible vegetable in China. The scientific basis of antioxidant and antiinflammatory activities of AT was investigated. The polyphenol contents and free radical scavenging activities of AT ethanol extracts (EAT) were determined. Chlorogenic acid, isochlorogenic acid A, isochlorogenic acid C, and rutin were identified as major components in EAT. LPS-induced NO production in RAW264.7 cells was decreased significantly (p&lt;0.05) after EAT treatment, compared with controls. In vivo studies indicated that EAT had more activity than chlorogenic acid per mg of dry weight for inhibition of TPA-induced ear edema. TPA-induced increases in cytokine production (TNF-α, IL-6, MMP-9, and TIMP-1) were significantly (p&lt;0.05) reduced by EAT treatment, compared with controls. EAT exerts anti-inflammatory activities probably due, at least in part, to chlorogenic acid.","author":[{"dropping-particle":"","family":"Wang","given":"Huaqian","non-dropping-particle":"","parse-names":false,"suffix":""},{"dropping-particle":"","family":"Li","given":"Dongli","non-dropping-particle":"","parse-names":false,"suffix":""},{"dropping-particle":"","family":"Du","given":"Zhiyun","non-dropping-particle":"","parse-names":false,"suffix":""},{"dropping-particle":"","family":"Huang","given":"Mou Tuan","non-dropping-particle":"","parse-names":false,"suffix":""},{"dropping-particle":"","family":"Cui","given":"Xiaoxing","non-dropping-particle":"","parse-names":false,"suffix":""},{"dropping-particle":"","family":"Lu","given":"Yujing","non-dropping-particle":"","parse-names":false,"suffix":""},{"dropping-particle":"","family":"Li","given":"Chenyue","non-dropping-particle":"","parse-names":false,"suffix":""},{"dropping-particle":"","family":"Woo","given":"Swee Lian","non-dropping-particle":"","parse-names":false,"suffix":""},{"dropping-particle":"","family":"Conney","given":"Allan H.","non-dropping-particle":"","parse-names":false,"suffix":""},{"dropping-particle":"","family":"Zheng","given":"Xi","non-dropping-particle":"","parse-names":false,"suffix":""},{"dropping-particle":"","family":"Zhang","given":"Kun","non-dropping-particle":"","parse-names":false,"suffix":""}],"container-title":"Food Science and Biotechnology","id":"ITEM-1","issue":"3","issued":{"date-parts":[["2015"]]},"page":"1131-1138","title":"Antioxidant and anti-inflammatory properties of Chinese ilicifolius vegetable (Acanthopanax trifoliatus (L) Merr) and its reference compounds","type":"article-journal","volume":"24"},"uris":["http://www.mendeley.com/documents/?uuid=1e4da5f1-de1f-46a8-b6c0-8a5e2ba6b428"]}],"mendeley":{"formattedCitation":"&lt;sup&gt;74&lt;/sup&gt;","plainTextFormattedCitation":"74","previouslyFormattedCitation":"&lt;sup&gt;74&lt;/sup&gt;"},"properties":{"noteIndex":0},"schema":"https://github.com/citation-style-language/schema/raw/master/csl-citation.json"}</w:instrText>
            </w:r>
            <w:r w:rsidR="00B94651">
              <w:fldChar w:fldCharType="separate"/>
            </w:r>
            <w:r w:rsidR="00B94651" w:rsidRPr="00B94651">
              <w:rPr>
                <w:noProof/>
                <w:vertAlign w:val="superscript"/>
              </w:rPr>
              <w:t>74</w:t>
            </w:r>
            <w:r w:rsidR="00B94651">
              <w:fldChar w:fldCharType="end"/>
            </w:r>
          </w:p>
          <w:p w14:paraId="324C0D2B" w14:textId="3E29890E" w:rsidR="008C675C" w:rsidRDefault="008C675C" w:rsidP="0027610D">
            <w:pPr>
              <w:jc w:val="center"/>
            </w:pPr>
          </w:p>
        </w:tc>
        <w:tc>
          <w:tcPr>
            <w:tcW w:w="2160" w:type="dxa"/>
          </w:tcPr>
          <w:p w14:paraId="2AA1EAFC" w14:textId="77777777" w:rsidR="00EE31EB" w:rsidRDefault="00EE31EB" w:rsidP="0027610D">
            <w:pPr>
              <w:jc w:val="center"/>
            </w:pPr>
            <w:r>
              <w:rPr>
                <w:rFonts w:ascii="Segoe UI" w:hAnsi="Segoe UI" w:cs="Segoe UI"/>
                <w:color w:val="212121"/>
                <w:shd w:val="clear" w:color="auto" w:fill="FFFFFF"/>
              </w:rPr>
              <w:t>6474310</w:t>
            </w:r>
          </w:p>
        </w:tc>
      </w:tr>
      <w:tr w:rsidR="00EE31EB" w14:paraId="5B042341" w14:textId="77777777" w:rsidTr="00587810">
        <w:trPr>
          <w:trHeight w:val="309"/>
        </w:trPr>
        <w:tc>
          <w:tcPr>
            <w:tcW w:w="1278" w:type="dxa"/>
            <w:vMerge/>
          </w:tcPr>
          <w:p w14:paraId="18DA88B3" w14:textId="77777777" w:rsidR="00EE31EB" w:rsidRDefault="00EE31EB" w:rsidP="0027610D">
            <w:pPr>
              <w:jc w:val="center"/>
            </w:pPr>
          </w:p>
        </w:tc>
        <w:tc>
          <w:tcPr>
            <w:tcW w:w="2250" w:type="dxa"/>
            <w:vMerge/>
          </w:tcPr>
          <w:p w14:paraId="12BAFCF8" w14:textId="77777777" w:rsidR="00EE31EB" w:rsidRDefault="00EE31EB" w:rsidP="0027610D">
            <w:pPr>
              <w:jc w:val="center"/>
            </w:pPr>
          </w:p>
        </w:tc>
        <w:tc>
          <w:tcPr>
            <w:tcW w:w="2790" w:type="dxa"/>
          </w:tcPr>
          <w:p w14:paraId="2C476CA5" w14:textId="77777777" w:rsidR="00EE31EB" w:rsidRDefault="00EE31EB" w:rsidP="0027610D">
            <w:pPr>
              <w:jc w:val="center"/>
            </w:pPr>
            <w:r>
              <w:t>Rutin</w:t>
            </w:r>
            <w:r w:rsidR="00B94651">
              <w:fldChar w:fldCharType="begin" w:fldLock="1"/>
            </w:r>
            <w:r w:rsidR="00B94651">
              <w:instrText>ADDIN CSL_CITATION {"citationItems":[{"id":"ITEM-1","itemData":{"DOI":"10.1007/s10068-015-0144-6","ISSN":"12267708","abstract":"Stems and leaves of Acanthopanax trifoliatus (L) Merr (AT) are commonly used as an edible vegetable in China. The scientific basis of antioxidant and antiinflammatory activities of AT was investigated. The polyphenol contents and free radical scavenging activities of AT ethanol extracts (EAT) were determined. Chlorogenic acid, isochlorogenic acid A, isochlorogenic acid C, and rutin were identified as major components in EAT. LPS-induced NO production in RAW264.7 cells was decreased significantly (p&lt;0.05) after EAT treatment, compared with controls. In vivo studies indicated that EAT had more activity than chlorogenic acid per mg of dry weight for inhibition of TPA-induced ear edema. TPA-induced increases in cytokine production (TNF-α, IL-6, MMP-9, and TIMP-1) were significantly (p&lt;0.05) reduced by EAT treatment, compared with controls. EAT exerts anti-inflammatory activities probably due, at least in part, to chlorogenic acid.","author":[{"dropping-particle":"","family":"Wang","given":"Huaqian","non-dropping-particle":"","parse-names":false,"suffix":""},{"dropping-particle":"","family":"Li","given":"Dongli","non-dropping-particle":"","parse-names":false,"suffix":""},{"dropping-particle":"","family":"Du","given":"Zhiyun","non-dropping-particle":"","parse-names":false,"suffix":""},{"dropping-particle":"","family":"Huang","given":"Mou Tuan","non-dropping-particle":"","parse-names":false,"suffix":""},{"dropping-particle":"","family":"Cui","given":"Xiaoxing","non-dropping-particle":"","parse-names":false,"suffix":""},{"dropping-particle":"","family":"Lu","given":"Yujing","non-dropping-particle":"","parse-names":false,"suffix":""},{"dropping-particle":"","family":"Li","given":"Chenyue","non-dropping-particle":"","parse-names":false,"suffix":""},{"dropping-particle":"","family":"Woo","given":"Swee Lian","non-dropping-particle":"","parse-names":false,"suffix":""},{"dropping-particle":"","family":"Conney","given":"Allan H.","non-dropping-particle":"","parse-names":false,"suffix":""},{"dropping-particle":"","family":"Zheng","given":"Xi","non-dropping-particle":"","parse-names":false,"suffix":""},{"dropping-particle":"","family":"Zhang","given":"Kun","non-dropping-particle":"","parse-names":false,"suffix":""}],"container-title":"Food Science and Biotechnology","id":"ITEM-1","issue":"3","issued":{"date-parts":[["2015"]]},"page":"1131-1138","title":"Antioxidant and anti-inflammatory properties of Chinese ilicifolius vegetable (Acanthopanax trifoliatus (L) Merr) and its reference compounds","type":"article-journal","volume":"24"},"uris":["http://www.mendeley.com/documents/?uuid=1e4da5f1-de1f-46a8-b6c0-8a5e2ba6b428"]}],"mendeley":{"formattedCitation":"&lt;sup&gt;74&lt;/sup&gt;","plainTextFormattedCitation":"74","previouslyFormattedCitation":"&lt;sup&gt;74&lt;/sup&gt;"},"properties":{"noteIndex":0},"schema":"https://github.com/citation-style-language/schema/raw/master/csl-citation.json"}</w:instrText>
            </w:r>
            <w:r w:rsidR="00B94651">
              <w:fldChar w:fldCharType="separate"/>
            </w:r>
            <w:r w:rsidR="00B94651" w:rsidRPr="00B94651">
              <w:rPr>
                <w:noProof/>
                <w:vertAlign w:val="superscript"/>
              </w:rPr>
              <w:t>74</w:t>
            </w:r>
            <w:r w:rsidR="00B94651">
              <w:fldChar w:fldCharType="end"/>
            </w:r>
          </w:p>
          <w:p w14:paraId="2A876394" w14:textId="56B6577E" w:rsidR="008C675C" w:rsidRDefault="008C675C" w:rsidP="0027610D">
            <w:pPr>
              <w:jc w:val="center"/>
            </w:pPr>
          </w:p>
        </w:tc>
        <w:tc>
          <w:tcPr>
            <w:tcW w:w="2160" w:type="dxa"/>
          </w:tcPr>
          <w:p w14:paraId="2703E20F" w14:textId="77777777" w:rsidR="00EE31EB" w:rsidRDefault="00EE31EB" w:rsidP="0027610D">
            <w:pPr>
              <w:jc w:val="center"/>
            </w:pPr>
            <w:r>
              <w:rPr>
                <w:rFonts w:ascii="Segoe UI" w:hAnsi="Segoe UI" w:cs="Segoe UI"/>
                <w:color w:val="212121"/>
                <w:shd w:val="clear" w:color="auto" w:fill="FFFFFF"/>
              </w:rPr>
              <w:t>5280805</w:t>
            </w:r>
          </w:p>
        </w:tc>
      </w:tr>
      <w:tr w:rsidR="00EE31EB" w14:paraId="56BF9A46" w14:textId="77777777" w:rsidTr="00587810">
        <w:trPr>
          <w:trHeight w:val="309"/>
        </w:trPr>
        <w:tc>
          <w:tcPr>
            <w:tcW w:w="1278" w:type="dxa"/>
            <w:vMerge/>
          </w:tcPr>
          <w:p w14:paraId="48C94B3B" w14:textId="77777777" w:rsidR="00EE31EB" w:rsidRDefault="00EE31EB" w:rsidP="0027610D">
            <w:pPr>
              <w:jc w:val="center"/>
            </w:pPr>
          </w:p>
        </w:tc>
        <w:tc>
          <w:tcPr>
            <w:tcW w:w="2250" w:type="dxa"/>
            <w:vMerge/>
          </w:tcPr>
          <w:p w14:paraId="6D57EF5F" w14:textId="77777777" w:rsidR="00EE31EB" w:rsidRDefault="00EE31EB" w:rsidP="0027610D">
            <w:pPr>
              <w:jc w:val="center"/>
            </w:pPr>
          </w:p>
        </w:tc>
        <w:tc>
          <w:tcPr>
            <w:tcW w:w="2790" w:type="dxa"/>
          </w:tcPr>
          <w:p w14:paraId="19CA1300" w14:textId="77777777" w:rsidR="00EE31EB" w:rsidRDefault="00EE31EB" w:rsidP="0027610D">
            <w:pPr>
              <w:jc w:val="center"/>
            </w:pPr>
            <w:r>
              <w:t>Isochlorogenic acid C</w:t>
            </w:r>
            <w:r w:rsidR="00B94651">
              <w:fldChar w:fldCharType="begin" w:fldLock="1"/>
            </w:r>
            <w:r w:rsidR="00B94651">
              <w:instrText>ADDIN CSL_CITATION {"citationItems":[{"id":"ITEM-1","itemData":{"DOI":"10.1007/s10068-015-0144-6","ISSN":"12267708","abstract":"Stems and leaves of Acanthopanax trifoliatus (L) Merr (AT) are commonly used as an edible vegetable in China. The scientific basis of antioxidant and antiinflammatory activities of AT was investigated. The polyphenol contents and free radical scavenging activities of AT ethanol extracts (EAT) were determined. Chlorogenic acid, isochlorogenic acid A, isochlorogenic acid C, and rutin were identified as major components in EAT. LPS-induced NO production in RAW264.7 cells was decreased significantly (p&lt;0.05) after EAT treatment, compared with controls. In vivo studies indicated that EAT had more activity than chlorogenic acid per mg of dry weight for inhibition of TPA-induced ear edema. TPA-induced increases in cytokine production (TNF-α, IL-6, MMP-9, and TIMP-1) were significantly (p&lt;0.05) reduced by EAT treatment, compared with controls. EAT exerts anti-inflammatory activities probably due, at least in part, to chlorogenic acid.","author":[{"dropping-particle":"","family":"Wang","given":"Huaqian","non-dropping-particle":"","parse-names":false,"suffix":""},{"dropping-particle":"","family":"Li","given":"Dongli","non-dropping-particle":"","parse-names":false,"suffix":""},{"dropping-particle":"","family":"Du","given":"Zhiyun","non-dropping-particle":"","parse-names":false,"suffix":""},{"dropping-particle":"","family":"Huang","given":"Mou Tuan","non-dropping-particle":"","parse-names":false,"suffix":""},{"dropping-particle":"","family":"Cui","given":"Xiaoxing","non-dropping-particle":"","parse-names":false,"suffix":""},{"dropping-particle":"","family":"Lu","given":"Yujing","non-dropping-particle":"","parse-names":false,"suffix":""},{"dropping-particle":"","family":"Li","given":"Chenyue","non-dropping-particle":"","parse-names":false,"suffix":""},{"dropping-particle":"","family":"Woo","given":"Swee Lian","non-dropping-particle":"","parse-names":false,"suffix":""},{"dropping-particle":"","family":"Conney","given":"Allan H.","non-dropping-particle":"","parse-names":false,"suffix":""},{"dropping-particle":"","family":"Zheng","given":"Xi","non-dropping-particle":"","parse-names":false,"suffix":""},{"dropping-particle":"","family":"Zhang","given":"Kun","non-dropping-particle":"","parse-names":false,"suffix":""}],"container-title":"Food Science and Biotechnology","id":"ITEM-1","issue":"3","issued":{"date-parts":[["2015"]]},"page":"1131-1138","title":"Antioxidant and anti-inflammatory properties of Chinese ilicifolius vegetable (Acanthopanax trifoliatus (L) Merr) and its reference compounds","type":"article-journal","volume":"24"},"uris":["http://www.mendeley.com/documents/?uuid=1e4da5f1-de1f-46a8-b6c0-8a5e2ba6b428"]}],"mendeley":{"formattedCitation":"&lt;sup&gt;74&lt;/sup&gt;","plainTextFormattedCitation":"74","previouslyFormattedCitation":"&lt;sup&gt;74&lt;/sup&gt;"},"properties":{"noteIndex":0},"schema":"https://github.com/citation-style-language/schema/raw/master/csl-citation.json"}</w:instrText>
            </w:r>
            <w:r w:rsidR="00B94651">
              <w:fldChar w:fldCharType="separate"/>
            </w:r>
            <w:r w:rsidR="00B94651" w:rsidRPr="00B94651">
              <w:rPr>
                <w:noProof/>
                <w:vertAlign w:val="superscript"/>
              </w:rPr>
              <w:t>74</w:t>
            </w:r>
            <w:r w:rsidR="00B94651">
              <w:fldChar w:fldCharType="end"/>
            </w:r>
          </w:p>
          <w:p w14:paraId="618700A7" w14:textId="4B1FB0AF" w:rsidR="008C675C" w:rsidRDefault="008C675C" w:rsidP="0027610D">
            <w:pPr>
              <w:jc w:val="center"/>
            </w:pPr>
          </w:p>
        </w:tc>
        <w:tc>
          <w:tcPr>
            <w:tcW w:w="2160" w:type="dxa"/>
          </w:tcPr>
          <w:p w14:paraId="1330EB4D" w14:textId="77777777" w:rsidR="00EE31EB" w:rsidRDefault="00EE31EB" w:rsidP="0027610D">
            <w:pPr>
              <w:jc w:val="center"/>
            </w:pPr>
            <w:r>
              <w:rPr>
                <w:rFonts w:ascii="Segoe UI" w:hAnsi="Segoe UI" w:cs="Segoe UI"/>
                <w:color w:val="212121"/>
                <w:shd w:val="clear" w:color="auto" w:fill="FFFFFF"/>
              </w:rPr>
              <w:t>6474309</w:t>
            </w:r>
          </w:p>
        </w:tc>
      </w:tr>
      <w:tr w:rsidR="00EE31EB" w14:paraId="3938AB2F" w14:textId="77777777" w:rsidTr="00587810">
        <w:trPr>
          <w:trHeight w:val="309"/>
        </w:trPr>
        <w:tc>
          <w:tcPr>
            <w:tcW w:w="1278" w:type="dxa"/>
            <w:vMerge/>
          </w:tcPr>
          <w:p w14:paraId="0F8E5D34" w14:textId="77777777" w:rsidR="00EE31EB" w:rsidRDefault="00EE31EB" w:rsidP="0027610D">
            <w:pPr>
              <w:jc w:val="center"/>
            </w:pPr>
          </w:p>
        </w:tc>
        <w:tc>
          <w:tcPr>
            <w:tcW w:w="2250" w:type="dxa"/>
            <w:vMerge/>
          </w:tcPr>
          <w:p w14:paraId="639A4B56" w14:textId="77777777" w:rsidR="00EE31EB" w:rsidRDefault="00EE31EB" w:rsidP="0027610D">
            <w:pPr>
              <w:jc w:val="center"/>
            </w:pPr>
          </w:p>
        </w:tc>
        <w:tc>
          <w:tcPr>
            <w:tcW w:w="2790" w:type="dxa"/>
          </w:tcPr>
          <w:p w14:paraId="7142865B" w14:textId="77777777" w:rsidR="00EE31EB" w:rsidRDefault="00EE31EB" w:rsidP="0027610D">
            <w:pPr>
              <w:jc w:val="center"/>
            </w:pPr>
            <w:r>
              <w:t>Acanthoic acid</w:t>
            </w:r>
            <w:r w:rsidR="00B94651">
              <w:fldChar w:fldCharType="begin" w:fldLock="1"/>
            </w:r>
            <w:r w:rsidR="00B94651">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B94651">
              <w:fldChar w:fldCharType="separate"/>
            </w:r>
            <w:r w:rsidR="00B94651" w:rsidRPr="00B94651">
              <w:rPr>
                <w:noProof/>
                <w:vertAlign w:val="superscript"/>
              </w:rPr>
              <w:t>75</w:t>
            </w:r>
            <w:r w:rsidR="00B94651">
              <w:fldChar w:fldCharType="end"/>
            </w:r>
          </w:p>
          <w:p w14:paraId="31490BF8" w14:textId="7847B047" w:rsidR="008C675C" w:rsidRDefault="008C675C" w:rsidP="0027610D">
            <w:pPr>
              <w:jc w:val="center"/>
            </w:pPr>
          </w:p>
        </w:tc>
        <w:tc>
          <w:tcPr>
            <w:tcW w:w="2160" w:type="dxa"/>
          </w:tcPr>
          <w:p w14:paraId="5A5CE7E2" w14:textId="77777777" w:rsidR="00EE31EB" w:rsidRDefault="00EE31EB" w:rsidP="0027610D">
            <w:pPr>
              <w:jc w:val="center"/>
            </w:pPr>
            <w:r>
              <w:rPr>
                <w:rFonts w:ascii="Segoe UI" w:hAnsi="Segoe UI" w:cs="Segoe UI"/>
                <w:color w:val="212121"/>
                <w:shd w:val="clear" w:color="auto" w:fill="FFFFFF"/>
              </w:rPr>
              <w:t>9817887</w:t>
            </w:r>
          </w:p>
        </w:tc>
      </w:tr>
      <w:tr w:rsidR="00EE31EB" w14:paraId="7B3289D3" w14:textId="77777777" w:rsidTr="00587810">
        <w:trPr>
          <w:trHeight w:val="309"/>
        </w:trPr>
        <w:tc>
          <w:tcPr>
            <w:tcW w:w="1278" w:type="dxa"/>
            <w:vMerge/>
          </w:tcPr>
          <w:p w14:paraId="4E0BFAFF" w14:textId="77777777" w:rsidR="00EE31EB" w:rsidRDefault="00EE31EB" w:rsidP="0027610D">
            <w:pPr>
              <w:jc w:val="center"/>
            </w:pPr>
          </w:p>
        </w:tc>
        <w:tc>
          <w:tcPr>
            <w:tcW w:w="2250" w:type="dxa"/>
            <w:vMerge/>
          </w:tcPr>
          <w:p w14:paraId="3CA8E912" w14:textId="77777777" w:rsidR="00EE31EB" w:rsidRDefault="00EE31EB" w:rsidP="0027610D">
            <w:pPr>
              <w:jc w:val="center"/>
            </w:pPr>
          </w:p>
        </w:tc>
        <w:tc>
          <w:tcPr>
            <w:tcW w:w="2790" w:type="dxa"/>
          </w:tcPr>
          <w:p w14:paraId="6A929AEE" w14:textId="77777777" w:rsidR="00EE31EB" w:rsidRDefault="00EE31EB" w:rsidP="0027610D">
            <w:pPr>
              <w:jc w:val="center"/>
            </w:pPr>
            <w:r>
              <w:t>Continentalic acid</w:t>
            </w:r>
            <w:r w:rsidR="00B94651">
              <w:fldChar w:fldCharType="begin" w:fldLock="1"/>
            </w:r>
            <w:r w:rsidR="00B94651">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B94651">
              <w:fldChar w:fldCharType="separate"/>
            </w:r>
            <w:r w:rsidR="00B94651" w:rsidRPr="00B94651">
              <w:rPr>
                <w:noProof/>
                <w:vertAlign w:val="superscript"/>
              </w:rPr>
              <w:t>75</w:t>
            </w:r>
            <w:r w:rsidR="00B94651">
              <w:fldChar w:fldCharType="end"/>
            </w:r>
          </w:p>
          <w:p w14:paraId="3702289D" w14:textId="202946EC" w:rsidR="008C675C" w:rsidRDefault="008C675C" w:rsidP="0027610D">
            <w:pPr>
              <w:jc w:val="center"/>
            </w:pPr>
          </w:p>
        </w:tc>
        <w:tc>
          <w:tcPr>
            <w:tcW w:w="2160" w:type="dxa"/>
          </w:tcPr>
          <w:p w14:paraId="68DCD70A" w14:textId="77777777" w:rsidR="00EE31EB" w:rsidRDefault="00EE31EB" w:rsidP="0027610D">
            <w:pPr>
              <w:jc w:val="center"/>
            </w:pPr>
            <w:r>
              <w:rPr>
                <w:rFonts w:ascii="Segoe UI" w:hAnsi="Segoe UI" w:cs="Segoe UI"/>
                <w:color w:val="212121"/>
                <w:shd w:val="clear" w:color="auto" w:fill="FFFFFF"/>
              </w:rPr>
              <w:t>10086296</w:t>
            </w:r>
          </w:p>
        </w:tc>
      </w:tr>
      <w:tr w:rsidR="00EE31EB" w14:paraId="78FD7190" w14:textId="77777777" w:rsidTr="00587810">
        <w:trPr>
          <w:trHeight w:val="309"/>
        </w:trPr>
        <w:tc>
          <w:tcPr>
            <w:tcW w:w="1278" w:type="dxa"/>
            <w:vMerge/>
          </w:tcPr>
          <w:p w14:paraId="5CDE52C5" w14:textId="77777777" w:rsidR="00EE31EB" w:rsidRDefault="00EE31EB" w:rsidP="0027610D">
            <w:pPr>
              <w:jc w:val="center"/>
            </w:pPr>
          </w:p>
        </w:tc>
        <w:tc>
          <w:tcPr>
            <w:tcW w:w="2250" w:type="dxa"/>
            <w:vMerge/>
          </w:tcPr>
          <w:p w14:paraId="581A37CA" w14:textId="77777777" w:rsidR="00EE31EB" w:rsidRDefault="00EE31EB" w:rsidP="0027610D">
            <w:pPr>
              <w:jc w:val="center"/>
            </w:pPr>
          </w:p>
        </w:tc>
        <w:tc>
          <w:tcPr>
            <w:tcW w:w="2790" w:type="dxa"/>
          </w:tcPr>
          <w:p w14:paraId="03D457D2" w14:textId="77777777" w:rsidR="00EE31EB" w:rsidRDefault="00EE31EB" w:rsidP="0027610D">
            <w:pPr>
              <w:jc w:val="center"/>
            </w:pPr>
            <w:r>
              <w:t>kaurenoic acid</w:t>
            </w:r>
            <w:r w:rsidR="00B94651">
              <w:fldChar w:fldCharType="begin" w:fldLock="1"/>
            </w:r>
            <w:r w:rsidR="00B94651">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B94651">
              <w:fldChar w:fldCharType="separate"/>
            </w:r>
            <w:r w:rsidR="00B94651" w:rsidRPr="00B94651">
              <w:rPr>
                <w:noProof/>
                <w:vertAlign w:val="superscript"/>
              </w:rPr>
              <w:t>75</w:t>
            </w:r>
            <w:r w:rsidR="00B94651">
              <w:fldChar w:fldCharType="end"/>
            </w:r>
          </w:p>
          <w:p w14:paraId="00DB33A0" w14:textId="154E9C71" w:rsidR="008C675C" w:rsidRDefault="008C675C" w:rsidP="0027610D">
            <w:pPr>
              <w:jc w:val="center"/>
            </w:pPr>
          </w:p>
        </w:tc>
        <w:tc>
          <w:tcPr>
            <w:tcW w:w="2160" w:type="dxa"/>
          </w:tcPr>
          <w:p w14:paraId="74584289" w14:textId="77777777" w:rsidR="00EE31EB" w:rsidRDefault="00EE31EB" w:rsidP="0027610D">
            <w:pPr>
              <w:jc w:val="center"/>
            </w:pPr>
            <w:r>
              <w:rPr>
                <w:rFonts w:ascii="Segoe UI" w:hAnsi="Segoe UI" w:cs="Segoe UI"/>
                <w:color w:val="212121"/>
                <w:shd w:val="clear" w:color="auto" w:fill="FFFFFF"/>
              </w:rPr>
              <w:t>73062</w:t>
            </w:r>
          </w:p>
        </w:tc>
      </w:tr>
      <w:tr w:rsidR="00EE31EB" w14:paraId="2C50C70B" w14:textId="77777777" w:rsidTr="00587810">
        <w:trPr>
          <w:trHeight w:val="309"/>
        </w:trPr>
        <w:tc>
          <w:tcPr>
            <w:tcW w:w="1278" w:type="dxa"/>
            <w:vMerge/>
          </w:tcPr>
          <w:p w14:paraId="2DFA86FE" w14:textId="77777777" w:rsidR="00EE31EB" w:rsidRDefault="00EE31EB" w:rsidP="0027610D">
            <w:pPr>
              <w:jc w:val="center"/>
            </w:pPr>
          </w:p>
        </w:tc>
        <w:tc>
          <w:tcPr>
            <w:tcW w:w="2250" w:type="dxa"/>
            <w:vMerge/>
          </w:tcPr>
          <w:p w14:paraId="7F19847A" w14:textId="77777777" w:rsidR="00EE31EB" w:rsidRDefault="00EE31EB" w:rsidP="0027610D">
            <w:pPr>
              <w:jc w:val="center"/>
            </w:pPr>
          </w:p>
        </w:tc>
        <w:tc>
          <w:tcPr>
            <w:tcW w:w="2790" w:type="dxa"/>
          </w:tcPr>
          <w:p w14:paraId="39542A50" w14:textId="77777777" w:rsidR="00EE31EB" w:rsidRDefault="00EE31EB" w:rsidP="0027610D">
            <w:pPr>
              <w:jc w:val="center"/>
            </w:pPr>
            <w:r>
              <w:t>acantrifoic acid A</w:t>
            </w:r>
            <w:r w:rsidR="00B94651">
              <w:fldChar w:fldCharType="begin" w:fldLock="1"/>
            </w:r>
            <w:r w:rsidR="00B94651">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B94651">
              <w:fldChar w:fldCharType="separate"/>
            </w:r>
            <w:r w:rsidR="00B94651" w:rsidRPr="00B94651">
              <w:rPr>
                <w:noProof/>
                <w:vertAlign w:val="superscript"/>
              </w:rPr>
              <w:t>75</w:t>
            </w:r>
            <w:r w:rsidR="00B94651">
              <w:fldChar w:fldCharType="end"/>
            </w:r>
          </w:p>
          <w:p w14:paraId="10FC4418" w14:textId="0439D2AF" w:rsidR="008C675C" w:rsidRDefault="008C675C" w:rsidP="0027610D">
            <w:pPr>
              <w:jc w:val="center"/>
            </w:pPr>
          </w:p>
        </w:tc>
        <w:tc>
          <w:tcPr>
            <w:tcW w:w="2160" w:type="dxa"/>
          </w:tcPr>
          <w:p w14:paraId="38CD054A" w14:textId="77777777" w:rsidR="00EE31EB" w:rsidRDefault="00EE31EB" w:rsidP="0027610D">
            <w:pPr>
              <w:jc w:val="center"/>
            </w:pPr>
            <w:r>
              <w:rPr>
                <w:rFonts w:ascii="Segoe UI" w:hAnsi="Segoe UI" w:cs="Segoe UI"/>
                <w:color w:val="212121"/>
                <w:shd w:val="clear" w:color="auto" w:fill="FFFFFF"/>
              </w:rPr>
              <w:t>91886677</w:t>
            </w:r>
          </w:p>
        </w:tc>
      </w:tr>
      <w:tr w:rsidR="00EE31EB" w14:paraId="6B809780" w14:textId="77777777" w:rsidTr="00587810">
        <w:trPr>
          <w:trHeight w:val="309"/>
        </w:trPr>
        <w:tc>
          <w:tcPr>
            <w:tcW w:w="1278" w:type="dxa"/>
            <w:vMerge/>
          </w:tcPr>
          <w:p w14:paraId="31F0BEB3" w14:textId="77777777" w:rsidR="00EE31EB" w:rsidRDefault="00EE31EB" w:rsidP="0027610D">
            <w:pPr>
              <w:jc w:val="center"/>
            </w:pPr>
          </w:p>
        </w:tc>
        <w:tc>
          <w:tcPr>
            <w:tcW w:w="2250" w:type="dxa"/>
            <w:vMerge/>
          </w:tcPr>
          <w:p w14:paraId="7BD09A5D" w14:textId="77777777" w:rsidR="00EE31EB" w:rsidRDefault="00EE31EB" w:rsidP="0027610D">
            <w:pPr>
              <w:jc w:val="center"/>
            </w:pPr>
          </w:p>
        </w:tc>
        <w:tc>
          <w:tcPr>
            <w:tcW w:w="2790" w:type="dxa"/>
          </w:tcPr>
          <w:p w14:paraId="1E890DAC" w14:textId="77777777" w:rsidR="00EE31EB" w:rsidRDefault="00EE31EB" w:rsidP="0027610D">
            <w:pPr>
              <w:jc w:val="center"/>
            </w:pPr>
            <w:r>
              <w:t>acantrifoside C</w:t>
            </w:r>
            <w:r w:rsidR="00B94651">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B94651">
              <w:fldChar w:fldCharType="separate"/>
            </w:r>
            <w:r w:rsidR="00B94651" w:rsidRPr="00B94651">
              <w:rPr>
                <w:noProof/>
                <w:vertAlign w:val="superscript"/>
              </w:rPr>
              <w:t>75</w:t>
            </w:r>
            <w:r w:rsidR="00B94651">
              <w:fldChar w:fldCharType="end"/>
            </w:r>
          </w:p>
          <w:p w14:paraId="0CBECA9D" w14:textId="6CE81561" w:rsidR="008C675C" w:rsidRDefault="008C675C" w:rsidP="0027610D">
            <w:pPr>
              <w:jc w:val="center"/>
            </w:pPr>
          </w:p>
        </w:tc>
        <w:tc>
          <w:tcPr>
            <w:tcW w:w="2160" w:type="dxa"/>
          </w:tcPr>
          <w:p w14:paraId="0E6FA103" w14:textId="77777777" w:rsidR="00EE31EB" w:rsidRDefault="00EE31EB" w:rsidP="0027610D">
            <w:pPr>
              <w:jc w:val="center"/>
            </w:pPr>
            <w:r>
              <w:rPr>
                <w:rFonts w:ascii="Segoe UI" w:hAnsi="Segoe UI" w:cs="Segoe UI"/>
                <w:color w:val="212121"/>
                <w:shd w:val="clear" w:color="auto" w:fill="FFFFFF"/>
              </w:rPr>
              <w:t>101263324</w:t>
            </w:r>
          </w:p>
        </w:tc>
      </w:tr>
      <w:tr w:rsidR="00EE31EB" w14:paraId="541C1A95" w14:textId="77777777" w:rsidTr="00587810">
        <w:trPr>
          <w:trHeight w:val="309"/>
        </w:trPr>
        <w:tc>
          <w:tcPr>
            <w:tcW w:w="1278" w:type="dxa"/>
            <w:vMerge/>
          </w:tcPr>
          <w:p w14:paraId="3F40F82B" w14:textId="77777777" w:rsidR="00EE31EB" w:rsidRDefault="00EE31EB" w:rsidP="0027610D">
            <w:pPr>
              <w:jc w:val="center"/>
            </w:pPr>
          </w:p>
        </w:tc>
        <w:tc>
          <w:tcPr>
            <w:tcW w:w="2250" w:type="dxa"/>
            <w:vMerge/>
          </w:tcPr>
          <w:p w14:paraId="3A7D6E66" w14:textId="77777777" w:rsidR="00EE31EB" w:rsidRDefault="00EE31EB" w:rsidP="0027610D">
            <w:pPr>
              <w:jc w:val="center"/>
            </w:pPr>
          </w:p>
        </w:tc>
        <w:tc>
          <w:tcPr>
            <w:tcW w:w="2790" w:type="dxa"/>
          </w:tcPr>
          <w:p w14:paraId="098F5675" w14:textId="77777777" w:rsidR="00EE31EB" w:rsidRDefault="00EE31EB" w:rsidP="0027610D">
            <w:pPr>
              <w:jc w:val="center"/>
            </w:pPr>
            <w:r>
              <w:t>acantrifoside A</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790124A7" w14:textId="0ADE3476" w:rsidR="008C675C" w:rsidRDefault="008C675C" w:rsidP="0027610D">
            <w:pPr>
              <w:jc w:val="center"/>
            </w:pPr>
          </w:p>
        </w:tc>
        <w:tc>
          <w:tcPr>
            <w:tcW w:w="2160" w:type="dxa"/>
          </w:tcPr>
          <w:p w14:paraId="3BE8268F" w14:textId="77777777" w:rsidR="00EE31EB" w:rsidRDefault="00EE31EB" w:rsidP="0027610D">
            <w:pPr>
              <w:jc w:val="center"/>
            </w:pPr>
            <w:r>
              <w:rPr>
                <w:rFonts w:ascii="Segoe UI" w:hAnsi="Segoe UI" w:cs="Segoe UI"/>
                <w:color w:val="212121"/>
                <w:shd w:val="clear" w:color="auto" w:fill="FFFFFF"/>
              </w:rPr>
              <w:t>52949153</w:t>
            </w:r>
          </w:p>
        </w:tc>
      </w:tr>
      <w:tr w:rsidR="00EE31EB" w14:paraId="0E393307" w14:textId="77777777" w:rsidTr="00587810">
        <w:trPr>
          <w:trHeight w:val="309"/>
        </w:trPr>
        <w:tc>
          <w:tcPr>
            <w:tcW w:w="1278" w:type="dxa"/>
            <w:vMerge/>
          </w:tcPr>
          <w:p w14:paraId="5534AFC7" w14:textId="77777777" w:rsidR="00EE31EB" w:rsidRDefault="00EE31EB" w:rsidP="0027610D">
            <w:pPr>
              <w:jc w:val="center"/>
            </w:pPr>
          </w:p>
        </w:tc>
        <w:tc>
          <w:tcPr>
            <w:tcW w:w="2250" w:type="dxa"/>
            <w:vMerge/>
          </w:tcPr>
          <w:p w14:paraId="6148437A" w14:textId="77777777" w:rsidR="00EE31EB" w:rsidRDefault="00EE31EB" w:rsidP="0027610D">
            <w:pPr>
              <w:jc w:val="center"/>
            </w:pPr>
          </w:p>
        </w:tc>
        <w:tc>
          <w:tcPr>
            <w:tcW w:w="2790" w:type="dxa"/>
          </w:tcPr>
          <w:p w14:paraId="6F0CAE75" w14:textId="77777777" w:rsidR="00EE31EB" w:rsidRDefault="00EE31EB" w:rsidP="0027610D">
            <w:pPr>
              <w:jc w:val="center"/>
            </w:pPr>
            <w:r>
              <w:t>1-</w:t>
            </w:r>
            <w:r>
              <w:sym w:font="Symbol" w:char="F062"/>
            </w:r>
            <w:r>
              <w:t>-D-glucopyranosyl-2,6-dimethoxy-4-propenylphenol</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2C518586" w14:textId="5AF473D6" w:rsidR="008C675C" w:rsidRDefault="008C675C" w:rsidP="0027610D">
            <w:pPr>
              <w:jc w:val="center"/>
            </w:pPr>
          </w:p>
        </w:tc>
        <w:tc>
          <w:tcPr>
            <w:tcW w:w="2160" w:type="dxa"/>
          </w:tcPr>
          <w:p w14:paraId="4E7C363A" w14:textId="77777777" w:rsidR="00EE31EB" w:rsidRDefault="00EE31EB" w:rsidP="0027610D">
            <w:pPr>
              <w:jc w:val="center"/>
            </w:pPr>
            <w:r>
              <w:rPr>
                <w:rFonts w:ascii="Segoe UI" w:hAnsi="Segoe UI" w:cs="Segoe UI"/>
                <w:color w:val="212121"/>
                <w:shd w:val="clear" w:color="auto" w:fill="FFFFFF"/>
              </w:rPr>
              <w:t>129887796</w:t>
            </w:r>
          </w:p>
        </w:tc>
      </w:tr>
      <w:tr w:rsidR="00EE31EB" w14:paraId="27A018F4" w14:textId="77777777" w:rsidTr="00587810">
        <w:trPr>
          <w:trHeight w:val="309"/>
        </w:trPr>
        <w:tc>
          <w:tcPr>
            <w:tcW w:w="1278" w:type="dxa"/>
            <w:vMerge/>
          </w:tcPr>
          <w:p w14:paraId="436752DC" w14:textId="77777777" w:rsidR="00EE31EB" w:rsidRDefault="00EE31EB" w:rsidP="0027610D">
            <w:pPr>
              <w:jc w:val="center"/>
            </w:pPr>
          </w:p>
        </w:tc>
        <w:tc>
          <w:tcPr>
            <w:tcW w:w="2250" w:type="dxa"/>
            <w:vMerge/>
          </w:tcPr>
          <w:p w14:paraId="6DE2880D" w14:textId="77777777" w:rsidR="00EE31EB" w:rsidRDefault="00EE31EB" w:rsidP="0027610D">
            <w:pPr>
              <w:jc w:val="center"/>
            </w:pPr>
          </w:p>
        </w:tc>
        <w:tc>
          <w:tcPr>
            <w:tcW w:w="2790" w:type="dxa"/>
          </w:tcPr>
          <w:p w14:paraId="5BAF04F3" w14:textId="77777777" w:rsidR="00EE31EB" w:rsidRDefault="00EE31EB" w:rsidP="0027610D">
            <w:pPr>
              <w:jc w:val="center"/>
            </w:pPr>
            <w:r>
              <w:t>syringin</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268A5B87" w14:textId="548DB6EA" w:rsidR="008C675C" w:rsidRDefault="008C675C" w:rsidP="0027610D">
            <w:pPr>
              <w:jc w:val="center"/>
            </w:pPr>
          </w:p>
        </w:tc>
        <w:tc>
          <w:tcPr>
            <w:tcW w:w="2160" w:type="dxa"/>
          </w:tcPr>
          <w:p w14:paraId="24E606D0" w14:textId="77777777" w:rsidR="00EE31EB" w:rsidRDefault="00EE31EB" w:rsidP="0027610D">
            <w:pPr>
              <w:jc w:val="center"/>
            </w:pPr>
            <w:r>
              <w:rPr>
                <w:rFonts w:ascii="Segoe UI" w:hAnsi="Segoe UI" w:cs="Segoe UI"/>
                <w:color w:val="212121"/>
                <w:shd w:val="clear" w:color="auto" w:fill="FFFFFF"/>
              </w:rPr>
              <w:t>5316860</w:t>
            </w:r>
          </w:p>
        </w:tc>
      </w:tr>
      <w:tr w:rsidR="00EE31EB" w14:paraId="746AED62" w14:textId="77777777" w:rsidTr="00587810">
        <w:trPr>
          <w:trHeight w:val="309"/>
        </w:trPr>
        <w:tc>
          <w:tcPr>
            <w:tcW w:w="1278" w:type="dxa"/>
            <w:vMerge/>
          </w:tcPr>
          <w:p w14:paraId="43EA15BE" w14:textId="77777777" w:rsidR="00EE31EB" w:rsidRDefault="00EE31EB" w:rsidP="0027610D">
            <w:pPr>
              <w:jc w:val="center"/>
            </w:pPr>
          </w:p>
        </w:tc>
        <w:tc>
          <w:tcPr>
            <w:tcW w:w="2250" w:type="dxa"/>
            <w:vMerge/>
          </w:tcPr>
          <w:p w14:paraId="0650F058" w14:textId="77777777" w:rsidR="00EE31EB" w:rsidRDefault="00EE31EB" w:rsidP="0027610D">
            <w:pPr>
              <w:jc w:val="center"/>
            </w:pPr>
          </w:p>
        </w:tc>
        <w:tc>
          <w:tcPr>
            <w:tcW w:w="2790" w:type="dxa"/>
          </w:tcPr>
          <w:p w14:paraId="7C6431EF" w14:textId="77777777" w:rsidR="00EE31EB" w:rsidRDefault="00EE31EB" w:rsidP="0027610D">
            <w:pPr>
              <w:jc w:val="center"/>
            </w:pPr>
            <w:r>
              <w:t>quercitrin</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6A211D08" w14:textId="645DC53A" w:rsidR="008C675C" w:rsidRDefault="008C675C" w:rsidP="0027610D">
            <w:pPr>
              <w:jc w:val="center"/>
            </w:pPr>
          </w:p>
        </w:tc>
        <w:tc>
          <w:tcPr>
            <w:tcW w:w="2160" w:type="dxa"/>
          </w:tcPr>
          <w:p w14:paraId="1363BD89" w14:textId="77777777" w:rsidR="00EE31EB" w:rsidRDefault="00EE31EB" w:rsidP="0027610D">
            <w:pPr>
              <w:jc w:val="center"/>
            </w:pPr>
            <w:r>
              <w:rPr>
                <w:rFonts w:ascii="Segoe UI" w:hAnsi="Segoe UI" w:cs="Segoe UI"/>
                <w:color w:val="212121"/>
                <w:shd w:val="clear" w:color="auto" w:fill="FFFFFF"/>
              </w:rPr>
              <w:t>5280459</w:t>
            </w:r>
          </w:p>
        </w:tc>
      </w:tr>
      <w:tr w:rsidR="00EE31EB" w14:paraId="467D69EA" w14:textId="77777777" w:rsidTr="00587810">
        <w:trPr>
          <w:trHeight w:val="309"/>
        </w:trPr>
        <w:tc>
          <w:tcPr>
            <w:tcW w:w="1278" w:type="dxa"/>
            <w:vMerge/>
          </w:tcPr>
          <w:p w14:paraId="4521C6C8" w14:textId="77777777" w:rsidR="00EE31EB" w:rsidRDefault="00EE31EB" w:rsidP="0027610D">
            <w:pPr>
              <w:jc w:val="center"/>
            </w:pPr>
          </w:p>
        </w:tc>
        <w:tc>
          <w:tcPr>
            <w:tcW w:w="2250" w:type="dxa"/>
            <w:vMerge/>
          </w:tcPr>
          <w:p w14:paraId="3BD3BC00" w14:textId="77777777" w:rsidR="00EE31EB" w:rsidRDefault="00EE31EB" w:rsidP="0027610D">
            <w:pPr>
              <w:jc w:val="center"/>
            </w:pPr>
          </w:p>
        </w:tc>
        <w:tc>
          <w:tcPr>
            <w:tcW w:w="2790" w:type="dxa"/>
          </w:tcPr>
          <w:p w14:paraId="6DBE17AB" w14:textId="77777777" w:rsidR="00EE31EB" w:rsidRDefault="00EE31EB" w:rsidP="0027610D">
            <w:pPr>
              <w:jc w:val="center"/>
            </w:pPr>
            <w:r>
              <w:t>nevadensin</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44E02191" w14:textId="2ADCA54C" w:rsidR="008C675C" w:rsidRDefault="008C675C" w:rsidP="0027610D">
            <w:pPr>
              <w:jc w:val="center"/>
            </w:pPr>
          </w:p>
        </w:tc>
        <w:tc>
          <w:tcPr>
            <w:tcW w:w="2160" w:type="dxa"/>
          </w:tcPr>
          <w:p w14:paraId="6574A226" w14:textId="77777777" w:rsidR="00EE31EB" w:rsidRDefault="00EE31EB" w:rsidP="0027610D">
            <w:pPr>
              <w:jc w:val="center"/>
            </w:pPr>
            <w:r>
              <w:rPr>
                <w:rFonts w:ascii="Segoe UI" w:hAnsi="Segoe UI" w:cs="Segoe UI"/>
                <w:color w:val="212121"/>
                <w:shd w:val="clear" w:color="auto" w:fill="FFFFFF"/>
              </w:rPr>
              <w:t>160921</w:t>
            </w:r>
          </w:p>
        </w:tc>
      </w:tr>
      <w:tr w:rsidR="00EE31EB" w14:paraId="5003206D" w14:textId="77777777" w:rsidTr="00587810">
        <w:trPr>
          <w:trHeight w:val="309"/>
        </w:trPr>
        <w:tc>
          <w:tcPr>
            <w:tcW w:w="1278" w:type="dxa"/>
            <w:vMerge/>
          </w:tcPr>
          <w:p w14:paraId="5455153E" w14:textId="77777777" w:rsidR="00EE31EB" w:rsidRDefault="00EE31EB" w:rsidP="0027610D">
            <w:pPr>
              <w:jc w:val="center"/>
            </w:pPr>
          </w:p>
        </w:tc>
        <w:tc>
          <w:tcPr>
            <w:tcW w:w="2250" w:type="dxa"/>
            <w:vMerge/>
          </w:tcPr>
          <w:p w14:paraId="5F1CC031" w14:textId="77777777" w:rsidR="00EE31EB" w:rsidRDefault="00EE31EB" w:rsidP="0027610D">
            <w:pPr>
              <w:jc w:val="center"/>
            </w:pPr>
          </w:p>
        </w:tc>
        <w:tc>
          <w:tcPr>
            <w:tcW w:w="2790" w:type="dxa"/>
          </w:tcPr>
          <w:p w14:paraId="5BA12D8E" w14:textId="77777777" w:rsidR="00EE31EB" w:rsidRDefault="00EE31EB" w:rsidP="0027610D">
            <w:pPr>
              <w:jc w:val="center"/>
            </w:pPr>
            <w:r>
              <w:t>eleutheroside E</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6D05FB61" w14:textId="309EEAC4" w:rsidR="008C675C" w:rsidRDefault="008C675C" w:rsidP="0027610D">
            <w:pPr>
              <w:jc w:val="center"/>
            </w:pPr>
          </w:p>
        </w:tc>
        <w:tc>
          <w:tcPr>
            <w:tcW w:w="2160" w:type="dxa"/>
          </w:tcPr>
          <w:p w14:paraId="1989A171" w14:textId="77777777" w:rsidR="00EE31EB" w:rsidRDefault="00EE31EB" w:rsidP="0027610D">
            <w:pPr>
              <w:jc w:val="center"/>
            </w:pPr>
            <w:r>
              <w:rPr>
                <w:rFonts w:ascii="Segoe UI" w:hAnsi="Segoe UI" w:cs="Segoe UI"/>
                <w:color w:val="212121"/>
                <w:shd w:val="clear" w:color="auto" w:fill="FFFFFF"/>
              </w:rPr>
              <w:t>71312557</w:t>
            </w:r>
          </w:p>
        </w:tc>
      </w:tr>
      <w:tr w:rsidR="00EE31EB" w14:paraId="54F46BDD" w14:textId="77777777" w:rsidTr="00587810">
        <w:trPr>
          <w:trHeight w:val="309"/>
        </w:trPr>
        <w:tc>
          <w:tcPr>
            <w:tcW w:w="1278" w:type="dxa"/>
            <w:vMerge/>
          </w:tcPr>
          <w:p w14:paraId="22FFCE2A" w14:textId="77777777" w:rsidR="00EE31EB" w:rsidRDefault="00EE31EB" w:rsidP="0027610D">
            <w:pPr>
              <w:jc w:val="center"/>
            </w:pPr>
          </w:p>
        </w:tc>
        <w:tc>
          <w:tcPr>
            <w:tcW w:w="2250" w:type="dxa"/>
            <w:vMerge/>
          </w:tcPr>
          <w:p w14:paraId="4A94EF8F" w14:textId="77777777" w:rsidR="00EE31EB" w:rsidRDefault="00EE31EB" w:rsidP="0027610D">
            <w:pPr>
              <w:jc w:val="center"/>
            </w:pPr>
          </w:p>
        </w:tc>
        <w:tc>
          <w:tcPr>
            <w:tcW w:w="2790" w:type="dxa"/>
          </w:tcPr>
          <w:p w14:paraId="0AB59332" w14:textId="77777777" w:rsidR="00EE31EB" w:rsidRDefault="00EE31EB" w:rsidP="0027610D">
            <w:pPr>
              <w:jc w:val="center"/>
            </w:pPr>
            <w:r>
              <w:t>(2R,3R)-2,3-di-(3,4- methylenedioxybenzyl)-butyrolactone</w:t>
            </w:r>
            <w:r w:rsidR="00F222D4">
              <w:fldChar w:fldCharType="begin" w:fldLock="1"/>
            </w:r>
            <w:r w:rsidR="00F222D4">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rsidR="00F222D4">
              <w:fldChar w:fldCharType="separate"/>
            </w:r>
            <w:r w:rsidR="00F222D4" w:rsidRPr="00F222D4">
              <w:rPr>
                <w:noProof/>
                <w:vertAlign w:val="superscript"/>
              </w:rPr>
              <w:t>75</w:t>
            </w:r>
            <w:r w:rsidR="00F222D4">
              <w:fldChar w:fldCharType="end"/>
            </w:r>
          </w:p>
          <w:p w14:paraId="4EB713AB" w14:textId="515D7DF2" w:rsidR="008C675C" w:rsidRPr="00944E2F" w:rsidRDefault="008C675C" w:rsidP="0027610D">
            <w:pPr>
              <w:jc w:val="center"/>
              <w:rPr>
                <w:b/>
              </w:rPr>
            </w:pPr>
          </w:p>
        </w:tc>
        <w:tc>
          <w:tcPr>
            <w:tcW w:w="2160" w:type="dxa"/>
          </w:tcPr>
          <w:p w14:paraId="607A7557" w14:textId="77777777" w:rsidR="00EE31EB" w:rsidRDefault="00EE31EB" w:rsidP="0027610D">
            <w:pPr>
              <w:jc w:val="center"/>
            </w:pPr>
            <w:r>
              <w:rPr>
                <w:rFonts w:ascii="Segoe UI" w:hAnsi="Segoe UI" w:cs="Segoe UI"/>
                <w:color w:val="212121"/>
                <w:shd w:val="clear" w:color="auto" w:fill="FFFFFF"/>
              </w:rPr>
              <w:t>442879</w:t>
            </w:r>
          </w:p>
        </w:tc>
      </w:tr>
      <w:tr w:rsidR="00EE31EB" w14:paraId="34688A48" w14:textId="77777777" w:rsidTr="00587810">
        <w:trPr>
          <w:trHeight w:val="309"/>
        </w:trPr>
        <w:tc>
          <w:tcPr>
            <w:tcW w:w="1278" w:type="dxa"/>
            <w:vMerge/>
          </w:tcPr>
          <w:p w14:paraId="3FDACE48" w14:textId="77777777" w:rsidR="00EE31EB" w:rsidRDefault="00EE31EB" w:rsidP="0027610D">
            <w:pPr>
              <w:jc w:val="center"/>
            </w:pPr>
          </w:p>
        </w:tc>
        <w:tc>
          <w:tcPr>
            <w:tcW w:w="2250" w:type="dxa"/>
            <w:vMerge/>
          </w:tcPr>
          <w:p w14:paraId="4828878F" w14:textId="77777777" w:rsidR="00EE31EB" w:rsidRDefault="00EE31EB" w:rsidP="0027610D">
            <w:pPr>
              <w:jc w:val="center"/>
            </w:pPr>
          </w:p>
        </w:tc>
        <w:tc>
          <w:tcPr>
            <w:tcW w:w="2790" w:type="dxa"/>
          </w:tcPr>
          <w:p w14:paraId="137F8143" w14:textId="77777777" w:rsidR="00EE31EB" w:rsidRDefault="00F222D4" w:rsidP="0027610D">
            <w:pPr>
              <w:jc w:val="center"/>
            </w:pPr>
            <w:r>
              <w:t>Carissone</w:t>
            </w:r>
            <w:r>
              <w:fldChar w:fldCharType="begin" w:fldLock="1"/>
            </w:r>
            <w:r w:rsidR="003D27AA">
              <w:instrText>ADDIN CSL_CITATION {"citationItems":[{"id":"ITEM-1","itemData":{"author":[{"dropping-particle":"","family":"Sithisarn","given":"Pongtip","non-dropping-particle":"","parse-names":false,"suffix":""},{"dropping-particle":"","family":"Jarikasem","given":"Siripen","non-dropping-particle":"","parse-names":false,"suffix":""},{"dropping-particle":"","family":"Thisayakorn","given":"Krittiya","non-dropping-particle":"","parse-names":false,"suffix":""}],"id":"ITEM-1","issued":{"date-parts":[["0"]]},"title":"Acanthopanax trifoliatus , a Potential Adaptogenic Thai Vegetable for Health Supplement","type":"article-journal"},"uris":["http://www.mendeley.com/documents/?uuid=0a74898b-c260-40eb-9fbe-2cdc02f8435b"]}],"mendeley":{"formattedCitation":"&lt;sup&gt;75&lt;/sup&gt;","plainTextFormattedCitation":"75","previouslyFormattedCitation":"&lt;sup&gt;75&lt;/sup&gt;"},"properties":{"noteIndex":0},"schema":"https://github.com/citation-style-language/schema/raw/master/csl-citation.json"}</w:instrText>
            </w:r>
            <w:r>
              <w:fldChar w:fldCharType="separate"/>
            </w:r>
            <w:r w:rsidRPr="00F222D4">
              <w:rPr>
                <w:noProof/>
                <w:vertAlign w:val="superscript"/>
              </w:rPr>
              <w:t>75</w:t>
            </w:r>
            <w:r>
              <w:fldChar w:fldCharType="end"/>
            </w:r>
          </w:p>
          <w:p w14:paraId="55E545E6" w14:textId="72DC9650" w:rsidR="008C675C" w:rsidRDefault="008C675C" w:rsidP="0027610D">
            <w:pPr>
              <w:jc w:val="center"/>
            </w:pPr>
          </w:p>
        </w:tc>
        <w:tc>
          <w:tcPr>
            <w:tcW w:w="2160" w:type="dxa"/>
          </w:tcPr>
          <w:p w14:paraId="57B7774C" w14:textId="77777777" w:rsidR="00EE31EB" w:rsidRDefault="00EE31EB" w:rsidP="0027610D">
            <w:pPr>
              <w:jc w:val="center"/>
            </w:pPr>
            <w:r>
              <w:rPr>
                <w:rFonts w:ascii="Segoe UI" w:hAnsi="Segoe UI" w:cs="Segoe UI"/>
                <w:color w:val="212121"/>
                <w:shd w:val="clear" w:color="auto" w:fill="FFFFFF"/>
              </w:rPr>
              <w:t>11770473</w:t>
            </w:r>
          </w:p>
        </w:tc>
      </w:tr>
    </w:tbl>
    <w:p w14:paraId="298DC6AC" w14:textId="77777777" w:rsidR="00A065D0" w:rsidRDefault="00A065D0"/>
    <w:p w14:paraId="3F0B7825" w14:textId="77777777" w:rsidR="00225975" w:rsidRDefault="00225975" w:rsidP="00225975">
      <w:pPr>
        <w:widowControl w:val="0"/>
        <w:autoSpaceDE w:val="0"/>
        <w:autoSpaceDN w:val="0"/>
        <w:adjustRightInd w:val="0"/>
        <w:spacing w:line="240" w:lineRule="auto"/>
        <w:ind w:left="640" w:hanging="640"/>
        <w:rPr>
          <w:b/>
        </w:rPr>
      </w:pPr>
      <w:r w:rsidRPr="00225975">
        <w:rPr>
          <w:b/>
        </w:rPr>
        <w:t>REFERENCES:</w:t>
      </w:r>
    </w:p>
    <w:p w14:paraId="31170B8F" w14:textId="7F75FBDD" w:rsidR="001E066D" w:rsidRPr="001E066D" w:rsidRDefault="00225975" w:rsidP="001E066D">
      <w:pPr>
        <w:widowControl w:val="0"/>
        <w:autoSpaceDE w:val="0"/>
        <w:autoSpaceDN w:val="0"/>
        <w:adjustRightInd w:val="0"/>
        <w:spacing w:line="240" w:lineRule="auto"/>
        <w:ind w:left="640" w:hanging="640"/>
        <w:rPr>
          <w:rFonts w:ascii="Calibri" w:hAnsi="Calibri" w:cs="Calibri"/>
          <w:noProof/>
          <w:szCs w:val="24"/>
        </w:rPr>
      </w:pPr>
      <w:r>
        <w:rPr>
          <w:b/>
        </w:rPr>
        <w:t xml:space="preserve"> </w:t>
      </w:r>
      <w:r>
        <w:rPr>
          <w:b/>
        </w:rPr>
        <w:fldChar w:fldCharType="begin" w:fldLock="1"/>
      </w:r>
      <w:r>
        <w:rPr>
          <w:b/>
        </w:rPr>
        <w:instrText xml:space="preserve">ADDIN Mendeley Bibliography CSL_BIBLIOGRAPHY </w:instrText>
      </w:r>
      <w:r>
        <w:rPr>
          <w:b/>
        </w:rPr>
        <w:fldChar w:fldCharType="separate"/>
      </w:r>
      <w:r w:rsidR="001E066D" w:rsidRPr="001E066D">
        <w:rPr>
          <w:rFonts w:ascii="Calibri" w:hAnsi="Calibri" w:cs="Calibri"/>
          <w:noProof/>
          <w:szCs w:val="24"/>
        </w:rPr>
        <w:t>1.</w:t>
      </w:r>
      <w:r w:rsidR="001E066D" w:rsidRPr="001E066D">
        <w:rPr>
          <w:rFonts w:ascii="Calibri" w:hAnsi="Calibri" w:cs="Calibri"/>
          <w:noProof/>
          <w:szCs w:val="24"/>
        </w:rPr>
        <w:tab/>
        <w:t xml:space="preserve">Luo, X. D., Wu, S. H., Ma, Y. B. &amp; Wu, D. G. Components of Cipadessa baccifera. in </w:t>
      </w:r>
      <w:r w:rsidR="001E066D" w:rsidRPr="001E066D">
        <w:rPr>
          <w:rFonts w:ascii="Calibri" w:hAnsi="Calibri" w:cs="Calibri"/>
          <w:i/>
          <w:iCs/>
          <w:noProof/>
          <w:szCs w:val="24"/>
        </w:rPr>
        <w:t>Phytochemistry</w:t>
      </w:r>
      <w:r w:rsidR="001E066D" w:rsidRPr="001E066D">
        <w:rPr>
          <w:rFonts w:ascii="Calibri" w:hAnsi="Calibri" w:cs="Calibri"/>
          <w:noProof/>
          <w:szCs w:val="24"/>
        </w:rPr>
        <w:t xml:space="preserve"> vol. 55 867–872 (Gong, Y.H., 1986. 13C NMR Chemical Shift Values for Natural Organic Compounds. Yunnan Science and Technology Publishing House, China, pp. 219±274. Govindachari, T.R., Banumathy, B., Gopalakrishnan, G., Suresh, G., 1999. 6-Desoxyswietenine, a tetranortrite, 2000).</w:t>
      </w:r>
    </w:p>
    <w:p w14:paraId="5C233481"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w:t>
      </w:r>
      <w:r w:rsidRPr="001E066D">
        <w:rPr>
          <w:rFonts w:ascii="Calibri" w:hAnsi="Calibri" w:cs="Calibri"/>
          <w:noProof/>
          <w:szCs w:val="24"/>
        </w:rPr>
        <w:tab/>
        <w:t xml:space="preserve">Murugammal, S. Phytochemical standardization of the leaves of a medicinal plant Cipadessa baccifera Roth Miq . </w:t>
      </w:r>
      <w:r w:rsidRPr="001E066D">
        <w:rPr>
          <w:rFonts w:ascii="Calibri" w:hAnsi="Calibri" w:cs="Calibri"/>
          <w:b/>
          <w:bCs/>
          <w:noProof/>
          <w:szCs w:val="24"/>
        </w:rPr>
        <w:t>10</w:t>
      </w:r>
      <w:r w:rsidRPr="001E066D">
        <w:rPr>
          <w:rFonts w:ascii="Calibri" w:hAnsi="Calibri" w:cs="Calibri"/>
          <w:noProof/>
          <w:szCs w:val="24"/>
        </w:rPr>
        <w:t>, 609–613 (2016).</w:t>
      </w:r>
    </w:p>
    <w:p w14:paraId="4DA2249C"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w:t>
      </w:r>
      <w:r w:rsidRPr="001E066D">
        <w:rPr>
          <w:rFonts w:ascii="Calibri" w:hAnsi="Calibri" w:cs="Calibri"/>
          <w:noProof/>
          <w:szCs w:val="24"/>
        </w:rPr>
        <w:tab/>
        <w:t xml:space="preserve">Sayorwan, W. &amp; Rumruay, V. Chemical Compositions of Fingered Citron Peel (Citrus Medica L. Var. Sarcodactylis) and Its Effect on the Autonomic Nervous System. </w:t>
      </w:r>
      <w:r w:rsidRPr="001E066D">
        <w:rPr>
          <w:rFonts w:ascii="Calibri" w:hAnsi="Calibri" w:cs="Calibri"/>
          <w:i/>
          <w:iCs/>
          <w:noProof/>
          <w:szCs w:val="24"/>
        </w:rPr>
        <w:t xml:space="preserve">J Heal. Res </w:t>
      </w:r>
      <w:r w:rsidRPr="001E066D">
        <w:rPr>
          <w:rFonts w:ascii="Calibri" w:hAnsi="Calibri" w:cs="Calibri"/>
          <w:i/>
          <w:iCs/>
          <w:noProof/>
          <w:szCs w:val="24"/>
        </w:rPr>
        <w:t></w:t>
      </w:r>
      <w:r w:rsidRPr="001E066D">
        <w:rPr>
          <w:rFonts w:ascii="Calibri" w:hAnsi="Calibri" w:cs="Calibri"/>
          <w:noProof/>
          <w:szCs w:val="24"/>
        </w:rPr>
        <w:t xml:space="preserve"> </w:t>
      </w:r>
      <w:r w:rsidRPr="001E066D">
        <w:rPr>
          <w:rFonts w:ascii="Calibri" w:hAnsi="Calibri" w:cs="Calibri"/>
          <w:b/>
          <w:bCs/>
          <w:noProof/>
          <w:szCs w:val="24"/>
        </w:rPr>
        <w:t>31</w:t>
      </w:r>
      <w:r w:rsidRPr="001E066D">
        <w:rPr>
          <w:rFonts w:ascii="Calibri" w:hAnsi="Calibri" w:cs="Calibri"/>
          <w:noProof/>
          <w:szCs w:val="24"/>
        </w:rPr>
        <w:t>, 307–313 (2017).</w:t>
      </w:r>
    </w:p>
    <w:p w14:paraId="60635627"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w:t>
      </w:r>
      <w:r w:rsidRPr="001E066D">
        <w:rPr>
          <w:rFonts w:ascii="Calibri" w:hAnsi="Calibri" w:cs="Calibri"/>
          <w:noProof/>
          <w:szCs w:val="24"/>
        </w:rPr>
        <w:tab/>
        <w:t xml:space="preserve">Gao, Z., Zhong, W., Chen, K., Tang, P. &amp; Guo, J. Chemical composition and anti-biofilm activity of essential oil from Citrus medica L. var. sarcodactylis Swingle against Listeria monocytogenes. </w:t>
      </w:r>
      <w:r w:rsidRPr="001E066D">
        <w:rPr>
          <w:rFonts w:ascii="Calibri" w:hAnsi="Calibri" w:cs="Calibri"/>
          <w:i/>
          <w:iCs/>
          <w:noProof/>
          <w:szCs w:val="24"/>
        </w:rPr>
        <w:t>Ind. Crops Prod.</w:t>
      </w:r>
      <w:r w:rsidRPr="001E066D">
        <w:rPr>
          <w:rFonts w:ascii="Calibri" w:hAnsi="Calibri" w:cs="Calibri"/>
          <w:noProof/>
          <w:szCs w:val="24"/>
        </w:rPr>
        <w:t xml:space="preserve"> </w:t>
      </w:r>
      <w:r w:rsidRPr="001E066D">
        <w:rPr>
          <w:rFonts w:ascii="Calibri" w:hAnsi="Calibri" w:cs="Calibri"/>
          <w:b/>
          <w:bCs/>
          <w:noProof/>
          <w:szCs w:val="24"/>
        </w:rPr>
        <w:t>144</w:t>
      </w:r>
      <w:r w:rsidRPr="001E066D">
        <w:rPr>
          <w:rFonts w:ascii="Calibri" w:hAnsi="Calibri" w:cs="Calibri"/>
          <w:noProof/>
          <w:szCs w:val="24"/>
        </w:rPr>
        <w:t>, 112036 (2020).</w:t>
      </w:r>
    </w:p>
    <w:p w14:paraId="5DECFC12"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w:t>
      </w:r>
      <w:r w:rsidRPr="001E066D">
        <w:rPr>
          <w:rFonts w:ascii="Calibri" w:hAnsi="Calibri" w:cs="Calibri"/>
          <w:noProof/>
          <w:szCs w:val="24"/>
        </w:rPr>
        <w:tab/>
        <w:t xml:space="preserve">Chutia, M., Deka Bhuyan, P., Pathak, M. G., Sarma, T. C. &amp; Boruah, P. Antifungal activity and chemical composition of Citrus reticulata Blanco essential oil against phytopathogens from North </w:t>
      </w:r>
      <w:r w:rsidRPr="001E066D">
        <w:rPr>
          <w:rFonts w:ascii="Calibri" w:hAnsi="Calibri" w:cs="Calibri"/>
          <w:noProof/>
          <w:szCs w:val="24"/>
        </w:rPr>
        <w:lastRenderedPageBreak/>
        <w:t xml:space="preserve">East India. </w:t>
      </w:r>
      <w:r w:rsidRPr="001E066D">
        <w:rPr>
          <w:rFonts w:ascii="Calibri" w:hAnsi="Calibri" w:cs="Calibri"/>
          <w:i/>
          <w:iCs/>
          <w:noProof/>
          <w:szCs w:val="24"/>
        </w:rPr>
        <w:t>LWT - Food Sci. Technol.</w:t>
      </w:r>
      <w:r w:rsidRPr="001E066D">
        <w:rPr>
          <w:rFonts w:ascii="Calibri" w:hAnsi="Calibri" w:cs="Calibri"/>
          <w:noProof/>
          <w:szCs w:val="24"/>
        </w:rPr>
        <w:t xml:space="preserve"> </w:t>
      </w:r>
      <w:r w:rsidRPr="001E066D">
        <w:rPr>
          <w:rFonts w:ascii="Calibri" w:hAnsi="Calibri" w:cs="Calibri"/>
          <w:b/>
          <w:bCs/>
          <w:noProof/>
          <w:szCs w:val="24"/>
        </w:rPr>
        <w:t>42</w:t>
      </w:r>
      <w:r w:rsidRPr="001E066D">
        <w:rPr>
          <w:rFonts w:ascii="Calibri" w:hAnsi="Calibri" w:cs="Calibri"/>
          <w:noProof/>
          <w:szCs w:val="24"/>
        </w:rPr>
        <w:t>, 777–780 (2009).</w:t>
      </w:r>
    </w:p>
    <w:p w14:paraId="678F1993"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w:t>
      </w:r>
      <w:r w:rsidRPr="001E066D">
        <w:rPr>
          <w:rFonts w:ascii="Calibri" w:hAnsi="Calibri" w:cs="Calibri"/>
          <w:noProof/>
          <w:szCs w:val="24"/>
        </w:rPr>
        <w:tab/>
        <w:t xml:space="preserve">Sawamura, M., Thi Minh Tu, N., Onishi, Y., Ogawa, E. &amp; Choi, H. S. Characteristic odor components of Citrus reticulata Blanco (ponkan) cold-pressed oil. </w:t>
      </w:r>
      <w:r w:rsidRPr="001E066D">
        <w:rPr>
          <w:rFonts w:ascii="Calibri" w:hAnsi="Calibri" w:cs="Calibri"/>
          <w:i/>
          <w:iCs/>
          <w:noProof/>
          <w:szCs w:val="24"/>
        </w:rPr>
        <w:t>Biosci. Biotechnol. Biochem.</w:t>
      </w:r>
      <w:r w:rsidRPr="001E066D">
        <w:rPr>
          <w:rFonts w:ascii="Calibri" w:hAnsi="Calibri" w:cs="Calibri"/>
          <w:noProof/>
          <w:szCs w:val="24"/>
        </w:rPr>
        <w:t xml:space="preserve"> </w:t>
      </w:r>
      <w:r w:rsidRPr="001E066D">
        <w:rPr>
          <w:rFonts w:ascii="Calibri" w:hAnsi="Calibri" w:cs="Calibri"/>
          <w:b/>
          <w:bCs/>
          <w:noProof/>
          <w:szCs w:val="24"/>
        </w:rPr>
        <w:t>68</w:t>
      </w:r>
      <w:r w:rsidRPr="001E066D">
        <w:rPr>
          <w:rFonts w:ascii="Calibri" w:hAnsi="Calibri" w:cs="Calibri"/>
          <w:noProof/>
          <w:szCs w:val="24"/>
        </w:rPr>
        <w:t>, 1690–1697 (2004).</w:t>
      </w:r>
    </w:p>
    <w:p w14:paraId="77D510D6"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7.</w:t>
      </w:r>
      <w:r w:rsidRPr="001E066D">
        <w:rPr>
          <w:rFonts w:ascii="Calibri" w:hAnsi="Calibri" w:cs="Calibri"/>
          <w:noProof/>
          <w:szCs w:val="24"/>
        </w:rPr>
        <w:tab/>
        <w:t xml:space="preserve">Xiong, J., Bui, V., Liu, X. &amp; Hong, Z. Lignans from the stems of Clematis armandii ( “ Chuan-Mu-Tong ” ) and their anti-neuroin fl ammatory activities. </w:t>
      </w:r>
      <w:r w:rsidRPr="001E066D">
        <w:rPr>
          <w:rFonts w:ascii="Calibri" w:hAnsi="Calibri" w:cs="Calibri"/>
          <w:i/>
          <w:iCs/>
          <w:noProof/>
          <w:szCs w:val="24"/>
        </w:rPr>
        <w:t>J. Ethnopharmacol.</w:t>
      </w:r>
      <w:r w:rsidRPr="001E066D">
        <w:rPr>
          <w:rFonts w:ascii="Calibri" w:hAnsi="Calibri" w:cs="Calibri"/>
          <w:noProof/>
          <w:szCs w:val="24"/>
        </w:rPr>
        <w:t xml:space="preserve"> </w:t>
      </w:r>
      <w:r w:rsidRPr="001E066D">
        <w:rPr>
          <w:rFonts w:ascii="Calibri" w:hAnsi="Calibri" w:cs="Calibri"/>
          <w:b/>
          <w:bCs/>
          <w:noProof/>
          <w:szCs w:val="24"/>
        </w:rPr>
        <w:t>153</w:t>
      </w:r>
      <w:r w:rsidRPr="001E066D">
        <w:rPr>
          <w:rFonts w:ascii="Calibri" w:hAnsi="Calibri" w:cs="Calibri"/>
          <w:noProof/>
          <w:szCs w:val="24"/>
        </w:rPr>
        <w:t>, 737–743 (2014).</w:t>
      </w:r>
    </w:p>
    <w:p w14:paraId="43F3EC4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8.</w:t>
      </w:r>
      <w:r w:rsidRPr="001E066D">
        <w:rPr>
          <w:rFonts w:ascii="Calibri" w:hAnsi="Calibri" w:cs="Calibri"/>
          <w:noProof/>
          <w:szCs w:val="24"/>
        </w:rPr>
        <w:tab/>
        <w:t xml:space="preserve">Wu, W. </w:t>
      </w:r>
      <w:r w:rsidRPr="001E066D">
        <w:rPr>
          <w:rFonts w:ascii="Calibri" w:hAnsi="Calibri" w:cs="Calibri"/>
          <w:i/>
          <w:iCs/>
          <w:noProof/>
          <w:szCs w:val="24"/>
        </w:rPr>
        <w:t>et al.</w:t>
      </w:r>
      <w:r w:rsidRPr="001E066D">
        <w:rPr>
          <w:rFonts w:ascii="Calibri" w:hAnsi="Calibri" w:cs="Calibri"/>
          <w:noProof/>
          <w:szCs w:val="24"/>
        </w:rPr>
        <w:t xml:space="preserve"> Pharmacognostic study of Clematidis armandii the determination of index components. 542–547 (2015).</w:t>
      </w:r>
    </w:p>
    <w:p w14:paraId="7FBC80CF"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9.</w:t>
      </w:r>
      <w:r w:rsidRPr="001E066D">
        <w:rPr>
          <w:rFonts w:ascii="Calibri" w:hAnsi="Calibri" w:cs="Calibri"/>
          <w:noProof/>
          <w:szCs w:val="24"/>
        </w:rPr>
        <w:tab/>
        <w:t xml:space="preserve">Singh, M. K., Khare, G., Iyer, S. K., Sharwan, G. &amp; Tripathi, D. K. Clerodendrum serratum: A clinical approach. </w:t>
      </w:r>
      <w:r w:rsidRPr="001E066D">
        <w:rPr>
          <w:rFonts w:ascii="Calibri" w:hAnsi="Calibri" w:cs="Calibri"/>
          <w:i/>
          <w:iCs/>
          <w:noProof/>
          <w:szCs w:val="24"/>
        </w:rPr>
        <w:t>J. Appl. Pharm. Sci.</w:t>
      </w:r>
      <w:r w:rsidRPr="001E066D">
        <w:rPr>
          <w:rFonts w:ascii="Calibri" w:hAnsi="Calibri" w:cs="Calibri"/>
          <w:noProof/>
          <w:szCs w:val="24"/>
        </w:rPr>
        <w:t xml:space="preserve"> </w:t>
      </w:r>
      <w:r w:rsidRPr="001E066D">
        <w:rPr>
          <w:rFonts w:ascii="Calibri" w:hAnsi="Calibri" w:cs="Calibri"/>
          <w:b/>
          <w:bCs/>
          <w:noProof/>
          <w:szCs w:val="24"/>
        </w:rPr>
        <w:t>2</w:t>
      </w:r>
      <w:r w:rsidRPr="001E066D">
        <w:rPr>
          <w:rFonts w:ascii="Calibri" w:hAnsi="Calibri" w:cs="Calibri"/>
          <w:noProof/>
          <w:szCs w:val="24"/>
        </w:rPr>
        <w:t>, 11–15 (2012).</w:t>
      </w:r>
    </w:p>
    <w:p w14:paraId="7DA692A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0.</w:t>
      </w:r>
      <w:r w:rsidRPr="001E066D">
        <w:rPr>
          <w:rFonts w:ascii="Calibri" w:hAnsi="Calibri" w:cs="Calibri"/>
          <w:noProof/>
          <w:szCs w:val="24"/>
        </w:rPr>
        <w:tab/>
        <w:t xml:space="preserve">Jiang, X., Huang, L., Wu, L., Wang, Z. &amp; Chen, S. UPLC-QTOF / MS Analysis of Alkaloids in Traditional Processed Coptis chinensis Franch . </w:t>
      </w:r>
      <w:r w:rsidRPr="001E066D">
        <w:rPr>
          <w:rFonts w:ascii="Calibri" w:hAnsi="Calibri" w:cs="Calibri"/>
          <w:b/>
          <w:bCs/>
          <w:noProof/>
          <w:szCs w:val="24"/>
        </w:rPr>
        <w:t>2012</w:t>
      </w:r>
      <w:r w:rsidRPr="001E066D">
        <w:rPr>
          <w:rFonts w:ascii="Calibri" w:hAnsi="Calibri" w:cs="Calibri"/>
          <w:noProof/>
          <w:szCs w:val="24"/>
        </w:rPr>
        <w:t>, (2012).</w:t>
      </w:r>
    </w:p>
    <w:p w14:paraId="7A555B32"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1.</w:t>
      </w:r>
      <w:r w:rsidRPr="001E066D">
        <w:rPr>
          <w:rFonts w:ascii="Calibri" w:hAnsi="Calibri" w:cs="Calibri"/>
          <w:noProof/>
          <w:szCs w:val="24"/>
        </w:rPr>
        <w:tab/>
        <w:t xml:space="preserve">Yang, Y. </w:t>
      </w:r>
      <w:r w:rsidRPr="001E066D">
        <w:rPr>
          <w:rFonts w:ascii="Calibri" w:hAnsi="Calibri" w:cs="Calibri"/>
          <w:i/>
          <w:iCs/>
          <w:noProof/>
          <w:szCs w:val="24"/>
        </w:rPr>
        <w:t>et al.</w:t>
      </w:r>
      <w:r w:rsidRPr="001E066D">
        <w:rPr>
          <w:rFonts w:ascii="Calibri" w:hAnsi="Calibri" w:cs="Calibri"/>
          <w:noProof/>
          <w:szCs w:val="24"/>
        </w:rPr>
        <w:t xml:space="preserve"> Determination of Alkaloid Contents in Various Tissues of Coptis Chinensis Franch . by Reversed Phase-High Performance Liquid Chromatography and Ultraviolet Spectrophotometry. </w:t>
      </w:r>
      <w:r w:rsidRPr="001E066D">
        <w:rPr>
          <w:rFonts w:ascii="Calibri" w:hAnsi="Calibri" w:cs="Calibri"/>
          <w:b/>
          <w:bCs/>
          <w:noProof/>
          <w:szCs w:val="24"/>
        </w:rPr>
        <w:t>55</w:t>
      </w:r>
      <w:r w:rsidRPr="001E066D">
        <w:rPr>
          <w:rFonts w:ascii="Calibri" w:hAnsi="Calibri" w:cs="Calibri"/>
          <w:noProof/>
          <w:szCs w:val="24"/>
        </w:rPr>
        <w:t>, 556–563 (2017).</w:t>
      </w:r>
    </w:p>
    <w:p w14:paraId="37988C78"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2.</w:t>
      </w:r>
      <w:r w:rsidRPr="001E066D">
        <w:rPr>
          <w:rFonts w:ascii="Calibri" w:hAnsi="Calibri" w:cs="Calibri"/>
          <w:noProof/>
          <w:szCs w:val="24"/>
        </w:rPr>
        <w:tab/>
        <w:t xml:space="preserve">Bajpay, A., Singh, D. &amp; Nainwal, R. C. Coptis teeta: A potential endemic and endangered medicinal plant of Eastern Himalayas. </w:t>
      </w:r>
      <w:r w:rsidRPr="001E066D">
        <w:rPr>
          <w:rFonts w:ascii="Calibri" w:hAnsi="Calibri" w:cs="Calibri"/>
          <w:i/>
          <w:iCs/>
          <w:noProof/>
          <w:szCs w:val="24"/>
        </w:rPr>
        <w:t>~ 245 ~ J. Pharmacogn. Phytochem.</w:t>
      </w:r>
      <w:r w:rsidRPr="001E066D">
        <w:rPr>
          <w:rFonts w:ascii="Calibri" w:hAnsi="Calibri" w:cs="Calibri"/>
          <w:noProof/>
          <w:szCs w:val="24"/>
        </w:rPr>
        <w:t xml:space="preserve"> </w:t>
      </w:r>
      <w:r w:rsidRPr="001E066D">
        <w:rPr>
          <w:rFonts w:ascii="Calibri" w:hAnsi="Calibri" w:cs="Calibri"/>
          <w:b/>
          <w:bCs/>
          <w:noProof/>
          <w:szCs w:val="24"/>
        </w:rPr>
        <w:t>8</w:t>
      </w:r>
      <w:r w:rsidRPr="001E066D">
        <w:rPr>
          <w:rFonts w:ascii="Calibri" w:hAnsi="Calibri" w:cs="Calibri"/>
          <w:noProof/>
          <w:szCs w:val="24"/>
        </w:rPr>
        <w:t>, 245–248 (2019).</w:t>
      </w:r>
    </w:p>
    <w:p w14:paraId="7251A272"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3.</w:t>
      </w:r>
      <w:r w:rsidRPr="001E066D">
        <w:rPr>
          <w:rFonts w:ascii="Calibri" w:hAnsi="Calibri" w:cs="Calibri"/>
          <w:noProof/>
          <w:szCs w:val="24"/>
        </w:rPr>
        <w:tab/>
        <w:t xml:space="preserve">Payum, T. Distribution, ethnobotany, pharmacognosy and phytoconstituents of coptis teeta wall.: A highly valued and threatened medicinal plant of eastern himalayas. </w:t>
      </w:r>
      <w:r w:rsidRPr="001E066D">
        <w:rPr>
          <w:rFonts w:ascii="Calibri" w:hAnsi="Calibri" w:cs="Calibri"/>
          <w:i/>
          <w:iCs/>
          <w:noProof/>
          <w:szCs w:val="24"/>
        </w:rPr>
        <w:t>Pharmacogn. J.</w:t>
      </w:r>
      <w:r w:rsidRPr="001E066D">
        <w:rPr>
          <w:rFonts w:ascii="Calibri" w:hAnsi="Calibri" w:cs="Calibri"/>
          <w:noProof/>
          <w:szCs w:val="24"/>
        </w:rPr>
        <w:t xml:space="preserve"> </w:t>
      </w:r>
      <w:r w:rsidRPr="001E066D">
        <w:rPr>
          <w:rFonts w:ascii="Calibri" w:hAnsi="Calibri" w:cs="Calibri"/>
          <w:b/>
          <w:bCs/>
          <w:noProof/>
          <w:szCs w:val="24"/>
        </w:rPr>
        <w:t>9</w:t>
      </w:r>
      <w:r w:rsidRPr="001E066D">
        <w:rPr>
          <w:rFonts w:ascii="Calibri" w:hAnsi="Calibri" w:cs="Calibri"/>
          <w:noProof/>
          <w:szCs w:val="24"/>
        </w:rPr>
        <w:t>, s28–s34 (2017).</w:t>
      </w:r>
    </w:p>
    <w:p w14:paraId="40D1DADD"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4.</w:t>
      </w:r>
      <w:r w:rsidRPr="001E066D">
        <w:rPr>
          <w:rFonts w:ascii="Calibri" w:hAnsi="Calibri" w:cs="Calibri"/>
          <w:noProof/>
          <w:szCs w:val="24"/>
        </w:rPr>
        <w:tab/>
        <w:t>Wu, J., Peng, W., Qin, R. &amp; Zhou, H. Crataegus pinnatifida: Chemical Constituents, Pharmacology, and Potential Applications. 1685–1712 (2014) doi:10.3390/molecules19021685.</w:t>
      </w:r>
    </w:p>
    <w:p w14:paraId="4DC6160B"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5.</w:t>
      </w:r>
      <w:r w:rsidRPr="001E066D">
        <w:rPr>
          <w:rFonts w:ascii="Calibri" w:hAnsi="Calibri" w:cs="Calibri"/>
          <w:noProof/>
          <w:szCs w:val="24"/>
        </w:rPr>
        <w:tab/>
        <w:t xml:space="preserve">Caballero-Ortega, H. </w:t>
      </w:r>
      <w:r w:rsidRPr="001E066D">
        <w:rPr>
          <w:rFonts w:ascii="Calibri" w:hAnsi="Calibri" w:cs="Calibri"/>
          <w:i/>
          <w:iCs/>
          <w:noProof/>
          <w:szCs w:val="24"/>
        </w:rPr>
        <w:t>et al.</w:t>
      </w:r>
      <w:r w:rsidRPr="001E066D">
        <w:rPr>
          <w:rFonts w:ascii="Calibri" w:hAnsi="Calibri" w:cs="Calibri"/>
          <w:noProof/>
          <w:szCs w:val="24"/>
        </w:rPr>
        <w:t xml:space="preserve"> Chemical composition of saffron (Crocus sativus L.) from four countries. </w:t>
      </w:r>
      <w:r w:rsidRPr="001E066D">
        <w:rPr>
          <w:rFonts w:ascii="Calibri" w:hAnsi="Calibri" w:cs="Calibri"/>
          <w:i/>
          <w:iCs/>
          <w:noProof/>
          <w:szCs w:val="24"/>
        </w:rPr>
        <w:t>Acta Hortic.</w:t>
      </w:r>
      <w:r w:rsidRPr="001E066D">
        <w:rPr>
          <w:rFonts w:ascii="Calibri" w:hAnsi="Calibri" w:cs="Calibri"/>
          <w:noProof/>
          <w:szCs w:val="24"/>
        </w:rPr>
        <w:t xml:space="preserve"> </w:t>
      </w:r>
      <w:r w:rsidRPr="001E066D">
        <w:rPr>
          <w:rFonts w:ascii="Calibri" w:hAnsi="Calibri" w:cs="Calibri"/>
          <w:b/>
          <w:bCs/>
          <w:noProof/>
          <w:szCs w:val="24"/>
        </w:rPr>
        <w:t>650</w:t>
      </w:r>
      <w:r w:rsidRPr="001E066D">
        <w:rPr>
          <w:rFonts w:ascii="Calibri" w:hAnsi="Calibri" w:cs="Calibri"/>
          <w:noProof/>
          <w:szCs w:val="24"/>
        </w:rPr>
        <w:t>, 321–326 (2004).</w:t>
      </w:r>
    </w:p>
    <w:p w14:paraId="434881F5"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6.</w:t>
      </w:r>
      <w:r w:rsidRPr="001E066D">
        <w:rPr>
          <w:rFonts w:ascii="Calibri" w:hAnsi="Calibri" w:cs="Calibri"/>
          <w:noProof/>
          <w:szCs w:val="24"/>
        </w:rPr>
        <w:tab/>
        <w:t xml:space="preserve">Rahimi, M. Chemical and Medicinal Properties of Saffron. </w:t>
      </w:r>
      <w:r w:rsidRPr="001E066D">
        <w:rPr>
          <w:rFonts w:ascii="Calibri" w:hAnsi="Calibri" w:cs="Calibri"/>
          <w:i/>
          <w:iCs/>
          <w:noProof/>
          <w:szCs w:val="24"/>
        </w:rPr>
        <w:t>BEPLS Bull. Env.Pharmacol. Life Sci</w:t>
      </w:r>
      <w:r w:rsidRPr="001E066D">
        <w:rPr>
          <w:rFonts w:ascii="Calibri" w:hAnsi="Calibri" w:cs="Calibri"/>
          <w:noProof/>
          <w:szCs w:val="24"/>
        </w:rPr>
        <w:t xml:space="preserve"> </w:t>
      </w:r>
      <w:r w:rsidRPr="001E066D">
        <w:rPr>
          <w:rFonts w:ascii="Calibri" w:hAnsi="Calibri" w:cs="Calibri"/>
          <w:b/>
          <w:bCs/>
          <w:noProof/>
          <w:szCs w:val="24"/>
        </w:rPr>
        <w:t>3</w:t>
      </w:r>
      <w:r w:rsidRPr="001E066D">
        <w:rPr>
          <w:rFonts w:ascii="Calibri" w:hAnsi="Calibri" w:cs="Calibri"/>
          <w:noProof/>
          <w:szCs w:val="24"/>
        </w:rPr>
        <w:t>, 69–81 (2015).</w:t>
      </w:r>
    </w:p>
    <w:p w14:paraId="4FAE654D"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7.</w:t>
      </w:r>
      <w:r w:rsidRPr="001E066D">
        <w:rPr>
          <w:rFonts w:ascii="Calibri" w:hAnsi="Calibri" w:cs="Calibri"/>
          <w:noProof/>
          <w:szCs w:val="24"/>
        </w:rPr>
        <w:tab/>
        <w:t>CHEMICAL CONSTITUENTS FROM Crotalaria pallida , Morinda citrifolia AND Chlorophyllum molybdites SITI RABEAH BINTI FADZIL FACULTY OF SCIENCE. (2018).</w:t>
      </w:r>
    </w:p>
    <w:p w14:paraId="707117E2"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8.</w:t>
      </w:r>
      <w:r w:rsidRPr="001E066D">
        <w:rPr>
          <w:rFonts w:ascii="Calibri" w:hAnsi="Calibri" w:cs="Calibri"/>
          <w:noProof/>
          <w:szCs w:val="24"/>
        </w:rPr>
        <w:tab/>
        <w:t xml:space="preserve">Of, P., Sativus, C. &amp; An, L. 1 , * 1 2 1 ,. </w:t>
      </w:r>
      <w:r w:rsidRPr="001E066D">
        <w:rPr>
          <w:rFonts w:ascii="Calibri" w:hAnsi="Calibri" w:cs="Calibri"/>
          <w:b/>
          <w:bCs/>
          <w:noProof/>
          <w:szCs w:val="24"/>
        </w:rPr>
        <w:t>11</w:t>
      </w:r>
      <w:r w:rsidRPr="001E066D">
        <w:rPr>
          <w:rFonts w:ascii="Calibri" w:hAnsi="Calibri" w:cs="Calibri"/>
          <w:noProof/>
          <w:szCs w:val="24"/>
        </w:rPr>
        <w:t>, 1549–1556 (2020).</w:t>
      </w:r>
    </w:p>
    <w:p w14:paraId="3DAE1BEF"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19.</w:t>
      </w:r>
      <w:r w:rsidRPr="001E066D">
        <w:rPr>
          <w:rFonts w:ascii="Calibri" w:hAnsi="Calibri" w:cs="Calibri"/>
          <w:noProof/>
          <w:szCs w:val="24"/>
        </w:rPr>
        <w:tab/>
        <w:t xml:space="preserve">Gopalakrishnan, S. B., Kalaiarasi, T. &amp; Subramanian, R. Comparative DFT Study of Phytochemical Constituents of the Fruits of Cucumis trigonus Roxb . and Cucumis sativus Linn . </w:t>
      </w:r>
      <w:r w:rsidRPr="001E066D">
        <w:rPr>
          <w:rFonts w:ascii="Calibri" w:hAnsi="Calibri" w:cs="Calibri"/>
          <w:b/>
          <w:bCs/>
          <w:noProof/>
          <w:szCs w:val="24"/>
        </w:rPr>
        <w:t>2014</w:t>
      </w:r>
      <w:r w:rsidRPr="001E066D">
        <w:rPr>
          <w:rFonts w:ascii="Calibri" w:hAnsi="Calibri" w:cs="Calibri"/>
          <w:noProof/>
          <w:szCs w:val="24"/>
        </w:rPr>
        <w:t>, 1–7 (2014).</w:t>
      </w:r>
    </w:p>
    <w:p w14:paraId="5B7269C7"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0.</w:t>
      </w:r>
      <w:r w:rsidRPr="001E066D">
        <w:rPr>
          <w:rFonts w:ascii="Calibri" w:hAnsi="Calibri" w:cs="Calibri"/>
          <w:noProof/>
          <w:szCs w:val="24"/>
        </w:rPr>
        <w:tab/>
        <w:t xml:space="preserve">Duquesnoy, E., Dinh, N. H., Castola, V. &amp; Casanova, J. Composition of a pyrolytic oil from Cupressus funebris Endl. of Vietnamese origin. </w:t>
      </w:r>
      <w:r w:rsidRPr="001E066D">
        <w:rPr>
          <w:rFonts w:ascii="Calibri" w:hAnsi="Calibri" w:cs="Calibri"/>
          <w:i/>
          <w:iCs/>
          <w:noProof/>
          <w:szCs w:val="24"/>
        </w:rPr>
        <w:t>Flavour Fragr. J.</w:t>
      </w:r>
      <w:r w:rsidRPr="001E066D">
        <w:rPr>
          <w:rFonts w:ascii="Calibri" w:hAnsi="Calibri" w:cs="Calibri"/>
          <w:noProof/>
          <w:szCs w:val="24"/>
        </w:rPr>
        <w:t xml:space="preserve"> </w:t>
      </w:r>
      <w:r w:rsidRPr="001E066D">
        <w:rPr>
          <w:rFonts w:ascii="Calibri" w:hAnsi="Calibri" w:cs="Calibri"/>
          <w:b/>
          <w:bCs/>
          <w:noProof/>
          <w:szCs w:val="24"/>
        </w:rPr>
        <w:t>21</w:t>
      </w:r>
      <w:r w:rsidRPr="001E066D">
        <w:rPr>
          <w:rFonts w:ascii="Calibri" w:hAnsi="Calibri" w:cs="Calibri"/>
          <w:noProof/>
          <w:szCs w:val="24"/>
        </w:rPr>
        <w:t>, 453–457 (2006).</w:t>
      </w:r>
    </w:p>
    <w:p w14:paraId="4F50DBD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1.</w:t>
      </w:r>
      <w:r w:rsidRPr="001E066D">
        <w:rPr>
          <w:rFonts w:ascii="Calibri" w:hAnsi="Calibri" w:cs="Calibri"/>
          <w:noProof/>
          <w:szCs w:val="24"/>
        </w:rPr>
        <w:tab/>
        <w:t xml:space="preserve">Lee, S., Chang, W. &amp; Chen, C. Isolated from Curculigo Capitulata. </w:t>
      </w:r>
      <w:r w:rsidRPr="001E066D">
        <w:rPr>
          <w:rFonts w:ascii="Calibri" w:hAnsi="Calibri" w:cs="Calibri"/>
          <w:b/>
          <w:bCs/>
          <w:noProof/>
          <w:szCs w:val="24"/>
        </w:rPr>
        <w:t>37</w:t>
      </w:r>
      <w:r w:rsidRPr="001E066D">
        <w:rPr>
          <w:rFonts w:ascii="Calibri" w:hAnsi="Calibri" w:cs="Calibri"/>
          <w:noProof/>
          <w:szCs w:val="24"/>
        </w:rPr>
        <w:t>, 4405–4408 (1996).</w:t>
      </w:r>
    </w:p>
    <w:p w14:paraId="6C0EE487"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2.</w:t>
      </w:r>
      <w:r w:rsidRPr="001E066D">
        <w:rPr>
          <w:rFonts w:ascii="Calibri" w:hAnsi="Calibri" w:cs="Calibri"/>
          <w:noProof/>
          <w:szCs w:val="24"/>
        </w:rPr>
        <w:tab/>
        <w:t xml:space="preserve">Frezza, C. </w:t>
      </w:r>
      <w:r w:rsidRPr="001E066D">
        <w:rPr>
          <w:rFonts w:ascii="Calibri" w:hAnsi="Calibri" w:cs="Calibri"/>
          <w:i/>
          <w:iCs/>
          <w:noProof/>
          <w:szCs w:val="24"/>
        </w:rPr>
        <w:t>et al.</w:t>
      </w:r>
      <w:r w:rsidRPr="001E066D">
        <w:rPr>
          <w:rFonts w:ascii="Calibri" w:hAnsi="Calibri" w:cs="Calibri"/>
          <w:noProof/>
          <w:szCs w:val="24"/>
        </w:rPr>
        <w:t xml:space="preserve"> Nor -Lignans : Occurrence in Plants and Biological Activities — A Review. (2020).</w:t>
      </w:r>
    </w:p>
    <w:p w14:paraId="126200F0"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lastRenderedPageBreak/>
        <w:t>23.</w:t>
      </w:r>
      <w:r w:rsidRPr="001E066D">
        <w:rPr>
          <w:rFonts w:ascii="Calibri" w:hAnsi="Calibri" w:cs="Calibri"/>
          <w:noProof/>
          <w:szCs w:val="24"/>
        </w:rPr>
        <w:tab/>
        <w:t xml:space="preserve">Yuan, T. </w:t>
      </w:r>
      <w:r w:rsidRPr="001E066D">
        <w:rPr>
          <w:rFonts w:ascii="Calibri" w:hAnsi="Calibri" w:cs="Calibri"/>
          <w:i/>
          <w:iCs/>
          <w:noProof/>
          <w:szCs w:val="24"/>
        </w:rPr>
        <w:t>et al.</w:t>
      </w:r>
      <w:r w:rsidRPr="001E066D">
        <w:rPr>
          <w:rFonts w:ascii="Calibri" w:hAnsi="Calibri" w:cs="Calibri"/>
          <w:noProof/>
          <w:szCs w:val="24"/>
        </w:rPr>
        <w:t xml:space="preserve"> Chemical constituents from Curcuma longa L. and their inhibitory effects of nitric oxide production. </w:t>
      </w:r>
      <w:r w:rsidRPr="001E066D">
        <w:rPr>
          <w:rFonts w:ascii="Calibri" w:hAnsi="Calibri" w:cs="Calibri"/>
          <w:i/>
          <w:iCs/>
          <w:noProof/>
          <w:szCs w:val="24"/>
        </w:rPr>
        <w:t>Nat. Prod. Res.</w:t>
      </w:r>
      <w:r w:rsidRPr="001E066D">
        <w:rPr>
          <w:rFonts w:ascii="Calibri" w:hAnsi="Calibri" w:cs="Calibri"/>
          <w:noProof/>
          <w:szCs w:val="24"/>
        </w:rPr>
        <w:t xml:space="preserve"> </w:t>
      </w:r>
      <w:r w:rsidRPr="001E066D">
        <w:rPr>
          <w:rFonts w:ascii="Calibri" w:hAnsi="Calibri" w:cs="Calibri"/>
          <w:b/>
          <w:bCs/>
          <w:noProof/>
          <w:szCs w:val="24"/>
        </w:rPr>
        <w:t>32</w:t>
      </w:r>
      <w:r w:rsidRPr="001E066D">
        <w:rPr>
          <w:rFonts w:ascii="Calibri" w:hAnsi="Calibri" w:cs="Calibri"/>
          <w:noProof/>
          <w:szCs w:val="24"/>
        </w:rPr>
        <w:t>, 1887–1892 (2018).</w:t>
      </w:r>
    </w:p>
    <w:p w14:paraId="54CAAE42"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4.</w:t>
      </w:r>
      <w:r w:rsidRPr="001E066D">
        <w:rPr>
          <w:rFonts w:ascii="Calibri" w:hAnsi="Calibri" w:cs="Calibri"/>
          <w:noProof/>
          <w:szCs w:val="24"/>
        </w:rPr>
        <w:tab/>
        <w:t xml:space="preserve">Singh, S., Rajesh, B. S. S., Sahoo, K., Subudhi, E. &amp; Nayak, S. Chemical Composition of Turmeric Oil (Curcuma longa L. cv. Roma) and its Antimicrobial Activity against Eye Infecting Pathogens. </w:t>
      </w:r>
      <w:r w:rsidRPr="001E066D">
        <w:rPr>
          <w:rFonts w:ascii="Calibri" w:hAnsi="Calibri" w:cs="Calibri"/>
          <w:i/>
          <w:iCs/>
          <w:noProof/>
          <w:szCs w:val="24"/>
        </w:rPr>
        <w:t>J. Essent. Oil Res.</w:t>
      </w:r>
      <w:r w:rsidRPr="001E066D">
        <w:rPr>
          <w:rFonts w:ascii="Calibri" w:hAnsi="Calibri" w:cs="Calibri"/>
          <w:noProof/>
          <w:szCs w:val="24"/>
        </w:rPr>
        <w:t xml:space="preserve"> </w:t>
      </w:r>
      <w:r w:rsidRPr="001E066D">
        <w:rPr>
          <w:rFonts w:ascii="Calibri" w:hAnsi="Calibri" w:cs="Calibri"/>
          <w:b/>
          <w:bCs/>
          <w:noProof/>
          <w:szCs w:val="24"/>
        </w:rPr>
        <w:t>23</w:t>
      </w:r>
      <w:r w:rsidRPr="001E066D">
        <w:rPr>
          <w:rFonts w:ascii="Calibri" w:hAnsi="Calibri" w:cs="Calibri"/>
          <w:noProof/>
          <w:szCs w:val="24"/>
        </w:rPr>
        <w:t>, 11–18 (2011).</w:t>
      </w:r>
    </w:p>
    <w:p w14:paraId="7E8C0738"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5.</w:t>
      </w:r>
      <w:r w:rsidRPr="001E066D">
        <w:rPr>
          <w:rFonts w:ascii="Calibri" w:hAnsi="Calibri" w:cs="Calibri"/>
          <w:noProof/>
          <w:szCs w:val="24"/>
        </w:rPr>
        <w:tab/>
        <w:t xml:space="preserve">Dosoky, N. S. &amp; Setzer, W. N. Chemical composition and biological activities of essential oils of curcuma species. </w:t>
      </w:r>
      <w:r w:rsidRPr="001E066D">
        <w:rPr>
          <w:rFonts w:ascii="Calibri" w:hAnsi="Calibri" w:cs="Calibri"/>
          <w:i/>
          <w:iCs/>
          <w:noProof/>
          <w:szCs w:val="24"/>
        </w:rPr>
        <w:t>Nutrients</w:t>
      </w:r>
      <w:r w:rsidRPr="001E066D">
        <w:rPr>
          <w:rFonts w:ascii="Calibri" w:hAnsi="Calibri" w:cs="Calibri"/>
          <w:noProof/>
          <w:szCs w:val="24"/>
        </w:rPr>
        <w:t xml:space="preserve"> </w:t>
      </w:r>
      <w:r w:rsidRPr="001E066D">
        <w:rPr>
          <w:rFonts w:ascii="Calibri" w:hAnsi="Calibri" w:cs="Calibri"/>
          <w:b/>
          <w:bCs/>
          <w:noProof/>
          <w:szCs w:val="24"/>
        </w:rPr>
        <w:t>10</w:t>
      </w:r>
      <w:r w:rsidRPr="001E066D">
        <w:rPr>
          <w:rFonts w:ascii="Calibri" w:hAnsi="Calibri" w:cs="Calibri"/>
          <w:noProof/>
          <w:szCs w:val="24"/>
        </w:rPr>
        <w:t>, 10–17 (2018).</w:t>
      </w:r>
    </w:p>
    <w:p w14:paraId="5CFDE91A"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6.</w:t>
      </w:r>
      <w:r w:rsidRPr="001E066D">
        <w:rPr>
          <w:rFonts w:ascii="Calibri" w:hAnsi="Calibri" w:cs="Calibri"/>
          <w:noProof/>
          <w:szCs w:val="24"/>
        </w:rPr>
        <w:tab/>
        <w:t xml:space="preserve">Li, S. Chemical Composition and Product Quality Control of Turmeric (Curcuma longa L.). </w:t>
      </w:r>
      <w:r w:rsidRPr="001E066D">
        <w:rPr>
          <w:rFonts w:ascii="Calibri" w:hAnsi="Calibri" w:cs="Calibri"/>
          <w:i/>
          <w:iCs/>
          <w:noProof/>
          <w:szCs w:val="24"/>
        </w:rPr>
        <w:t>Pharm. Crop.</w:t>
      </w:r>
      <w:r w:rsidRPr="001E066D">
        <w:rPr>
          <w:rFonts w:ascii="Calibri" w:hAnsi="Calibri" w:cs="Calibri"/>
          <w:noProof/>
          <w:szCs w:val="24"/>
        </w:rPr>
        <w:t xml:space="preserve"> </w:t>
      </w:r>
      <w:r w:rsidRPr="001E066D">
        <w:rPr>
          <w:rFonts w:ascii="Calibri" w:hAnsi="Calibri" w:cs="Calibri"/>
          <w:b/>
          <w:bCs/>
          <w:noProof/>
          <w:szCs w:val="24"/>
        </w:rPr>
        <w:t>5</w:t>
      </w:r>
      <w:r w:rsidRPr="001E066D">
        <w:rPr>
          <w:rFonts w:ascii="Calibri" w:hAnsi="Calibri" w:cs="Calibri"/>
          <w:noProof/>
          <w:szCs w:val="24"/>
        </w:rPr>
        <w:t>, 28–54 (2011).</w:t>
      </w:r>
    </w:p>
    <w:p w14:paraId="13E46ABB"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7.</w:t>
      </w:r>
      <w:r w:rsidRPr="001E066D">
        <w:rPr>
          <w:rFonts w:ascii="Calibri" w:hAnsi="Calibri" w:cs="Calibri"/>
          <w:noProof/>
          <w:szCs w:val="24"/>
        </w:rPr>
        <w:tab/>
        <w:t xml:space="preserve">Journal, A. I. An Indian Journal Note. </w:t>
      </w:r>
      <w:r w:rsidRPr="001E066D">
        <w:rPr>
          <w:rFonts w:ascii="Calibri" w:hAnsi="Calibri" w:cs="Calibri"/>
          <w:i/>
          <w:iCs/>
          <w:noProof/>
          <w:szCs w:val="24"/>
        </w:rPr>
        <w:t>Anal. Chem.</w:t>
      </w:r>
      <w:r w:rsidRPr="001E066D">
        <w:rPr>
          <w:rFonts w:ascii="Calibri" w:hAnsi="Calibri" w:cs="Calibri"/>
          <w:noProof/>
          <w:szCs w:val="24"/>
        </w:rPr>
        <w:t xml:space="preserve"> </w:t>
      </w:r>
      <w:r w:rsidRPr="001E066D">
        <w:rPr>
          <w:rFonts w:ascii="Calibri" w:hAnsi="Calibri" w:cs="Calibri"/>
          <w:b/>
          <w:bCs/>
          <w:noProof/>
          <w:szCs w:val="24"/>
        </w:rPr>
        <w:t>6</w:t>
      </w:r>
      <w:r w:rsidRPr="001E066D">
        <w:rPr>
          <w:rFonts w:ascii="Calibri" w:hAnsi="Calibri" w:cs="Calibri"/>
          <w:noProof/>
          <w:szCs w:val="24"/>
        </w:rPr>
        <w:t>, 4–8 (2007).</w:t>
      </w:r>
    </w:p>
    <w:p w14:paraId="3CDF4B12"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8.</w:t>
      </w:r>
      <w:r w:rsidRPr="001E066D">
        <w:rPr>
          <w:rFonts w:ascii="Calibri" w:hAnsi="Calibri" w:cs="Calibri"/>
          <w:noProof/>
          <w:szCs w:val="24"/>
        </w:rPr>
        <w:tab/>
        <w:t xml:space="preserve">Noureen, S., Noreen, S., Ghumman, S. A., Batool, F. &amp; Bukhari, S. N. A. The genus Cuscuta (Convolvolaceac): An updated review on indigenous uses, phytochemistry, and pharmacology. </w:t>
      </w:r>
      <w:r w:rsidRPr="001E066D">
        <w:rPr>
          <w:rFonts w:ascii="Calibri" w:hAnsi="Calibri" w:cs="Calibri"/>
          <w:i/>
          <w:iCs/>
          <w:noProof/>
          <w:szCs w:val="24"/>
        </w:rPr>
        <w:t>Iran. J. Basic Med. Sci.</w:t>
      </w:r>
      <w:r w:rsidRPr="001E066D">
        <w:rPr>
          <w:rFonts w:ascii="Calibri" w:hAnsi="Calibri" w:cs="Calibri"/>
          <w:noProof/>
          <w:szCs w:val="24"/>
        </w:rPr>
        <w:t xml:space="preserve"> </w:t>
      </w:r>
      <w:r w:rsidRPr="001E066D">
        <w:rPr>
          <w:rFonts w:ascii="Calibri" w:hAnsi="Calibri" w:cs="Calibri"/>
          <w:b/>
          <w:bCs/>
          <w:noProof/>
          <w:szCs w:val="24"/>
        </w:rPr>
        <w:t>22</w:t>
      </w:r>
      <w:r w:rsidRPr="001E066D">
        <w:rPr>
          <w:rFonts w:ascii="Calibri" w:hAnsi="Calibri" w:cs="Calibri"/>
          <w:noProof/>
          <w:szCs w:val="24"/>
        </w:rPr>
        <w:t>, 1225–1252 (2019).</w:t>
      </w:r>
    </w:p>
    <w:p w14:paraId="5D4FC1C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29.</w:t>
      </w:r>
      <w:r w:rsidRPr="001E066D">
        <w:rPr>
          <w:rFonts w:ascii="Calibri" w:hAnsi="Calibri" w:cs="Calibri"/>
          <w:noProof/>
          <w:szCs w:val="24"/>
        </w:rPr>
        <w:tab/>
        <w:t xml:space="preserve">Donnapee, S. </w:t>
      </w:r>
      <w:r w:rsidRPr="001E066D">
        <w:rPr>
          <w:rFonts w:ascii="Calibri" w:hAnsi="Calibri" w:cs="Calibri"/>
          <w:i/>
          <w:iCs/>
          <w:noProof/>
          <w:szCs w:val="24"/>
        </w:rPr>
        <w:t>et al.</w:t>
      </w:r>
      <w:r w:rsidRPr="001E066D">
        <w:rPr>
          <w:rFonts w:ascii="Calibri" w:hAnsi="Calibri" w:cs="Calibri"/>
          <w:noProof/>
          <w:szCs w:val="24"/>
        </w:rPr>
        <w:t xml:space="preserve"> Cuscuta chinensis Lam.: A systematic review on ethnopharmacology, phytochemistry and pharmacology of an important traditional herbal medicine. </w:t>
      </w:r>
      <w:r w:rsidRPr="001E066D">
        <w:rPr>
          <w:rFonts w:ascii="Calibri" w:hAnsi="Calibri" w:cs="Calibri"/>
          <w:i/>
          <w:iCs/>
          <w:noProof/>
          <w:szCs w:val="24"/>
        </w:rPr>
        <w:t>J. Ethnopharmacol.</w:t>
      </w:r>
      <w:r w:rsidRPr="001E066D">
        <w:rPr>
          <w:rFonts w:ascii="Calibri" w:hAnsi="Calibri" w:cs="Calibri"/>
          <w:noProof/>
          <w:szCs w:val="24"/>
        </w:rPr>
        <w:t xml:space="preserve"> </w:t>
      </w:r>
      <w:r w:rsidRPr="001E066D">
        <w:rPr>
          <w:rFonts w:ascii="Calibri" w:hAnsi="Calibri" w:cs="Calibri"/>
          <w:b/>
          <w:bCs/>
          <w:noProof/>
          <w:szCs w:val="24"/>
        </w:rPr>
        <w:t>157</w:t>
      </w:r>
      <w:r w:rsidRPr="001E066D">
        <w:rPr>
          <w:rFonts w:ascii="Calibri" w:hAnsi="Calibri" w:cs="Calibri"/>
          <w:noProof/>
          <w:szCs w:val="24"/>
        </w:rPr>
        <w:t>, 292–308 (2014).</w:t>
      </w:r>
    </w:p>
    <w:p w14:paraId="57CA2A76"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0.</w:t>
      </w:r>
      <w:r w:rsidRPr="001E066D">
        <w:rPr>
          <w:rFonts w:ascii="Calibri" w:hAnsi="Calibri" w:cs="Calibri"/>
          <w:noProof/>
          <w:szCs w:val="24"/>
        </w:rPr>
        <w:tab/>
        <w:t xml:space="preserve">Crouzet, S., Maria, A., Dinan, L., Lafont, R. &amp; Girault, J. P. Ecdysteroids from Cyanotis longifolia Benth. (Commelinaceae). </w:t>
      </w:r>
      <w:r w:rsidRPr="001E066D">
        <w:rPr>
          <w:rFonts w:ascii="Calibri" w:hAnsi="Calibri" w:cs="Calibri"/>
          <w:i/>
          <w:iCs/>
          <w:noProof/>
          <w:szCs w:val="24"/>
        </w:rPr>
        <w:t>Arch. Insect Biochem. Physiol.</w:t>
      </w:r>
      <w:r w:rsidRPr="001E066D">
        <w:rPr>
          <w:rFonts w:ascii="Calibri" w:hAnsi="Calibri" w:cs="Calibri"/>
          <w:noProof/>
          <w:szCs w:val="24"/>
        </w:rPr>
        <w:t xml:space="preserve"> </w:t>
      </w:r>
      <w:r w:rsidRPr="001E066D">
        <w:rPr>
          <w:rFonts w:ascii="Calibri" w:hAnsi="Calibri" w:cs="Calibri"/>
          <w:b/>
          <w:bCs/>
          <w:noProof/>
          <w:szCs w:val="24"/>
        </w:rPr>
        <w:t>72</w:t>
      </w:r>
      <w:r w:rsidRPr="001E066D">
        <w:rPr>
          <w:rFonts w:ascii="Calibri" w:hAnsi="Calibri" w:cs="Calibri"/>
          <w:noProof/>
          <w:szCs w:val="24"/>
        </w:rPr>
        <w:t>, 194–209 (2009).</w:t>
      </w:r>
    </w:p>
    <w:p w14:paraId="01CBE70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1.</w:t>
      </w:r>
      <w:r w:rsidRPr="001E066D">
        <w:rPr>
          <w:rFonts w:ascii="Calibri" w:hAnsi="Calibri" w:cs="Calibri"/>
          <w:noProof/>
          <w:szCs w:val="24"/>
        </w:rPr>
        <w:tab/>
        <w:t xml:space="preserve">Joshi, R. K. Chemical constituents and antibacterial property of the essential oil of the roots of Cyathocline purpurea. </w:t>
      </w:r>
      <w:r w:rsidRPr="001E066D">
        <w:rPr>
          <w:rFonts w:ascii="Calibri" w:hAnsi="Calibri" w:cs="Calibri"/>
          <w:i/>
          <w:iCs/>
          <w:noProof/>
          <w:szCs w:val="24"/>
        </w:rPr>
        <w:t>J. Ethnopharmacol.</w:t>
      </w:r>
      <w:r w:rsidRPr="001E066D">
        <w:rPr>
          <w:rFonts w:ascii="Calibri" w:hAnsi="Calibri" w:cs="Calibri"/>
          <w:noProof/>
          <w:szCs w:val="24"/>
        </w:rPr>
        <w:t xml:space="preserve"> </w:t>
      </w:r>
      <w:r w:rsidRPr="001E066D">
        <w:rPr>
          <w:rFonts w:ascii="Calibri" w:hAnsi="Calibri" w:cs="Calibri"/>
          <w:b/>
          <w:bCs/>
          <w:noProof/>
          <w:szCs w:val="24"/>
        </w:rPr>
        <w:t>145</w:t>
      </w:r>
      <w:r w:rsidRPr="001E066D">
        <w:rPr>
          <w:rFonts w:ascii="Calibri" w:hAnsi="Calibri" w:cs="Calibri"/>
          <w:noProof/>
          <w:szCs w:val="24"/>
        </w:rPr>
        <w:t>, 621–625 (2013).</w:t>
      </w:r>
    </w:p>
    <w:p w14:paraId="066AE28B"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2.</w:t>
      </w:r>
      <w:r w:rsidRPr="001E066D">
        <w:rPr>
          <w:rFonts w:ascii="Calibri" w:hAnsi="Calibri" w:cs="Calibri"/>
          <w:noProof/>
          <w:szCs w:val="24"/>
        </w:rPr>
        <w:tab/>
        <w:t xml:space="preserve">Zhou, R., Li, B. G. &amp; Zhang, G. L. Chemical study on Cyathula officinalis Kuan. </w:t>
      </w:r>
      <w:r w:rsidRPr="001E066D">
        <w:rPr>
          <w:rFonts w:ascii="Calibri" w:hAnsi="Calibri" w:cs="Calibri"/>
          <w:i/>
          <w:iCs/>
          <w:noProof/>
          <w:szCs w:val="24"/>
        </w:rPr>
        <w:t>J. Asian Nat. Prod. Res.</w:t>
      </w:r>
      <w:r w:rsidRPr="001E066D">
        <w:rPr>
          <w:rFonts w:ascii="Calibri" w:hAnsi="Calibri" w:cs="Calibri"/>
          <w:noProof/>
          <w:szCs w:val="24"/>
        </w:rPr>
        <w:t xml:space="preserve"> </w:t>
      </w:r>
      <w:r w:rsidRPr="001E066D">
        <w:rPr>
          <w:rFonts w:ascii="Calibri" w:hAnsi="Calibri" w:cs="Calibri"/>
          <w:b/>
          <w:bCs/>
          <w:noProof/>
          <w:szCs w:val="24"/>
        </w:rPr>
        <w:t>7</w:t>
      </w:r>
      <w:r w:rsidRPr="001E066D">
        <w:rPr>
          <w:rFonts w:ascii="Calibri" w:hAnsi="Calibri" w:cs="Calibri"/>
          <w:noProof/>
          <w:szCs w:val="24"/>
        </w:rPr>
        <w:t>, 245–252 (2005).</w:t>
      </w:r>
    </w:p>
    <w:p w14:paraId="4D81B0A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3.</w:t>
      </w:r>
      <w:r w:rsidRPr="001E066D">
        <w:rPr>
          <w:rFonts w:ascii="Calibri" w:hAnsi="Calibri" w:cs="Calibri"/>
          <w:noProof/>
          <w:szCs w:val="24"/>
        </w:rPr>
        <w:tab/>
        <w:t xml:space="preserve">Huang, Y. </w:t>
      </w:r>
      <w:r w:rsidRPr="001E066D">
        <w:rPr>
          <w:rFonts w:ascii="Calibri" w:hAnsi="Calibri" w:cs="Calibri"/>
          <w:i/>
          <w:iCs/>
          <w:noProof/>
          <w:szCs w:val="24"/>
        </w:rPr>
        <w:t>et al.</w:t>
      </w:r>
      <w:r w:rsidRPr="001E066D">
        <w:rPr>
          <w:rFonts w:ascii="Calibri" w:hAnsi="Calibri" w:cs="Calibri"/>
          <w:noProof/>
          <w:szCs w:val="24"/>
        </w:rPr>
        <w:t xml:space="preserve"> Review of traditional uses, botany, chemistry, pharmacology, pharmacokinetics, and toxicology of Radix Cyathulae. </w:t>
      </w:r>
      <w:r w:rsidRPr="001E066D">
        <w:rPr>
          <w:rFonts w:ascii="Calibri" w:hAnsi="Calibri" w:cs="Calibri"/>
          <w:i/>
          <w:iCs/>
          <w:noProof/>
          <w:szCs w:val="24"/>
        </w:rPr>
        <w:t>Chinese Med. (United Kingdom)</w:t>
      </w:r>
      <w:r w:rsidRPr="001E066D">
        <w:rPr>
          <w:rFonts w:ascii="Calibri" w:hAnsi="Calibri" w:cs="Calibri"/>
          <w:noProof/>
          <w:szCs w:val="24"/>
        </w:rPr>
        <w:t xml:space="preserve"> </w:t>
      </w:r>
      <w:r w:rsidRPr="001E066D">
        <w:rPr>
          <w:rFonts w:ascii="Calibri" w:hAnsi="Calibri" w:cs="Calibri"/>
          <w:b/>
          <w:bCs/>
          <w:noProof/>
          <w:szCs w:val="24"/>
        </w:rPr>
        <w:t>14</w:t>
      </w:r>
      <w:r w:rsidRPr="001E066D">
        <w:rPr>
          <w:rFonts w:ascii="Calibri" w:hAnsi="Calibri" w:cs="Calibri"/>
          <w:noProof/>
          <w:szCs w:val="24"/>
        </w:rPr>
        <w:t>, (2019).</w:t>
      </w:r>
    </w:p>
    <w:p w14:paraId="03631CC7"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4.</w:t>
      </w:r>
      <w:r w:rsidRPr="001E066D">
        <w:rPr>
          <w:rFonts w:ascii="Calibri" w:hAnsi="Calibri" w:cs="Calibri"/>
          <w:noProof/>
          <w:szCs w:val="24"/>
        </w:rPr>
        <w:tab/>
        <w:t xml:space="preserve">Liu, J. </w:t>
      </w:r>
      <w:r w:rsidRPr="001E066D">
        <w:rPr>
          <w:rFonts w:ascii="Calibri" w:hAnsi="Calibri" w:cs="Calibri"/>
          <w:i/>
          <w:iCs/>
          <w:noProof/>
          <w:szCs w:val="24"/>
        </w:rPr>
        <w:t>et al.</w:t>
      </w:r>
      <w:r w:rsidRPr="001E066D">
        <w:rPr>
          <w:rFonts w:ascii="Calibri" w:hAnsi="Calibri" w:cs="Calibri"/>
          <w:noProof/>
          <w:szCs w:val="24"/>
        </w:rPr>
        <w:t xml:space="preserve"> A new heterocyclic compound from Cyathula officinalis Kuan. </w:t>
      </w:r>
      <w:r w:rsidRPr="001E066D">
        <w:rPr>
          <w:rFonts w:ascii="Calibri" w:hAnsi="Calibri" w:cs="Calibri"/>
          <w:i/>
          <w:iCs/>
          <w:noProof/>
          <w:szCs w:val="24"/>
        </w:rPr>
        <w:t>Chinese Chem. Lett.</w:t>
      </w:r>
      <w:r w:rsidRPr="001E066D">
        <w:rPr>
          <w:rFonts w:ascii="Calibri" w:hAnsi="Calibri" w:cs="Calibri"/>
          <w:noProof/>
          <w:szCs w:val="24"/>
        </w:rPr>
        <w:t xml:space="preserve"> </w:t>
      </w:r>
      <w:r w:rsidRPr="001E066D">
        <w:rPr>
          <w:rFonts w:ascii="Calibri" w:hAnsi="Calibri" w:cs="Calibri"/>
          <w:b/>
          <w:bCs/>
          <w:noProof/>
          <w:szCs w:val="24"/>
        </w:rPr>
        <w:t>21</w:t>
      </w:r>
      <w:r w:rsidRPr="001E066D">
        <w:rPr>
          <w:rFonts w:ascii="Calibri" w:hAnsi="Calibri" w:cs="Calibri"/>
          <w:noProof/>
          <w:szCs w:val="24"/>
        </w:rPr>
        <w:t>, 70–72 (2010).</w:t>
      </w:r>
    </w:p>
    <w:p w14:paraId="0C53BD3C"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5.</w:t>
      </w:r>
      <w:r w:rsidRPr="001E066D">
        <w:rPr>
          <w:rFonts w:ascii="Calibri" w:hAnsi="Calibri" w:cs="Calibri"/>
          <w:noProof/>
          <w:szCs w:val="24"/>
        </w:rPr>
        <w:tab/>
        <w:t xml:space="preserve">Wang, J. Z., Liu, X. Y. &amp; Wang, F. P. Two new curine-type bisbenzylisoquinoline alkaloids from the roots of Cyclea wattii with cytotoxic activities. </w:t>
      </w:r>
      <w:r w:rsidRPr="001E066D">
        <w:rPr>
          <w:rFonts w:ascii="Calibri" w:hAnsi="Calibri" w:cs="Calibri"/>
          <w:i/>
          <w:iCs/>
          <w:noProof/>
          <w:szCs w:val="24"/>
        </w:rPr>
        <w:t>Chem. Pharm. Bull.</w:t>
      </w:r>
      <w:r w:rsidRPr="001E066D">
        <w:rPr>
          <w:rFonts w:ascii="Calibri" w:hAnsi="Calibri" w:cs="Calibri"/>
          <w:noProof/>
          <w:szCs w:val="24"/>
        </w:rPr>
        <w:t xml:space="preserve"> </w:t>
      </w:r>
      <w:r w:rsidRPr="001E066D">
        <w:rPr>
          <w:rFonts w:ascii="Calibri" w:hAnsi="Calibri" w:cs="Calibri"/>
          <w:b/>
          <w:bCs/>
          <w:noProof/>
          <w:szCs w:val="24"/>
        </w:rPr>
        <w:t>58</w:t>
      </w:r>
      <w:r w:rsidRPr="001E066D">
        <w:rPr>
          <w:rFonts w:ascii="Calibri" w:hAnsi="Calibri" w:cs="Calibri"/>
          <w:noProof/>
          <w:szCs w:val="24"/>
        </w:rPr>
        <w:t>, 986–988 (2010).</w:t>
      </w:r>
    </w:p>
    <w:p w14:paraId="038F7075"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6.</w:t>
      </w:r>
      <w:r w:rsidRPr="001E066D">
        <w:rPr>
          <w:rFonts w:ascii="Calibri" w:hAnsi="Calibri" w:cs="Calibri"/>
          <w:noProof/>
          <w:szCs w:val="24"/>
        </w:rPr>
        <w:tab/>
        <w:t xml:space="preserve">Luo, J. </w:t>
      </w:r>
      <w:r w:rsidRPr="001E066D">
        <w:rPr>
          <w:rFonts w:ascii="Calibri" w:hAnsi="Calibri" w:cs="Calibri"/>
          <w:i/>
          <w:iCs/>
          <w:noProof/>
          <w:szCs w:val="24"/>
        </w:rPr>
        <w:t>et al.</w:t>
      </w:r>
      <w:r w:rsidRPr="001E066D">
        <w:rPr>
          <w:rFonts w:ascii="Calibri" w:hAnsi="Calibri" w:cs="Calibri"/>
          <w:noProof/>
          <w:szCs w:val="24"/>
        </w:rPr>
        <w:t xml:space="preserve"> Characterization and milk coagulating properties of Cynanchum otophyllum Schneid. proteases. </w:t>
      </w:r>
      <w:r w:rsidRPr="001E066D">
        <w:rPr>
          <w:rFonts w:ascii="Calibri" w:hAnsi="Calibri" w:cs="Calibri"/>
          <w:i/>
          <w:iCs/>
          <w:noProof/>
          <w:szCs w:val="24"/>
        </w:rPr>
        <w:t>J. Dairy Sci.</w:t>
      </w:r>
      <w:r w:rsidRPr="001E066D">
        <w:rPr>
          <w:rFonts w:ascii="Calibri" w:hAnsi="Calibri" w:cs="Calibri"/>
          <w:noProof/>
          <w:szCs w:val="24"/>
        </w:rPr>
        <w:t xml:space="preserve"> </w:t>
      </w:r>
      <w:r w:rsidRPr="001E066D">
        <w:rPr>
          <w:rFonts w:ascii="Calibri" w:hAnsi="Calibri" w:cs="Calibri"/>
          <w:b/>
          <w:bCs/>
          <w:noProof/>
          <w:szCs w:val="24"/>
        </w:rPr>
        <w:t>101</w:t>
      </w:r>
      <w:r w:rsidRPr="001E066D">
        <w:rPr>
          <w:rFonts w:ascii="Calibri" w:hAnsi="Calibri" w:cs="Calibri"/>
          <w:noProof/>
          <w:szCs w:val="24"/>
        </w:rPr>
        <w:t>, 2842–2850 (2018).</w:t>
      </w:r>
    </w:p>
    <w:p w14:paraId="30D9DAD3"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7.</w:t>
      </w:r>
      <w:r w:rsidRPr="001E066D">
        <w:rPr>
          <w:rFonts w:ascii="Calibri" w:hAnsi="Calibri" w:cs="Calibri"/>
          <w:noProof/>
          <w:szCs w:val="24"/>
        </w:rPr>
        <w:tab/>
        <w:t>Zhao, Y., Fan, Q., Xu, G. &amp; Feng, Z. Isolation and Structural Study on Carbohydrates from Cynanchum otophyllum and Cynanchum paniculatum. 37–41 doi:10.1080/07328300802401301.</w:t>
      </w:r>
    </w:p>
    <w:p w14:paraId="30AC8B7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8.</w:t>
      </w:r>
      <w:r w:rsidRPr="001E066D">
        <w:rPr>
          <w:rFonts w:ascii="Calibri" w:hAnsi="Calibri" w:cs="Calibri"/>
          <w:noProof/>
          <w:szCs w:val="24"/>
        </w:rPr>
        <w:tab/>
        <w:t>Zhao, Y., Shen, Y., He, H. &amp; Mu, Q. Natural Product Research : Formerly Natural Product Letters Antifungal agent and other constituents from Cynanchum otophyllum. 37–41 doi:10.1080/14786410601130364.</w:t>
      </w:r>
    </w:p>
    <w:p w14:paraId="666F6AFC"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39.</w:t>
      </w:r>
      <w:r w:rsidRPr="001E066D">
        <w:rPr>
          <w:rFonts w:ascii="Calibri" w:hAnsi="Calibri" w:cs="Calibri"/>
          <w:noProof/>
          <w:szCs w:val="24"/>
        </w:rPr>
        <w:tab/>
        <w:t xml:space="preserve">Wang, X. </w:t>
      </w:r>
      <w:r w:rsidRPr="001E066D">
        <w:rPr>
          <w:rFonts w:ascii="Calibri" w:hAnsi="Calibri" w:cs="Calibri"/>
          <w:i/>
          <w:iCs/>
          <w:noProof/>
          <w:szCs w:val="24"/>
        </w:rPr>
        <w:t>et al.</w:t>
      </w:r>
      <w:r w:rsidRPr="001E066D">
        <w:rPr>
          <w:rFonts w:ascii="Calibri" w:hAnsi="Calibri" w:cs="Calibri"/>
          <w:noProof/>
          <w:szCs w:val="24"/>
        </w:rPr>
        <w:t xml:space="preserve"> Preparative isolation of alkaloids from Dactylicapnos scandens using pH-zone-</w:t>
      </w:r>
      <w:r w:rsidRPr="001E066D">
        <w:rPr>
          <w:rFonts w:ascii="Calibri" w:hAnsi="Calibri" w:cs="Calibri"/>
          <w:noProof/>
          <w:szCs w:val="24"/>
        </w:rPr>
        <w:lastRenderedPageBreak/>
        <w:t xml:space="preserve">refining counter-current chromatography by changing the length of the separation column. </w:t>
      </w:r>
      <w:r w:rsidRPr="001E066D">
        <w:rPr>
          <w:rFonts w:ascii="Calibri" w:hAnsi="Calibri" w:cs="Calibri"/>
          <w:i/>
          <w:iCs/>
          <w:noProof/>
          <w:szCs w:val="24"/>
        </w:rPr>
        <w:t>J. Chromatogr. B Anal. Technol. Biomed. Life Sci.</w:t>
      </w:r>
      <w:r w:rsidRPr="001E066D">
        <w:rPr>
          <w:rFonts w:ascii="Calibri" w:hAnsi="Calibri" w:cs="Calibri"/>
          <w:noProof/>
          <w:szCs w:val="24"/>
        </w:rPr>
        <w:t xml:space="preserve"> </w:t>
      </w:r>
      <w:r w:rsidRPr="001E066D">
        <w:rPr>
          <w:rFonts w:ascii="Calibri" w:hAnsi="Calibri" w:cs="Calibri"/>
          <w:b/>
          <w:bCs/>
          <w:noProof/>
          <w:szCs w:val="24"/>
        </w:rPr>
        <w:t>879</w:t>
      </w:r>
      <w:r w:rsidRPr="001E066D">
        <w:rPr>
          <w:rFonts w:ascii="Calibri" w:hAnsi="Calibri" w:cs="Calibri"/>
          <w:noProof/>
          <w:szCs w:val="24"/>
        </w:rPr>
        <w:t>, 3767–3770 (2011).</w:t>
      </w:r>
    </w:p>
    <w:p w14:paraId="5B683111"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0.</w:t>
      </w:r>
      <w:r w:rsidRPr="001E066D">
        <w:rPr>
          <w:rFonts w:ascii="Calibri" w:hAnsi="Calibri" w:cs="Calibri"/>
          <w:noProof/>
          <w:szCs w:val="24"/>
        </w:rPr>
        <w:tab/>
        <w:t xml:space="preserve">Meng, Z. X., Dong, H. L., Wang, C. L. &amp; Guo, S. X. Chemical constituents of Dendrobium devonianum. </w:t>
      </w:r>
      <w:r w:rsidRPr="001E066D">
        <w:rPr>
          <w:rFonts w:ascii="Calibri" w:hAnsi="Calibri" w:cs="Calibri"/>
          <w:i/>
          <w:iCs/>
          <w:noProof/>
          <w:szCs w:val="24"/>
        </w:rPr>
        <w:t>Chinese Pharm. J.</w:t>
      </w:r>
      <w:r w:rsidRPr="001E066D">
        <w:rPr>
          <w:rFonts w:ascii="Calibri" w:hAnsi="Calibri" w:cs="Calibri"/>
          <w:noProof/>
          <w:szCs w:val="24"/>
        </w:rPr>
        <w:t xml:space="preserve"> </w:t>
      </w:r>
      <w:r w:rsidRPr="001E066D">
        <w:rPr>
          <w:rFonts w:ascii="Calibri" w:hAnsi="Calibri" w:cs="Calibri"/>
          <w:b/>
          <w:bCs/>
          <w:noProof/>
          <w:szCs w:val="24"/>
        </w:rPr>
        <w:t>48</w:t>
      </w:r>
      <w:r w:rsidRPr="001E066D">
        <w:rPr>
          <w:rFonts w:ascii="Calibri" w:hAnsi="Calibri" w:cs="Calibri"/>
          <w:noProof/>
          <w:szCs w:val="24"/>
        </w:rPr>
        <w:t>, 855–859 (2013).</w:t>
      </w:r>
    </w:p>
    <w:p w14:paraId="472F4C1E"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1.</w:t>
      </w:r>
      <w:r w:rsidRPr="001E066D">
        <w:rPr>
          <w:rFonts w:ascii="Calibri" w:hAnsi="Calibri" w:cs="Calibri"/>
          <w:noProof/>
          <w:szCs w:val="24"/>
        </w:rPr>
        <w:tab/>
        <w:t xml:space="preserve">Lam, Y. </w:t>
      </w:r>
      <w:r w:rsidRPr="001E066D">
        <w:rPr>
          <w:rFonts w:ascii="Calibri" w:hAnsi="Calibri" w:cs="Calibri"/>
          <w:i/>
          <w:iCs/>
          <w:noProof/>
          <w:szCs w:val="24"/>
        </w:rPr>
        <w:t>et al.</w:t>
      </w:r>
      <w:r w:rsidRPr="001E066D">
        <w:rPr>
          <w:rFonts w:ascii="Calibri" w:hAnsi="Calibri" w:cs="Calibri"/>
          <w:noProof/>
          <w:szCs w:val="24"/>
        </w:rPr>
        <w:t xml:space="preserve"> Evaluation of chemical constituents and important mechanism of pharmacological biology in Dendrobium plants. </w:t>
      </w:r>
      <w:r w:rsidRPr="001E066D">
        <w:rPr>
          <w:rFonts w:ascii="Calibri" w:hAnsi="Calibri" w:cs="Calibri"/>
          <w:i/>
          <w:iCs/>
          <w:noProof/>
          <w:szCs w:val="24"/>
        </w:rPr>
        <w:t>Evidence-based Complement. Altern. Med.</w:t>
      </w:r>
      <w:r w:rsidRPr="001E066D">
        <w:rPr>
          <w:rFonts w:ascii="Calibri" w:hAnsi="Calibri" w:cs="Calibri"/>
          <w:noProof/>
          <w:szCs w:val="24"/>
        </w:rPr>
        <w:t xml:space="preserve"> </w:t>
      </w:r>
      <w:r w:rsidRPr="001E066D">
        <w:rPr>
          <w:rFonts w:ascii="Calibri" w:hAnsi="Calibri" w:cs="Calibri"/>
          <w:b/>
          <w:bCs/>
          <w:noProof/>
          <w:szCs w:val="24"/>
        </w:rPr>
        <w:t>2015</w:t>
      </w:r>
      <w:r w:rsidRPr="001E066D">
        <w:rPr>
          <w:rFonts w:ascii="Calibri" w:hAnsi="Calibri" w:cs="Calibri"/>
          <w:noProof/>
          <w:szCs w:val="24"/>
        </w:rPr>
        <w:t>, (2015).</w:t>
      </w:r>
    </w:p>
    <w:p w14:paraId="7C87E6CC"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2.</w:t>
      </w:r>
      <w:r w:rsidRPr="001E066D">
        <w:rPr>
          <w:rFonts w:ascii="Calibri" w:hAnsi="Calibri" w:cs="Calibri"/>
          <w:noProof/>
          <w:szCs w:val="24"/>
        </w:rPr>
        <w:tab/>
        <w:t xml:space="preserve">Paudel, M. R., Chand, M. B., Pant, B. &amp; Pant, B. Antioxidant and cytotoxic activities of Dendrobium moniliforme extracts and the detection of related compounds by GC-MS. </w:t>
      </w:r>
      <w:r w:rsidRPr="001E066D">
        <w:rPr>
          <w:rFonts w:ascii="Calibri" w:hAnsi="Calibri" w:cs="Calibri"/>
          <w:i/>
          <w:iCs/>
          <w:noProof/>
          <w:szCs w:val="24"/>
        </w:rPr>
        <w:t>BMC Complement. Altern. Med.</w:t>
      </w:r>
      <w:r w:rsidRPr="001E066D">
        <w:rPr>
          <w:rFonts w:ascii="Calibri" w:hAnsi="Calibri" w:cs="Calibri"/>
          <w:noProof/>
          <w:szCs w:val="24"/>
        </w:rPr>
        <w:t xml:space="preserve"> </w:t>
      </w:r>
      <w:r w:rsidRPr="001E066D">
        <w:rPr>
          <w:rFonts w:ascii="Calibri" w:hAnsi="Calibri" w:cs="Calibri"/>
          <w:b/>
          <w:bCs/>
          <w:noProof/>
          <w:szCs w:val="24"/>
        </w:rPr>
        <w:t>18</w:t>
      </w:r>
      <w:r w:rsidRPr="001E066D">
        <w:rPr>
          <w:rFonts w:ascii="Calibri" w:hAnsi="Calibri" w:cs="Calibri"/>
          <w:noProof/>
          <w:szCs w:val="24"/>
        </w:rPr>
        <w:t>, 1–9 (2018).</w:t>
      </w:r>
    </w:p>
    <w:p w14:paraId="04AE2064"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3.</w:t>
      </w:r>
      <w:r w:rsidRPr="001E066D">
        <w:rPr>
          <w:rFonts w:ascii="Calibri" w:hAnsi="Calibri" w:cs="Calibri"/>
          <w:noProof/>
          <w:szCs w:val="24"/>
        </w:rPr>
        <w:tab/>
        <w:t xml:space="preserve">Cakova, V., Bonte, F. &amp; Lobstein, A. Dendrobium: Sources of active ingredients to treat age-related pathologies. </w:t>
      </w:r>
      <w:r w:rsidRPr="001E066D">
        <w:rPr>
          <w:rFonts w:ascii="Calibri" w:hAnsi="Calibri" w:cs="Calibri"/>
          <w:i/>
          <w:iCs/>
          <w:noProof/>
          <w:szCs w:val="24"/>
        </w:rPr>
        <w:t>Aging Dis.</w:t>
      </w:r>
      <w:r w:rsidRPr="001E066D">
        <w:rPr>
          <w:rFonts w:ascii="Calibri" w:hAnsi="Calibri" w:cs="Calibri"/>
          <w:noProof/>
          <w:szCs w:val="24"/>
        </w:rPr>
        <w:t xml:space="preserve"> </w:t>
      </w:r>
      <w:r w:rsidRPr="001E066D">
        <w:rPr>
          <w:rFonts w:ascii="Calibri" w:hAnsi="Calibri" w:cs="Calibri"/>
          <w:b/>
          <w:bCs/>
          <w:noProof/>
          <w:szCs w:val="24"/>
        </w:rPr>
        <w:t>8</w:t>
      </w:r>
      <w:r w:rsidRPr="001E066D">
        <w:rPr>
          <w:rFonts w:ascii="Calibri" w:hAnsi="Calibri" w:cs="Calibri"/>
          <w:noProof/>
          <w:szCs w:val="24"/>
        </w:rPr>
        <w:t>, 827–849 (2017).</w:t>
      </w:r>
    </w:p>
    <w:p w14:paraId="271D4E9B"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4.</w:t>
      </w:r>
      <w:r w:rsidRPr="001E066D">
        <w:rPr>
          <w:rFonts w:ascii="Calibri" w:hAnsi="Calibri" w:cs="Calibri"/>
          <w:noProof/>
          <w:szCs w:val="24"/>
        </w:rPr>
        <w:tab/>
        <w:t xml:space="preserve">Shailajan, S. </w:t>
      </w:r>
      <w:r w:rsidRPr="001E066D">
        <w:rPr>
          <w:rFonts w:ascii="Calibri" w:hAnsi="Calibri" w:cs="Calibri"/>
          <w:i/>
          <w:iCs/>
          <w:noProof/>
          <w:szCs w:val="24"/>
        </w:rPr>
        <w:t>et al.</w:t>
      </w:r>
      <w:r w:rsidRPr="001E066D">
        <w:rPr>
          <w:rFonts w:ascii="Calibri" w:hAnsi="Calibri" w:cs="Calibri"/>
          <w:noProof/>
          <w:szCs w:val="24"/>
        </w:rPr>
        <w:t xml:space="preserve"> Variation in the marker content of five different Dendrobium species: Comparative evaluation using validated HPTLC technique. </w:t>
      </w:r>
      <w:r w:rsidRPr="001E066D">
        <w:rPr>
          <w:rFonts w:ascii="Calibri" w:hAnsi="Calibri" w:cs="Calibri"/>
          <w:i/>
          <w:iCs/>
          <w:noProof/>
          <w:szCs w:val="24"/>
        </w:rPr>
        <w:t>J. Appl. Pharm. Sci.</w:t>
      </w:r>
      <w:r w:rsidRPr="001E066D">
        <w:rPr>
          <w:rFonts w:ascii="Calibri" w:hAnsi="Calibri" w:cs="Calibri"/>
          <w:noProof/>
          <w:szCs w:val="24"/>
        </w:rPr>
        <w:t xml:space="preserve"> </w:t>
      </w:r>
      <w:r w:rsidRPr="001E066D">
        <w:rPr>
          <w:rFonts w:ascii="Calibri" w:hAnsi="Calibri" w:cs="Calibri"/>
          <w:b/>
          <w:bCs/>
          <w:noProof/>
          <w:szCs w:val="24"/>
        </w:rPr>
        <w:t>5</w:t>
      </w:r>
      <w:r w:rsidRPr="001E066D">
        <w:rPr>
          <w:rFonts w:ascii="Calibri" w:hAnsi="Calibri" w:cs="Calibri"/>
          <w:noProof/>
          <w:szCs w:val="24"/>
        </w:rPr>
        <w:t>, 32–38 (2015).</w:t>
      </w:r>
    </w:p>
    <w:p w14:paraId="2A5D6594"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5.</w:t>
      </w:r>
      <w:r w:rsidRPr="001E066D">
        <w:rPr>
          <w:rFonts w:ascii="Calibri" w:hAnsi="Calibri" w:cs="Calibri"/>
          <w:noProof/>
          <w:szCs w:val="24"/>
        </w:rPr>
        <w:tab/>
        <w:t xml:space="preserve">Lai, Y. C. &amp; Lee, S. S. Chemical constituents from Dendropanax dentiger. </w:t>
      </w:r>
      <w:r w:rsidRPr="001E066D">
        <w:rPr>
          <w:rFonts w:ascii="Calibri" w:hAnsi="Calibri" w:cs="Calibri"/>
          <w:i/>
          <w:iCs/>
          <w:noProof/>
          <w:szCs w:val="24"/>
        </w:rPr>
        <w:t>Nat. Prod. Commun.</w:t>
      </w:r>
      <w:r w:rsidRPr="001E066D">
        <w:rPr>
          <w:rFonts w:ascii="Calibri" w:hAnsi="Calibri" w:cs="Calibri"/>
          <w:noProof/>
          <w:szCs w:val="24"/>
        </w:rPr>
        <w:t xml:space="preserve"> </w:t>
      </w:r>
      <w:r w:rsidRPr="001E066D">
        <w:rPr>
          <w:rFonts w:ascii="Calibri" w:hAnsi="Calibri" w:cs="Calibri"/>
          <w:b/>
          <w:bCs/>
          <w:noProof/>
          <w:szCs w:val="24"/>
        </w:rPr>
        <w:t>8</w:t>
      </w:r>
      <w:r w:rsidRPr="001E066D">
        <w:rPr>
          <w:rFonts w:ascii="Calibri" w:hAnsi="Calibri" w:cs="Calibri"/>
          <w:noProof/>
          <w:szCs w:val="24"/>
        </w:rPr>
        <w:t>, 363–365 (2013).</w:t>
      </w:r>
    </w:p>
    <w:p w14:paraId="5C0EAD5D"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6.</w:t>
      </w:r>
      <w:r w:rsidRPr="001E066D">
        <w:rPr>
          <w:rFonts w:ascii="Calibri" w:hAnsi="Calibri" w:cs="Calibri"/>
          <w:noProof/>
          <w:szCs w:val="24"/>
        </w:rPr>
        <w:tab/>
        <w:t xml:space="preserve">Zheng, L. P., He, Z. G., Wu, Z. J. &amp; Zhang, C. Chemical constituents from Dendropanax dentiger. </w:t>
      </w:r>
      <w:r w:rsidRPr="001E066D">
        <w:rPr>
          <w:rFonts w:ascii="Calibri" w:hAnsi="Calibri" w:cs="Calibri"/>
          <w:i/>
          <w:iCs/>
          <w:noProof/>
          <w:szCs w:val="24"/>
        </w:rPr>
        <w:t>Chem. Nat. Compd.</w:t>
      </w:r>
      <w:r w:rsidRPr="001E066D">
        <w:rPr>
          <w:rFonts w:ascii="Calibri" w:hAnsi="Calibri" w:cs="Calibri"/>
          <w:noProof/>
          <w:szCs w:val="24"/>
        </w:rPr>
        <w:t xml:space="preserve"> </w:t>
      </w:r>
      <w:r w:rsidRPr="001E066D">
        <w:rPr>
          <w:rFonts w:ascii="Calibri" w:hAnsi="Calibri" w:cs="Calibri"/>
          <w:b/>
          <w:bCs/>
          <w:noProof/>
          <w:szCs w:val="24"/>
        </w:rPr>
        <w:t>48</w:t>
      </w:r>
      <w:r w:rsidRPr="001E066D">
        <w:rPr>
          <w:rFonts w:ascii="Calibri" w:hAnsi="Calibri" w:cs="Calibri"/>
          <w:noProof/>
          <w:szCs w:val="24"/>
        </w:rPr>
        <w:t>, 883–885 (2012).</w:t>
      </w:r>
    </w:p>
    <w:p w14:paraId="3A1DB761"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7.</w:t>
      </w:r>
      <w:r w:rsidRPr="001E066D">
        <w:rPr>
          <w:rFonts w:ascii="Calibri" w:hAnsi="Calibri" w:cs="Calibri"/>
          <w:noProof/>
          <w:szCs w:val="24"/>
        </w:rPr>
        <w:tab/>
        <w:t xml:space="preserve">Dhanabal, S. P., Dhamodaran, P., Chaitnya, M. V. N. L. &amp; Duraiswamy, B. Journal of Chemical and Pharmaceutical Research , 2016 , 8 ( 7 ): 91-97 Review Article Ethnopharmacological and Phytochemical profile of three potent Desmodium species : Desmodium gangeticum ( L .) DC , Desmodium triflorum Linn and Desmodium triquetrum Li. </w:t>
      </w:r>
      <w:r w:rsidRPr="001E066D">
        <w:rPr>
          <w:rFonts w:ascii="Calibri" w:hAnsi="Calibri" w:cs="Calibri"/>
          <w:b/>
          <w:bCs/>
          <w:noProof/>
          <w:szCs w:val="24"/>
        </w:rPr>
        <w:t>8</w:t>
      </w:r>
      <w:r w:rsidRPr="001E066D">
        <w:rPr>
          <w:rFonts w:ascii="Calibri" w:hAnsi="Calibri" w:cs="Calibri"/>
          <w:noProof/>
          <w:szCs w:val="24"/>
        </w:rPr>
        <w:t>, 91–97 (2016).</w:t>
      </w:r>
    </w:p>
    <w:p w14:paraId="2110E1FA"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8.</w:t>
      </w:r>
      <w:r w:rsidRPr="001E066D">
        <w:rPr>
          <w:rFonts w:ascii="Calibri" w:hAnsi="Calibri" w:cs="Calibri"/>
          <w:noProof/>
          <w:szCs w:val="24"/>
        </w:rPr>
        <w:tab/>
        <w:t xml:space="preserve">Lai, S. </w:t>
      </w:r>
      <w:r w:rsidRPr="001E066D">
        <w:rPr>
          <w:rFonts w:ascii="Calibri" w:hAnsi="Calibri" w:cs="Calibri"/>
          <w:i/>
          <w:iCs/>
          <w:noProof/>
          <w:szCs w:val="24"/>
        </w:rPr>
        <w:t>et al.</w:t>
      </w:r>
      <w:r w:rsidRPr="001E066D">
        <w:rPr>
          <w:rFonts w:ascii="Calibri" w:hAnsi="Calibri" w:cs="Calibri"/>
          <w:noProof/>
          <w:szCs w:val="24"/>
        </w:rPr>
        <w:t xml:space="preserve"> Antioxidant and Antiproliferative Activities of Desmodium triflorum ( L .) DC. </w:t>
      </w:r>
      <w:r w:rsidRPr="001E066D">
        <w:rPr>
          <w:rFonts w:ascii="Calibri" w:hAnsi="Calibri" w:cs="Calibri"/>
          <w:b/>
          <w:bCs/>
          <w:noProof/>
          <w:szCs w:val="24"/>
        </w:rPr>
        <w:t>38</w:t>
      </w:r>
      <w:r w:rsidRPr="001E066D">
        <w:rPr>
          <w:rFonts w:ascii="Calibri" w:hAnsi="Calibri" w:cs="Calibri"/>
          <w:noProof/>
          <w:szCs w:val="24"/>
        </w:rPr>
        <w:t>, 329–342 (2010).</w:t>
      </w:r>
    </w:p>
    <w:p w14:paraId="1FB9F037"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49.</w:t>
      </w:r>
      <w:r w:rsidRPr="001E066D">
        <w:rPr>
          <w:rFonts w:ascii="Calibri" w:hAnsi="Calibri" w:cs="Calibri"/>
          <w:noProof/>
          <w:szCs w:val="24"/>
        </w:rPr>
        <w:tab/>
        <w:t>Ilandara, R., Chandrapala, R., Jayasuriya, W. J. A. B. N. &amp; Suresh, T. S. Phytochemical and ethno-pharmacological properties of Desmodium triflorum : A Review. (2015).</w:t>
      </w:r>
    </w:p>
    <w:p w14:paraId="3B4130E4"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0.</w:t>
      </w:r>
      <w:r w:rsidRPr="001E066D">
        <w:rPr>
          <w:rFonts w:ascii="Calibri" w:hAnsi="Calibri" w:cs="Calibri"/>
          <w:noProof/>
          <w:szCs w:val="24"/>
        </w:rPr>
        <w:tab/>
        <w:t xml:space="preserve">SONG, B. </w:t>
      </w:r>
      <w:r w:rsidRPr="001E066D">
        <w:rPr>
          <w:rFonts w:ascii="Calibri" w:hAnsi="Calibri" w:cs="Calibri"/>
          <w:i/>
          <w:iCs/>
          <w:noProof/>
          <w:szCs w:val="24"/>
        </w:rPr>
        <w:t>et al.</w:t>
      </w:r>
      <w:r w:rsidRPr="001E066D">
        <w:rPr>
          <w:rFonts w:ascii="Calibri" w:hAnsi="Calibri" w:cs="Calibri"/>
          <w:noProof/>
          <w:szCs w:val="24"/>
        </w:rPr>
        <w:t xml:space="preserve"> Megastigmane glucosides isolated from Dichrocephala benthamii. </w:t>
      </w:r>
      <w:r w:rsidRPr="001E066D">
        <w:rPr>
          <w:rFonts w:ascii="Calibri" w:hAnsi="Calibri" w:cs="Calibri"/>
          <w:i/>
          <w:iCs/>
          <w:noProof/>
          <w:szCs w:val="24"/>
        </w:rPr>
        <w:t>Chin. J. Nat. Med.</w:t>
      </w:r>
      <w:r w:rsidRPr="001E066D">
        <w:rPr>
          <w:rFonts w:ascii="Calibri" w:hAnsi="Calibri" w:cs="Calibri"/>
          <w:noProof/>
          <w:szCs w:val="24"/>
        </w:rPr>
        <w:t xml:space="preserve"> </w:t>
      </w:r>
      <w:r w:rsidRPr="001E066D">
        <w:rPr>
          <w:rFonts w:ascii="Calibri" w:hAnsi="Calibri" w:cs="Calibri"/>
          <w:b/>
          <w:bCs/>
          <w:noProof/>
          <w:szCs w:val="24"/>
        </w:rPr>
        <w:t>15</w:t>
      </w:r>
      <w:r w:rsidRPr="001E066D">
        <w:rPr>
          <w:rFonts w:ascii="Calibri" w:hAnsi="Calibri" w:cs="Calibri"/>
          <w:noProof/>
          <w:szCs w:val="24"/>
        </w:rPr>
        <w:t>, 288–291 (2017).</w:t>
      </w:r>
    </w:p>
    <w:p w14:paraId="4EFD7C8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1.</w:t>
      </w:r>
      <w:r w:rsidRPr="001E066D">
        <w:rPr>
          <w:rFonts w:ascii="Calibri" w:hAnsi="Calibri" w:cs="Calibri"/>
          <w:noProof/>
          <w:szCs w:val="24"/>
        </w:rPr>
        <w:tab/>
        <w:t xml:space="preserve">Kumar, S., Das, G., Shin, H. S. &amp; Patra, J. K. Dioscorea spp. (A Wild Edible Tuber): A study on its ethnopharmacological potential and traditional use by the local people of similipal biosphere reserve, India. </w:t>
      </w:r>
      <w:r w:rsidRPr="001E066D">
        <w:rPr>
          <w:rFonts w:ascii="Calibri" w:hAnsi="Calibri" w:cs="Calibri"/>
          <w:i/>
          <w:iCs/>
          <w:noProof/>
          <w:szCs w:val="24"/>
        </w:rPr>
        <w:t>Front. Pharmacol.</w:t>
      </w:r>
      <w:r w:rsidRPr="001E066D">
        <w:rPr>
          <w:rFonts w:ascii="Calibri" w:hAnsi="Calibri" w:cs="Calibri"/>
          <w:noProof/>
          <w:szCs w:val="24"/>
        </w:rPr>
        <w:t xml:space="preserve"> </w:t>
      </w:r>
      <w:r w:rsidRPr="001E066D">
        <w:rPr>
          <w:rFonts w:ascii="Calibri" w:hAnsi="Calibri" w:cs="Calibri"/>
          <w:b/>
          <w:bCs/>
          <w:noProof/>
          <w:szCs w:val="24"/>
        </w:rPr>
        <w:t>8</w:t>
      </w:r>
      <w:r w:rsidRPr="001E066D">
        <w:rPr>
          <w:rFonts w:ascii="Calibri" w:hAnsi="Calibri" w:cs="Calibri"/>
          <w:noProof/>
          <w:szCs w:val="24"/>
        </w:rPr>
        <w:t>, 1–17 (2017).</w:t>
      </w:r>
    </w:p>
    <w:p w14:paraId="6D9F6836"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2.</w:t>
      </w:r>
      <w:r w:rsidRPr="001E066D">
        <w:rPr>
          <w:rFonts w:ascii="Calibri" w:hAnsi="Calibri" w:cs="Calibri"/>
          <w:noProof/>
          <w:szCs w:val="24"/>
        </w:rPr>
        <w:tab/>
        <w:t xml:space="preserve">Chandrasekara, A. &amp; Josheph Kumar, T. Roots and tuber crops as functional foods: A review on phytochemical constituents and their potential health benefits. </w:t>
      </w:r>
      <w:r w:rsidRPr="001E066D">
        <w:rPr>
          <w:rFonts w:ascii="Calibri" w:hAnsi="Calibri" w:cs="Calibri"/>
          <w:i/>
          <w:iCs/>
          <w:noProof/>
          <w:szCs w:val="24"/>
        </w:rPr>
        <w:t>Int. J. Food Sci.</w:t>
      </w:r>
      <w:r w:rsidRPr="001E066D">
        <w:rPr>
          <w:rFonts w:ascii="Calibri" w:hAnsi="Calibri" w:cs="Calibri"/>
          <w:noProof/>
          <w:szCs w:val="24"/>
        </w:rPr>
        <w:t xml:space="preserve"> </w:t>
      </w:r>
      <w:r w:rsidRPr="001E066D">
        <w:rPr>
          <w:rFonts w:ascii="Calibri" w:hAnsi="Calibri" w:cs="Calibri"/>
          <w:b/>
          <w:bCs/>
          <w:noProof/>
          <w:szCs w:val="24"/>
        </w:rPr>
        <w:t>2016</w:t>
      </w:r>
      <w:r w:rsidRPr="001E066D">
        <w:rPr>
          <w:rFonts w:ascii="Calibri" w:hAnsi="Calibri" w:cs="Calibri"/>
          <w:noProof/>
          <w:szCs w:val="24"/>
        </w:rPr>
        <w:t>, (2016).</w:t>
      </w:r>
    </w:p>
    <w:p w14:paraId="176DD4A8"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3.</w:t>
      </w:r>
      <w:r w:rsidRPr="001E066D">
        <w:rPr>
          <w:rFonts w:ascii="Calibri" w:hAnsi="Calibri" w:cs="Calibri"/>
          <w:noProof/>
          <w:szCs w:val="24"/>
        </w:rPr>
        <w:tab/>
        <w:t xml:space="preserve">Padhan, B. &amp; Panda, D. Potential of Neglected and Underutilized Yams (Dioscorea spp.) for Improving Nutritional Security and Health Benefits. </w:t>
      </w:r>
      <w:r w:rsidRPr="001E066D">
        <w:rPr>
          <w:rFonts w:ascii="Calibri" w:hAnsi="Calibri" w:cs="Calibri"/>
          <w:i/>
          <w:iCs/>
          <w:noProof/>
          <w:szCs w:val="24"/>
        </w:rPr>
        <w:t>Front. Pharmacol.</w:t>
      </w:r>
      <w:r w:rsidRPr="001E066D">
        <w:rPr>
          <w:rFonts w:ascii="Calibri" w:hAnsi="Calibri" w:cs="Calibri"/>
          <w:noProof/>
          <w:szCs w:val="24"/>
        </w:rPr>
        <w:t xml:space="preserve"> </w:t>
      </w:r>
      <w:r w:rsidRPr="001E066D">
        <w:rPr>
          <w:rFonts w:ascii="Calibri" w:hAnsi="Calibri" w:cs="Calibri"/>
          <w:b/>
          <w:bCs/>
          <w:noProof/>
          <w:szCs w:val="24"/>
        </w:rPr>
        <w:t>11</w:t>
      </w:r>
      <w:r w:rsidRPr="001E066D">
        <w:rPr>
          <w:rFonts w:ascii="Calibri" w:hAnsi="Calibri" w:cs="Calibri"/>
          <w:noProof/>
          <w:szCs w:val="24"/>
        </w:rPr>
        <w:t>, 1–13 (2020).</w:t>
      </w:r>
    </w:p>
    <w:p w14:paraId="6B840061"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4.</w:t>
      </w:r>
      <w:r w:rsidRPr="001E066D">
        <w:rPr>
          <w:rFonts w:ascii="Calibri" w:hAnsi="Calibri" w:cs="Calibri"/>
          <w:noProof/>
          <w:szCs w:val="24"/>
        </w:rPr>
        <w:tab/>
        <w:t xml:space="preserve">Salehi, B. </w:t>
      </w:r>
      <w:r w:rsidRPr="001E066D">
        <w:rPr>
          <w:rFonts w:ascii="Calibri" w:hAnsi="Calibri" w:cs="Calibri"/>
          <w:i/>
          <w:iCs/>
          <w:noProof/>
          <w:szCs w:val="24"/>
        </w:rPr>
        <w:t>et al.</w:t>
      </w:r>
      <w:r w:rsidRPr="001E066D">
        <w:rPr>
          <w:rFonts w:ascii="Calibri" w:hAnsi="Calibri" w:cs="Calibri"/>
          <w:noProof/>
          <w:szCs w:val="24"/>
        </w:rPr>
        <w:t xml:space="preserve"> Dioscorea plants: A genus rich in vital nutra-pharmaceuticals-A review. </w:t>
      </w:r>
      <w:r w:rsidRPr="001E066D">
        <w:rPr>
          <w:rFonts w:ascii="Calibri" w:hAnsi="Calibri" w:cs="Calibri"/>
          <w:i/>
          <w:iCs/>
          <w:noProof/>
          <w:szCs w:val="24"/>
        </w:rPr>
        <w:t>Iran. J. Pharm. Res.</w:t>
      </w:r>
      <w:r w:rsidRPr="001E066D">
        <w:rPr>
          <w:rFonts w:ascii="Calibri" w:hAnsi="Calibri" w:cs="Calibri"/>
          <w:noProof/>
          <w:szCs w:val="24"/>
        </w:rPr>
        <w:t xml:space="preserve"> </w:t>
      </w:r>
      <w:r w:rsidRPr="001E066D">
        <w:rPr>
          <w:rFonts w:ascii="Calibri" w:hAnsi="Calibri" w:cs="Calibri"/>
          <w:b/>
          <w:bCs/>
          <w:noProof/>
          <w:szCs w:val="24"/>
        </w:rPr>
        <w:t>18</w:t>
      </w:r>
      <w:r w:rsidRPr="001E066D">
        <w:rPr>
          <w:rFonts w:ascii="Calibri" w:hAnsi="Calibri" w:cs="Calibri"/>
          <w:noProof/>
          <w:szCs w:val="24"/>
        </w:rPr>
        <w:t>, 68–89 (2019).</w:t>
      </w:r>
    </w:p>
    <w:p w14:paraId="420F70CA"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lastRenderedPageBreak/>
        <w:t>55.</w:t>
      </w:r>
      <w:r w:rsidRPr="001E066D">
        <w:rPr>
          <w:rFonts w:ascii="Calibri" w:hAnsi="Calibri" w:cs="Calibri"/>
          <w:noProof/>
          <w:szCs w:val="24"/>
        </w:rPr>
        <w:tab/>
        <w:t xml:space="preserve">Li, H. </w:t>
      </w:r>
      <w:r w:rsidRPr="001E066D">
        <w:rPr>
          <w:rFonts w:ascii="Calibri" w:hAnsi="Calibri" w:cs="Calibri"/>
          <w:i/>
          <w:iCs/>
          <w:noProof/>
          <w:szCs w:val="24"/>
        </w:rPr>
        <w:t>et al.</w:t>
      </w:r>
      <w:r w:rsidRPr="001E066D">
        <w:rPr>
          <w:rFonts w:ascii="Calibri" w:hAnsi="Calibri" w:cs="Calibri"/>
          <w:noProof/>
          <w:szCs w:val="24"/>
        </w:rPr>
        <w:t xml:space="preserve"> Comparison of the antioxidant properties of various solvent extracts from Dipsacus asperoides and identification of phenolic compounds by LC-ESI-QTOF-MS–MS. </w:t>
      </w:r>
      <w:r w:rsidRPr="001E066D">
        <w:rPr>
          <w:rFonts w:ascii="Calibri" w:hAnsi="Calibri" w:cs="Calibri"/>
          <w:i/>
          <w:iCs/>
          <w:noProof/>
          <w:szCs w:val="24"/>
        </w:rPr>
        <w:t>South African J. Bot.</w:t>
      </w:r>
      <w:r w:rsidRPr="001E066D">
        <w:rPr>
          <w:rFonts w:ascii="Calibri" w:hAnsi="Calibri" w:cs="Calibri"/>
          <w:noProof/>
          <w:szCs w:val="24"/>
        </w:rPr>
        <w:t xml:space="preserve"> </w:t>
      </w:r>
      <w:r w:rsidRPr="001E066D">
        <w:rPr>
          <w:rFonts w:ascii="Calibri" w:hAnsi="Calibri" w:cs="Calibri"/>
          <w:b/>
          <w:bCs/>
          <w:noProof/>
          <w:szCs w:val="24"/>
        </w:rPr>
        <w:t>109</w:t>
      </w:r>
      <w:r w:rsidRPr="001E066D">
        <w:rPr>
          <w:rFonts w:ascii="Calibri" w:hAnsi="Calibri" w:cs="Calibri"/>
          <w:noProof/>
          <w:szCs w:val="24"/>
        </w:rPr>
        <w:t>, 1–8 (2017).</w:t>
      </w:r>
    </w:p>
    <w:p w14:paraId="6566D06B"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6.</w:t>
      </w:r>
      <w:r w:rsidRPr="001E066D">
        <w:rPr>
          <w:rFonts w:ascii="Calibri" w:hAnsi="Calibri" w:cs="Calibri"/>
          <w:noProof/>
          <w:szCs w:val="24"/>
        </w:rPr>
        <w:tab/>
        <w:t xml:space="preserve">&amp; Wolfman, L. S. B. A. </w:t>
      </w:r>
      <w:r w:rsidRPr="001E066D">
        <w:rPr>
          <w:rFonts w:ascii="MS Gothic" w:eastAsia="MS Gothic" w:hAnsi="MS Gothic" w:cs="MS Gothic" w:hint="eastAsia"/>
          <w:noProof/>
          <w:szCs w:val="24"/>
        </w:rPr>
        <w:t>済無</w:t>
      </w:r>
      <w:r w:rsidRPr="001E066D">
        <w:rPr>
          <w:rFonts w:ascii="Calibri" w:hAnsi="Calibri" w:cs="Calibri"/>
          <w:noProof/>
          <w:szCs w:val="24"/>
        </w:rPr>
        <w:t xml:space="preserve">No Title No Title. </w:t>
      </w:r>
      <w:r w:rsidRPr="001E066D">
        <w:rPr>
          <w:rFonts w:ascii="Calibri" w:hAnsi="Calibri" w:cs="Calibri"/>
          <w:i/>
          <w:iCs/>
          <w:noProof/>
          <w:szCs w:val="24"/>
        </w:rPr>
        <w:t>J. Chem. Inf. Model.</w:t>
      </w:r>
      <w:r w:rsidRPr="001E066D">
        <w:rPr>
          <w:rFonts w:ascii="Calibri" w:hAnsi="Calibri" w:cs="Calibri"/>
          <w:noProof/>
          <w:szCs w:val="24"/>
        </w:rPr>
        <w:t xml:space="preserve"> </w:t>
      </w:r>
      <w:r w:rsidRPr="001E066D">
        <w:rPr>
          <w:rFonts w:ascii="Calibri" w:hAnsi="Calibri" w:cs="Calibri"/>
          <w:b/>
          <w:bCs/>
          <w:noProof/>
          <w:szCs w:val="24"/>
        </w:rPr>
        <w:t>53</w:t>
      </w:r>
      <w:r w:rsidRPr="001E066D">
        <w:rPr>
          <w:rFonts w:ascii="Calibri" w:hAnsi="Calibri" w:cs="Calibri"/>
          <w:noProof/>
          <w:szCs w:val="24"/>
        </w:rPr>
        <w:t>, 1689–1699 (2013).</w:t>
      </w:r>
    </w:p>
    <w:p w14:paraId="34568D50"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7.</w:t>
      </w:r>
      <w:r w:rsidRPr="001E066D">
        <w:rPr>
          <w:rFonts w:ascii="Calibri" w:hAnsi="Calibri" w:cs="Calibri"/>
          <w:noProof/>
          <w:szCs w:val="24"/>
        </w:rPr>
        <w:tab/>
        <w:t xml:space="preserve">Nono, N. R., Nzowa, K. L., Barboni, L. &amp; Tapondjou, A. L. Drymaria cordata ( Linn .) Willd Pharmacology and Phytochemistry. </w:t>
      </w:r>
      <w:r w:rsidRPr="001E066D">
        <w:rPr>
          <w:rFonts w:ascii="Calibri" w:hAnsi="Calibri" w:cs="Calibri"/>
          <w:i/>
          <w:iCs/>
          <w:noProof/>
          <w:szCs w:val="24"/>
        </w:rPr>
        <w:t>Adv. Biol. Chem.</w:t>
      </w:r>
      <w:r w:rsidRPr="001E066D">
        <w:rPr>
          <w:rFonts w:ascii="Calibri" w:hAnsi="Calibri" w:cs="Calibri"/>
          <w:noProof/>
          <w:szCs w:val="24"/>
        </w:rPr>
        <w:t xml:space="preserve"> 160–167 (2014) doi:10.4236/abc.2014.42020.</w:t>
      </w:r>
    </w:p>
    <w:p w14:paraId="7777F3E0"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8.</w:t>
      </w:r>
      <w:r w:rsidRPr="001E066D">
        <w:rPr>
          <w:rFonts w:ascii="Calibri" w:hAnsi="Calibri" w:cs="Calibri"/>
          <w:noProof/>
          <w:szCs w:val="24"/>
        </w:rPr>
        <w:tab/>
        <w:t xml:space="preserve">Jiang, Y. F. </w:t>
      </w:r>
      <w:r w:rsidRPr="001E066D">
        <w:rPr>
          <w:rFonts w:ascii="Calibri" w:hAnsi="Calibri" w:cs="Calibri"/>
          <w:i/>
          <w:iCs/>
          <w:noProof/>
          <w:szCs w:val="24"/>
        </w:rPr>
        <w:t>et al.</w:t>
      </w:r>
      <w:r w:rsidRPr="001E066D">
        <w:rPr>
          <w:rFonts w:ascii="Calibri" w:hAnsi="Calibri" w:cs="Calibri"/>
          <w:noProof/>
          <w:szCs w:val="24"/>
        </w:rPr>
        <w:t xml:space="preserve"> Chemical constituents of cynanchum wilfordii and the chemotaxonomy of two species of the family asclepiadacease, C. wilfordii and C. auriculatum. </w:t>
      </w:r>
      <w:r w:rsidRPr="001E066D">
        <w:rPr>
          <w:rFonts w:ascii="Calibri" w:hAnsi="Calibri" w:cs="Calibri"/>
          <w:i/>
          <w:iCs/>
          <w:noProof/>
          <w:szCs w:val="24"/>
        </w:rPr>
        <w:t>Arch. Pharm. Res.</w:t>
      </w:r>
      <w:r w:rsidRPr="001E066D">
        <w:rPr>
          <w:rFonts w:ascii="Calibri" w:hAnsi="Calibri" w:cs="Calibri"/>
          <w:noProof/>
          <w:szCs w:val="24"/>
        </w:rPr>
        <w:t xml:space="preserve"> </w:t>
      </w:r>
      <w:r w:rsidRPr="001E066D">
        <w:rPr>
          <w:rFonts w:ascii="Calibri" w:hAnsi="Calibri" w:cs="Calibri"/>
          <w:b/>
          <w:bCs/>
          <w:noProof/>
          <w:szCs w:val="24"/>
        </w:rPr>
        <w:t>34</w:t>
      </w:r>
      <w:r w:rsidRPr="001E066D">
        <w:rPr>
          <w:rFonts w:ascii="Calibri" w:hAnsi="Calibri" w:cs="Calibri"/>
          <w:noProof/>
          <w:szCs w:val="24"/>
        </w:rPr>
        <w:t>, 2021–2027 (2011).</w:t>
      </w:r>
    </w:p>
    <w:p w14:paraId="4FD3D2F5"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59.</w:t>
      </w:r>
      <w:r w:rsidRPr="001E066D">
        <w:rPr>
          <w:rFonts w:ascii="Calibri" w:hAnsi="Calibri" w:cs="Calibri"/>
          <w:noProof/>
          <w:szCs w:val="24"/>
        </w:rPr>
        <w:tab/>
        <w:t xml:space="preserve">Han, L. </w:t>
      </w:r>
      <w:r w:rsidRPr="001E066D">
        <w:rPr>
          <w:rFonts w:ascii="Calibri" w:hAnsi="Calibri" w:cs="Calibri"/>
          <w:i/>
          <w:iCs/>
          <w:noProof/>
          <w:szCs w:val="24"/>
        </w:rPr>
        <w:t>et al.</w:t>
      </w:r>
      <w:r w:rsidRPr="001E066D">
        <w:rPr>
          <w:rFonts w:ascii="Calibri" w:hAnsi="Calibri" w:cs="Calibri"/>
          <w:noProof/>
          <w:szCs w:val="24"/>
        </w:rPr>
        <w:t xml:space="preserve"> Ethnobotany, phytochemistry and pharmacological effects of plants in genus cynanchum linn. (Asclepiadaceae). </w:t>
      </w:r>
      <w:r w:rsidRPr="001E066D">
        <w:rPr>
          <w:rFonts w:ascii="Calibri" w:hAnsi="Calibri" w:cs="Calibri"/>
          <w:i/>
          <w:iCs/>
          <w:noProof/>
          <w:szCs w:val="24"/>
        </w:rPr>
        <w:t>Molecules</w:t>
      </w:r>
      <w:r w:rsidRPr="001E066D">
        <w:rPr>
          <w:rFonts w:ascii="Calibri" w:hAnsi="Calibri" w:cs="Calibri"/>
          <w:noProof/>
          <w:szCs w:val="24"/>
        </w:rPr>
        <w:t xml:space="preserve"> </w:t>
      </w:r>
      <w:r w:rsidRPr="001E066D">
        <w:rPr>
          <w:rFonts w:ascii="Calibri" w:hAnsi="Calibri" w:cs="Calibri"/>
          <w:b/>
          <w:bCs/>
          <w:noProof/>
          <w:szCs w:val="24"/>
        </w:rPr>
        <w:t>23</w:t>
      </w:r>
      <w:r w:rsidRPr="001E066D">
        <w:rPr>
          <w:rFonts w:ascii="Calibri" w:hAnsi="Calibri" w:cs="Calibri"/>
          <w:noProof/>
          <w:szCs w:val="24"/>
        </w:rPr>
        <w:t>, 1–46 (2018).</w:t>
      </w:r>
    </w:p>
    <w:p w14:paraId="0C50E124"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0.</w:t>
      </w:r>
      <w:r w:rsidRPr="001E066D">
        <w:rPr>
          <w:rFonts w:ascii="Calibri" w:hAnsi="Calibri" w:cs="Calibri"/>
          <w:noProof/>
          <w:szCs w:val="24"/>
        </w:rPr>
        <w:tab/>
        <w:t xml:space="preserve">Ogundele, A. V. &amp; Das, A. M. Chemical constituents from the leaves of Elaeocarpus floribundus. </w:t>
      </w:r>
      <w:r w:rsidRPr="001E066D">
        <w:rPr>
          <w:rFonts w:ascii="Calibri" w:hAnsi="Calibri" w:cs="Calibri"/>
          <w:i/>
          <w:iCs/>
          <w:noProof/>
          <w:szCs w:val="24"/>
        </w:rPr>
        <w:t>Nat. Prod. Res.</w:t>
      </w:r>
      <w:r w:rsidRPr="001E066D">
        <w:rPr>
          <w:rFonts w:ascii="Calibri" w:hAnsi="Calibri" w:cs="Calibri"/>
          <w:noProof/>
          <w:szCs w:val="24"/>
        </w:rPr>
        <w:t xml:space="preserve"> </w:t>
      </w:r>
      <w:r w:rsidRPr="001E066D">
        <w:rPr>
          <w:rFonts w:ascii="Calibri" w:hAnsi="Calibri" w:cs="Calibri"/>
          <w:b/>
          <w:bCs/>
          <w:noProof/>
          <w:szCs w:val="24"/>
        </w:rPr>
        <w:t>0</w:t>
      </w:r>
      <w:r w:rsidRPr="001E066D">
        <w:rPr>
          <w:rFonts w:ascii="Calibri" w:hAnsi="Calibri" w:cs="Calibri"/>
          <w:noProof/>
          <w:szCs w:val="24"/>
        </w:rPr>
        <w:t>, 1–4 (2019).</w:t>
      </w:r>
    </w:p>
    <w:p w14:paraId="15D9D748"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1.</w:t>
      </w:r>
      <w:r w:rsidRPr="001E066D">
        <w:rPr>
          <w:rFonts w:ascii="Calibri" w:hAnsi="Calibri" w:cs="Calibri"/>
          <w:noProof/>
          <w:szCs w:val="24"/>
        </w:rPr>
        <w:tab/>
        <w:t xml:space="preserve">Wu, T. </w:t>
      </w:r>
      <w:r w:rsidRPr="001E066D">
        <w:rPr>
          <w:rFonts w:ascii="Calibri" w:hAnsi="Calibri" w:cs="Calibri"/>
          <w:i/>
          <w:iCs/>
          <w:noProof/>
          <w:szCs w:val="24"/>
        </w:rPr>
        <w:t>et al.</w:t>
      </w:r>
      <w:r w:rsidRPr="001E066D">
        <w:rPr>
          <w:rFonts w:ascii="Calibri" w:hAnsi="Calibri" w:cs="Calibri"/>
          <w:noProof/>
          <w:szCs w:val="24"/>
        </w:rPr>
        <w:t xml:space="preserve"> Chemical constituents from the roots of Elephantopus scaber L. </w:t>
      </w:r>
      <w:r w:rsidRPr="001E066D">
        <w:rPr>
          <w:rFonts w:ascii="Calibri" w:hAnsi="Calibri" w:cs="Calibri"/>
          <w:i/>
          <w:iCs/>
          <w:noProof/>
          <w:szCs w:val="24"/>
        </w:rPr>
        <w:t>Biochem. Syst. Ecol.</w:t>
      </w:r>
      <w:r w:rsidRPr="001E066D">
        <w:rPr>
          <w:rFonts w:ascii="Calibri" w:hAnsi="Calibri" w:cs="Calibri"/>
          <w:noProof/>
          <w:szCs w:val="24"/>
        </w:rPr>
        <w:t xml:space="preserve"> </w:t>
      </w:r>
      <w:r w:rsidRPr="001E066D">
        <w:rPr>
          <w:rFonts w:ascii="Calibri" w:hAnsi="Calibri" w:cs="Calibri"/>
          <w:b/>
          <w:bCs/>
          <w:noProof/>
          <w:szCs w:val="24"/>
        </w:rPr>
        <w:t>54</w:t>
      </w:r>
      <w:r w:rsidRPr="001E066D">
        <w:rPr>
          <w:rFonts w:ascii="Calibri" w:hAnsi="Calibri" w:cs="Calibri"/>
          <w:noProof/>
          <w:szCs w:val="24"/>
        </w:rPr>
        <w:t>, 65–67 (2014).</w:t>
      </w:r>
    </w:p>
    <w:p w14:paraId="61249748"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2.</w:t>
      </w:r>
      <w:r w:rsidRPr="001E066D">
        <w:rPr>
          <w:rFonts w:ascii="Calibri" w:hAnsi="Calibri" w:cs="Calibri"/>
          <w:noProof/>
          <w:szCs w:val="24"/>
        </w:rPr>
        <w:tab/>
        <w:t xml:space="preserve">Wang, J. </w:t>
      </w:r>
      <w:r w:rsidRPr="001E066D">
        <w:rPr>
          <w:rFonts w:ascii="Calibri" w:hAnsi="Calibri" w:cs="Calibri"/>
          <w:i/>
          <w:iCs/>
          <w:noProof/>
          <w:szCs w:val="24"/>
        </w:rPr>
        <w:t>et al.</w:t>
      </w:r>
      <w:r w:rsidRPr="001E066D">
        <w:rPr>
          <w:rFonts w:ascii="Calibri" w:hAnsi="Calibri" w:cs="Calibri"/>
          <w:noProof/>
          <w:szCs w:val="24"/>
        </w:rPr>
        <w:t xml:space="preserve"> Bioactivities of compounds from elephantopus scaber, an ethnomedicinal plant from Southwest China. </w:t>
      </w:r>
      <w:r w:rsidRPr="001E066D">
        <w:rPr>
          <w:rFonts w:ascii="Calibri" w:hAnsi="Calibri" w:cs="Calibri"/>
          <w:i/>
          <w:iCs/>
          <w:noProof/>
          <w:szCs w:val="24"/>
        </w:rPr>
        <w:t>Evidence-based Complement. Altern. Med.</w:t>
      </w:r>
      <w:r w:rsidRPr="001E066D">
        <w:rPr>
          <w:rFonts w:ascii="Calibri" w:hAnsi="Calibri" w:cs="Calibri"/>
          <w:noProof/>
          <w:szCs w:val="24"/>
        </w:rPr>
        <w:t xml:space="preserve"> </w:t>
      </w:r>
      <w:r w:rsidRPr="001E066D">
        <w:rPr>
          <w:rFonts w:ascii="Calibri" w:hAnsi="Calibri" w:cs="Calibri"/>
          <w:b/>
          <w:bCs/>
          <w:noProof/>
          <w:szCs w:val="24"/>
        </w:rPr>
        <w:t>2014</w:t>
      </w:r>
      <w:r w:rsidRPr="001E066D">
        <w:rPr>
          <w:rFonts w:ascii="Calibri" w:hAnsi="Calibri" w:cs="Calibri"/>
          <w:noProof/>
          <w:szCs w:val="24"/>
        </w:rPr>
        <w:t>, (2014).</w:t>
      </w:r>
    </w:p>
    <w:p w14:paraId="53CC92DA"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3.</w:t>
      </w:r>
      <w:r w:rsidRPr="001E066D">
        <w:rPr>
          <w:rFonts w:ascii="Calibri" w:hAnsi="Calibri" w:cs="Calibri"/>
          <w:noProof/>
          <w:szCs w:val="24"/>
        </w:rPr>
        <w:tab/>
        <w:t xml:space="preserve">Wang, L., Jian, S., Nan, P. &amp; Zhong, Y. Chemical composition of the essential oil of Elephantopus scaber from Southern China. </w:t>
      </w:r>
      <w:r w:rsidRPr="001E066D">
        <w:rPr>
          <w:rFonts w:ascii="Calibri" w:hAnsi="Calibri" w:cs="Calibri"/>
          <w:i/>
          <w:iCs/>
          <w:noProof/>
          <w:szCs w:val="24"/>
        </w:rPr>
        <w:t>Zeitschrift fur Naturforsch. - Sect. C J. Biosci.</w:t>
      </w:r>
      <w:r w:rsidRPr="001E066D">
        <w:rPr>
          <w:rFonts w:ascii="Calibri" w:hAnsi="Calibri" w:cs="Calibri"/>
          <w:noProof/>
          <w:szCs w:val="24"/>
        </w:rPr>
        <w:t xml:space="preserve"> </w:t>
      </w:r>
      <w:r w:rsidRPr="001E066D">
        <w:rPr>
          <w:rFonts w:ascii="Calibri" w:hAnsi="Calibri" w:cs="Calibri"/>
          <w:b/>
          <w:bCs/>
          <w:noProof/>
          <w:szCs w:val="24"/>
        </w:rPr>
        <w:t>59</w:t>
      </w:r>
      <w:r w:rsidRPr="001E066D">
        <w:rPr>
          <w:rFonts w:ascii="Calibri" w:hAnsi="Calibri" w:cs="Calibri"/>
          <w:noProof/>
          <w:szCs w:val="24"/>
        </w:rPr>
        <w:t>, 327–329 (2004).</w:t>
      </w:r>
    </w:p>
    <w:p w14:paraId="6A2A8C0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4.</w:t>
      </w:r>
      <w:r w:rsidRPr="001E066D">
        <w:rPr>
          <w:rFonts w:ascii="Calibri" w:hAnsi="Calibri" w:cs="Calibri"/>
          <w:noProof/>
          <w:szCs w:val="24"/>
        </w:rPr>
        <w:tab/>
        <w:t xml:space="preserve">Ahmad, A., Alkarkhi, A. F. M., Hena, S. &amp; Khim, L. H. Extraction, Separation and Identification of Chemical Ingredients of Elephantopus Scaber L. Using Factorial Design of Experiment. </w:t>
      </w:r>
      <w:r w:rsidRPr="001E066D">
        <w:rPr>
          <w:rFonts w:ascii="Calibri" w:hAnsi="Calibri" w:cs="Calibri"/>
          <w:i/>
          <w:iCs/>
          <w:noProof/>
          <w:szCs w:val="24"/>
        </w:rPr>
        <w:t>Int. J. Chem.</w:t>
      </w:r>
      <w:r w:rsidRPr="001E066D">
        <w:rPr>
          <w:rFonts w:ascii="Calibri" w:hAnsi="Calibri" w:cs="Calibri"/>
          <w:noProof/>
          <w:szCs w:val="24"/>
        </w:rPr>
        <w:t xml:space="preserve"> </w:t>
      </w:r>
      <w:r w:rsidRPr="001E066D">
        <w:rPr>
          <w:rFonts w:ascii="Calibri" w:hAnsi="Calibri" w:cs="Calibri"/>
          <w:b/>
          <w:bCs/>
          <w:noProof/>
          <w:szCs w:val="24"/>
        </w:rPr>
        <w:t>1</w:t>
      </w:r>
      <w:r w:rsidRPr="001E066D">
        <w:rPr>
          <w:rFonts w:ascii="Calibri" w:hAnsi="Calibri" w:cs="Calibri"/>
          <w:noProof/>
          <w:szCs w:val="24"/>
        </w:rPr>
        <w:t>, 36–49 (2009).</w:t>
      </w:r>
    </w:p>
    <w:p w14:paraId="7D4B231C"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5.</w:t>
      </w:r>
      <w:r w:rsidRPr="001E066D">
        <w:rPr>
          <w:rFonts w:ascii="Calibri" w:hAnsi="Calibri" w:cs="Calibri"/>
          <w:noProof/>
          <w:szCs w:val="24"/>
        </w:rPr>
        <w:tab/>
        <w:t xml:space="preserve">Jennie, A., Trends, J. G., Sci, P. &amp; Rajesh, M. Journal of Global Trends in Pharmaceutical Sciences PHYTOCHEMICAL STUDIES AND GC-MS ANALYSIS OF THE PLANT ELEPHANTOPUS SCABER. </w:t>
      </w:r>
      <w:r w:rsidRPr="001E066D">
        <w:rPr>
          <w:rFonts w:ascii="Calibri" w:hAnsi="Calibri" w:cs="Calibri"/>
          <w:b/>
          <w:bCs/>
          <w:noProof/>
          <w:szCs w:val="24"/>
        </w:rPr>
        <w:t>4</w:t>
      </w:r>
      <w:r w:rsidRPr="001E066D">
        <w:rPr>
          <w:rFonts w:ascii="Calibri" w:hAnsi="Calibri" w:cs="Calibri"/>
          <w:noProof/>
          <w:szCs w:val="24"/>
        </w:rPr>
        <w:t>, 1053–1057 (2013).</w:t>
      </w:r>
    </w:p>
    <w:p w14:paraId="468EF450"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6.</w:t>
      </w:r>
      <w:r w:rsidRPr="001E066D">
        <w:rPr>
          <w:rFonts w:ascii="Calibri" w:hAnsi="Calibri" w:cs="Calibri"/>
          <w:noProof/>
          <w:szCs w:val="24"/>
        </w:rPr>
        <w:tab/>
        <w:t xml:space="preserve">Mohan, V. R., Chenthurpandy, P. &amp; Kalidass, C. Pharmacognostic and phytochemical investigation of Elephantopus scaber L . ( Asteraceae ). </w:t>
      </w:r>
      <w:r w:rsidRPr="001E066D">
        <w:rPr>
          <w:rFonts w:ascii="Calibri" w:hAnsi="Calibri" w:cs="Calibri"/>
          <w:i/>
          <w:iCs/>
          <w:noProof/>
          <w:szCs w:val="24"/>
        </w:rPr>
        <w:t>J. Pharm. Sci. Technol.</w:t>
      </w:r>
      <w:r w:rsidRPr="001E066D">
        <w:rPr>
          <w:rFonts w:ascii="Calibri" w:hAnsi="Calibri" w:cs="Calibri"/>
          <w:noProof/>
          <w:szCs w:val="24"/>
        </w:rPr>
        <w:t xml:space="preserve"> </w:t>
      </w:r>
      <w:r w:rsidRPr="001E066D">
        <w:rPr>
          <w:rFonts w:ascii="Calibri" w:hAnsi="Calibri" w:cs="Calibri"/>
          <w:b/>
          <w:bCs/>
          <w:noProof/>
          <w:szCs w:val="24"/>
        </w:rPr>
        <w:t>2</w:t>
      </w:r>
      <w:r w:rsidRPr="001E066D">
        <w:rPr>
          <w:rFonts w:ascii="Calibri" w:hAnsi="Calibri" w:cs="Calibri"/>
          <w:noProof/>
          <w:szCs w:val="24"/>
        </w:rPr>
        <w:t>, 191–197 (2010).</w:t>
      </w:r>
    </w:p>
    <w:p w14:paraId="753F86BD"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7.</w:t>
      </w:r>
      <w:r w:rsidRPr="001E066D">
        <w:rPr>
          <w:rFonts w:ascii="Calibri" w:hAnsi="Calibri" w:cs="Calibri"/>
          <w:noProof/>
          <w:szCs w:val="24"/>
        </w:rPr>
        <w:tab/>
        <w:t xml:space="preserve">Wang, Y. </w:t>
      </w:r>
      <w:r w:rsidRPr="001E066D">
        <w:rPr>
          <w:rFonts w:ascii="Calibri" w:hAnsi="Calibri" w:cs="Calibri"/>
          <w:i/>
          <w:iCs/>
          <w:noProof/>
          <w:szCs w:val="24"/>
        </w:rPr>
        <w:t>et al.</w:t>
      </w:r>
      <w:r w:rsidRPr="001E066D">
        <w:rPr>
          <w:rFonts w:ascii="Calibri" w:hAnsi="Calibri" w:cs="Calibri"/>
          <w:noProof/>
          <w:szCs w:val="24"/>
        </w:rPr>
        <w:t xml:space="preserve"> The Chemical Characterization of Eleutherococcus senticosus and Ci-wu-jia Tea Using UHPLC-UV-QTOF / MS. doi:10.3390/ijms20030475.</w:t>
      </w:r>
    </w:p>
    <w:p w14:paraId="2120ED2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8.</w:t>
      </w:r>
      <w:r w:rsidRPr="001E066D">
        <w:rPr>
          <w:rFonts w:ascii="Calibri" w:hAnsi="Calibri" w:cs="Calibri"/>
          <w:noProof/>
          <w:szCs w:val="24"/>
        </w:rPr>
        <w:tab/>
        <w:t xml:space="preserve">Załuski, D. </w:t>
      </w:r>
      <w:r w:rsidRPr="001E066D">
        <w:rPr>
          <w:rFonts w:ascii="Calibri" w:hAnsi="Calibri" w:cs="Calibri"/>
          <w:i/>
          <w:iCs/>
          <w:noProof/>
          <w:szCs w:val="24"/>
        </w:rPr>
        <w:t>et al.</w:t>
      </w:r>
      <w:r w:rsidRPr="001E066D">
        <w:rPr>
          <w:rFonts w:ascii="Calibri" w:hAnsi="Calibri" w:cs="Calibri"/>
          <w:noProof/>
          <w:szCs w:val="24"/>
        </w:rPr>
        <w:t xml:space="preserve"> Phytochemical Content and Pharma-Nutrition Study on Eleutherococcus senticosus Fruits Intractum. </w:t>
      </w:r>
      <w:r w:rsidRPr="001E066D">
        <w:rPr>
          <w:rFonts w:ascii="Calibri" w:hAnsi="Calibri" w:cs="Calibri"/>
          <w:i/>
          <w:iCs/>
          <w:noProof/>
          <w:szCs w:val="24"/>
        </w:rPr>
        <w:t>Oxid. Med. Cell. Longev.</w:t>
      </w:r>
      <w:r w:rsidRPr="001E066D">
        <w:rPr>
          <w:rFonts w:ascii="Calibri" w:hAnsi="Calibri" w:cs="Calibri"/>
          <w:noProof/>
          <w:szCs w:val="24"/>
        </w:rPr>
        <w:t xml:space="preserve"> </w:t>
      </w:r>
      <w:r w:rsidRPr="001E066D">
        <w:rPr>
          <w:rFonts w:ascii="Calibri" w:hAnsi="Calibri" w:cs="Calibri"/>
          <w:b/>
          <w:bCs/>
          <w:noProof/>
          <w:szCs w:val="24"/>
        </w:rPr>
        <w:t>2016</w:t>
      </w:r>
      <w:r w:rsidRPr="001E066D">
        <w:rPr>
          <w:rFonts w:ascii="Calibri" w:hAnsi="Calibri" w:cs="Calibri"/>
          <w:noProof/>
          <w:szCs w:val="24"/>
        </w:rPr>
        <w:t>, (2016).</w:t>
      </w:r>
    </w:p>
    <w:p w14:paraId="0736F1F9"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69.</w:t>
      </w:r>
      <w:r w:rsidRPr="001E066D">
        <w:rPr>
          <w:rFonts w:ascii="Calibri" w:hAnsi="Calibri" w:cs="Calibri"/>
          <w:noProof/>
          <w:szCs w:val="24"/>
        </w:rPr>
        <w:tab/>
        <w:t xml:space="preserve">Baczek, K., Weglarz, Z. &amp; Przybył, J. L. Accumulation of biologically active compounds in the rhizomes and roots of eleuthero (eleutherococcus senticosus /maxim. et rupr./ maxim.). </w:t>
      </w:r>
      <w:r w:rsidRPr="001E066D">
        <w:rPr>
          <w:rFonts w:ascii="Calibri" w:hAnsi="Calibri" w:cs="Calibri"/>
          <w:i/>
          <w:iCs/>
          <w:noProof/>
          <w:szCs w:val="24"/>
        </w:rPr>
        <w:t>Adv. Environ. Biol.</w:t>
      </w:r>
      <w:r w:rsidRPr="001E066D">
        <w:rPr>
          <w:rFonts w:ascii="Calibri" w:hAnsi="Calibri" w:cs="Calibri"/>
          <w:noProof/>
          <w:szCs w:val="24"/>
        </w:rPr>
        <w:t xml:space="preserve"> </w:t>
      </w:r>
      <w:r w:rsidRPr="001E066D">
        <w:rPr>
          <w:rFonts w:ascii="Calibri" w:hAnsi="Calibri" w:cs="Calibri"/>
          <w:b/>
          <w:bCs/>
          <w:noProof/>
          <w:szCs w:val="24"/>
        </w:rPr>
        <w:t>5</w:t>
      </w:r>
      <w:r w:rsidRPr="001E066D">
        <w:rPr>
          <w:rFonts w:ascii="Calibri" w:hAnsi="Calibri" w:cs="Calibri"/>
          <w:noProof/>
          <w:szCs w:val="24"/>
        </w:rPr>
        <w:t>, 325–328 (2011).</w:t>
      </w:r>
    </w:p>
    <w:p w14:paraId="61ED9A26"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70.</w:t>
      </w:r>
      <w:r w:rsidRPr="001E066D">
        <w:rPr>
          <w:rFonts w:ascii="Calibri" w:hAnsi="Calibri" w:cs="Calibri"/>
          <w:noProof/>
          <w:szCs w:val="24"/>
        </w:rPr>
        <w:tab/>
        <w:t xml:space="preserve">Jang, D. </w:t>
      </w:r>
      <w:r w:rsidRPr="001E066D">
        <w:rPr>
          <w:rFonts w:ascii="Calibri" w:hAnsi="Calibri" w:cs="Calibri"/>
          <w:i/>
          <w:iCs/>
          <w:noProof/>
          <w:szCs w:val="24"/>
        </w:rPr>
        <w:t>et al.</w:t>
      </w:r>
      <w:r w:rsidRPr="001E066D">
        <w:rPr>
          <w:rFonts w:ascii="Calibri" w:hAnsi="Calibri" w:cs="Calibri"/>
          <w:noProof/>
          <w:szCs w:val="24"/>
        </w:rPr>
        <w:t xml:space="preserve"> Composition, antioxidant and antimicrobial activities of Eleutherococcus senticosus fruit extracts. </w:t>
      </w:r>
      <w:r w:rsidRPr="001E066D">
        <w:rPr>
          <w:rFonts w:ascii="Calibri" w:hAnsi="Calibri" w:cs="Calibri"/>
          <w:i/>
          <w:iCs/>
          <w:noProof/>
          <w:szCs w:val="24"/>
        </w:rPr>
        <w:t>J. Appl. Pharm. Sci.</w:t>
      </w:r>
      <w:r w:rsidRPr="001E066D">
        <w:rPr>
          <w:rFonts w:ascii="Calibri" w:hAnsi="Calibri" w:cs="Calibri"/>
          <w:noProof/>
          <w:szCs w:val="24"/>
        </w:rPr>
        <w:t xml:space="preserve"> </w:t>
      </w:r>
      <w:r w:rsidRPr="001E066D">
        <w:rPr>
          <w:rFonts w:ascii="Calibri" w:hAnsi="Calibri" w:cs="Calibri"/>
          <w:b/>
          <w:bCs/>
          <w:noProof/>
          <w:szCs w:val="24"/>
        </w:rPr>
        <w:t>6</w:t>
      </w:r>
      <w:r w:rsidRPr="001E066D">
        <w:rPr>
          <w:rFonts w:ascii="Calibri" w:hAnsi="Calibri" w:cs="Calibri"/>
          <w:noProof/>
          <w:szCs w:val="24"/>
        </w:rPr>
        <w:t>, 125–130 (2016).</w:t>
      </w:r>
    </w:p>
    <w:p w14:paraId="733F8296"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lastRenderedPageBreak/>
        <w:t>71.</w:t>
      </w:r>
      <w:r w:rsidRPr="001E066D">
        <w:rPr>
          <w:rFonts w:ascii="Calibri" w:hAnsi="Calibri" w:cs="Calibri"/>
          <w:noProof/>
          <w:szCs w:val="24"/>
        </w:rPr>
        <w:tab/>
        <w:t xml:space="preserve">Bai, Y., Tohda, C., Zhu, S., Hattori, M. &amp; Komatsu, K. Active components from Siberian ginseng (Eleutherococcus senticosus) for protection of amyloid β(25-35)-induced neuritic atrophy in cultured rat cortical neurons. </w:t>
      </w:r>
      <w:r w:rsidRPr="001E066D">
        <w:rPr>
          <w:rFonts w:ascii="Calibri" w:hAnsi="Calibri" w:cs="Calibri"/>
          <w:i/>
          <w:iCs/>
          <w:noProof/>
          <w:szCs w:val="24"/>
        </w:rPr>
        <w:t>J. Nat. Med.</w:t>
      </w:r>
      <w:r w:rsidRPr="001E066D">
        <w:rPr>
          <w:rFonts w:ascii="Calibri" w:hAnsi="Calibri" w:cs="Calibri"/>
          <w:noProof/>
          <w:szCs w:val="24"/>
        </w:rPr>
        <w:t xml:space="preserve"> </w:t>
      </w:r>
      <w:r w:rsidRPr="001E066D">
        <w:rPr>
          <w:rFonts w:ascii="Calibri" w:hAnsi="Calibri" w:cs="Calibri"/>
          <w:b/>
          <w:bCs/>
          <w:noProof/>
          <w:szCs w:val="24"/>
        </w:rPr>
        <w:t>65</w:t>
      </w:r>
      <w:r w:rsidRPr="001E066D">
        <w:rPr>
          <w:rFonts w:ascii="Calibri" w:hAnsi="Calibri" w:cs="Calibri"/>
          <w:noProof/>
          <w:szCs w:val="24"/>
        </w:rPr>
        <w:t>, 417–423 (2011).</w:t>
      </w:r>
    </w:p>
    <w:p w14:paraId="6681AC13"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72.</w:t>
      </w:r>
      <w:r w:rsidRPr="001E066D">
        <w:rPr>
          <w:rFonts w:ascii="Calibri" w:hAnsi="Calibri" w:cs="Calibri"/>
          <w:noProof/>
          <w:szCs w:val="24"/>
        </w:rPr>
        <w:tab/>
        <w:t xml:space="preserve">Arouca, A. &amp; Grassi-kassisse, D. M. Eleutherococcus senticosus : Studies and effects *. </w:t>
      </w:r>
      <w:r w:rsidRPr="001E066D">
        <w:rPr>
          <w:rFonts w:ascii="Calibri" w:hAnsi="Calibri" w:cs="Calibri"/>
          <w:b/>
          <w:bCs/>
          <w:noProof/>
          <w:szCs w:val="24"/>
        </w:rPr>
        <w:t>5</w:t>
      </w:r>
      <w:r w:rsidRPr="001E066D">
        <w:rPr>
          <w:rFonts w:ascii="Calibri" w:hAnsi="Calibri" w:cs="Calibri"/>
          <w:noProof/>
          <w:szCs w:val="24"/>
        </w:rPr>
        <w:t>, 1509–1515 (2013).</w:t>
      </w:r>
    </w:p>
    <w:p w14:paraId="17B35136"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73.</w:t>
      </w:r>
      <w:r w:rsidRPr="001E066D">
        <w:rPr>
          <w:rFonts w:ascii="Calibri" w:hAnsi="Calibri" w:cs="Calibri"/>
          <w:noProof/>
          <w:szCs w:val="24"/>
        </w:rPr>
        <w:tab/>
        <w:t xml:space="preserve">Sithisarn, P. &amp; Jarikasem, S. Antioxidant activity of Acanthopanax trifoliatus. </w:t>
      </w:r>
      <w:r w:rsidRPr="001E066D">
        <w:rPr>
          <w:rFonts w:ascii="Calibri" w:hAnsi="Calibri" w:cs="Calibri"/>
          <w:i/>
          <w:iCs/>
          <w:noProof/>
          <w:szCs w:val="24"/>
        </w:rPr>
        <w:t>Med. Princ. Pract.</w:t>
      </w:r>
      <w:r w:rsidRPr="001E066D">
        <w:rPr>
          <w:rFonts w:ascii="Calibri" w:hAnsi="Calibri" w:cs="Calibri"/>
          <w:noProof/>
          <w:szCs w:val="24"/>
        </w:rPr>
        <w:t xml:space="preserve"> </w:t>
      </w:r>
      <w:r w:rsidRPr="001E066D">
        <w:rPr>
          <w:rFonts w:ascii="Calibri" w:hAnsi="Calibri" w:cs="Calibri"/>
          <w:b/>
          <w:bCs/>
          <w:noProof/>
          <w:szCs w:val="24"/>
        </w:rPr>
        <w:t>18</w:t>
      </w:r>
      <w:r w:rsidRPr="001E066D">
        <w:rPr>
          <w:rFonts w:ascii="Calibri" w:hAnsi="Calibri" w:cs="Calibri"/>
          <w:noProof/>
          <w:szCs w:val="24"/>
        </w:rPr>
        <w:t>, 393–398 (2009).</w:t>
      </w:r>
    </w:p>
    <w:p w14:paraId="553F4534"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szCs w:val="24"/>
        </w:rPr>
      </w:pPr>
      <w:r w:rsidRPr="001E066D">
        <w:rPr>
          <w:rFonts w:ascii="Calibri" w:hAnsi="Calibri" w:cs="Calibri"/>
          <w:noProof/>
          <w:szCs w:val="24"/>
        </w:rPr>
        <w:t>74.</w:t>
      </w:r>
      <w:r w:rsidRPr="001E066D">
        <w:rPr>
          <w:rFonts w:ascii="Calibri" w:hAnsi="Calibri" w:cs="Calibri"/>
          <w:noProof/>
          <w:szCs w:val="24"/>
        </w:rPr>
        <w:tab/>
        <w:t xml:space="preserve">Wang, H. </w:t>
      </w:r>
      <w:r w:rsidRPr="001E066D">
        <w:rPr>
          <w:rFonts w:ascii="Calibri" w:hAnsi="Calibri" w:cs="Calibri"/>
          <w:i/>
          <w:iCs/>
          <w:noProof/>
          <w:szCs w:val="24"/>
        </w:rPr>
        <w:t>et al.</w:t>
      </w:r>
      <w:r w:rsidRPr="001E066D">
        <w:rPr>
          <w:rFonts w:ascii="Calibri" w:hAnsi="Calibri" w:cs="Calibri"/>
          <w:noProof/>
          <w:szCs w:val="24"/>
        </w:rPr>
        <w:t xml:space="preserve"> Antioxidant and anti-inflammatory properties of Chinese ilicifolius vegetable (Acanthopanax trifoliatus (L) Merr) and its reference compounds. </w:t>
      </w:r>
      <w:r w:rsidRPr="001E066D">
        <w:rPr>
          <w:rFonts w:ascii="Calibri" w:hAnsi="Calibri" w:cs="Calibri"/>
          <w:i/>
          <w:iCs/>
          <w:noProof/>
          <w:szCs w:val="24"/>
        </w:rPr>
        <w:t>Food Sci. Biotechnol.</w:t>
      </w:r>
      <w:r w:rsidRPr="001E066D">
        <w:rPr>
          <w:rFonts w:ascii="Calibri" w:hAnsi="Calibri" w:cs="Calibri"/>
          <w:noProof/>
          <w:szCs w:val="24"/>
        </w:rPr>
        <w:t xml:space="preserve"> </w:t>
      </w:r>
      <w:r w:rsidRPr="001E066D">
        <w:rPr>
          <w:rFonts w:ascii="Calibri" w:hAnsi="Calibri" w:cs="Calibri"/>
          <w:b/>
          <w:bCs/>
          <w:noProof/>
          <w:szCs w:val="24"/>
        </w:rPr>
        <w:t>24</w:t>
      </w:r>
      <w:r w:rsidRPr="001E066D">
        <w:rPr>
          <w:rFonts w:ascii="Calibri" w:hAnsi="Calibri" w:cs="Calibri"/>
          <w:noProof/>
          <w:szCs w:val="24"/>
        </w:rPr>
        <w:t>, 1131–1138 (2015).</w:t>
      </w:r>
    </w:p>
    <w:p w14:paraId="774ECBC1" w14:textId="77777777" w:rsidR="001E066D" w:rsidRPr="001E066D" w:rsidRDefault="001E066D" w:rsidP="001E066D">
      <w:pPr>
        <w:widowControl w:val="0"/>
        <w:autoSpaceDE w:val="0"/>
        <w:autoSpaceDN w:val="0"/>
        <w:adjustRightInd w:val="0"/>
        <w:spacing w:line="240" w:lineRule="auto"/>
        <w:ind w:left="640" w:hanging="640"/>
        <w:rPr>
          <w:rFonts w:ascii="Calibri" w:hAnsi="Calibri" w:cs="Calibri"/>
          <w:noProof/>
        </w:rPr>
      </w:pPr>
      <w:r w:rsidRPr="001E066D">
        <w:rPr>
          <w:rFonts w:ascii="Calibri" w:hAnsi="Calibri" w:cs="Calibri"/>
          <w:noProof/>
          <w:szCs w:val="24"/>
        </w:rPr>
        <w:t>75.</w:t>
      </w:r>
      <w:r w:rsidRPr="001E066D">
        <w:rPr>
          <w:rFonts w:ascii="Calibri" w:hAnsi="Calibri" w:cs="Calibri"/>
          <w:noProof/>
          <w:szCs w:val="24"/>
        </w:rPr>
        <w:tab/>
        <w:t>Sithisarn, P., Jarikasem, S. &amp; Thisayakorn, K. Acanthopanax trifoliatus , a Potential Adaptogenic Thai Vegetable for Health Supplement.</w:t>
      </w:r>
    </w:p>
    <w:p w14:paraId="144AEF68" w14:textId="77777777" w:rsidR="00225975" w:rsidRPr="00225975" w:rsidRDefault="00225975" w:rsidP="003D27AA">
      <w:pPr>
        <w:widowControl w:val="0"/>
        <w:autoSpaceDE w:val="0"/>
        <w:autoSpaceDN w:val="0"/>
        <w:adjustRightInd w:val="0"/>
        <w:spacing w:line="240" w:lineRule="auto"/>
        <w:ind w:left="640" w:hanging="640"/>
        <w:rPr>
          <w:b/>
        </w:rPr>
      </w:pPr>
      <w:r>
        <w:rPr>
          <w:b/>
        </w:rPr>
        <w:fldChar w:fldCharType="end"/>
      </w:r>
    </w:p>
    <w:sectPr w:rsidR="00225975" w:rsidRPr="002259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6EDB"/>
    <w:rsid w:val="00002E4B"/>
    <w:rsid w:val="000035F2"/>
    <w:rsid w:val="00003B96"/>
    <w:rsid w:val="0000433E"/>
    <w:rsid w:val="00004A1D"/>
    <w:rsid w:val="000059F8"/>
    <w:rsid w:val="00006252"/>
    <w:rsid w:val="000074E2"/>
    <w:rsid w:val="0001103B"/>
    <w:rsid w:val="00012A35"/>
    <w:rsid w:val="0001485E"/>
    <w:rsid w:val="00015044"/>
    <w:rsid w:val="00021B67"/>
    <w:rsid w:val="00021FCE"/>
    <w:rsid w:val="00023009"/>
    <w:rsid w:val="00026DEF"/>
    <w:rsid w:val="00035485"/>
    <w:rsid w:val="000362D2"/>
    <w:rsid w:val="00036486"/>
    <w:rsid w:val="00036B38"/>
    <w:rsid w:val="000373F1"/>
    <w:rsid w:val="00041B75"/>
    <w:rsid w:val="00041CCE"/>
    <w:rsid w:val="00042D9C"/>
    <w:rsid w:val="0004587B"/>
    <w:rsid w:val="00046AFC"/>
    <w:rsid w:val="00046B70"/>
    <w:rsid w:val="000476D8"/>
    <w:rsid w:val="000500A3"/>
    <w:rsid w:val="00054280"/>
    <w:rsid w:val="00054984"/>
    <w:rsid w:val="0006343A"/>
    <w:rsid w:val="000637B8"/>
    <w:rsid w:val="000638E3"/>
    <w:rsid w:val="0006762B"/>
    <w:rsid w:val="00067921"/>
    <w:rsid w:val="0007163E"/>
    <w:rsid w:val="000756D2"/>
    <w:rsid w:val="000767C0"/>
    <w:rsid w:val="00080968"/>
    <w:rsid w:val="00080CEF"/>
    <w:rsid w:val="00085AA1"/>
    <w:rsid w:val="00090FF1"/>
    <w:rsid w:val="00093D9B"/>
    <w:rsid w:val="0009639D"/>
    <w:rsid w:val="000A32A2"/>
    <w:rsid w:val="000A41BA"/>
    <w:rsid w:val="000A47BB"/>
    <w:rsid w:val="000B476D"/>
    <w:rsid w:val="000C16BF"/>
    <w:rsid w:val="000C3257"/>
    <w:rsid w:val="000C51EC"/>
    <w:rsid w:val="000C66ED"/>
    <w:rsid w:val="000D4842"/>
    <w:rsid w:val="000D6DCB"/>
    <w:rsid w:val="000E069F"/>
    <w:rsid w:val="000E0C0F"/>
    <w:rsid w:val="000E1252"/>
    <w:rsid w:val="000E6D78"/>
    <w:rsid w:val="000F0B50"/>
    <w:rsid w:val="000F224B"/>
    <w:rsid w:val="000F4D8D"/>
    <w:rsid w:val="000F6E8C"/>
    <w:rsid w:val="00100159"/>
    <w:rsid w:val="00102BFA"/>
    <w:rsid w:val="001059F2"/>
    <w:rsid w:val="00105A03"/>
    <w:rsid w:val="0011082A"/>
    <w:rsid w:val="001146A2"/>
    <w:rsid w:val="00132DE6"/>
    <w:rsid w:val="0013409F"/>
    <w:rsid w:val="0013486B"/>
    <w:rsid w:val="00135046"/>
    <w:rsid w:val="00140BDA"/>
    <w:rsid w:val="00146B8F"/>
    <w:rsid w:val="001472D4"/>
    <w:rsid w:val="00153076"/>
    <w:rsid w:val="00153ADD"/>
    <w:rsid w:val="00160595"/>
    <w:rsid w:val="00164DA7"/>
    <w:rsid w:val="001709A7"/>
    <w:rsid w:val="001710AF"/>
    <w:rsid w:val="001720F1"/>
    <w:rsid w:val="0017354D"/>
    <w:rsid w:val="001764ED"/>
    <w:rsid w:val="0017788A"/>
    <w:rsid w:val="00177ABA"/>
    <w:rsid w:val="00177FCB"/>
    <w:rsid w:val="00180029"/>
    <w:rsid w:val="00180E91"/>
    <w:rsid w:val="00182E15"/>
    <w:rsid w:val="00182F7B"/>
    <w:rsid w:val="00185A22"/>
    <w:rsid w:val="0018673F"/>
    <w:rsid w:val="0019311D"/>
    <w:rsid w:val="00193A98"/>
    <w:rsid w:val="00193DAF"/>
    <w:rsid w:val="00195824"/>
    <w:rsid w:val="00195D04"/>
    <w:rsid w:val="0019774D"/>
    <w:rsid w:val="001A07E1"/>
    <w:rsid w:val="001A160E"/>
    <w:rsid w:val="001A35B1"/>
    <w:rsid w:val="001B1816"/>
    <w:rsid w:val="001B663B"/>
    <w:rsid w:val="001B7B64"/>
    <w:rsid w:val="001C2041"/>
    <w:rsid w:val="001C44C5"/>
    <w:rsid w:val="001D0F2C"/>
    <w:rsid w:val="001D3F0B"/>
    <w:rsid w:val="001D4DC5"/>
    <w:rsid w:val="001E066D"/>
    <w:rsid w:val="001E1258"/>
    <w:rsid w:val="001E5F72"/>
    <w:rsid w:val="001E6F24"/>
    <w:rsid w:val="001F4DE2"/>
    <w:rsid w:val="001F605C"/>
    <w:rsid w:val="00200B0C"/>
    <w:rsid w:val="00202430"/>
    <w:rsid w:val="0020330F"/>
    <w:rsid w:val="00205B9F"/>
    <w:rsid w:val="00210A69"/>
    <w:rsid w:val="00212FB5"/>
    <w:rsid w:val="0022130F"/>
    <w:rsid w:val="00225975"/>
    <w:rsid w:val="00231288"/>
    <w:rsid w:val="0023560F"/>
    <w:rsid w:val="002379F8"/>
    <w:rsid w:val="002402B2"/>
    <w:rsid w:val="00241089"/>
    <w:rsid w:val="00247328"/>
    <w:rsid w:val="00251F1E"/>
    <w:rsid w:val="002536E0"/>
    <w:rsid w:val="00255545"/>
    <w:rsid w:val="00256AC7"/>
    <w:rsid w:val="00263AB3"/>
    <w:rsid w:val="002708BA"/>
    <w:rsid w:val="002716EF"/>
    <w:rsid w:val="00272BEF"/>
    <w:rsid w:val="00273643"/>
    <w:rsid w:val="0027610D"/>
    <w:rsid w:val="00276772"/>
    <w:rsid w:val="002767E8"/>
    <w:rsid w:val="00282C1E"/>
    <w:rsid w:val="00284511"/>
    <w:rsid w:val="00287C30"/>
    <w:rsid w:val="00294EBD"/>
    <w:rsid w:val="002A07A4"/>
    <w:rsid w:val="002A2956"/>
    <w:rsid w:val="002A589F"/>
    <w:rsid w:val="002B23A2"/>
    <w:rsid w:val="002B292F"/>
    <w:rsid w:val="002C0F55"/>
    <w:rsid w:val="002C257F"/>
    <w:rsid w:val="002C3638"/>
    <w:rsid w:val="002C4194"/>
    <w:rsid w:val="002C6020"/>
    <w:rsid w:val="002C625A"/>
    <w:rsid w:val="002C6685"/>
    <w:rsid w:val="002D0DCD"/>
    <w:rsid w:val="002D32E1"/>
    <w:rsid w:val="002D4507"/>
    <w:rsid w:val="002D68D4"/>
    <w:rsid w:val="002D6B66"/>
    <w:rsid w:val="002E4120"/>
    <w:rsid w:val="002E4684"/>
    <w:rsid w:val="002E5018"/>
    <w:rsid w:val="002F05CC"/>
    <w:rsid w:val="002F0D22"/>
    <w:rsid w:val="002F502C"/>
    <w:rsid w:val="002F5845"/>
    <w:rsid w:val="00303269"/>
    <w:rsid w:val="003043CE"/>
    <w:rsid w:val="00312868"/>
    <w:rsid w:val="00315404"/>
    <w:rsid w:val="00315B7B"/>
    <w:rsid w:val="00317FE6"/>
    <w:rsid w:val="00321B48"/>
    <w:rsid w:val="003231A7"/>
    <w:rsid w:val="003242FC"/>
    <w:rsid w:val="00325167"/>
    <w:rsid w:val="00327A43"/>
    <w:rsid w:val="00331F8A"/>
    <w:rsid w:val="003334C3"/>
    <w:rsid w:val="00334AB4"/>
    <w:rsid w:val="003409A0"/>
    <w:rsid w:val="0034336A"/>
    <w:rsid w:val="00344BAF"/>
    <w:rsid w:val="003503EF"/>
    <w:rsid w:val="00352193"/>
    <w:rsid w:val="00353A8F"/>
    <w:rsid w:val="00357E0C"/>
    <w:rsid w:val="003617D3"/>
    <w:rsid w:val="00365B1E"/>
    <w:rsid w:val="0038413D"/>
    <w:rsid w:val="003878B4"/>
    <w:rsid w:val="00392BEC"/>
    <w:rsid w:val="00395EDE"/>
    <w:rsid w:val="003971B3"/>
    <w:rsid w:val="003A01D2"/>
    <w:rsid w:val="003A0734"/>
    <w:rsid w:val="003A3E1D"/>
    <w:rsid w:val="003B2263"/>
    <w:rsid w:val="003B3B06"/>
    <w:rsid w:val="003B62F7"/>
    <w:rsid w:val="003C0F2C"/>
    <w:rsid w:val="003C29AD"/>
    <w:rsid w:val="003C6FF0"/>
    <w:rsid w:val="003D0594"/>
    <w:rsid w:val="003D24A4"/>
    <w:rsid w:val="003D27AA"/>
    <w:rsid w:val="003D6024"/>
    <w:rsid w:val="003F0CBE"/>
    <w:rsid w:val="003F1A05"/>
    <w:rsid w:val="003F3A07"/>
    <w:rsid w:val="003F3C3B"/>
    <w:rsid w:val="003F3EB9"/>
    <w:rsid w:val="003F3FDB"/>
    <w:rsid w:val="003F46E2"/>
    <w:rsid w:val="003F5E0B"/>
    <w:rsid w:val="00403019"/>
    <w:rsid w:val="00404BBA"/>
    <w:rsid w:val="00405D21"/>
    <w:rsid w:val="004146C0"/>
    <w:rsid w:val="00417727"/>
    <w:rsid w:val="00422FF8"/>
    <w:rsid w:val="00427A57"/>
    <w:rsid w:val="00430629"/>
    <w:rsid w:val="00432EAF"/>
    <w:rsid w:val="00435911"/>
    <w:rsid w:val="00440CAC"/>
    <w:rsid w:val="00446CCC"/>
    <w:rsid w:val="00446CDA"/>
    <w:rsid w:val="00447113"/>
    <w:rsid w:val="00452962"/>
    <w:rsid w:val="00453AE1"/>
    <w:rsid w:val="00454924"/>
    <w:rsid w:val="0046144B"/>
    <w:rsid w:val="0046664B"/>
    <w:rsid w:val="00471BE9"/>
    <w:rsid w:val="00471F1A"/>
    <w:rsid w:val="00475E59"/>
    <w:rsid w:val="004762C1"/>
    <w:rsid w:val="0047724B"/>
    <w:rsid w:val="004856A8"/>
    <w:rsid w:val="004876FD"/>
    <w:rsid w:val="00487D82"/>
    <w:rsid w:val="00495DBB"/>
    <w:rsid w:val="004A0BF5"/>
    <w:rsid w:val="004A285C"/>
    <w:rsid w:val="004A324F"/>
    <w:rsid w:val="004A4029"/>
    <w:rsid w:val="004A5248"/>
    <w:rsid w:val="004B14E1"/>
    <w:rsid w:val="004B2ADE"/>
    <w:rsid w:val="004B4D00"/>
    <w:rsid w:val="004B6495"/>
    <w:rsid w:val="004B68D1"/>
    <w:rsid w:val="004C070C"/>
    <w:rsid w:val="004C130D"/>
    <w:rsid w:val="004D0B87"/>
    <w:rsid w:val="004D1BDE"/>
    <w:rsid w:val="004D34A3"/>
    <w:rsid w:val="004E1C7F"/>
    <w:rsid w:val="004E2A16"/>
    <w:rsid w:val="004E4594"/>
    <w:rsid w:val="004E6445"/>
    <w:rsid w:val="004F3C28"/>
    <w:rsid w:val="004F4BE2"/>
    <w:rsid w:val="004F6FE9"/>
    <w:rsid w:val="005020E1"/>
    <w:rsid w:val="0050571A"/>
    <w:rsid w:val="00507B1F"/>
    <w:rsid w:val="0051146A"/>
    <w:rsid w:val="005128D6"/>
    <w:rsid w:val="005136CE"/>
    <w:rsid w:val="00513F65"/>
    <w:rsid w:val="00516658"/>
    <w:rsid w:val="00516AC0"/>
    <w:rsid w:val="00517ABA"/>
    <w:rsid w:val="00521509"/>
    <w:rsid w:val="00521599"/>
    <w:rsid w:val="00526CE1"/>
    <w:rsid w:val="00534B8D"/>
    <w:rsid w:val="00534E4D"/>
    <w:rsid w:val="0053721B"/>
    <w:rsid w:val="0053754A"/>
    <w:rsid w:val="00542EAD"/>
    <w:rsid w:val="00544832"/>
    <w:rsid w:val="00545663"/>
    <w:rsid w:val="00545D9E"/>
    <w:rsid w:val="0054632A"/>
    <w:rsid w:val="00550B9E"/>
    <w:rsid w:val="00551D29"/>
    <w:rsid w:val="005536FA"/>
    <w:rsid w:val="00553B36"/>
    <w:rsid w:val="00553FC7"/>
    <w:rsid w:val="00556387"/>
    <w:rsid w:val="00556D61"/>
    <w:rsid w:val="00564E5E"/>
    <w:rsid w:val="00565EFF"/>
    <w:rsid w:val="00567C1E"/>
    <w:rsid w:val="00570EEA"/>
    <w:rsid w:val="005715E6"/>
    <w:rsid w:val="0057167B"/>
    <w:rsid w:val="00574D47"/>
    <w:rsid w:val="0058036A"/>
    <w:rsid w:val="0058047D"/>
    <w:rsid w:val="005817A4"/>
    <w:rsid w:val="0058210A"/>
    <w:rsid w:val="00586AAD"/>
    <w:rsid w:val="00587810"/>
    <w:rsid w:val="005901FA"/>
    <w:rsid w:val="00591CF1"/>
    <w:rsid w:val="00593C6D"/>
    <w:rsid w:val="00594B9E"/>
    <w:rsid w:val="00597590"/>
    <w:rsid w:val="005A3A89"/>
    <w:rsid w:val="005A41A2"/>
    <w:rsid w:val="005A6444"/>
    <w:rsid w:val="005B2534"/>
    <w:rsid w:val="005B4403"/>
    <w:rsid w:val="005B5474"/>
    <w:rsid w:val="005C38F6"/>
    <w:rsid w:val="005C5499"/>
    <w:rsid w:val="005C5F16"/>
    <w:rsid w:val="005D4520"/>
    <w:rsid w:val="005E41F9"/>
    <w:rsid w:val="005E4233"/>
    <w:rsid w:val="005E5EEF"/>
    <w:rsid w:val="005E60D6"/>
    <w:rsid w:val="005E6EB0"/>
    <w:rsid w:val="005F0210"/>
    <w:rsid w:val="005F050D"/>
    <w:rsid w:val="005F2D1E"/>
    <w:rsid w:val="005F3595"/>
    <w:rsid w:val="005F608A"/>
    <w:rsid w:val="005F79D6"/>
    <w:rsid w:val="006002C2"/>
    <w:rsid w:val="006005B9"/>
    <w:rsid w:val="00604190"/>
    <w:rsid w:val="006044D5"/>
    <w:rsid w:val="00606CF0"/>
    <w:rsid w:val="0061323F"/>
    <w:rsid w:val="00615767"/>
    <w:rsid w:val="00622707"/>
    <w:rsid w:val="00622B64"/>
    <w:rsid w:val="006262F6"/>
    <w:rsid w:val="00632FAB"/>
    <w:rsid w:val="00633B47"/>
    <w:rsid w:val="0063450F"/>
    <w:rsid w:val="00637F2D"/>
    <w:rsid w:val="0064058C"/>
    <w:rsid w:val="00640D53"/>
    <w:rsid w:val="00640FDB"/>
    <w:rsid w:val="00642304"/>
    <w:rsid w:val="00643192"/>
    <w:rsid w:val="00646B62"/>
    <w:rsid w:val="0066173D"/>
    <w:rsid w:val="006641CA"/>
    <w:rsid w:val="00666881"/>
    <w:rsid w:val="00676EA5"/>
    <w:rsid w:val="00680768"/>
    <w:rsid w:val="006820BD"/>
    <w:rsid w:val="00682296"/>
    <w:rsid w:val="006824E0"/>
    <w:rsid w:val="0069304E"/>
    <w:rsid w:val="0069367A"/>
    <w:rsid w:val="00693FF3"/>
    <w:rsid w:val="006A1DE1"/>
    <w:rsid w:val="006A2F9D"/>
    <w:rsid w:val="006A34A1"/>
    <w:rsid w:val="006A573B"/>
    <w:rsid w:val="006A5936"/>
    <w:rsid w:val="006B1432"/>
    <w:rsid w:val="006B1DDD"/>
    <w:rsid w:val="006B2A7E"/>
    <w:rsid w:val="006B70F1"/>
    <w:rsid w:val="006C0D72"/>
    <w:rsid w:val="006C535C"/>
    <w:rsid w:val="006C6A95"/>
    <w:rsid w:val="006D5649"/>
    <w:rsid w:val="006E0A7F"/>
    <w:rsid w:val="006E23F5"/>
    <w:rsid w:val="006E27BF"/>
    <w:rsid w:val="006E2A95"/>
    <w:rsid w:val="006E3779"/>
    <w:rsid w:val="006E71AE"/>
    <w:rsid w:val="006F5CEB"/>
    <w:rsid w:val="00700175"/>
    <w:rsid w:val="00704EA1"/>
    <w:rsid w:val="00705ECD"/>
    <w:rsid w:val="007176CB"/>
    <w:rsid w:val="0072207E"/>
    <w:rsid w:val="007253AB"/>
    <w:rsid w:val="00725DF4"/>
    <w:rsid w:val="00727102"/>
    <w:rsid w:val="007307E0"/>
    <w:rsid w:val="0073235F"/>
    <w:rsid w:val="00741246"/>
    <w:rsid w:val="0074478E"/>
    <w:rsid w:val="00747AAF"/>
    <w:rsid w:val="00752553"/>
    <w:rsid w:val="007553F5"/>
    <w:rsid w:val="00756CC3"/>
    <w:rsid w:val="00761430"/>
    <w:rsid w:val="00766070"/>
    <w:rsid w:val="0076620F"/>
    <w:rsid w:val="0076737A"/>
    <w:rsid w:val="00771F4E"/>
    <w:rsid w:val="007836E0"/>
    <w:rsid w:val="00790E34"/>
    <w:rsid w:val="00791314"/>
    <w:rsid w:val="007914F3"/>
    <w:rsid w:val="00794FD2"/>
    <w:rsid w:val="00795457"/>
    <w:rsid w:val="007967F6"/>
    <w:rsid w:val="00796CE4"/>
    <w:rsid w:val="007A1CCE"/>
    <w:rsid w:val="007A2C0D"/>
    <w:rsid w:val="007A2FC4"/>
    <w:rsid w:val="007A3DBC"/>
    <w:rsid w:val="007B1506"/>
    <w:rsid w:val="007B57A8"/>
    <w:rsid w:val="007B5C9B"/>
    <w:rsid w:val="007C06A4"/>
    <w:rsid w:val="007C2FA8"/>
    <w:rsid w:val="007C4364"/>
    <w:rsid w:val="007C7B7A"/>
    <w:rsid w:val="007E12C7"/>
    <w:rsid w:val="007E16B5"/>
    <w:rsid w:val="007F07CB"/>
    <w:rsid w:val="007F33A3"/>
    <w:rsid w:val="00804D85"/>
    <w:rsid w:val="00805E9F"/>
    <w:rsid w:val="00806661"/>
    <w:rsid w:val="00807ECD"/>
    <w:rsid w:val="00812BB5"/>
    <w:rsid w:val="008152EE"/>
    <w:rsid w:val="0081760B"/>
    <w:rsid w:val="00817FD5"/>
    <w:rsid w:val="00823B1A"/>
    <w:rsid w:val="00832416"/>
    <w:rsid w:val="00834601"/>
    <w:rsid w:val="008371F9"/>
    <w:rsid w:val="00846AEB"/>
    <w:rsid w:val="00854CE9"/>
    <w:rsid w:val="0085656B"/>
    <w:rsid w:val="00856AA4"/>
    <w:rsid w:val="00856AC9"/>
    <w:rsid w:val="008578C1"/>
    <w:rsid w:val="00860732"/>
    <w:rsid w:val="00861966"/>
    <w:rsid w:val="008621D8"/>
    <w:rsid w:val="008672CA"/>
    <w:rsid w:val="00870C26"/>
    <w:rsid w:val="00874176"/>
    <w:rsid w:val="00875405"/>
    <w:rsid w:val="00885D7B"/>
    <w:rsid w:val="00890EC3"/>
    <w:rsid w:val="008911B1"/>
    <w:rsid w:val="008930DF"/>
    <w:rsid w:val="00893809"/>
    <w:rsid w:val="008955E1"/>
    <w:rsid w:val="008A3F13"/>
    <w:rsid w:val="008B3609"/>
    <w:rsid w:val="008B625D"/>
    <w:rsid w:val="008C2F0E"/>
    <w:rsid w:val="008C415D"/>
    <w:rsid w:val="008C4C95"/>
    <w:rsid w:val="008C5DCE"/>
    <w:rsid w:val="008C62C2"/>
    <w:rsid w:val="008C675C"/>
    <w:rsid w:val="008C7F94"/>
    <w:rsid w:val="008D76B4"/>
    <w:rsid w:val="008E067E"/>
    <w:rsid w:val="008E0D82"/>
    <w:rsid w:val="008E4D90"/>
    <w:rsid w:val="008F0503"/>
    <w:rsid w:val="008F0CCF"/>
    <w:rsid w:val="008F315D"/>
    <w:rsid w:val="00901C40"/>
    <w:rsid w:val="00901E87"/>
    <w:rsid w:val="00912260"/>
    <w:rsid w:val="00913518"/>
    <w:rsid w:val="00916BE1"/>
    <w:rsid w:val="00920535"/>
    <w:rsid w:val="00922F52"/>
    <w:rsid w:val="0092375B"/>
    <w:rsid w:val="009261DA"/>
    <w:rsid w:val="0092695E"/>
    <w:rsid w:val="00926B4F"/>
    <w:rsid w:val="00930535"/>
    <w:rsid w:val="0093524F"/>
    <w:rsid w:val="00940017"/>
    <w:rsid w:val="00941F89"/>
    <w:rsid w:val="0094397D"/>
    <w:rsid w:val="00944840"/>
    <w:rsid w:val="00944FA6"/>
    <w:rsid w:val="009456B3"/>
    <w:rsid w:val="0094585F"/>
    <w:rsid w:val="00947BAA"/>
    <w:rsid w:val="00951315"/>
    <w:rsid w:val="009532B5"/>
    <w:rsid w:val="00955A34"/>
    <w:rsid w:val="0097217A"/>
    <w:rsid w:val="00974AF3"/>
    <w:rsid w:val="00977AD1"/>
    <w:rsid w:val="00980E34"/>
    <w:rsid w:val="0098108F"/>
    <w:rsid w:val="009832E0"/>
    <w:rsid w:val="009839E9"/>
    <w:rsid w:val="0098514C"/>
    <w:rsid w:val="00986C62"/>
    <w:rsid w:val="009870A8"/>
    <w:rsid w:val="00992623"/>
    <w:rsid w:val="00996190"/>
    <w:rsid w:val="00996960"/>
    <w:rsid w:val="009A502E"/>
    <w:rsid w:val="009A75FD"/>
    <w:rsid w:val="009B2138"/>
    <w:rsid w:val="009B6CB8"/>
    <w:rsid w:val="009C1997"/>
    <w:rsid w:val="009C25DF"/>
    <w:rsid w:val="009C27BA"/>
    <w:rsid w:val="009C429D"/>
    <w:rsid w:val="009C75A9"/>
    <w:rsid w:val="009D152B"/>
    <w:rsid w:val="009D1607"/>
    <w:rsid w:val="009D5AD9"/>
    <w:rsid w:val="009D7447"/>
    <w:rsid w:val="009D7AA0"/>
    <w:rsid w:val="009E0DF7"/>
    <w:rsid w:val="009E1CFB"/>
    <w:rsid w:val="009E5120"/>
    <w:rsid w:val="00A04635"/>
    <w:rsid w:val="00A05995"/>
    <w:rsid w:val="00A065D0"/>
    <w:rsid w:val="00A07EB0"/>
    <w:rsid w:val="00A11AF0"/>
    <w:rsid w:val="00A12212"/>
    <w:rsid w:val="00A152EE"/>
    <w:rsid w:val="00A20768"/>
    <w:rsid w:val="00A21E7B"/>
    <w:rsid w:val="00A225A4"/>
    <w:rsid w:val="00A228C8"/>
    <w:rsid w:val="00A25590"/>
    <w:rsid w:val="00A25BBF"/>
    <w:rsid w:val="00A324E4"/>
    <w:rsid w:val="00A328E0"/>
    <w:rsid w:val="00A346BB"/>
    <w:rsid w:val="00A346D6"/>
    <w:rsid w:val="00A34BFD"/>
    <w:rsid w:val="00A35288"/>
    <w:rsid w:val="00A35E15"/>
    <w:rsid w:val="00A445E0"/>
    <w:rsid w:val="00A47061"/>
    <w:rsid w:val="00A479C2"/>
    <w:rsid w:val="00A47D76"/>
    <w:rsid w:val="00A502FE"/>
    <w:rsid w:val="00A556E1"/>
    <w:rsid w:val="00A57006"/>
    <w:rsid w:val="00A602A2"/>
    <w:rsid w:val="00A67A05"/>
    <w:rsid w:val="00A718DD"/>
    <w:rsid w:val="00AA1298"/>
    <w:rsid w:val="00AA5C69"/>
    <w:rsid w:val="00AA6A47"/>
    <w:rsid w:val="00AB0C4E"/>
    <w:rsid w:val="00AB15AA"/>
    <w:rsid w:val="00AB46B3"/>
    <w:rsid w:val="00AB5D10"/>
    <w:rsid w:val="00AB6ED0"/>
    <w:rsid w:val="00AC1694"/>
    <w:rsid w:val="00AC1740"/>
    <w:rsid w:val="00AC290F"/>
    <w:rsid w:val="00AC295E"/>
    <w:rsid w:val="00AC7AEA"/>
    <w:rsid w:val="00AD3BAD"/>
    <w:rsid w:val="00AD40DF"/>
    <w:rsid w:val="00AE1956"/>
    <w:rsid w:val="00AE1A2A"/>
    <w:rsid w:val="00AE3597"/>
    <w:rsid w:val="00AF1355"/>
    <w:rsid w:val="00AF1B1A"/>
    <w:rsid w:val="00AF7B5E"/>
    <w:rsid w:val="00AF7DFF"/>
    <w:rsid w:val="00B01B66"/>
    <w:rsid w:val="00B04E74"/>
    <w:rsid w:val="00B062B8"/>
    <w:rsid w:val="00B0780E"/>
    <w:rsid w:val="00B07F53"/>
    <w:rsid w:val="00B10EB3"/>
    <w:rsid w:val="00B23890"/>
    <w:rsid w:val="00B23BE9"/>
    <w:rsid w:val="00B25DC6"/>
    <w:rsid w:val="00B35EE9"/>
    <w:rsid w:val="00B378C9"/>
    <w:rsid w:val="00B40E24"/>
    <w:rsid w:val="00B40FDC"/>
    <w:rsid w:val="00B410AA"/>
    <w:rsid w:val="00B42153"/>
    <w:rsid w:val="00B43042"/>
    <w:rsid w:val="00B43220"/>
    <w:rsid w:val="00B4518B"/>
    <w:rsid w:val="00B46808"/>
    <w:rsid w:val="00B50BAA"/>
    <w:rsid w:val="00B5293F"/>
    <w:rsid w:val="00B53B53"/>
    <w:rsid w:val="00B55B8D"/>
    <w:rsid w:val="00B60F24"/>
    <w:rsid w:val="00B6700E"/>
    <w:rsid w:val="00B670E8"/>
    <w:rsid w:val="00B70C2D"/>
    <w:rsid w:val="00B8252D"/>
    <w:rsid w:val="00B832E9"/>
    <w:rsid w:val="00B8694C"/>
    <w:rsid w:val="00B8712D"/>
    <w:rsid w:val="00B906BA"/>
    <w:rsid w:val="00B9196D"/>
    <w:rsid w:val="00B93BCB"/>
    <w:rsid w:val="00B94651"/>
    <w:rsid w:val="00B95297"/>
    <w:rsid w:val="00B968C5"/>
    <w:rsid w:val="00BA1B16"/>
    <w:rsid w:val="00BB14A3"/>
    <w:rsid w:val="00BB390C"/>
    <w:rsid w:val="00BB5446"/>
    <w:rsid w:val="00BB581E"/>
    <w:rsid w:val="00BC0416"/>
    <w:rsid w:val="00BC1E02"/>
    <w:rsid w:val="00BC2F4C"/>
    <w:rsid w:val="00BC7DD3"/>
    <w:rsid w:val="00BD251B"/>
    <w:rsid w:val="00BD252C"/>
    <w:rsid w:val="00BD3EDD"/>
    <w:rsid w:val="00BD4F51"/>
    <w:rsid w:val="00BE3246"/>
    <w:rsid w:val="00BE32DB"/>
    <w:rsid w:val="00BE5113"/>
    <w:rsid w:val="00BE5413"/>
    <w:rsid w:val="00BF32A4"/>
    <w:rsid w:val="00BF4ECA"/>
    <w:rsid w:val="00C036CB"/>
    <w:rsid w:val="00C04CA5"/>
    <w:rsid w:val="00C05FA7"/>
    <w:rsid w:val="00C10A38"/>
    <w:rsid w:val="00C133A8"/>
    <w:rsid w:val="00C14377"/>
    <w:rsid w:val="00C164DC"/>
    <w:rsid w:val="00C17953"/>
    <w:rsid w:val="00C21F11"/>
    <w:rsid w:val="00C24D9C"/>
    <w:rsid w:val="00C277FA"/>
    <w:rsid w:val="00C27A63"/>
    <w:rsid w:val="00C3348A"/>
    <w:rsid w:val="00C42E5D"/>
    <w:rsid w:val="00C47F58"/>
    <w:rsid w:val="00C47FC7"/>
    <w:rsid w:val="00C503AD"/>
    <w:rsid w:val="00C536CE"/>
    <w:rsid w:val="00C553BD"/>
    <w:rsid w:val="00C628A9"/>
    <w:rsid w:val="00C70CCB"/>
    <w:rsid w:val="00C7508D"/>
    <w:rsid w:val="00C761B6"/>
    <w:rsid w:val="00C821E1"/>
    <w:rsid w:val="00C8255F"/>
    <w:rsid w:val="00C8376E"/>
    <w:rsid w:val="00C850C0"/>
    <w:rsid w:val="00C87861"/>
    <w:rsid w:val="00CA1502"/>
    <w:rsid w:val="00CA395C"/>
    <w:rsid w:val="00CA6B9E"/>
    <w:rsid w:val="00CB34DC"/>
    <w:rsid w:val="00CB4DBC"/>
    <w:rsid w:val="00CB58C1"/>
    <w:rsid w:val="00CC0DC6"/>
    <w:rsid w:val="00CC1D5F"/>
    <w:rsid w:val="00CC5211"/>
    <w:rsid w:val="00CD2999"/>
    <w:rsid w:val="00CE077B"/>
    <w:rsid w:val="00CE16B7"/>
    <w:rsid w:val="00CE64CA"/>
    <w:rsid w:val="00CE654D"/>
    <w:rsid w:val="00CF29B8"/>
    <w:rsid w:val="00CF2EC6"/>
    <w:rsid w:val="00CF55DF"/>
    <w:rsid w:val="00CF79B5"/>
    <w:rsid w:val="00D06CC0"/>
    <w:rsid w:val="00D10615"/>
    <w:rsid w:val="00D127BB"/>
    <w:rsid w:val="00D12DD1"/>
    <w:rsid w:val="00D20EB8"/>
    <w:rsid w:val="00D27412"/>
    <w:rsid w:val="00D34DF9"/>
    <w:rsid w:val="00D35879"/>
    <w:rsid w:val="00D35F08"/>
    <w:rsid w:val="00D36F21"/>
    <w:rsid w:val="00D4236C"/>
    <w:rsid w:val="00D42912"/>
    <w:rsid w:val="00D42E32"/>
    <w:rsid w:val="00D45543"/>
    <w:rsid w:val="00D50082"/>
    <w:rsid w:val="00D52193"/>
    <w:rsid w:val="00D53160"/>
    <w:rsid w:val="00D547F8"/>
    <w:rsid w:val="00D54D9D"/>
    <w:rsid w:val="00D621E8"/>
    <w:rsid w:val="00D62E0E"/>
    <w:rsid w:val="00D639EF"/>
    <w:rsid w:val="00D7337B"/>
    <w:rsid w:val="00D75EE9"/>
    <w:rsid w:val="00D80626"/>
    <w:rsid w:val="00D8144F"/>
    <w:rsid w:val="00D816B2"/>
    <w:rsid w:val="00D8191B"/>
    <w:rsid w:val="00D83847"/>
    <w:rsid w:val="00D91BA8"/>
    <w:rsid w:val="00D96840"/>
    <w:rsid w:val="00DA43AC"/>
    <w:rsid w:val="00DA43CD"/>
    <w:rsid w:val="00DB124D"/>
    <w:rsid w:val="00DB4CE3"/>
    <w:rsid w:val="00DB50D3"/>
    <w:rsid w:val="00DB59E2"/>
    <w:rsid w:val="00DB7FB0"/>
    <w:rsid w:val="00DC34DF"/>
    <w:rsid w:val="00DD1B23"/>
    <w:rsid w:val="00DD28A5"/>
    <w:rsid w:val="00DD3586"/>
    <w:rsid w:val="00DD644C"/>
    <w:rsid w:val="00DE6842"/>
    <w:rsid w:val="00DE717A"/>
    <w:rsid w:val="00DF0237"/>
    <w:rsid w:val="00DF1748"/>
    <w:rsid w:val="00DF1DAD"/>
    <w:rsid w:val="00E173AD"/>
    <w:rsid w:val="00E17B36"/>
    <w:rsid w:val="00E20119"/>
    <w:rsid w:val="00E2025A"/>
    <w:rsid w:val="00E21024"/>
    <w:rsid w:val="00E22083"/>
    <w:rsid w:val="00E24231"/>
    <w:rsid w:val="00E261A5"/>
    <w:rsid w:val="00E2781E"/>
    <w:rsid w:val="00E30153"/>
    <w:rsid w:val="00E306F6"/>
    <w:rsid w:val="00E30E5D"/>
    <w:rsid w:val="00E313C5"/>
    <w:rsid w:val="00E32352"/>
    <w:rsid w:val="00E3369E"/>
    <w:rsid w:val="00E3438A"/>
    <w:rsid w:val="00E3460B"/>
    <w:rsid w:val="00E3758F"/>
    <w:rsid w:val="00E41AF1"/>
    <w:rsid w:val="00E436D0"/>
    <w:rsid w:val="00E4426F"/>
    <w:rsid w:val="00E462E2"/>
    <w:rsid w:val="00E50468"/>
    <w:rsid w:val="00E51E04"/>
    <w:rsid w:val="00E5670D"/>
    <w:rsid w:val="00E57193"/>
    <w:rsid w:val="00E57B06"/>
    <w:rsid w:val="00E61BD5"/>
    <w:rsid w:val="00E63B7C"/>
    <w:rsid w:val="00E67B43"/>
    <w:rsid w:val="00E70AF9"/>
    <w:rsid w:val="00E70B8C"/>
    <w:rsid w:val="00E722DF"/>
    <w:rsid w:val="00E73DC2"/>
    <w:rsid w:val="00E745F8"/>
    <w:rsid w:val="00E76EDB"/>
    <w:rsid w:val="00E77171"/>
    <w:rsid w:val="00E80EED"/>
    <w:rsid w:val="00E86A0B"/>
    <w:rsid w:val="00E910B7"/>
    <w:rsid w:val="00E95F8D"/>
    <w:rsid w:val="00EA01EE"/>
    <w:rsid w:val="00EA1AAF"/>
    <w:rsid w:val="00EB0342"/>
    <w:rsid w:val="00EB0B53"/>
    <w:rsid w:val="00EB181B"/>
    <w:rsid w:val="00EB35B6"/>
    <w:rsid w:val="00EB3CE6"/>
    <w:rsid w:val="00EB3F83"/>
    <w:rsid w:val="00EB4A65"/>
    <w:rsid w:val="00EB5D8E"/>
    <w:rsid w:val="00EB6A2F"/>
    <w:rsid w:val="00EB6F16"/>
    <w:rsid w:val="00EB7BC8"/>
    <w:rsid w:val="00EC0A58"/>
    <w:rsid w:val="00EC0D16"/>
    <w:rsid w:val="00EC6F81"/>
    <w:rsid w:val="00ED0EC8"/>
    <w:rsid w:val="00ED60F4"/>
    <w:rsid w:val="00ED67C6"/>
    <w:rsid w:val="00EE1C44"/>
    <w:rsid w:val="00EE31EB"/>
    <w:rsid w:val="00EE4C14"/>
    <w:rsid w:val="00EF2EB1"/>
    <w:rsid w:val="00EF4D38"/>
    <w:rsid w:val="00EF72A8"/>
    <w:rsid w:val="00F01FE4"/>
    <w:rsid w:val="00F133A2"/>
    <w:rsid w:val="00F133C3"/>
    <w:rsid w:val="00F14599"/>
    <w:rsid w:val="00F16EC5"/>
    <w:rsid w:val="00F213B0"/>
    <w:rsid w:val="00F215E1"/>
    <w:rsid w:val="00F222D4"/>
    <w:rsid w:val="00F302C3"/>
    <w:rsid w:val="00F309D2"/>
    <w:rsid w:val="00F31FF2"/>
    <w:rsid w:val="00F32369"/>
    <w:rsid w:val="00F32583"/>
    <w:rsid w:val="00F428D8"/>
    <w:rsid w:val="00F45A1E"/>
    <w:rsid w:val="00F45D12"/>
    <w:rsid w:val="00F45EE7"/>
    <w:rsid w:val="00F46E8A"/>
    <w:rsid w:val="00F46F79"/>
    <w:rsid w:val="00F47BB5"/>
    <w:rsid w:val="00F56F27"/>
    <w:rsid w:val="00F6064C"/>
    <w:rsid w:val="00F61FA4"/>
    <w:rsid w:val="00F64B10"/>
    <w:rsid w:val="00F7538C"/>
    <w:rsid w:val="00F770CD"/>
    <w:rsid w:val="00F8031D"/>
    <w:rsid w:val="00F8243F"/>
    <w:rsid w:val="00F82FC9"/>
    <w:rsid w:val="00FA04EF"/>
    <w:rsid w:val="00FA0830"/>
    <w:rsid w:val="00FA16F4"/>
    <w:rsid w:val="00FB1E88"/>
    <w:rsid w:val="00FB21B5"/>
    <w:rsid w:val="00FB306B"/>
    <w:rsid w:val="00FB461D"/>
    <w:rsid w:val="00FB5316"/>
    <w:rsid w:val="00FB5CB3"/>
    <w:rsid w:val="00FC04C0"/>
    <w:rsid w:val="00FC1006"/>
    <w:rsid w:val="00FC189D"/>
    <w:rsid w:val="00FC2133"/>
    <w:rsid w:val="00FD183A"/>
    <w:rsid w:val="00FE0F1D"/>
    <w:rsid w:val="00FE6BF5"/>
    <w:rsid w:val="00FE73A3"/>
    <w:rsid w:val="00FE74CF"/>
    <w:rsid w:val="00FF436D"/>
    <w:rsid w:val="00FF55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A8778"/>
  <w15:docId w15:val="{C6CCA9F2-8F8A-482B-9E76-7C8D8733F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6E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82552">
      <w:bodyDiv w:val="1"/>
      <w:marLeft w:val="0"/>
      <w:marRight w:val="0"/>
      <w:marTop w:val="0"/>
      <w:marBottom w:val="0"/>
      <w:divBdr>
        <w:top w:val="none" w:sz="0" w:space="0" w:color="auto"/>
        <w:left w:val="none" w:sz="0" w:space="0" w:color="auto"/>
        <w:bottom w:val="none" w:sz="0" w:space="0" w:color="auto"/>
        <w:right w:val="none" w:sz="0" w:space="0" w:color="auto"/>
      </w:divBdr>
    </w:div>
    <w:div w:id="2022196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7DC38-353B-4D48-9B6E-3EE4FA275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4</TotalTime>
  <Pages>48</Pages>
  <Words>331491</Words>
  <Characters>1889503</Characters>
  <Application>Microsoft Office Word</Application>
  <DocSecurity>0</DocSecurity>
  <Lines>15745</Lines>
  <Paragraphs>4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665</cp:revision>
  <dcterms:created xsi:type="dcterms:W3CDTF">2020-08-21T12:08:00Z</dcterms:created>
  <dcterms:modified xsi:type="dcterms:W3CDTF">2020-09-2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9494b8-b84b-321c-aec1-33b0ecb88f1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